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0A9D49" w14:textId="77777777" w:rsidR="00657E08" w:rsidRDefault="00483D1B">
      <w:pPr>
        <w:pStyle w:val="Heading1"/>
        <w:spacing w:after="0" w:line="240" w:lineRule="auto"/>
        <w:ind w:left="1890" w:right="1890" w:firstLine="0"/>
        <w:jc w:val="center"/>
      </w:pPr>
      <w:r>
        <w:t xml:space="preserve">After Deterrence: </w:t>
      </w:r>
      <w:r>
        <w:br/>
        <w:t>Explaining Conflict Short of War</w:t>
      </w:r>
      <w:r>
        <w:rPr>
          <w:vertAlign w:val="superscript"/>
        </w:rPr>
        <w:footnoteReference w:id="1"/>
      </w:r>
    </w:p>
    <w:p w14:paraId="6C40B23D" w14:textId="77777777" w:rsidR="00657E08" w:rsidRDefault="00657E08">
      <w:pPr>
        <w:spacing w:after="200" w:line="240" w:lineRule="auto"/>
        <w:ind w:left="10" w:hanging="10"/>
        <w:jc w:val="center"/>
      </w:pPr>
    </w:p>
    <w:p w14:paraId="0902BB43" w14:textId="0EE36627" w:rsidR="00657E08" w:rsidRDefault="00483D1B">
      <w:pPr>
        <w:spacing w:after="200" w:line="240" w:lineRule="auto"/>
        <w:ind w:left="10" w:hanging="10"/>
        <w:jc w:val="center"/>
      </w:pPr>
      <w:r>
        <w:t>J</w:t>
      </w:r>
      <w:ins w:id="0" w:author="Jon Lindsay" w:date="2019-06-12T10:09:00Z">
        <w:r w:rsidR="00B34256">
          <w:t>.</w:t>
        </w:r>
      </w:ins>
      <w:r>
        <w:t xml:space="preserve"> Andres Gannon</w:t>
      </w:r>
      <w:r>
        <w:rPr>
          <w:vertAlign w:val="superscript"/>
        </w:rPr>
        <w:t>1</w:t>
      </w:r>
      <w:r>
        <w:t>, Erik Gartzke</w:t>
      </w:r>
      <w:r>
        <w:rPr>
          <w:vertAlign w:val="superscript"/>
        </w:rPr>
        <w:t>2</w:t>
      </w:r>
      <w:r>
        <w:t>, and Jon R. Lindsay</w:t>
      </w:r>
      <w:r>
        <w:rPr>
          <w:vertAlign w:val="superscript"/>
        </w:rPr>
        <w:t>3</w:t>
      </w:r>
    </w:p>
    <w:p w14:paraId="48D6AF83" w14:textId="77777777" w:rsidR="00657E08" w:rsidRDefault="00483D1B">
      <w:pPr>
        <w:spacing w:after="0" w:line="240" w:lineRule="auto"/>
        <w:ind w:left="10" w:right="0" w:hanging="10"/>
        <w:jc w:val="center"/>
      </w:pPr>
      <w:r>
        <w:rPr>
          <w:vertAlign w:val="superscript"/>
        </w:rPr>
        <w:t>1</w:t>
      </w:r>
      <w:r>
        <w:rPr>
          <w:i/>
        </w:rPr>
        <w:t xml:space="preserve">Department of Political </w:t>
      </w:r>
      <w:proofErr w:type="gramStart"/>
      <w:r>
        <w:rPr>
          <w:i/>
        </w:rPr>
        <w:t>Science ,</w:t>
      </w:r>
      <w:proofErr w:type="gramEnd"/>
      <w:r>
        <w:rPr>
          <w:i/>
        </w:rPr>
        <w:t xml:space="preserve"> University of California, San Diego</w:t>
      </w:r>
    </w:p>
    <w:p w14:paraId="6F181AF0" w14:textId="77777777" w:rsidR="00657E08" w:rsidRDefault="00483D1B">
      <w:pPr>
        <w:spacing w:after="0" w:line="240" w:lineRule="auto"/>
        <w:ind w:left="10" w:right="0" w:hanging="10"/>
        <w:jc w:val="center"/>
      </w:pPr>
      <w:r>
        <w:rPr>
          <w:vertAlign w:val="superscript"/>
        </w:rPr>
        <w:t>2</w:t>
      </w:r>
      <w:r>
        <w:rPr>
          <w:i/>
        </w:rPr>
        <w:t>Director, Center for Peace and Security Studies (</w:t>
      </w:r>
      <w:proofErr w:type="spellStart"/>
      <w:r>
        <w:rPr>
          <w:i/>
        </w:rPr>
        <w:t>cPASS</w:t>
      </w:r>
      <w:proofErr w:type="spellEnd"/>
      <w:r>
        <w:rPr>
          <w:i/>
        </w:rPr>
        <w:t>), Department of Political Science, University of California, San Diego</w:t>
      </w:r>
    </w:p>
    <w:p w14:paraId="0ACE6E0A" w14:textId="77777777" w:rsidR="00657E08" w:rsidRDefault="00483D1B">
      <w:pPr>
        <w:spacing w:after="0" w:line="240" w:lineRule="auto"/>
        <w:ind w:left="10" w:right="0" w:hanging="10"/>
        <w:jc w:val="center"/>
        <w:rPr>
          <w:i/>
        </w:rPr>
      </w:pPr>
      <w:r>
        <w:rPr>
          <w:vertAlign w:val="superscript"/>
        </w:rPr>
        <w:t>3</w:t>
      </w:r>
      <w:r>
        <w:rPr>
          <w:i/>
        </w:rPr>
        <w:t xml:space="preserve">Munk School of Global Affairs &amp; Public Policy, Department of Political Science, </w:t>
      </w:r>
      <w:r>
        <w:rPr>
          <w:i/>
        </w:rPr>
        <w:br/>
        <w:t>University of Toronto</w:t>
      </w:r>
    </w:p>
    <w:p w14:paraId="2C602B0F" w14:textId="77777777" w:rsidR="00657E08" w:rsidRDefault="00657E08">
      <w:pPr>
        <w:spacing w:after="0" w:line="240" w:lineRule="auto"/>
        <w:ind w:left="10" w:right="0" w:hanging="10"/>
        <w:jc w:val="center"/>
      </w:pPr>
    </w:p>
    <w:p w14:paraId="0060A57C" w14:textId="71DE6FEA" w:rsidR="00657E08" w:rsidRDefault="00483D1B">
      <w:pPr>
        <w:spacing w:after="200" w:line="240" w:lineRule="auto"/>
        <w:ind w:left="10" w:right="0" w:hanging="10"/>
        <w:jc w:val="center"/>
      </w:pPr>
      <w:del w:id="1" w:author="Jon Lindsay" w:date="2019-06-12T09:38:00Z">
        <w:r w:rsidDel="002C49EA">
          <w:delText xml:space="preserve">March </w:delText>
        </w:r>
      </w:del>
      <w:ins w:id="2" w:author="Jon Lindsay" w:date="2019-06-12T09:38:00Z">
        <w:r w:rsidR="002C49EA">
          <w:t xml:space="preserve">June </w:t>
        </w:r>
      </w:ins>
      <w:r>
        <w:t>2019</w:t>
      </w:r>
    </w:p>
    <w:p w14:paraId="2C839121" w14:textId="41ECB951" w:rsidR="00687F0D" w:rsidRDefault="00483D1B">
      <w:pPr>
        <w:ind w:firstLine="0"/>
        <w:rPr>
          <w:ins w:id="3" w:author="Jon Lindsay" w:date="2019-06-13T08:15:00Z"/>
        </w:rPr>
        <w:pPrChange w:id="4" w:author="Jon Lindsay" w:date="2019-06-13T08:53:00Z">
          <w:pPr>
            <w:pStyle w:val="Heading2"/>
            <w:spacing w:before="200" w:after="0" w:line="240" w:lineRule="auto"/>
            <w:ind w:left="360" w:right="360" w:firstLine="0"/>
            <w:jc w:val="both"/>
          </w:pPr>
        </w:pPrChange>
      </w:pPr>
      <w:r>
        <w:t xml:space="preserve">Abstract: </w:t>
      </w:r>
      <w:ins w:id="5" w:author="Jon Lindsay" w:date="2019-06-13T08:53:00Z">
        <w:r w:rsidR="00CE5A13">
          <w:t xml:space="preserve">Russian </w:t>
        </w:r>
      </w:ins>
      <w:ins w:id="6" w:author="Jon Lindsay" w:date="2019-06-13T08:12:00Z">
        <w:r w:rsidR="00687F0D">
          <w:t>intervention in Ukraine</w:t>
        </w:r>
      </w:ins>
      <w:ins w:id="7" w:author="Jon Lindsay" w:date="2019-06-13T08:40:00Z">
        <w:r w:rsidR="0072184C">
          <w:t xml:space="preserve"> </w:t>
        </w:r>
      </w:ins>
      <w:ins w:id="8" w:author="Jon Lindsay" w:date="2019-06-13T08:54:00Z">
        <w:r w:rsidR="00CE5A13">
          <w:t xml:space="preserve">has generated </w:t>
        </w:r>
      </w:ins>
      <w:ins w:id="9" w:author="Jon Lindsay" w:date="2019-06-13T08:40:00Z">
        <w:r w:rsidR="0072184C">
          <w:t xml:space="preserve">concerns </w:t>
        </w:r>
      </w:ins>
      <w:ins w:id="10" w:author="Jon Lindsay" w:date="2019-06-13T08:41:00Z">
        <w:r w:rsidR="0072184C">
          <w:t>about</w:t>
        </w:r>
      </w:ins>
      <w:ins w:id="11" w:author="Jon Lindsay" w:date="2019-06-13T08:12:00Z">
        <w:r w:rsidR="00687F0D">
          <w:t xml:space="preserve"> </w:t>
        </w:r>
      </w:ins>
      <w:ins w:id="12" w:author="Jon Lindsay" w:date="2019-06-13T08:54:00Z">
        <w:r w:rsidR="00CE5A13">
          <w:t>conflict</w:t>
        </w:r>
      </w:ins>
      <w:ins w:id="13" w:author="Jon Lindsay" w:date="2019-06-13T08:22:00Z">
        <w:r w:rsidR="00105DE8">
          <w:t xml:space="preserve"> </w:t>
        </w:r>
      </w:ins>
      <w:ins w:id="14" w:author="Jon Lindsay" w:date="2019-06-13T08:51:00Z">
        <w:r w:rsidR="009269EE">
          <w:t xml:space="preserve">in the </w:t>
        </w:r>
      </w:ins>
      <w:ins w:id="15" w:author="Jon Lindsay" w:date="2019-06-13T08:52:00Z">
        <w:r w:rsidR="009269EE">
          <w:t xml:space="preserve">“gray zone” between peace and war. </w:t>
        </w:r>
      </w:ins>
      <w:ins w:id="16" w:author="Jon Lindsay" w:date="2019-06-13T08:55:00Z">
        <w:r w:rsidR="00CE5A13">
          <w:t>Is limited conflict</w:t>
        </w:r>
      </w:ins>
      <w:ins w:id="17" w:author="Jon Lindsay" w:date="2019-06-13T08:59:00Z">
        <w:r w:rsidR="00CE5A13">
          <w:t xml:space="preserve"> with novel technologies</w:t>
        </w:r>
      </w:ins>
      <w:ins w:id="18" w:author="Jon Lindsay" w:date="2019-06-13T08:58:00Z">
        <w:r w:rsidR="00CE5A13">
          <w:t xml:space="preserve"> an effective way to </w:t>
        </w:r>
      </w:ins>
      <w:ins w:id="19" w:author="Jon Lindsay" w:date="2019-06-13T08:45:00Z">
        <w:r w:rsidR="009269EE">
          <w:t>subvert</w:t>
        </w:r>
      </w:ins>
      <w:ins w:id="20" w:author="Jon Lindsay" w:date="2019-06-13T08:58:00Z">
        <w:r w:rsidR="00CE5A13">
          <w:t xml:space="preserve"> </w:t>
        </w:r>
      </w:ins>
      <w:ins w:id="21" w:author="Jon Lindsay" w:date="2019-06-13T08:45:00Z">
        <w:r w:rsidR="009269EE">
          <w:t>deterrence</w:t>
        </w:r>
      </w:ins>
      <w:ins w:id="22" w:author="Jon Lindsay" w:date="2019-06-13T08:55:00Z">
        <w:r w:rsidR="00CE5A13">
          <w:t xml:space="preserve">, </w:t>
        </w:r>
      </w:ins>
      <w:ins w:id="23" w:author="Jon Lindsay" w:date="2019-06-13T12:52:00Z">
        <w:r w:rsidR="00CB7E6A">
          <w:t xml:space="preserve">as many believe, </w:t>
        </w:r>
      </w:ins>
      <w:bookmarkStart w:id="24" w:name="_GoBack"/>
      <w:bookmarkEnd w:id="24"/>
      <w:ins w:id="25" w:author="Jon Lindsay" w:date="2019-06-13T08:55:00Z">
        <w:r w:rsidR="00CE5A13">
          <w:t xml:space="preserve">or </w:t>
        </w:r>
      </w:ins>
      <w:ins w:id="26" w:author="Jon Lindsay" w:date="2019-06-13T08:59:00Z">
        <w:r w:rsidR="00CE5A13">
          <w:t>does it reflect</w:t>
        </w:r>
      </w:ins>
      <w:ins w:id="27" w:author="Jon Lindsay" w:date="2019-06-13T08:55:00Z">
        <w:r w:rsidR="00CE5A13">
          <w:t xml:space="preserve"> </w:t>
        </w:r>
      </w:ins>
      <w:ins w:id="28" w:author="Jon Lindsay" w:date="2019-06-13T08:45:00Z">
        <w:r w:rsidR="009269EE">
          <w:t xml:space="preserve">a </w:t>
        </w:r>
      </w:ins>
      <w:ins w:id="29" w:author="Jon Lindsay" w:date="2019-06-13T09:07:00Z">
        <w:r w:rsidR="00045097">
          <w:t>frustrated</w:t>
        </w:r>
      </w:ins>
      <w:ins w:id="30" w:author="Jon Lindsay" w:date="2019-06-13T08:45:00Z">
        <w:r w:rsidR="009269EE">
          <w:t xml:space="preserve"> re</w:t>
        </w:r>
        <w:r w:rsidR="00CE5A13">
          <w:t>action to successful deterrence?</w:t>
        </w:r>
        <w:r w:rsidR="009269EE">
          <w:t xml:space="preserve"> </w:t>
        </w:r>
      </w:ins>
      <w:ins w:id="31" w:author="Jon Lindsay" w:date="2019-06-13T08:26:00Z">
        <w:r w:rsidR="0003160A">
          <w:t>While l</w:t>
        </w:r>
      </w:ins>
      <w:ins w:id="32" w:author="Jon Lindsay" w:date="2019-06-13T08:15:00Z">
        <w:r w:rsidR="00105DE8">
          <w:t>imited war is not</w:t>
        </w:r>
      </w:ins>
      <w:ins w:id="33" w:author="Jon Lindsay" w:date="2019-06-13T08:16:00Z">
        <w:r w:rsidR="00105DE8">
          <w:t xml:space="preserve"> a</w:t>
        </w:r>
      </w:ins>
      <w:ins w:id="34" w:author="Jon Lindsay" w:date="2019-06-13T08:15:00Z">
        <w:r w:rsidR="00105DE8">
          <w:t xml:space="preserve"> new</w:t>
        </w:r>
      </w:ins>
      <w:ins w:id="35" w:author="Jon Lindsay" w:date="2019-06-13T08:16:00Z">
        <w:r w:rsidR="00105DE8">
          <w:t xml:space="preserve"> phenomenon</w:t>
        </w:r>
      </w:ins>
      <w:ins w:id="36" w:author="Jon Lindsay" w:date="2019-06-13T08:15:00Z">
        <w:r w:rsidR="00105DE8">
          <w:t xml:space="preserve">, </w:t>
        </w:r>
      </w:ins>
      <w:ins w:id="37" w:author="Jon Lindsay" w:date="2019-06-13T08:42:00Z">
        <w:r w:rsidR="0072184C">
          <w:t xml:space="preserve">most attention has </w:t>
        </w:r>
      </w:ins>
      <w:ins w:id="38" w:author="Jon Lindsay" w:date="2019-06-13T08:15:00Z">
        <w:r w:rsidR="00105DE8">
          <w:t>focused on conflict with</w:t>
        </w:r>
      </w:ins>
      <w:ins w:id="39" w:author="Jon Lindsay" w:date="2019-06-13T08:20:00Z">
        <w:r w:rsidR="00105DE8">
          <w:t xml:space="preserve"> weaker,</w:t>
        </w:r>
      </w:ins>
      <w:ins w:id="40" w:author="Jon Lindsay" w:date="2019-06-13T08:15:00Z">
        <w:r w:rsidR="00105DE8">
          <w:t xml:space="preserve"> irregular actors </w:t>
        </w:r>
      </w:ins>
      <w:ins w:id="41" w:author="Jon Lindsay" w:date="2019-06-13T08:22:00Z">
        <w:r w:rsidR="00105DE8">
          <w:t>who have</w:t>
        </w:r>
      </w:ins>
      <w:ins w:id="42" w:author="Jon Lindsay" w:date="2019-06-13T08:15:00Z">
        <w:r w:rsidR="00105DE8">
          <w:t xml:space="preserve"> limited means. </w:t>
        </w:r>
      </w:ins>
      <w:ins w:id="43" w:author="Jon Lindsay" w:date="2019-06-13T08:18:00Z">
        <w:r w:rsidR="00105DE8">
          <w:t>Gray zone conflict</w:t>
        </w:r>
      </w:ins>
      <w:ins w:id="44" w:author="Jon Lindsay" w:date="2019-06-13T08:19:00Z">
        <w:r w:rsidR="00105DE8">
          <w:t>, by contrast,</w:t>
        </w:r>
      </w:ins>
      <w:ins w:id="45" w:author="Jon Lindsay" w:date="2019-06-13T08:18:00Z">
        <w:r w:rsidR="00105DE8">
          <w:t xml:space="preserve"> involves </w:t>
        </w:r>
      </w:ins>
      <w:ins w:id="46" w:author="Jon Lindsay" w:date="2019-06-13T08:20:00Z">
        <w:r w:rsidR="00105DE8">
          <w:t>stronger, nation-state</w:t>
        </w:r>
      </w:ins>
      <w:ins w:id="47" w:author="Jon Lindsay" w:date="2019-06-13T08:18:00Z">
        <w:r w:rsidR="00105DE8">
          <w:t xml:space="preserve"> actors </w:t>
        </w:r>
      </w:ins>
      <w:ins w:id="48" w:author="Jon Lindsay" w:date="2019-06-13T08:22:00Z">
        <w:r w:rsidR="00105DE8">
          <w:t>who have</w:t>
        </w:r>
      </w:ins>
      <w:ins w:id="49" w:author="Jon Lindsay" w:date="2019-06-13T08:20:00Z">
        <w:r w:rsidR="00105DE8">
          <w:t xml:space="preserve"> limited ends</w:t>
        </w:r>
      </w:ins>
      <w:ins w:id="50" w:author="Jon Lindsay" w:date="2019-06-13T08:35:00Z">
        <w:r w:rsidR="0072184C">
          <w:t>. There are two reasons why</w:t>
        </w:r>
      </w:ins>
      <w:ins w:id="51" w:author="Jon Lindsay" w:date="2019-06-13T08:20:00Z">
        <w:r w:rsidR="00105DE8">
          <w:t xml:space="preserve"> </w:t>
        </w:r>
      </w:ins>
      <w:ins w:id="52" w:author="Jon Lindsay" w:date="2019-06-13T08:35:00Z">
        <w:r w:rsidR="0072184C">
          <w:t>capable actors might</w:t>
        </w:r>
      </w:ins>
      <w:ins w:id="53" w:author="Jon Lindsay" w:date="2019-06-13T08:18:00Z">
        <w:r w:rsidR="00105DE8">
          <w:t xml:space="preserve"> choose to </w:t>
        </w:r>
      </w:ins>
      <w:ins w:id="54" w:author="Jon Lindsay" w:date="2019-06-13T08:35:00Z">
        <w:r w:rsidR="0072184C">
          <w:t>employ</w:t>
        </w:r>
      </w:ins>
      <w:ins w:id="55" w:author="Jon Lindsay" w:date="2019-06-13T08:18:00Z">
        <w:r w:rsidR="00105DE8">
          <w:t xml:space="preserve"> only a subset of the </w:t>
        </w:r>
      </w:ins>
      <w:ins w:id="56" w:author="Jon Lindsay" w:date="2019-06-13T08:22:00Z">
        <w:r w:rsidR="00105DE8">
          <w:t>coercive</w:t>
        </w:r>
      </w:ins>
      <w:ins w:id="57" w:author="Jon Lindsay" w:date="2019-06-13T08:20:00Z">
        <w:r w:rsidR="00105DE8">
          <w:t xml:space="preserve"> </w:t>
        </w:r>
      </w:ins>
      <w:ins w:id="58" w:author="Jon Lindsay" w:date="2019-06-13T08:22:00Z">
        <w:r w:rsidR="00105DE8">
          <w:t>means</w:t>
        </w:r>
      </w:ins>
      <w:ins w:id="59" w:author="Jon Lindsay" w:date="2019-06-13T08:18:00Z">
        <w:r w:rsidR="00105DE8">
          <w:t xml:space="preserve"> they have available.</w:t>
        </w:r>
      </w:ins>
      <w:ins w:id="60" w:author="Jon Lindsay" w:date="2019-06-13T08:28:00Z">
        <w:r w:rsidR="0003160A">
          <w:t xml:space="preserve"> </w:t>
        </w:r>
      </w:ins>
      <w:ins w:id="61" w:author="Jon Lindsay" w:date="2019-06-13T08:45:00Z">
        <w:r w:rsidR="009269EE">
          <w:t>Actors may l</w:t>
        </w:r>
      </w:ins>
      <w:ins w:id="62" w:author="Jon Lindsay" w:date="2019-06-13T08:36:00Z">
        <w:r w:rsidR="009269EE">
          <w:t>imit</w:t>
        </w:r>
        <w:r w:rsidR="0072184C">
          <w:t xml:space="preserve"> </w:t>
        </w:r>
      </w:ins>
      <w:ins w:id="63" w:author="Jon Lindsay" w:date="2019-06-13T08:46:00Z">
        <w:r w:rsidR="009269EE">
          <w:t>themselves</w:t>
        </w:r>
      </w:ins>
      <w:ins w:id="64" w:author="Jon Lindsay" w:date="2019-06-13T08:26:00Z">
        <w:r w:rsidR="0003160A">
          <w:t xml:space="preserve"> for the sake of efficiency</w:t>
        </w:r>
      </w:ins>
      <w:ins w:id="65" w:author="Jon Lindsay" w:date="2019-06-13T08:36:00Z">
        <w:r w:rsidR="0072184C">
          <w:t xml:space="preserve"> if</w:t>
        </w:r>
      </w:ins>
      <w:ins w:id="66" w:author="Jon Lindsay" w:date="2019-06-13T08:26:00Z">
        <w:r w:rsidR="0003160A">
          <w:t xml:space="preserve"> only few means </w:t>
        </w:r>
      </w:ins>
      <w:ins w:id="67" w:author="Jon Lindsay" w:date="2019-06-13T08:36:00Z">
        <w:r w:rsidR="0072184C">
          <w:t>are need to</w:t>
        </w:r>
      </w:ins>
      <w:ins w:id="68" w:author="Jon Lindsay" w:date="2019-06-13T08:26:00Z">
        <w:r w:rsidR="0003160A">
          <w:t xml:space="preserve"> accomplish </w:t>
        </w:r>
      </w:ins>
      <w:ins w:id="69" w:author="Jon Lindsay" w:date="2019-06-13T08:36:00Z">
        <w:r w:rsidR="0072184C">
          <w:t>the</w:t>
        </w:r>
      </w:ins>
      <w:ins w:id="70" w:author="Jon Lindsay" w:date="2019-06-13T08:59:00Z">
        <w:r w:rsidR="00CE5A13">
          <w:t>ir</w:t>
        </w:r>
      </w:ins>
      <w:ins w:id="71" w:author="Jon Lindsay" w:date="2019-06-13T08:26:00Z">
        <w:r w:rsidR="0003160A">
          <w:t xml:space="preserve"> objectives. Alternatively,</w:t>
        </w:r>
      </w:ins>
      <w:ins w:id="72" w:author="Jon Lindsay" w:date="2019-06-13T08:46:00Z">
        <w:r w:rsidR="009269EE">
          <w:t xml:space="preserve"> voluntary</w:t>
        </w:r>
      </w:ins>
      <w:ins w:id="73" w:author="Jon Lindsay" w:date="2019-06-13T08:26:00Z">
        <w:r w:rsidR="0003160A">
          <w:t xml:space="preserve"> </w:t>
        </w:r>
      </w:ins>
      <w:ins w:id="74" w:author="Jon Lindsay" w:date="2019-06-13T08:36:00Z">
        <w:r w:rsidR="0072184C">
          <w:t xml:space="preserve">limits </w:t>
        </w:r>
      </w:ins>
      <w:ins w:id="75" w:author="Jon Lindsay" w:date="2019-06-13T08:45:00Z">
        <w:r w:rsidR="009269EE">
          <w:t>may</w:t>
        </w:r>
      </w:ins>
      <w:ins w:id="76" w:author="Jon Lindsay" w:date="2019-06-13T08:36:00Z">
        <w:r w:rsidR="0072184C">
          <w:t xml:space="preserve"> reflect concerns about </w:t>
        </w:r>
      </w:ins>
      <w:ins w:id="77" w:author="Jon Lindsay" w:date="2019-06-13T08:37:00Z">
        <w:r w:rsidR="0072184C">
          <w:t>the</w:t>
        </w:r>
      </w:ins>
      <w:ins w:id="78" w:author="Jon Lindsay" w:date="2019-06-13T08:29:00Z">
        <w:r w:rsidR="0003160A">
          <w:t xml:space="preserve"> </w:t>
        </w:r>
      </w:ins>
      <w:ins w:id="79" w:author="Jon Lindsay" w:date="2019-06-13T08:46:00Z">
        <w:r w:rsidR="009269EE">
          <w:t xml:space="preserve">potential </w:t>
        </w:r>
      </w:ins>
      <w:ins w:id="80" w:author="Jon Lindsay" w:date="2019-06-13T08:29:00Z">
        <w:r w:rsidR="0003160A">
          <w:t>risks of</w:t>
        </w:r>
      </w:ins>
      <w:ins w:id="81" w:author="Jon Lindsay" w:date="2019-06-13T08:26:00Z">
        <w:r w:rsidR="0003160A">
          <w:t xml:space="preserve"> escalation.</w:t>
        </w:r>
      </w:ins>
      <w:ins w:id="82" w:author="Jon Lindsay" w:date="2019-06-13T08:37:00Z">
        <w:r w:rsidR="0072184C">
          <w:t xml:space="preserve"> </w:t>
        </w:r>
      </w:ins>
      <w:ins w:id="83" w:author="Jon Lindsay" w:date="2019-06-13T08:47:00Z">
        <w:r w:rsidR="009269EE">
          <w:t>This poses a discrimination problem for defenders</w:t>
        </w:r>
        <w:r w:rsidR="00CE5A13">
          <w:t>: a</w:t>
        </w:r>
        <w:r w:rsidR="009269EE">
          <w:t>ggressors</w:t>
        </w:r>
      </w:ins>
      <w:ins w:id="84" w:author="Jon Lindsay" w:date="2019-06-13T08:37:00Z">
        <w:r w:rsidR="0072184C">
          <w:t xml:space="preserve"> </w:t>
        </w:r>
      </w:ins>
      <w:ins w:id="85" w:author="Jon Lindsay" w:date="2019-06-13T08:47:00Z">
        <w:r w:rsidR="009269EE">
          <w:t xml:space="preserve">who are </w:t>
        </w:r>
      </w:ins>
      <w:ins w:id="86" w:author="Jon Lindsay" w:date="2019-06-13T08:37:00Z">
        <w:r w:rsidR="0072184C">
          <w:t xml:space="preserve">motivated by efficiency should escalate if challenged, while actors </w:t>
        </w:r>
      </w:ins>
      <w:ins w:id="87" w:author="Jon Lindsay" w:date="2019-06-13T08:38:00Z">
        <w:r w:rsidR="0072184C">
          <w:t xml:space="preserve">concerned about deterrence should back down. </w:t>
        </w:r>
      </w:ins>
      <w:ins w:id="88" w:author="Jon Lindsay" w:date="2019-06-13T08:29:00Z">
        <w:r w:rsidR="0003160A">
          <w:t>If gray zone conflict is a reaction to deterrence</w:t>
        </w:r>
      </w:ins>
      <w:ins w:id="89" w:author="Jon Lindsay" w:date="2019-06-13T08:47:00Z">
        <w:r w:rsidR="009269EE">
          <w:t xml:space="preserve"> rather than efficiency</w:t>
        </w:r>
      </w:ins>
      <w:ins w:id="90" w:author="Jon Lindsay" w:date="2019-06-13T08:31:00Z">
        <w:r w:rsidR="0003160A">
          <w:t>,</w:t>
        </w:r>
      </w:ins>
      <w:ins w:id="91" w:author="Jon Lindsay" w:date="2019-06-13T08:43:00Z">
        <w:r w:rsidR="009269EE">
          <w:t xml:space="preserve"> furthermore,</w:t>
        </w:r>
      </w:ins>
      <w:ins w:id="92" w:author="Jon Lindsay" w:date="2019-06-13T08:31:00Z">
        <w:r w:rsidR="0003160A">
          <w:t xml:space="preserve"> then its scope and intensity should vary in inverse proportion to the credibility of deterrence. </w:t>
        </w:r>
      </w:ins>
      <w:ins w:id="93" w:author="Jon Lindsay" w:date="2019-06-13T08:48:00Z">
        <w:r w:rsidR="009269EE">
          <w:t>Drawing on quantitative and qualitative data on</w:t>
        </w:r>
      </w:ins>
      <w:ins w:id="94" w:author="Jon Lindsay" w:date="2019-06-13T09:08:00Z">
        <w:r w:rsidR="00045097">
          <w:t xml:space="preserve"> recent</w:t>
        </w:r>
      </w:ins>
      <w:ins w:id="95" w:author="Jon Lindsay" w:date="2019-06-13T08:49:00Z">
        <w:r w:rsidR="009269EE" w:rsidRPr="009269EE">
          <w:t xml:space="preserve"> </w:t>
        </w:r>
        <w:r w:rsidR="009269EE">
          <w:t xml:space="preserve">Russian </w:t>
        </w:r>
      </w:ins>
      <w:ins w:id="96" w:author="Jon Lindsay" w:date="2019-06-13T09:08:00Z">
        <w:r w:rsidR="00045097">
          <w:t>aggression</w:t>
        </w:r>
      </w:ins>
      <w:ins w:id="97" w:author="Jon Lindsay" w:date="2019-06-13T08:49:00Z">
        <w:r w:rsidR="009269EE">
          <w:t xml:space="preserve">, </w:t>
        </w:r>
      </w:ins>
      <w:ins w:id="98" w:author="Jon Lindsay" w:date="2019-06-13T08:55:00Z">
        <w:r w:rsidR="00CE5A13">
          <w:t>which decline</w:t>
        </w:r>
      </w:ins>
      <w:ins w:id="99" w:author="Jon Lindsay" w:date="2019-06-13T09:08:00Z">
        <w:r w:rsidR="00045097">
          <w:t>s</w:t>
        </w:r>
      </w:ins>
      <w:ins w:id="100" w:author="Jon Lindsay" w:date="2019-06-13T08:55:00Z">
        <w:r w:rsidR="00CE5A13">
          <w:t xml:space="preserve"> in intensity along an East-West gradient, </w:t>
        </w:r>
      </w:ins>
      <w:ins w:id="101" w:author="Jon Lindsay" w:date="2019-06-13T08:49:00Z">
        <w:r w:rsidR="009269EE">
          <w:t>w</w:t>
        </w:r>
      </w:ins>
      <w:ins w:id="102" w:author="Jon Lindsay" w:date="2019-06-13T08:31:00Z">
        <w:r w:rsidR="0003160A">
          <w:t xml:space="preserve">e find support for </w:t>
        </w:r>
      </w:ins>
      <w:ins w:id="103" w:author="Jon Lindsay" w:date="2019-06-13T08:49:00Z">
        <w:r w:rsidR="009269EE">
          <w:t>the deterrence</w:t>
        </w:r>
      </w:ins>
      <w:ins w:id="104" w:author="Jon Lindsay" w:date="2019-06-13T08:31:00Z">
        <w:r w:rsidR="0003160A">
          <w:t xml:space="preserve"> hypothesis.</w:t>
        </w:r>
      </w:ins>
      <w:ins w:id="105" w:author="Jon Lindsay" w:date="2019-06-13T08:43:00Z">
        <w:r w:rsidR="00CE5A13">
          <w:t xml:space="preserve"> Gray zone conflict </w:t>
        </w:r>
      </w:ins>
      <w:ins w:id="106" w:author="Jon Lindsay" w:date="2019-06-13T09:09:00Z">
        <w:r w:rsidR="00045097">
          <w:t xml:space="preserve">is better understood as </w:t>
        </w:r>
      </w:ins>
      <w:ins w:id="107" w:author="Jon Lindsay" w:date="2019-06-13T08:43:00Z">
        <w:r w:rsidR="00CE5A13">
          <w:t xml:space="preserve">a </w:t>
        </w:r>
      </w:ins>
      <w:ins w:id="108" w:author="Jon Lindsay" w:date="2019-06-13T08:57:00Z">
        <w:r w:rsidR="00CE5A13">
          <w:t>reflection</w:t>
        </w:r>
      </w:ins>
      <w:ins w:id="109" w:author="Jon Lindsay" w:date="2019-06-13T08:43:00Z">
        <w:r w:rsidR="00CE5A13">
          <w:t xml:space="preserve"> </w:t>
        </w:r>
      </w:ins>
      <w:ins w:id="110" w:author="Jon Lindsay" w:date="2019-06-13T08:57:00Z">
        <w:r w:rsidR="00CE5A13">
          <w:t>of weakness rather than</w:t>
        </w:r>
      </w:ins>
      <w:ins w:id="111" w:author="Jon Lindsay" w:date="2019-06-13T09:09:00Z">
        <w:r w:rsidR="00045097">
          <w:t xml:space="preserve"> an</w:t>
        </w:r>
      </w:ins>
      <w:ins w:id="112" w:author="Jon Lindsay" w:date="2019-06-13T08:57:00Z">
        <w:r w:rsidR="00CE5A13">
          <w:t xml:space="preserve"> expression of strength.</w:t>
        </w:r>
      </w:ins>
    </w:p>
    <w:p w14:paraId="594A33BA" w14:textId="77777777" w:rsidR="00105DE8" w:rsidRPr="00105DE8" w:rsidRDefault="00105DE8">
      <w:pPr>
        <w:rPr>
          <w:ins w:id="113" w:author="Jon Lindsay" w:date="2019-06-13T08:11:00Z"/>
          <w:b/>
          <w:rPrChange w:id="114" w:author="Jon Lindsay" w:date="2019-06-13T08:16:00Z">
            <w:rPr>
              <w:ins w:id="115" w:author="Jon Lindsay" w:date="2019-06-13T08:11:00Z"/>
              <w:b w:val="0"/>
              <w:sz w:val="22"/>
              <w:szCs w:val="22"/>
            </w:rPr>
          </w:rPrChange>
        </w:rPr>
        <w:pPrChange w:id="116" w:author="Jon Lindsay" w:date="2019-06-13T08:16:00Z">
          <w:pPr>
            <w:pStyle w:val="Heading2"/>
            <w:spacing w:before="200" w:after="0" w:line="240" w:lineRule="auto"/>
            <w:ind w:left="360" w:right="360" w:firstLine="0"/>
            <w:jc w:val="both"/>
          </w:pPr>
        </w:pPrChange>
      </w:pPr>
    </w:p>
    <w:p w14:paraId="16B94105" w14:textId="7776F1C5" w:rsidR="00657E08" w:rsidDel="009269EE" w:rsidRDefault="00483D1B">
      <w:pPr>
        <w:pStyle w:val="Heading2"/>
        <w:spacing w:before="200" w:after="0" w:line="240" w:lineRule="auto"/>
        <w:ind w:left="360" w:right="360" w:firstLine="0"/>
        <w:jc w:val="both"/>
        <w:rPr>
          <w:del w:id="117" w:author="Jon Lindsay" w:date="2019-06-13T08:50:00Z"/>
          <w:b w:val="0"/>
          <w:sz w:val="22"/>
          <w:szCs w:val="22"/>
        </w:rPr>
      </w:pPr>
      <w:del w:id="118" w:author="Jon Lindsay" w:date="2019-06-13T08:50:00Z">
        <w:r w:rsidDel="009269EE">
          <w:rPr>
            <w:b w:val="0"/>
            <w:sz w:val="22"/>
            <w:szCs w:val="22"/>
          </w:rPr>
          <w:delText xml:space="preserve">Policymakers are increasingly concerned about conflict in the “gray zone,” a region between peace and war where, it is feared, challengers are able to alter the status quo without triggering larger confrontations. </w:delText>
        </w:r>
      </w:del>
      <w:del w:id="119" w:author="Jon Lindsay" w:date="2019-06-13T08:04:00Z">
        <w:r w:rsidDel="00687F0D">
          <w:rPr>
            <w:b w:val="0"/>
            <w:sz w:val="22"/>
            <w:szCs w:val="22"/>
          </w:rPr>
          <w:delText xml:space="preserve">A defining characteristic of gray zone conflict is that capable aggressors </w:delText>
        </w:r>
      </w:del>
      <w:del w:id="120" w:author="Jon Lindsay" w:date="2019-06-12T09:23:00Z">
        <w:r w:rsidDel="006C15EE">
          <w:rPr>
            <w:b w:val="0"/>
            <w:sz w:val="22"/>
            <w:szCs w:val="22"/>
          </w:rPr>
          <w:delText xml:space="preserve">willingly </w:delText>
        </w:r>
      </w:del>
      <w:del w:id="121" w:author="Jon Lindsay" w:date="2019-06-13T08:04:00Z">
        <w:r w:rsidDel="00687F0D">
          <w:rPr>
            <w:b w:val="0"/>
            <w:sz w:val="22"/>
            <w:szCs w:val="22"/>
          </w:rPr>
          <w:delText>limit the potency of their attacks</w:delText>
        </w:r>
      </w:del>
      <w:del w:id="122" w:author="Jon Lindsay" w:date="2019-06-13T08:50:00Z">
        <w:r w:rsidDel="009269EE">
          <w:rPr>
            <w:b w:val="0"/>
            <w:sz w:val="22"/>
            <w:szCs w:val="22"/>
          </w:rPr>
          <w:delText>. We offer two explanations</w:delText>
        </w:r>
      </w:del>
      <w:del w:id="123" w:author="Jon Lindsay" w:date="2019-06-13T08:05:00Z">
        <w:r w:rsidDel="00687F0D">
          <w:rPr>
            <w:b w:val="0"/>
            <w:sz w:val="22"/>
            <w:szCs w:val="22"/>
          </w:rPr>
          <w:delText xml:space="preserve"> for this</w:delText>
        </w:r>
      </w:del>
      <w:del w:id="124" w:author="Jon Lindsay" w:date="2019-06-13T08:50:00Z">
        <w:r w:rsidDel="009269EE">
          <w:rPr>
            <w:b w:val="0"/>
            <w:sz w:val="22"/>
            <w:szCs w:val="22"/>
          </w:rPr>
          <w:delText>. First, deterrence successes can cause challengers to “pull their punches,” adopting sub-optimal strategies to avoid triggering a larger contest. Defenders in this scenario can respond by “doubling down” on deterrence, further containing the contest and forcing aggressors to choose between withdrawal or continuing to fight inefficiently. Second, challengers instead may deliberately choose the gray zone as a low-cost, militarily optimal, strategy. In this case, doubling down on deterrence is counter-productive and risks escalation. We assess these arguments empirically in Russia’s post-Cold War foreign interventions. We find that Russian gray zone interventions reflect the first motivation (deterrence sensitivity), rather than the second (military optimality). Russian covert cyber and intelligence operations are ubiquitous, while more overt and muscular operations appear inversely with the credibility of Western deterrence, reflecting deterrence success.</w:delText>
        </w:r>
      </w:del>
    </w:p>
    <w:p w14:paraId="5C000E6B" w14:textId="6E4466B2" w:rsidR="00657E08" w:rsidDel="009269EE" w:rsidRDefault="00657E08">
      <w:pPr>
        <w:rPr>
          <w:del w:id="125" w:author="Jon Lindsay" w:date="2019-06-13T08:53:00Z"/>
        </w:rPr>
      </w:pPr>
    </w:p>
    <w:p w14:paraId="09361086" w14:textId="51C9F675" w:rsidR="00657E08" w:rsidRDefault="00483D1B">
      <w:pPr>
        <w:spacing w:after="200" w:line="276" w:lineRule="auto"/>
        <w:ind w:right="0" w:firstLine="0"/>
        <w:jc w:val="left"/>
      </w:pPr>
      <w:commentRangeStart w:id="126"/>
      <w:r>
        <w:t xml:space="preserve">Abstract: </w:t>
      </w:r>
      <w:del w:id="127" w:author="Jon Lindsay" w:date="2019-06-13T08:50:00Z">
        <w:r w:rsidDel="009269EE">
          <w:delText xml:space="preserve">184 </w:delText>
        </w:r>
      </w:del>
      <w:ins w:id="128" w:author="Jon Lindsay" w:date="2019-06-13T08:57:00Z">
        <w:r w:rsidR="00CE5A13">
          <w:t>221</w:t>
        </w:r>
      </w:ins>
      <w:ins w:id="129" w:author="Jon Lindsay" w:date="2019-06-13T08:50:00Z">
        <w:r w:rsidR="009269EE">
          <w:t xml:space="preserve"> </w:t>
        </w:r>
      </w:ins>
      <w:r>
        <w:t>words</w:t>
      </w:r>
    </w:p>
    <w:p w14:paraId="7A248EB6" w14:textId="266B305A" w:rsidR="00657E08" w:rsidRDefault="00483D1B">
      <w:pPr>
        <w:spacing w:after="200" w:line="276" w:lineRule="auto"/>
        <w:ind w:right="0" w:firstLine="0"/>
        <w:jc w:val="left"/>
        <w:rPr>
          <w:sz w:val="22"/>
          <w:szCs w:val="22"/>
        </w:rPr>
      </w:pPr>
      <w:r>
        <w:t>Article: 13,861 words (sans title page</w:t>
      </w:r>
      <w:del w:id="130" w:author="Andres Gannon" w:date="2019-04-04T11:14:00Z">
        <w:r w:rsidDel="00AB1F4B">
          <w:delText>, footnotes, and references</w:delText>
        </w:r>
      </w:del>
      <w:r>
        <w:t>)</w:t>
      </w:r>
      <w:commentRangeEnd w:id="126"/>
      <w:r>
        <w:commentReference w:id="126"/>
      </w:r>
      <w:r>
        <w:br w:type="page"/>
      </w:r>
    </w:p>
    <w:p w14:paraId="6783D87F" w14:textId="77777777" w:rsidR="00657E08" w:rsidRDefault="00483D1B">
      <w:pPr>
        <w:pStyle w:val="Heading1"/>
        <w:spacing w:after="200" w:line="276" w:lineRule="auto"/>
        <w:ind w:left="-5" w:firstLine="0"/>
      </w:pPr>
      <w:r>
        <w:lastRenderedPageBreak/>
        <w:t>Introduction</w:t>
      </w:r>
    </w:p>
    <w:p w14:paraId="48156E0E" w14:textId="536923A4" w:rsidR="00657E08" w:rsidDel="00B34256" w:rsidRDefault="00CE5A13" w:rsidP="00990F92">
      <w:pPr>
        <w:spacing w:before="200" w:after="200" w:line="276" w:lineRule="auto"/>
        <w:ind w:left="-15" w:right="0" w:firstLine="0"/>
        <w:rPr>
          <w:del w:id="131" w:author="Jon Lindsay" w:date="2019-06-12T10:18:00Z"/>
        </w:rPr>
      </w:pPr>
      <w:ins w:id="132" w:author="Jon Lindsay" w:date="2019-06-13T09:00:00Z">
        <w:r>
          <w:t xml:space="preserve">In the wake of the overthrow of Ukrainian President Viktor Yanukovych in February 2014,  </w:t>
        </w:r>
      </w:ins>
      <w:del w:id="133" w:author="Jon Lindsay" w:date="2019-06-12T12:07:00Z">
        <w:r w:rsidR="00483D1B" w:rsidDel="001F09E8">
          <w:delText>In the wake of the overthrow of Ukrainian President Viktor Yanukovych in February 2014, Russian Spetsnaz (special forces) and the 810</w:delText>
        </w:r>
        <w:r w:rsidR="00483D1B" w:rsidDel="001F09E8">
          <w:rPr>
            <w:vertAlign w:val="superscript"/>
          </w:rPr>
          <w:delText xml:space="preserve">th </w:delText>
        </w:r>
        <w:r w:rsidR="00483D1B" w:rsidDel="001F09E8">
          <w:delText xml:space="preserve">Independent Naval Infantry Brigade occupied the Crimean Peninsula </w:delText>
        </w:r>
        <w:r w:rsidR="006C15EE" w:rsidDel="001F09E8">
          <w:fldChar w:fldCharType="begin"/>
        </w:r>
        <w:r w:rsidR="006C15EE" w:rsidDel="001F09E8">
          <w:delInstrText xml:space="preserve"> HYPERLINK "https://www.zotero.org/google-docs/?nkanYP" \h </w:delInstrText>
        </w:r>
        <w:r w:rsidR="006C15EE" w:rsidDel="001F09E8">
          <w:fldChar w:fldCharType="separate"/>
        </w:r>
        <w:r w:rsidR="00483D1B" w:rsidDel="001F09E8">
          <w:delText>(Kofman et al. 2017)</w:delText>
        </w:r>
        <w:r w:rsidR="006C15EE" w:rsidDel="001F09E8">
          <w:fldChar w:fldCharType="end"/>
        </w:r>
        <w:r w:rsidR="00483D1B" w:rsidDel="001F09E8">
          <w:delText xml:space="preserve">. These </w:delText>
        </w:r>
      </w:del>
      <w:del w:id="134" w:author="Jon Lindsay" w:date="2019-06-12T09:56:00Z">
        <w:r w:rsidR="00483D1B" w:rsidDel="00530F05">
          <w:delText xml:space="preserve">forces </w:delText>
        </w:r>
      </w:del>
      <w:del w:id="135" w:author="Jon Lindsay" w:date="2019-06-12T12:07:00Z">
        <w:r w:rsidR="00483D1B" w:rsidDel="001F09E8">
          <w:delText xml:space="preserve">had removed their </w:delText>
        </w:r>
      </w:del>
      <w:del w:id="136" w:author="Jon Lindsay" w:date="2019-06-12T09:56:00Z">
        <w:r w:rsidR="00483D1B" w:rsidDel="00530F05">
          <w:delText xml:space="preserve">military </w:delText>
        </w:r>
      </w:del>
      <w:del w:id="137" w:author="Jon Lindsay" w:date="2019-06-12T12:07:00Z">
        <w:r w:rsidR="00483D1B" w:rsidDel="001F09E8">
          <w:delText>insignia</w:delText>
        </w:r>
      </w:del>
      <w:ins w:id="138" w:author="Jon Lindsay" w:date="2019-06-12T12:07:00Z">
        <w:r w:rsidR="001F09E8">
          <w:t>Crimea</w:t>
        </w:r>
      </w:ins>
      <w:ins w:id="139" w:author="Jon Lindsay" w:date="2019-06-12T12:35:00Z">
        <w:r w:rsidR="006E0C06">
          <w:t xml:space="preserve"> was invaded by Russian </w:t>
        </w:r>
      </w:ins>
      <w:ins w:id="140" w:author="Jon Lindsay" w:date="2019-06-13T00:48:00Z">
        <w:r w:rsidR="00681E3E">
          <w:t>special operations f</w:t>
        </w:r>
      </w:ins>
      <w:ins w:id="141" w:author="Jon Lindsay" w:date="2019-06-12T12:35:00Z">
        <w:r w:rsidR="006E0C06">
          <w:t xml:space="preserve">orces </w:t>
        </w:r>
      </w:ins>
      <w:ins w:id="142" w:author="Jon Lindsay" w:date="2019-06-13T09:09:00Z">
        <w:r w:rsidR="00045097">
          <w:t>without any</w:t>
        </w:r>
      </w:ins>
      <w:ins w:id="143" w:author="Jon Lindsay" w:date="2019-06-12T12:35:00Z">
        <w:r w:rsidR="006E0C06">
          <w:t xml:space="preserve"> insignia.</w:t>
        </w:r>
      </w:ins>
      <w:ins w:id="144" w:author="Jon Lindsay" w:date="2019-06-12T12:36:00Z">
        <w:r w:rsidR="006E0C06">
          <w:t xml:space="preserve"> </w:t>
        </w:r>
      </w:ins>
      <w:del w:id="145" w:author="Jon Lindsay" w:date="2019-06-12T12:09:00Z">
        <w:r w:rsidR="00483D1B" w:rsidDel="001F09E8">
          <w:delText xml:space="preserve">, prompting </w:delText>
        </w:r>
      </w:del>
      <w:del w:id="146" w:author="Jon Lindsay" w:date="2019-06-12T09:49:00Z">
        <w:r w:rsidR="00483D1B" w:rsidDel="00530F05">
          <w:delText xml:space="preserve">some to </w:delText>
        </w:r>
      </w:del>
      <w:del w:id="147" w:author="Jon Lindsay" w:date="2019-06-12T12:09:00Z">
        <w:r w:rsidR="00483D1B" w:rsidDel="001F09E8">
          <w:delText>speculat</w:delText>
        </w:r>
      </w:del>
      <w:del w:id="148" w:author="Jon Lindsay" w:date="2019-06-12T09:49:00Z">
        <w:r w:rsidR="00483D1B" w:rsidDel="00530F05">
          <w:delText>e</w:delText>
        </w:r>
      </w:del>
      <w:del w:id="149" w:author="Jon Lindsay" w:date="2019-06-12T12:09:00Z">
        <w:r w:rsidR="00483D1B" w:rsidDel="001F09E8">
          <w:delText xml:space="preserve"> about </w:delText>
        </w:r>
      </w:del>
      <w:del w:id="150" w:author="Jon Lindsay" w:date="2019-06-12T09:49:00Z">
        <w:r w:rsidR="00483D1B" w:rsidDel="00530F05">
          <w:delText xml:space="preserve">whether or not their actions were sanctioned by the </w:delText>
        </w:r>
      </w:del>
      <w:del w:id="151" w:author="Jon Lindsay" w:date="2019-06-12T09:51:00Z">
        <w:r w:rsidR="00483D1B" w:rsidDel="00530F05">
          <w:delText>Kremlin</w:delText>
        </w:r>
      </w:del>
      <w:del w:id="152" w:author="Jon Lindsay" w:date="2019-06-12T09:50:00Z">
        <w:r w:rsidR="00483D1B" w:rsidDel="00530F05">
          <w:delText xml:space="preserve">. The undesignated Russian forces were accompanied by local police from the Berkut public order unit and were also joined by armed local self-defense volunteers. After the dust had settled, </w:delText>
        </w:r>
      </w:del>
      <w:del w:id="153" w:author="Jon Lindsay" w:date="2019-06-12T12:09:00Z">
        <w:r w:rsidR="00483D1B" w:rsidDel="001F09E8">
          <w:delText xml:space="preserve">most observers took it for granted that </w:delText>
        </w:r>
      </w:del>
      <w:del w:id="154" w:author="Jon Lindsay" w:date="2019-06-12T09:51:00Z">
        <w:r w:rsidR="00483D1B" w:rsidDel="00530F05">
          <w:delText xml:space="preserve">Russian forces </w:delText>
        </w:r>
      </w:del>
      <w:del w:id="155" w:author="Jon Lindsay" w:date="2019-06-12T09:50:00Z">
        <w:r w:rsidR="00483D1B" w:rsidDel="00530F05">
          <w:delText xml:space="preserve">had conducted an invasion with a </w:delText>
        </w:r>
      </w:del>
      <w:del w:id="156" w:author="Jon Lindsay" w:date="2019-06-12T12:09:00Z">
        <w:r w:rsidR="00483D1B" w:rsidDel="001F09E8">
          <w:delText>deliberate</w:delText>
        </w:r>
      </w:del>
      <w:del w:id="157" w:author="Jon Lindsay" w:date="2019-06-12T09:50:00Z">
        <w:r w:rsidR="00483D1B" w:rsidDel="00530F05">
          <w:delText xml:space="preserve"> goal of annexing</w:delText>
        </w:r>
      </w:del>
      <w:del w:id="158" w:author="Jon Lindsay" w:date="2019-06-12T12:09:00Z">
        <w:r w:rsidR="00483D1B" w:rsidDel="001F09E8">
          <w:delText xml:space="preserve"> Crimea. </w:delText>
        </w:r>
      </w:del>
      <w:del w:id="159" w:author="Jon Lindsay" w:date="2019-06-12T09:51:00Z">
        <w:r w:rsidR="00483D1B" w:rsidDel="00530F05">
          <w:delText>As both Russia and NATO were eager to avoid a direct confrontation, t</w:delText>
        </w:r>
      </w:del>
      <w:del w:id="160" w:author="Jon Lindsay" w:date="2019-06-12T12:09:00Z">
        <w:r w:rsidR="00483D1B" w:rsidDel="001F09E8">
          <w:delText>he</w:delText>
        </w:r>
      </w:del>
      <w:ins w:id="161" w:author="Jon Lindsay" w:date="2019-06-12T12:09:00Z">
        <w:r w:rsidR="001F09E8">
          <w:t>While nobody seriously doubted their affiliation, the</w:t>
        </w:r>
      </w:ins>
      <w:r w:rsidR="00483D1B">
        <w:t xml:space="preserve"> </w:t>
      </w:r>
      <w:del w:id="162" w:author="Jon Lindsay" w:date="2019-06-12T09:51:00Z">
        <w:r w:rsidR="00483D1B" w:rsidDel="00530F05">
          <w:delText xml:space="preserve">pretense </w:delText>
        </w:r>
      </w:del>
      <w:ins w:id="163" w:author="Jon Lindsay" w:date="2019-06-13T09:01:00Z">
        <w:r>
          <w:t xml:space="preserve">fig leaf </w:t>
        </w:r>
      </w:ins>
      <w:r w:rsidR="00483D1B">
        <w:t xml:space="preserve">of anonymity </w:t>
      </w:r>
      <w:del w:id="164" w:author="Jon Lindsay" w:date="2019-06-12T09:51:00Z">
        <w:r w:rsidR="00483D1B" w:rsidDel="00530F05">
          <w:delText>was a political fig leaf providing</w:delText>
        </w:r>
      </w:del>
      <w:ins w:id="165" w:author="Jon Lindsay" w:date="2019-06-12T09:51:00Z">
        <w:r w:rsidR="00530F05">
          <w:t>provided</w:t>
        </w:r>
      </w:ins>
      <w:r w:rsidR="00483D1B">
        <w:t xml:space="preserve"> NATO with a convenient excuse to forgo</w:t>
      </w:r>
      <w:ins w:id="166" w:author="Jon Lindsay" w:date="2019-06-12T12:09:00Z">
        <w:r w:rsidR="001F09E8">
          <w:t xml:space="preserve"> </w:t>
        </w:r>
      </w:ins>
      <w:del w:id="167" w:author="Jon Lindsay" w:date="2019-06-12T12:10:00Z">
        <w:r w:rsidR="00483D1B" w:rsidDel="001F09E8">
          <w:delText xml:space="preserve"> a </w:delText>
        </w:r>
      </w:del>
      <w:del w:id="168" w:author="Jon Lindsay" w:date="2019-06-12T12:09:00Z">
        <w:r w:rsidR="00483D1B" w:rsidDel="001F09E8">
          <w:delText xml:space="preserve">more </w:delText>
        </w:r>
      </w:del>
      <w:del w:id="169" w:author="Jon Lindsay" w:date="2019-06-12T12:10:00Z">
        <w:r w:rsidR="00483D1B" w:rsidDel="001F09E8">
          <w:delText>forceful response</w:delText>
        </w:r>
      </w:del>
      <w:ins w:id="170" w:author="Jon Lindsay" w:date="2019-06-12T12:36:00Z">
        <w:r w:rsidR="006E0C06">
          <w:t>a forceful response</w:t>
        </w:r>
      </w:ins>
      <w:ins w:id="171" w:author="Jon Lindsay" w:date="2019-06-12T09:52:00Z">
        <w:r w:rsidR="00530F05">
          <w:t xml:space="preserve">, which </w:t>
        </w:r>
      </w:ins>
      <w:ins w:id="172" w:author="Jon Lindsay" w:date="2019-06-12T12:37:00Z">
        <w:r w:rsidR="006E0C06">
          <w:t xml:space="preserve">no formal agreement required and </w:t>
        </w:r>
      </w:ins>
      <w:ins w:id="173" w:author="Jon Lindsay" w:date="2019-06-12T12:36:00Z">
        <w:r w:rsidR="006E0C06">
          <w:t xml:space="preserve">neither </w:t>
        </w:r>
      </w:ins>
      <w:ins w:id="174" w:author="Jon Lindsay" w:date="2019-06-13T00:49:00Z">
        <w:r w:rsidR="00681E3E">
          <w:t>party</w:t>
        </w:r>
      </w:ins>
      <w:ins w:id="175" w:author="Jon Lindsay" w:date="2019-06-12T12:36:00Z">
        <w:r w:rsidR="006E0C06">
          <w:t xml:space="preserve"> desired</w:t>
        </w:r>
      </w:ins>
      <w:r w:rsidR="00483D1B">
        <w:t>.</w:t>
      </w:r>
      <w:ins w:id="176" w:author="Jon Lindsay" w:date="2019-06-12T12:36:00Z">
        <w:r w:rsidR="006E0C06">
          <w:t xml:space="preserve"> The Kremlin formally annexed the territory shortly thereafter, and R</w:t>
        </w:r>
      </w:ins>
      <w:del w:id="177" w:author="Jon Lindsay" w:date="2019-06-12T09:52:00Z">
        <w:r w:rsidR="00483D1B" w:rsidDel="00530F05">
          <w:rPr>
            <w:vertAlign w:val="superscript"/>
          </w:rPr>
          <w:footnoteReference w:id="2"/>
        </w:r>
      </w:del>
    </w:p>
    <w:p w14:paraId="55C0F250" w14:textId="64FE80A7" w:rsidR="001F09E8" w:rsidRDefault="00483D1B">
      <w:pPr>
        <w:spacing w:before="200" w:after="200" w:line="276" w:lineRule="auto"/>
        <w:ind w:left="-15" w:right="0" w:firstLine="0"/>
        <w:rPr>
          <w:ins w:id="180" w:author="Jon Lindsay" w:date="2019-06-12T12:12:00Z"/>
        </w:rPr>
        <w:pPrChange w:id="181" w:author="Jon Lindsay" w:date="2019-06-12T12:37:00Z">
          <w:pPr>
            <w:spacing w:after="200" w:line="276" w:lineRule="auto"/>
            <w:ind w:left="-15" w:right="0" w:firstLine="0"/>
          </w:pPr>
        </w:pPrChange>
      </w:pPr>
      <w:del w:id="182" w:author="Jon Lindsay" w:date="2019-06-12T10:09:00Z">
        <w:r w:rsidDel="00B34256">
          <w:delText>R</w:delText>
        </w:r>
      </w:del>
      <w:proofErr w:type="gramStart"/>
      <w:r>
        <w:t>ussian</w:t>
      </w:r>
      <w:proofErr w:type="gramEnd"/>
      <w:r>
        <w:t xml:space="preserve"> </w:t>
      </w:r>
      <w:del w:id="183" w:author="Jon Lindsay" w:date="2019-06-12T09:54:00Z">
        <w:r w:rsidDel="00530F05">
          <w:delText xml:space="preserve">occupation of Crimea and subsequent </w:delText>
        </w:r>
      </w:del>
      <w:del w:id="184" w:author="Jon Lindsay" w:date="2019-06-12T10:13:00Z">
        <w:r w:rsidDel="00B34256">
          <w:delText>incursions</w:delText>
        </w:r>
      </w:del>
      <w:ins w:id="185" w:author="Jon Lindsay" w:date="2019-06-12T10:13:00Z">
        <w:r w:rsidR="00B34256">
          <w:t>intervention</w:t>
        </w:r>
      </w:ins>
      <w:r>
        <w:t xml:space="preserve"> in </w:t>
      </w:r>
      <w:del w:id="186" w:author="Jon Lindsay" w:date="2019-06-12T12:38:00Z">
        <w:r w:rsidDel="006E0C06">
          <w:delText xml:space="preserve">Eastern </w:delText>
        </w:r>
      </w:del>
      <w:r>
        <w:t>Ukraine</w:t>
      </w:r>
      <w:ins w:id="187" w:author="Jon Lindsay" w:date="2019-06-12T10:18:00Z">
        <w:r w:rsidR="00B34256">
          <w:t xml:space="preserve"> continues to this day</w:t>
        </w:r>
      </w:ins>
      <w:ins w:id="188" w:author="Jon Lindsay" w:date="2019-06-12T10:09:00Z">
        <w:r w:rsidR="00B34256">
          <w:t xml:space="preserve">, </w:t>
        </w:r>
      </w:ins>
      <w:ins w:id="189" w:author="Jon Lindsay" w:date="2019-06-13T09:10:00Z">
        <w:r w:rsidR="00045097">
          <w:t>combining</w:t>
        </w:r>
      </w:ins>
      <w:ins w:id="190" w:author="Jon Lindsay" w:date="2019-06-12T10:09:00Z">
        <w:r w:rsidR="00B34256">
          <w:t xml:space="preserve"> limited ground </w:t>
        </w:r>
      </w:ins>
      <w:ins w:id="191" w:author="Jon Lindsay" w:date="2019-06-13T09:01:00Z">
        <w:r w:rsidR="00CE5A13">
          <w:t xml:space="preserve">operations and </w:t>
        </w:r>
      </w:ins>
      <w:ins w:id="192" w:author="Jon Lindsay" w:date="2019-06-12T10:21:00Z">
        <w:r w:rsidR="00816EBA">
          <w:t>aggressive</w:t>
        </w:r>
      </w:ins>
      <w:ins w:id="193" w:author="Jon Lindsay" w:date="2019-06-12T10:15:00Z">
        <w:r w:rsidR="00B34256">
          <w:t xml:space="preserve"> </w:t>
        </w:r>
      </w:ins>
      <w:ins w:id="194" w:author="Jon Lindsay" w:date="2019-06-12T10:09:00Z">
        <w:r w:rsidR="00B34256">
          <w:t>cyber</w:t>
        </w:r>
      </w:ins>
      <w:ins w:id="195" w:author="Jon Lindsay" w:date="2019-06-12T10:13:00Z">
        <w:r w:rsidR="00B34256">
          <w:t xml:space="preserve"> campaigns</w:t>
        </w:r>
      </w:ins>
      <w:ins w:id="196" w:author="Jon Lindsay" w:date="2019-06-12T10:09:00Z">
        <w:r w:rsidR="00B34256">
          <w:t xml:space="preserve"> </w:t>
        </w:r>
      </w:ins>
      <w:ins w:id="197" w:author="Jon Lindsay" w:date="2019-06-12T10:14:00Z">
        <w:r w:rsidR="00B34256">
          <w:t>(</w:t>
        </w:r>
      </w:ins>
      <w:proofErr w:type="spellStart"/>
      <w:ins w:id="198" w:author="Jon Lindsay" w:date="2019-06-12T12:04:00Z">
        <w:r w:rsidR="001F09E8">
          <w:t>Kofman</w:t>
        </w:r>
        <w:proofErr w:type="spellEnd"/>
        <w:r w:rsidR="001F09E8">
          <w:t xml:space="preserve"> et al 2017, </w:t>
        </w:r>
      </w:ins>
      <w:proofErr w:type="spellStart"/>
      <w:ins w:id="199" w:author="Jon Lindsay" w:date="2019-06-12T10:14:00Z">
        <w:r w:rsidR="00B34256">
          <w:t>Brantly</w:t>
        </w:r>
        <w:proofErr w:type="spellEnd"/>
        <w:r w:rsidR="00B34256">
          <w:t xml:space="preserve"> et al 2017</w:t>
        </w:r>
      </w:ins>
      <w:ins w:id="200" w:author="Jon Lindsay" w:date="2019-06-12T10:15:00Z">
        <w:r w:rsidR="00B34256">
          <w:t xml:space="preserve">, </w:t>
        </w:r>
        <w:commentRangeStart w:id="201"/>
        <w:r w:rsidR="00B34256">
          <w:t>Angevine et al 2019</w:t>
        </w:r>
      </w:ins>
      <w:commentRangeEnd w:id="201"/>
      <w:ins w:id="202" w:author="Jon Lindsay" w:date="2019-06-12T12:05:00Z">
        <w:r w:rsidR="001F09E8">
          <w:rPr>
            <w:rStyle w:val="CommentReference"/>
          </w:rPr>
          <w:commentReference w:id="201"/>
        </w:r>
      </w:ins>
      <w:ins w:id="203" w:author="Jon Lindsay" w:date="2019-06-12T10:15:00Z">
        <w:r w:rsidR="00B34256">
          <w:t>)</w:t>
        </w:r>
      </w:ins>
      <w:ins w:id="204" w:author="Jon Lindsay" w:date="2019-06-12T10:09:00Z">
        <w:r w:rsidR="001F09E8">
          <w:t xml:space="preserve">. </w:t>
        </w:r>
      </w:ins>
      <w:ins w:id="205" w:author="Jon Lindsay" w:date="2019-06-13T09:02:00Z">
        <w:r w:rsidR="00CE5A13">
          <w:t>Many now worry</w:t>
        </w:r>
      </w:ins>
      <w:ins w:id="206" w:author="Jon Lindsay" w:date="2019-06-12T10:09:00Z">
        <w:r w:rsidR="001F09E8">
          <w:t xml:space="preserve"> about a potential repeat performance in the Baltic</w:t>
        </w:r>
      </w:ins>
      <w:ins w:id="207" w:author="Jon Lindsay" w:date="2019-06-13T09:02:00Z">
        <w:r w:rsidR="00CE5A13">
          <w:t>s</w:t>
        </w:r>
      </w:ins>
      <w:ins w:id="208" w:author="Jon Lindsay" w:date="2019-06-12T10:09:00Z">
        <w:r w:rsidR="001F09E8">
          <w:t xml:space="preserve">, where ethnic Russian minorities and NATO membership </w:t>
        </w:r>
      </w:ins>
      <w:ins w:id="209" w:author="Jon Lindsay" w:date="2019-06-13T00:49:00Z">
        <w:r w:rsidR="00681E3E">
          <w:t>make for</w:t>
        </w:r>
      </w:ins>
      <w:ins w:id="210" w:author="Jon Lindsay" w:date="2019-06-12T10:09:00Z">
        <w:r w:rsidR="001F09E8">
          <w:t xml:space="preserve"> a dangerous mix. </w:t>
        </w:r>
      </w:ins>
      <w:del w:id="211" w:author="Jon Lindsay" w:date="2019-06-12T10:19:00Z">
        <w:r w:rsidDel="00B34256">
          <w:delText xml:space="preserve"> prompted considerable concern</w:delText>
        </w:r>
      </w:del>
      <w:del w:id="212" w:author="Jon Lindsay" w:date="2019-06-12T09:54:00Z">
        <w:r w:rsidDel="00530F05">
          <w:delText xml:space="preserve"> in NATO and elsewhere</w:delText>
        </w:r>
      </w:del>
      <w:del w:id="213" w:author="Jon Lindsay" w:date="2019-06-12T10:19:00Z">
        <w:r w:rsidDel="00B34256">
          <w:delText xml:space="preserve"> about how to counter “gray zone conflict</w:delText>
        </w:r>
      </w:del>
      <w:del w:id="214" w:author="Jon Lindsay" w:date="2019-06-12T10:12:00Z">
        <w:r w:rsidDel="00B34256">
          <w:delText xml:space="preserve">,” or </w:delText>
        </w:r>
      </w:del>
      <w:del w:id="215" w:author="Jon Lindsay" w:date="2019-06-12T09:55:00Z">
        <w:r w:rsidDel="00530F05">
          <w:delText xml:space="preserve">actions </w:delText>
        </w:r>
      </w:del>
      <w:del w:id="216" w:author="Jon Lindsay" w:date="2019-06-12T10:12:00Z">
        <w:r w:rsidDel="00B34256">
          <w:delText xml:space="preserve">that fall below </w:delText>
        </w:r>
      </w:del>
      <w:del w:id="217" w:author="Jon Lindsay" w:date="2019-06-12T09:54:00Z">
        <w:r w:rsidDel="00530F05">
          <w:delText>agreed upon</w:delText>
        </w:r>
      </w:del>
      <w:del w:id="218" w:author="Jon Lindsay" w:date="2019-06-12T10:12:00Z">
        <w:r w:rsidDel="00B34256">
          <w:delText xml:space="preserve"> thresholds for </w:delText>
        </w:r>
      </w:del>
      <w:del w:id="219" w:author="Jon Lindsay" w:date="2019-06-12T09:58:00Z">
        <w:r w:rsidDel="00530F05">
          <w:delText xml:space="preserve">a </w:delText>
        </w:r>
      </w:del>
      <w:del w:id="220" w:author="Jon Lindsay" w:date="2019-06-12T09:54:00Z">
        <w:r w:rsidDel="00530F05">
          <w:delText xml:space="preserve">coordinated </w:delText>
        </w:r>
      </w:del>
      <w:del w:id="221" w:author="Jon Lindsay" w:date="2019-06-12T10:12:00Z">
        <w:r w:rsidDel="00B34256">
          <w:delText>military response</w:delText>
        </w:r>
      </w:del>
      <w:del w:id="222" w:author="Jon Lindsay" w:date="2019-06-12T09:54:00Z">
        <w:r w:rsidDel="00530F05">
          <w:delText>,</w:delText>
        </w:r>
      </w:del>
      <w:del w:id="223" w:author="Jon Lindsay" w:date="2019-06-12T10:12:00Z">
        <w:r w:rsidDel="00B34256">
          <w:delText xml:space="preserve"> but which </w:delText>
        </w:r>
      </w:del>
      <w:del w:id="224" w:author="Jon Lindsay" w:date="2019-06-12T09:55:00Z">
        <w:r w:rsidDel="00530F05">
          <w:delText>are clearly</w:delText>
        </w:r>
      </w:del>
      <w:del w:id="225" w:author="Jon Lindsay" w:date="2019-06-12T09:54:00Z">
        <w:r w:rsidDel="00530F05">
          <w:delText xml:space="preserve"> destabilizing and</w:delText>
        </w:r>
      </w:del>
      <w:del w:id="226" w:author="Jon Lindsay" w:date="2019-06-12T09:55:00Z">
        <w:r w:rsidDel="00530F05">
          <w:delText xml:space="preserve"> inimical to</w:delText>
        </w:r>
      </w:del>
      <w:del w:id="227" w:author="Jon Lindsay" w:date="2019-06-12T10:04:00Z">
        <w:r w:rsidDel="006D2136">
          <w:delText xml:space="preserve"> </w:delText>
        </w:r>
      </w:del>
      <w:del w:id="228" w:author="Jon Lindsay" w:date="2019-06-12T10:12:00Z">
        <w:r w:rsidDel="00B34256">
          <w:delText>Western interests.</w:delText>
        </w:r>
      </w:del>
      <w:ins w:id="229" w:author="Jon Lindsay" w:date="2019-06-12T10:22:00Z">
        <w:r w:rsidR="00816EBA">
          <w:t xml:space="preserve">Russian “active measures” </w:t>
        </w:r>
      </w:ins>
      <w:ins w:id="230" w:author="Jon Lindsay" w:date="2019-06-12T10:31:00Z">
        <w:r w:rsidR="00ED238D">
          <w:t xml:space="preserve">might </w:t>
        </w:r>
      </w:ins>
      <w:ins w:id="231" w:author="Jon Lindsay" w:date="2019-06-12T10:32:00Z">
        <w:r w:rsidR="00ED238D">
          <w:t xml:space="preserve">similarly </w:t>
        </w:r>
      </w:ins>
      <w:ins w:id="232" w:author="Jon Lindsay" w:date="2019-06-12T10:31:00Z">
        <w:r w:rsidR="00ED238D">
          <w:t>undermine the legitimacy of</w:t>
        </w:r>
      </w:ins>
      <w:ins w:id="233" w:author="Jon Lindsay" w:date="2019-06-12T10:22:00Z">
        <w:r w:rsidR="00816EBA">
          <w:t xml:space="preserve"> Western democratic institutions and inflame the wave of nationalist populism undermining the </w:t>
        </w:r>
      </w:ins>
      <w:ins w:id="234" w:author="Jon Lindsay" w:date="2019-06-12T10:46:00Z">
        <w:r w:rsidR="00AB4694">
          <w:t>“</w:t>
        </w:r>
      </w:ins>
      <w:ins w:id="235" w:author="Jon Lindsay" w:date="2019-06-12T10:22:00Z">
        <w:r w:rsidR="00816EBA">
          <w:t>liberal international order</w:t>
        </w:r>
      </w:ins>
      <w:ins w:id="236" w:author="Jon Lindsay" w:date="2019-06-12T10:46:00Z">
        <w:r w:rsidR="00AB4694">
          <w:t>”</w:t>
        </w:r>
      </w:ins>
      <w:ins w:id="237" w:author="Jon Lindsay" w:date="2019-06-12T10:23:00Z">
        <w:r w:rsidR="00816EBA">
          <w:t xml:space="preserve"> without </w:t>
        </w:r>
      </w:ins>
      <w:ins w:id="238" w:author="Jon Lindsay" w:date="2019-06-12T10:32:00Z">
        <w:r w:rsidR="00ED238D">
          <w:t xml:space="preserve">any </w:t>
        </w:r>
      </w:ins>
      <w:ins w:id="239" w:author="Jon Lindsay" w:date="2019-06-12T10:23:00Z">
        <w:r w:rsidR="00816EBA">
          <w:t xml:space="preserve">direct military confrontation </w:t>
        </w:r>
      </w:ins>
      <w:ins w:id="240" w:author="Jon Lindsay" w:date="2019-06-12T10:32:00Z">
        <w:r w:rsidR="00ED238D">
          <w:t>between Russia and</w:t>
        </w:r>
      </w:ins>
      <w:ins w:id="241" w:author="Jon Lindsay" w:date="2019-06-12T10:23:00Z">
        <w:r w:rsidR="00816EBA">
          <w:t xml:space="preserve"> NATO</w:t>
        </w:r>
      </w:ins>
      <w:ins w:id="242" w:author="Jon Lindsay" w:date="2019-06-12T10:26:00Z">
        <w:r w:rsidR="00816EBA">
          <w:t xml:space="preserve"> (</w:t>
        </w:r>
      </w:ins>
      <w:ins w:id="243" w:author="Jon Lindsay" w:date="2019-06-12T13:06:00Z">
        <w:r w:rsidR="00E73336" w:rsidRPr="005B374C">
          <w:t>Paul and Matthews 2016</w:t>
        </w:r>
        <w:r w:rsidR="00E73336">
          <w:t xml:space="preserve">; </w:t>
        </w:r>
      </w:ins>
      <w:commentRangeStart w:id="244"/>
      <w:proofErr w:type="spellStart"/>
      <w:ins w:id="245" w:author="Jon Lindsay" w:date="2019-06-12T10:26:00Z">
        <w:r w:rsidR="00816EBA">
          <w:t>Macfarquhar</w:t>
        </w:r>
        <w:proofErr w:type="spellEnd"/>
        <w:r w:rsidR="00816EBA">
          <w:t xml:space="preserve"> 2016</w:t>
        </w:r>
      </w:ins>
      <w:ins w:id="246" w:author="Jon Lindsay" w:date="2019-06-12T13:06:00Z">
        <w:r w:rsidR="00E73336">
          <w:t>;</w:t>
        </w:r>
      </w:ins>
      <w:ins w:id="247" w:author="Jon Lindsay" w:date="2019-06-12T10:27:00Z">
        <w:r w:rsidR="00816EBA">
          <w:t xml:space="preserve"> Jones 2018</w:t>
        </w:r>
      </w:ins>
      <w:commentRangeEnd w:id="244"/>
      <w:ins w:id="248" w:author="Jon Lindsay" w:date="2019-06-12T10:30:00Z">
        <w:r w:rsidR="00ED238D">
          <w:rPr>
            <w:rStyle w:val="CommentReference"/>
          </w:rPr>
          <w:commentReference w:id="244"/>
        </w:r>
      </w:ins>
      <w:ins w:id="249" w:author="Jon Lindsay" w:date="2019-06-12T10:27:00Z">
        <w:r w:rsidR="00816EBA">
          <w:t>)</w:t>
        </w:r>
      </w:ins>
      <w:ins w:id="250" w:author="Jon Lindsay" w:date="2019-06-12T10:22:00Z">
        <w:r w:rsidR="00816EBA">
          <w:t>.</w:t>
        </w:r>
      </w:ins>
      <w:r>
        <w:t xml:space="preserve"> </w:t>
      </w:r>
    </w:p>
    <w:p w14:paraId="792BFAD4" w14:textId="107BA239" w:rsidR="00657E08" w:rsidRDefault="00483D1B">
      <w:pPr>
        <w:spacing w:before="200" w:after="200" w:line="276" w:lineRule="auto"/>
        <w:ind w:left="-15" w:right="0" w:firstLine="0"/>
        <w:rPr>
          <w:ins w:id="251" w:author="Jon Lindsay" w:date="2019-06-12T11:10:00Z"/>
        </w:rPr>
        <w:pPrChange w:id="252" w:author="Jon Lindsay" w:date="2019-06-12T12:12:00Z">
          <w:pPr>
            <w:spacing w:after="200" w:line="276" w:lineRule="auto"/>
            <w:ind w:left="-15" w:right="0" w:firstLine="0"/>
          </w:pPr>
        </w:pPrChange>
      </w:pPr>
      <w:del w:id="253" w:author="Jon Lindsay" w:date="2019-06-12T09:56:00Z">
        <w:r w:rsidDel="00530F05">
          <w:delText>On this topic, t</w:delText>
        </w:r>
      </w:del>
      <w:ins w:id="254" w:author="Jon Lindsay" w:date="2019-06-12T10:28:00Z">
        <w:r w:rsidR="00816EBA">
          <w:t>According to</w:t>
        </w:r>
      </w:ins>
      <w:ins w:id="255" w:author="Jon Lindsay" w:date="2019-06-12T10:34:00Z">
        <w:r w:rsidR="00ED238D">
          <w:t xml:space="preserve"> the</w:t>
        </w:r>
      </w:ins>
      <w:ins w:id="256" w:author="Jon Lindsay" w:date="2019-06-12T09:57:00Z">
        <w:r w:rsidR="00530F05">
          <w:t xml:space="preserve"> </w:t>
        </w:r>
      </w:ins>
      <w:ins w:id="257" w:author="Jon Lindsay" w:date="2019-06-12T10:29:00Z">
        <w:r w:rsidR="00816EBA">
          <w:t>former</w:t>
        </w:r>
      </w:ins>
      <w:del w:id="258" w:author="Jon Lindsay" w:date="2019-06-12T09:57:00Z">
        <w:r w:rsidDel="00530F05">
          <w:delText>he</w:delText>
        </w:r>
      </w:del>
      <w:r>
        <w:t xml:space="preserve"> British</w:t>
      </w:r>
      <w:ins w:id="259" w:author="Jon Lindsay" w:date="2019-06-12T10:34:00Z">
        <w:r w:rsidR="00ED238D">
          <w:t xml:space="preserve"> </w:t>
        </w:r>
        <w:proofErr w:type="spellStart"/>
        <w:r w:rsidR="00ED238D">
          <w:t>Defence</w:t>
        </w:r>
      </w:ins>
      <w:proofErr w:type="spellEnd"/>
      <w:r>
        <w:t xml:space="preserve"> Secretary</w:t>
      </w:r>
      <w:ins w:id="260" w:author="Jon Lindsay" w:date="2019-06-12T10:34:00Z">
        <w:r w:rsidR="00ED238D">
          <w:t>,</w:t>
        </w:r>
      </w:ins>
      <w:r>
        <w:t xml:space="preserve"> </w:t>
      </w:r>
      <w:del w:id="261" w:author="Jon Lindsay" w:date="2019-06-12T10:34:00Z">
        <w:r w:rsidDel="00ED238D">
          <w:delText xml:space="preserve">of State for Defence </w:delText>
        </w:r>
      </w:del>
      <w:del w:id="262" w:author="Jon Lindsay" w:date="2019-06-12T10:16:00Z">
        <w:r w:rsidDel="00B34256">
          <w:delText>noted</w:delText>
        </w:r>
      </w:del>
      <w:ins w:id="263" w:author="Jon Lindsay" w:date="2019-06-12T10:29:00Z">
        <w:r w:rsidR="00ED238D">
          <w:t>Michael Fallon</w:t>
        </w:r>
      </w:ins>
      <w:del w:id="264" w:author="Jon Lindsay" w:date="2019-06-12T09:57:00Z">
        <w:r w:rsidDel="00530F05">
          <w:delText xml:space="preserve"> </w:delText>
        </w:r>
      </w:del>
      <w:ins w:id="265" w:author="Andres Gannon" w:date="2019-04-04T10:47:00Z">
        <w:del w:id="266" w:author="Jon Lindsay" w:date="2019-06-12T09:57:00Z">
          <w:r w:rsidR="001C1071" w:rsidDel="00530F05">
            <w:delText xml:space="preserve">this </w:delText>
          </w:r>
        </w:del>
      </w:ins>
      <w:del w:id="267" w:author="Jon Lindsay" w:date="2019-06-12T09:57:00Z">
        <w:r w:rsidDel="00530F05">
          <w:delText xml:space="preserve">“That </w:delText>
        </w:r>
      </w:del>
      <w:ins w:id="268" w:author="Andres Gannon" w:date="2019-04-04T10:47:00Z">
        <w:del w:id="269" w:author="Jon Lindsay" w:date="2019-06-12T09:57:00Z">
          <w:r w:rsidR="001C1071" w:rsidDel="00530F05">
            <w:delText>[</w:delText>
          </w:r>
        </w:del>
      </w:ins>
      <w:del w:id="270" w:author="Jon Lindsay" w:date="2019-06-12T09:57:00Z">
        <w:r w:rsidDel="00530F05">
          <w:delText>i</w:delText>
        </w:r>
      </w:del>
      <w:ins w:id="271" w:author="Andres Gannon" w:date="2019-04-04T10:47:00Z">
        <w:del w:id="272" w:author="Jon Lindsay" w:date="2019-06-12T09:57:00Z">
          <w:r w:rsidR="001C1071" w:rsidDel="00530F05">
            <w:delText>]</w:delText>
          </w:r>
        </w:del>
      </w:ins>
      <w:del w:id="273" w:author="Jon Lindsay" w:date="2019-06-12T09:57:00Z">
        <w:r w:rsidDel="00530F05">
          <w:delText>s</w:delText>
        </w:r>
      </w:del>
      <w:ins w:id="274" w:author="Jon Lindsay" w:date="2019-06-12T09:57:00Z">
        <w:r w:rsidR="00530F05">
          <w:t>, “That is</w:t>
        </w:r>
      </w:ins>
      <w:r>
        <w:t xml:space="preserve"> not a Cold War. It is a grey war. Permanently teetering on the edge of outright hostility. Persistently hovering around the threshold of what we would normally consider acts of war” </w:t>
      </w:r>
      <w:r w:rsidR="006C15EE">
        <w:fldChar w:fldCharType="begin"/>
      </w:r>
      <w:r w:rsidR="006C15EE">
        <w:instrText xml:space="preserve"> HYPERLINK "https://www.zotero.org/google-docs/?LVsbsP" \h </w:instrText>
      </w:r>
      <w:r w:rsidR="006C15EE">
        <w:fldChar w:fldCharType="separate"/>
      </w:r>
      <w:r>
        <w:t>(Fallon 2017)</w:t>
      </w:r>
      <w:r w:rsidR="006C15EE">
        <w:fldChar w:fldCharType="end"/>
      </w:r>
      <w:r>
        <w:t xml:space="preserve">. </w:t>
      </w:r>
      <w:del w:id="275" w:author="Jon Lindsay" w:date="2019-06-12T10:01:00Z">
        <w:r w:rsidDel="006D2136">
          <w:delText xml:space="preserve">Many have worried that “little green men” might reappear in the Baltics, conducting incursions without crossing any explicit “red lines” that might trigger a NATO Article V response. </w:delText>
        </w:r>
      </w:del>
      <w:del w:id="276" w:author="Jon Lindsay" w:date="2019-06-12T10:02:00Z">
        <w:r w:rsidDel="006D2136">
          <w:delText>Others have described</w:delText>
        </w:r>
      </w:del>
      <w:ins w:id="277" w:author="Jon Lindsay" w:date="2019-06-12T10:02:00Z">
        <w:r w:rsidR="00B34256">
          <w:t xml:space="preserve">Imagery of </w:t>
        </w:r>
      </w:ins>
      <w:ins w:id="278" w:author="Jon Lindsay" w:date="2019-06-12T10:17:00Z">
        <w:r w:rsidR="00B34256">
          <w:t xml:space="preserve">“little green men” in </w:t>
        </w:r>
      </w:ins>
      <w:ins w:id="279" w:author="Jon Lindsay" w:date="2019-06-12T10:19:00Z">
        <w:r w:rsidR="00816EBA">
          <w:t>“</w:t>
        </w:r>
      </w:ins>
      <w:ins w:id="280" w:author="Jon Lindsay" w:date="2019-06-12T10:17:00Z">
        <w:r w:rsidR="00B34256">
          <w:t xml:space="preserve">the gray zone” </w:t>
        </w:r>
      </w:ins>
      <w:ins w:id="281" w:author="Jon Lindsay" w:date="2019-06-12T10:02:00Z">
        <w:r w:rsidR="006D2136">
          <w:t xml:space="preserve">has also been </w:t>
        </w:r>
      </w:ins>
      <w:ins w:id="282" w:author="Jon Lindsay" w:date="2019-06-12T10:17:00Z">
        <w:r w:rsidR="00B34256">
          <w:t>extended</w:t>
        </w:r>
      </w:ins>
      <w:ins w:id="283" w:author="Jon Lindsay" w:date="2019-06-12T10:02:00Z">
        <w:r w:rsidR="006D2136">
          <w:t xml:space="preserve"> to</w:t>
        </w:r>
      </w:ins>
      <w:ins w:id="284" w:author="Jon Lindsay" w:date="2019-06-12T10:17:00Z">
        <w:r w:rsidR="00B34256">
          <w:t xml:space="preserve"> </w:t>
        </w:r>
      </w:ins>
      <w:del w:id="285" w:author="Jon Lindsay" w:date="2019-06-12T10:17:00Z">
        <w:r w:rsidDel="00B34256">
          <w:delText xml:space="preserve"> </w:delText>
        </w:r>
      </w:del>
      <w:r>
        <w:t xml:space="preserve">“little blue men” </w:t>
      </w:r>
      <w:ins w:id="286" w:author="Jon Lindsay" w:date="2019-06-12T10:20:00Z">
        <w:r w:rsidR="00816EBA">
          <w:t xml:space="preserve">used by </w:t>
        </w:r>
      </w:ins>
      <w:del w:id="287" w:author="Jon Lindsay" w:date="2019-06-12T10:02:00Z">
        <w:r w:rsidDel="006D2136">
          <w:delText>in Chinese efforts to revise the maritime status quo in</w:delText>
        </w:r>
      </w:del>
      <w:ins w:id="288" w:author="Jon Lindsay" w:date="2019-06-12T10:17:00Z">
        <w:r w:rsidR="00B34256">
          <w:t xml:space="preserve">China </w:t>
        </w:r>
      </w:ins>
      <w:ins w:id="289" w:author="Jon Lindsay" w:date="2019-06-12T10:02:00Z">
        <w:r w:rsidR="006D2136">
          <w:t xml:space="preserve">to erode </w:t>
        </w:r>
      </w:ins>
      <w:ins w:id="290" w:author="Jon Lindsay" w:date="2019-06-12T10:20:00Z">
        <w:r w:rsidR="00816EBA">
          <w:t>“</w:t>
        </w:r>
      </w:ins>
      <w:ins w:id="291" w:author="Jon Lindsay" w:date="2019-06-12T10:02:00Z">
        <w:r w:rsidR="006D2136">
          <w:t>red lines</w:t>
        </w:r>
      </w:ins>
      <w:ins w:id="292" w:author="Jon Lindsay" w:date="2019-06-12T10:20:00Z">
        <w:r w:rsidR="00816EBA">
          <w:t>”</w:t>
        </w:r>
      </w:ins>
      <w:ins w:id="293" w:author="Jon Lindsay" w:date="2019-06-12T10:02:00Z">
        <w:r w:rsidR="006D2136">
          <w:t xml:space="preserve"> in</w:t>
        </w:r>
      </w:ins>
      <w:ins w:id="294" w:author="Jon Lindsay" w:date="2019-06-12T10:17:00Z">
        <w:r w:rsidR="00B34256">
          <w:t xml:space="preserve"> maritime</w:t>
        </w:r>
      </w:ins>
      <w:r>
        <w:t xml:space="preserve"> East Asia </w:t>
      </w:r>
      <w:r w:rsidR="006C15EE">
        <w:fldChar w:fldCharType="begin"/>
      </w:r>
      <w:r w:rsidR="006C15EE">
        <w:instrText xml:space="preserve"> HYPERLINK "https://www.zotero.org/google-docs/?lMU7EG" \h </w:instrText>
      </w:r>
      <w:r w:rsidR="006C15EE">
        <w:fldChar w:fldCharType="separate"/>
      </w:r>
      <w:r>
        <w:t>(Erickson and Kennedy 2015; Green et al. 2017</w:t>
      </w:r>
      <w:ins w:id="295" w:author="Jon Lindsay" w:date="2019-06-12T12:49:00Z">
        <w:r w:rsidR="004038A0">
          <w:t>; Jackson 2017</w:t>
        </w:r>
      </w:ins>
      <w:ins w:id="296" w:author="Jon Lindsay" w:date="2019-06-13T10:44:00Z">
        <w:r w:rsidR="00B34FC7">
          <w:t xml:space="preserve">; </w:t>
        </w:r>
        <w:r w:rsidR="00B34FC7" w:rsidRPr="00B34FC7">
          <w:t>Lin-Greenberg 2017</w:t>
        </w:r>
      </w:ins>
      <w:r>
        <w:t>)</w:t>
      </w:r>
      <w:r w:rsidR="006C15EE">
        <w:fldChar w:fldCharType="end"/>
      </w:r>
      <w:r>
        <w:t xml:space="preserve">. The kaleidoscopic language highlights </w:t>
      </w:r>
      <w:del w:id="297" w:author="Jon Lindsay" w:date="2019-06-12T10:03:00Z">
        <w:r w:rsidDel="006D2136">
          <w:delText>challenges that are as much definitional as practical</w:delText>
        </w:r>
      </w:del>
      <w:ins w:id="298" w:author="Jon Lindsay" w:date="2019-06-12T10:03:00Z">
        <w:r w:rsidR="006D2136">
          <w:t>both practical and conceptual challenges</w:t>
        </w:r>
      </w:ins>
      <w:ins w:id="299" w:author="Jon Lindsay" w:date="2019-06-12T10:16:00Z">
        <w:r w:rsidR="00B34256">
          <w:t xml:space="preserve"> in </w:t>
        </w:r>
      </w:ins>
      <w:ins w:id="300" w:author="Jon Lindsay" w:date="2019-06-12T10:20:00Z">
        <w:r w:rsidR="00816EBA">
          <w:t xml:space="preserve">the practice of </w:t>
        </w:r>
      </w:ins>
      <w:ins w:id="301" w:author="Jon Lindsay" w:date="2019-06-12T10:16:00Z">
        <w:r w:rsidR="00B34256">
          <w:t>deterrence</w:t>
        </w:r>
      </w:ins>
      <w:r>
        <w:t xml:space="preserve">. As </w:t>
      </w:r>
      <w:del w:id="302" w:author="Jon Lindsay" w:date="2019-06-12T10:07:00Z">
        <w:r w:rsidDel="006D2136">
          <w:delText>General Dunford,</w:delText>
        </w:r>
      </w:del>
      <w:ins w:id="303" w:author="Jon Lindsay" w:date="2019-06-12T10:07:00Z">
        <w:r w:rsidR="006D2136">
          <w:t>the</w:t>
        </w:r>
      </w:ins>
      <w:r>
        <w:t xml:space="preserve"> Chairman of the Joint Chiefs of Staff</w:t>
      </w:r>
      <w:del w:id="304" w:author="Jon Lindsay" w:date="2019-06-12T10:07:00Z">
        <w:r w:rsidDel="006D2136">
          <w:delText>,</w:delText>
        </w:r>
      </w:del>
      <w:r>
        <w:t xml:space="preserve"> </w:t>
      </w:r>
      <w:del w:id="305" w:author="Jon Lindsay" w:date="2019-06-12T10:30:00Z">
        <w:r w:rsidDel="00ED238D">
          <w:delText xml:space="preserve">recently </w:delText>
        </w:r>
      </w:del>
      <w:r>
        <w:t xml:space="preserve">noted, “Our traditional approach is either we’re at peace or at conflict. And I think that’s insufficient to deal with the actors that actually seek to advance their interests while avoiding our strengths” </w:t>
      </w:r>
      <w:r w:rsidR="006C15EE">
        <w:fldChar w:fldCharType="begin"/>
      </w:r>
      <w:r w:rsidR="006C15EE">
        <w:instrText xml:space="preserve"> HYPERLINK "https://www.zotero.org/google-docs/?Ld4t36" \h </w:instrText>
      </w:r>
      <w:r w:rsidR="006C15EE">
        <w:fldChar w:fldCharType="separate"/>
      </w:r>
      <w:r>
        <w:t>(</w:t>
      </w:r>
      <w:proofErr w:type="spellStart"/>
      <w:r>
        <w:t>Dunford</w:t>
      </w:r>
      <w:proofErr w:type="spellEnd"/>
      <w:r>
        <w:t xml:space="preserve"> 2016)</w:t>
      </w:r>
      <w:r w:rsidR="006C15EE">
        <w:fldChar w:fldCharType="end"/>
      </w:r>
      <w:r>
        <w:t xml:space="preserve">. </w:t>
      </w:r>
    </w:p>
    <w:p w14:paraId="6E943CFE" w14:textId="31F4B989" w:rsidR="00500754" w:rsidRDefault="00476900" w:rsidP="00990F92">
      <w:pPr>
        <w:spacing w:after="200" w:line="276" w:lineRule="auto"/>
        <w:ind w:left="-15" w:right="0" w:firstLine="0"/>
      </w:pPr>
      <w:ins w:id="306" w:author="Jon Lindsay" w:date="2019-06-12T11:15:00Z">
        <w:r>
          <w:t xml:space="preserve">These concerns reflect a </w:t>
        </w:r>
      </w:ins>
      <w:ins w:id="307" w:author="Jon Lindsay" w:date="2019-06-12T11:10:00Z">
        <w:r w:rsidR="00500754">
          <w:t>widely held</w:t>
        </w:r>
      </w:ins>
      <w:ins w:id="308" w:author="Jon Lindsay" w:date="2019-06-13T09:11:00Z">
        <w:r w:rsidR="00045097">
          <w:t>, yet flawed,</w:t>
        </w:r>
      </w:ins>
      <w:ins w:id="309" w:author="Jon Lindsay" w:date="2019-06-12T11:10:00Z">
        <w:r w:rsidR="00500754">
          <w:t xml:space="preserve"> belief that gray zone conflict is a new</w:t>
        </w:r>
      </w:ins>
      <w:ins w:id="310" w:author="Jon Lindsay" w:date="2019-06-12T12:38:00Z">
        <w:r w:rsidR="006E0C06">
          <w:t xml:space="preserve"> and potent</w:t>
        </w:r>
      </w:ins>
      <w:ins w:id="311" w:author="Jon Lindsay" w:date="2019-06-12T11:10:00Z">
        <w:r w:rsidR="00500754">
          <w:t xml:space="preserve"> </w:t>
        </w:r>
      </w:ins>
      <w:ins w:id="312" w:author="Jon Lindsay" w:date="2019-06-12T12:38:00Z">
        <w:r w:rsidR="006E0C06">
          <w:t>form</w:t>
        </w:r>
      </w:ins>
      <w:ins w:id="313" w:author="Jon Lindsay" w:date="2019-06-12T11:10:00Z">
        <w:r w:rsidR="00500754">
          <w:t xml:space="preserve"> of war.</w:t>
        </w:r>
      </w:ins>
      <w:ins w:id="314" w:author="Jon Lindsay" w:date="2019-06-13T09:13:00Z">
        <w:r w:rsidR="00045097">
          <w:t xml:space="preserve"> Limited war is an old problem, even as most attention has focused on irregular actors limited by means rather than capable actors </w:t>
        </w:r>
      </w:ins>
      <w:ins w:id="315" w:author="Jon Lindsay" w:date="2019-06-13T09:22:00Z">
        <w:r w:rsidR="00256856">
          <w:t>pursuing</w:t>
        </w:r>
      </w:ins>
      <w:ins w:id="316" w:author="Jon Lindsay" w:date="2019-06-13T09:13:00Z">
        <w:r w:rsidR="00045097">
          <w:t xml:space="preserve"> limited ends.</w:t>
        </w:r>
      </w:ins>
      <w:ins w:id="317" w:author="Jon Lindsay" w:date="2019-06-12T11:10:00Z">
        <w:r w:rsidR="00500754">
          <w:t xml:space="preserve"> Russia and other</w:t>
        </w:r>
      </w:ins>
      <w:ins w:id="318" w:author="Jon Lindsay" w:date="2019-06-13T09:22:00Z">
        <w:r w:rsidR="00256856">
          <w:t xml:space="preserve"> countries</w:t>
        </w:r>
      </w:ins>
      <w:ins w:id="319" w:author="Jon Lindsay" w:date="2019-06-12T11:10:00Z">
        <w:r w:rsidR="00500754">
          <w:t xml:space="preserve"> </w:t>
        </w:r>
      </w:ins>
      <w:ins w:id="320" w:author="Jon Lindsay" w:date="2019-06-12T11:15:00Z">
        <w:r>
          <w:t>appear to be</w:t>
        </w:r>
      </w:ins>
      <w:ins w:id="321" w:author="Jon Lindsay" w:date="2019-06-12T11:10:00Z">
        <w:r w:rsidR="00500754">
          <w:t xml:space="preserve"> outsmarting the West by utilizing new technologies</w:t>
        </w:r>
      </w:ins>
      <w:ins w:id="322" w:author="Jon Lindsay" w:date="2019-06-12T11:35:00Z">
        <w:r w:rsidR="00BB16CC">
          <w:t xml:space="preserve">, </w:t>
        </w:r>
      </w:ins>
      <w:ins w:id="323" w:author="Jon Lindsay" w:date="2019-06-12T11:40:00Z">
        <w:r w:rsidR="00BB16CC">
          <w:t xml:space="preserve">or combinations of </w:t>
        </w:r>
      </w:ins>
      <w:ins w:id="324" w:author="Jon Lindsay" w:date="2019-06-12T11:41:00Z">
        <w:r w:rsidR="00BB16CC">
          <w:t>capabilities</w:t>
        </w:r>
      </w:ins>
      <w:ins w:id="325" w:author="Jon Lindsay" w:date="2019-06-12T11:40:00Z">
        <w:r w:rsidR="00BB16CC">
          <w:t xml:space="preserve"> </w:t>
        </w:r>
      </w:ins>
      <w:ins w:id="326" w:author="Jon Lindsay" w:date="2019-06-12T11:41:00Z">
        <w:r w:rsidR="00BB16CC">
          <w:t>in different domains</w:t>
        </w:r>
      </w:ins>
      <w:ins w:id="327" w:author="Jon Lindsay" w:date="2019-06-12T11:35:00Z">
        <w:r w:rsidR="00BB16CC">
          <w:t>,</w:t>
        </w:r>
      </w:ins>
      <w:ins w:id="328" w:author="Jon Lindsay" w:date="2019-06-12T11:10:00Z">
        <w:r w:rsidR="00500754">
          <w:t xml:space="preserve"> to </w:t>
        </w:r>
      </w:ins>
      <w:ins w:id="329" w:author="Jon Lindsay" w:date="2019-06-12T11:35:00Z">
        <w:r w:rsidR="00BB16CC">
          <w:t xml:space="preserve">undermine </w:t>
        </w:r>
      </w:ins>
      <w:ins w:id="330" w:author="Jon Lindsay" w:date="2019-06-12T11:10:00Z">
        <w:r>
          <w:t xml:space="preserve">traditional defenses </w:t>
        </w:r>
      </w:ins>
      <w:ins w:id="331" w:author="Jon Lindsay" w:date="2019-06-12T11:35:00Z">
        <w:r w:rsidR="00BB16CC">
          <w:t xml:space="preserve">and </w:t>
        </w:r>
      </w:ins>
      <w:ins w:id="332" w:author="Jon Lindsay" w:date="2019-06-12T11:36:00Z">
        <w:r w:rsidR="00BB16CC">
          <w:t>revise the balance of power</w:t>
        </w:r>
      </w:ins>
      <w:ins w:id="333" w:author="Jon Lindsay" w:date="2019-06-12T11:10:00Z">
        <w:r w:rsidR="00500754">
          <w:t xml:space="preserve">. </w:t>
        </w:r>
      </w:ins>
      <w:ins w:id="334" w:author="Jon Lindsay" w:date="2019-06-12T11:11:00Z">
        <w:r>
          <w:t>C</w:t>
        </w:r>
      </w:ins>
      <w:ins w:id="335" w:author="Jon Lindsay" w:date="2019-06-12T11:10:00Z">
        <w:r w:rsidR="00500754">
          <w:t>hallengers</w:t>
        </w:r>
      </w:ins>
      <w:ins w:id="336" w:author="Jon Lindsay" w:date="2019-06-12T12:47:00Z">
        <w:r w:rsidR="00256856">
          <w:t xml:space="preserve"> seem to be </w:t>
        </w:r>
      </w:ins>
      <w:ins w:id="337" w:author="Jon Lindsay" w:date="2019-06-12T11:10:00Z">
        <w:r w:rsidR="00500754">
          <w:t xml:space="preserve">undeterred from using </w:t>
        </w:r>
      </w:ins>
      <w:ins w:id="338" w:author="Jon Lindsay" w:date="2019-06-12T13:02:00Z">
        <w:r w:rsidR="005B374C">
          <w:t>cyber</w:t>
        </w:r>
        <w:r w:rsidR="00E73336">
          <w:t xml:space="preserve">-enabled aggression </w:t>
        </w:r>
      </w:ins>
      <w:ins w:id="339" w:author="Jon Lindsay" w:date="2019-06-12T11:10:00Z">
        <w:r w:rsidR="00500754">
          <w:t xml:space="preserve">as an efficient way to pursue their interests. We </w:t>
        </w:r>
      </w:ins>
      <w:ins w:id="340" w:author="Jon Lindsay" w:date="2019-06-12T11:11:00Z">
        <w:r>
          <w:t xml:space="preserve">argue, by contrast, that </w:t>
        </w:r>
      </w:ins>
      <w:ins w:id="341" w:author="Jon Lindsay" w:date="2019-06-12T11:10:00Z">
        <w:r w:rsidR="00500754">
          <w:t xml:space="preserve">gray zone conflict </w:t>
        </w:r>
      </w:ins>
      <w:ins w:id="342" w:author="Jon Lindsay" w:date="2019-06-12T11:11:00Z">
        <w:r>
          <w:t>is</w:t>
        </w:r>
      </w:ins>
      <w:ins w:id="343" w:author="Jon Lindsay" w:date="2019-06-12T11:10:00Z">
        <w:r w:rsidR="00500754">
          <w:t xml:space="preserve"> a symptom of Western success. The explicit declaratory statements and implicit relative power of the stronger coalition constrain the maneuvering room of the </w:t>
        </w:r>
      </w:ins>
      <w:ins w:id="344" w:author="Jon Lindsay" w:date="2019-06-12T11:11:00Z">
        <w:r>
          <w:t xml:space="preserve">weaker </w:t>
        </w:r>
      </w:ins>
      <w:ins w:id="345" w:author="Jon Lindsay" w:date="2019-06-12T11:10:00Z">
        <w:r w:rsidR="00500754">
          <w:t xml:space="preserve">revisionist. Covert intervention and cyber campaigns </w:t>
        </w:r>
      </w:ins>
      <w:ins w:id="346" w:author="Jon Lindsay" w:date="2019-06-12T11:12:00Z">
        <w:r>
          <w:t xml:space="preserve">are better </w:t>
        </w:r>
      </w:ins>
      <w:ins w:id="347" w:author="Jon Lindsay" w:date="2019-06-12T11:11:00Z">
        <w:r>
          <w:t>understood as</w:t>
        </w:r>
      </w:ins>
      <w:ins w:id="348" w:author="Jon Lindsay" w:date="2019-06-12T11:10:00Z">
        <w:r w:rsidR="00500754">
          <w:t xml:space="preserve"> sub-optimal or second-best strategies </w:t>
        </w:r>
      </w:ins>
      <w:ins w:id="349" w:author="Jon Lindsay" w:date="2019-06-12T12:25:00Z">
        <w:r w:rsidR="00721491">
          <w:t>for</w:t>
        </w:r>
      </w:ins>
      <w:ins w:id="350" w:author="Jon Lindsay" w:date="2019-06-12T11:10:00Z">
        <w:r w:rsidR="00500754">
          <w:t xml:space="preserve"> maximizing political-military influence</w:t>
        </w:r>
        <w:r>
          <w:t xml:space="preserve">, which </w:t>
        </w:r>
      </w:ins>
      <w:ins w:id="351" w:author="Jon Lindsay" w:date="2019-06-12T11:17:00Z">
        <w:r>
          <w:t xml:space="preserve">would be </w:t>
        </w:r>
      </w:ins>
      <w:ins w:id="352" w:author="Jon Lindsay" w:date="2019-06-12T11:10:00Z">
        <w:r>
          <w:t xml:space="preserve">more effectively </w:t>
        </w:r>
      </w:ins>
      <w:ins w:id="353" w:author="Jon Lindsay" w:date="2019-06-12T11:17:00Z">
        <w:r>
          <w:t>achieved</w:t>
        </w:r>
      </w:ins>
      <w:ins w:id="354" w:author="Jon Lindsay" w:date="2019-06-12T11:10:00Z">
        <w:r>
          <w:t xml:space="preserve"> through overt intervention</w:t>
        </w:r>
      </w:ins>
      <w:ins w:id="355" w:author="Jon Lindsay" w:date="2019-06-12T12:26:00Z">
        <w:r w:rsidR="00721491">
          <w:t xml:space="preserve">, </w:t>
        </w:r>
      </w:ins>
      <w:ins w:id="356" w:author="Jon Lindsay" w:date="2019-06-12T12:39:00Z">
        <w:r w:rsidR="006E0C06">
          <w:t>although that would entail much</w:t>
        </w:r>
      </w:ins>
      <w:ins w:id="357" w:author="Jon Lindsay" w:date="2019-06-12T12:26:00Z">
        <w:r w:rsidR="00721491">
          <w:t xml:space="preserve"> greater cost and risk</w:t>
        </w:r>
      </w:ins>
      <w:ins w:id="358" w:author="Jon Lindsay" w:date="2019-06-12T11:10:00Z">
        <w:r w:rsidR="00256856">
          <w:t>. In sum, g</w:t>
        </w:r>
        <w:r w:rsidR="00500754">
          <w:t>ray zone actors do not care enough to send the very best.</w:t>
        </w:r>
      </w:ins>
    </w:p>
    <w:p w14:paraId="355CE0DA" w14:textId="144D4E19" w:rsidR="00256856" w:rsidRDefault="00483D1B">
      <w:pPr>
        <w:spacing w:after="200" w:line="276" w:lineRule="auto"/>
        <w:ind w:left="-15" w:right="0" w:firstLine="0"/>
        <w:rPr>
          <w:ins w:id="359" w:author="Jon Lindsay" w:date="2019-06-13T00:54:00Z"/>
        </w:rPr>
      </w:pPr>
      <w:del w:id="360" w:author="Jon Lindsay" w:date="2019-06-13T09:12:00Z">
        <w:r w:rsidDel="00045097">
          <w:lastRenderedPageBreak/>
          <w:delText>There is</w:delText>
        </w:r>
      </w:del>
      <w:del w:id="361" w:author="Jon Lindsay" w:date="2019-06-12T12:13:00Z">
        <w:r w:rsidDel="001F09E8">
          <w:delText>, of course,</w:delText>
        </w:r>
      </w:del>
      <w:del w:id="362" w:author="Jon Lindsay" w:date="2019-06-13T09:12:00Z">
        <w:r w:rsidDel="00045097">
          <w:delText xml:space="preserve"> nothing new about conflict that falls ambiguously between peace and war. There is a long history of, and a vast literature on, limited conflict </w:delText>
        </w:r>
        <w:r w:rsidR="00687F0D" w:rsidDel="00045097">
          <w:fldChar w:fldCharType="begin"/>
        </w:r>
        <w:r w:rsidR="00687F0D" w:rsidDel="00045097">
          <w:delInstrText xml:space="preserve"> HYPERLINK "https://www.zotero.org/google-docs/?wedX3q" \h </w:delInstrText>
        </w:r>
        <w:r w:rsidR="00687F0D" w:rsidDel="00045097">
          <w:fldChar w:fldCharType="separate"/>
        </w:r>
        <w:r w:rsidDel="00045097">
          <w:delText>(Kissinger 1955; Schelling 1957; Osgood 1969; Rosen 1982; Lepgold and Sterling 2000; Sullivan 2007; Powell 2015)</w:delText>
        </w:r>
        <w:r w:rsidR="00687F0D" w:rsidDel="00045097">
          <w:fldChar w:fldCharType="end"/>
        </w:r>
        <w:r w:rsidDel="00045097">
          <w:delText xml:space="preserve">, salami tactics </w:delText>
        </w:r>
        <w:r w:rsidR="00687F0D" w:rsidDel="00045097">
          <w:fldChar w:fldCharType="begin"/>
        </w:r>
        <w:r w:rsidR="00687F0D" w:rsidDel="00045097">
          <w:delInstrText xml:space="preserve"> HYPERLINK "https://www.zotero.org/google-docs/?eirtRm" \h </w:delInstrText>
        </w:r>
        <w:r w:rsidR="00687F0D" w:rsidDel="00045097">
          <w:fldChar w:fldCharType="separate"/>
        </w:r>
        <w:r w:rsidDel="00045097">
          <w:delText>(Schelling 1966; Fearon 1996; Freedman 2014)</w:delText>
        </w:r>
        <w:r w:rsidR="00687F0D" w:rsidDel="00045097">
          <w:fldChar w:fldCharType="end"/>
        </w:r>
        <w:r w:rsidDel="00045097">
          <w:delText xml:space="preserve">, low intensity conflict </w:delText>
        </w:r>
        <w:r w:rsidR="00687F0D" w:rsidDel="00045097">
          <w:fldChar w:fldCharType="begin"/>
        </w:r>
        <w:r w:rsidR="00687F0D" w:rsidDel="00045097">
          <w:delInstrText xml:space="preserve"> HYPERLINK "https://www.zotero.org/google-docs/?8OAVAL" \h </w:delInstrText>
        </w:r>
        <w:r w:rsidR="00687F0D" w:rsidDel="00045097">
          <w:fldChar w:fldCharType="separate"/>
        </w:r>
        <w:r w:rsidDel="00045097">
          <w:delText>(Freysinger 1991; Grant 1991; Metz 1989; Turbiville 2002)</w:delText>
        </w:r>
        <w:r w:rsidR="00687F0D" w:rsidDel="00045097">
          <w:fldChar w:fldCharType="end"/>
        </w:r>
        <w:r w:rsidDel="00045097">
          <w:delText xml:space="preserve">, revolutionary war </w:delText>
        </w:r>
        <w:r w:rsidR="00687F0D" w:rsidDel="00045097">
          <w:fldChar w:fldCharType="begin"/>
        </w:r>
        <w:r w:rsidR="00687F0D" w:rsidDel="00045097">
          <w:delInstrText xml:space="preserve"> HYPERLINK "https://www.zotero.org/google-docs/?E8cDA8" \h </w:delInstrText>
        </w:r>
        <w:r w:rsidR="00687F0D" w:rsidDel="00045097">
          <w:fldChar w:fldCharType="separate"/>
        </w:r>
        <w:r w:rsidDel="00045097">
          <w:delText>(Shy and Collier 1986)</w:delText>
        </w:r>
        <w:r w:rsidR="00687F0D" w:rsidDel="00045097">
          <w:fldChar w:fldCharType="end"/>
        </w:r>
        <w:r w:rsidDel="00045097">
          <w:delText xml:space="preserve">, military operations other than war </w:delText>
        </w:r>
        <w:r w:rsidR="00687F0D" w:rsidDel="00045097">
          <w:fldChar w:fldCharType="begin"/>
        </w:r>
        <w:r w:rsidR="00687F0D" w:rsidDel="00045097">
          <w:delInstrText xml:space="preserve"> HYPERLINK "https://www.zotero.org/google-docs/?L5ADKn" \h </w:delInstrText>
        </w:r>
        <w:r w:rsidR="00687F0D" w:rsidDel="00045097">
          <w:fldChar w:fldCharType="separate"/>
        </w:r>
        <w:r w:rsidDel="00045097">
          <w:delText>(Kinross 2004; Lin-Greenberg 2017)</w:delText>
        </w:r>
        <w:r w:rsidR="00687F0D" w:rsidDel="00045097">
          <w:fldChar w:fldCharType="end"/>
        </w:r>
        <w:r w:rsidDel="00045097">
          <w:delText xml:space="preserve">, covert operations </w:delText>
        </w:r>
        <w:r w:rsidR="00687F0D" w:rsidDel="00045097">
          <w:fldChar w:fldCharType="begin"/>
        </w:r>
        <w:r w:rsidR="00687F0D" w:rsidDel="00045097">
          <w:delInstrText xml:space="preserve"> HYPERLINK "https://www.zotero.org/google-docs/?duIGFD" \h </w:delInstrText>
        </w:r>
        <w:r w:rsidR="00687F0D" w:rsidDel="00045097">
          <w:fldChar w:fldCharType="separate"/>
        </w:r>
        <w:r w:rsidDel="00045097">
          <w:delText>(Johnson 1992; Carson 2018; O’Rourke 2018)</w:delText>
        </w:r>
        <w:r w:rsidR="00687F0D" w:rsidDel="00045097">
          <w:fldChar w:fldCharType="end"/>
        </w:r>
        <w:r w:rsidDel="00045097">
          <w:delText xml:space="preserve">, small wars </w:delText>
        </w:r>
        <w:r w:rsidR="00687F0D" w:rsidDel="00045097">
          <w:fldChar w:fldCharType="begin"/>
        </w:r>
        <w:r w:rsidR="00687F0D" w:rsidDel="00045097">
          <w:delInstrText xml:space="preserve"> HYPERLINK "https://www.zotero.org/google-docs/?wLqJVN" \h </w:delInstrText>
        </w:r>
        <w:r w:rsidR="00687F0D" w:rsidDel="00045097">
          <w:fldChar w:fldCharType="separate"/>
        </w:r>
        <w:r w:rsidDel="00045097">
          <w:delText>(Olson 1990)</w:delText>
        </w:r>
        <w:r w:rsidR="00687F0D" w:rsidDel="00045097">
          <w:fldChar w:fldCharType="end"/>
        </w:r>
        <w:r w:rsidDel="00045097">
          <w:delText xml:space="preserve">, </w:delText>
        </w:r>
      </w:del>
      <w:del w:id="363" w:author="Jon Lindsay" w:date="2019-06-12T13:08:00Z">
        <w:r w:rsidDel="00E73336">
          <w:delText xml:space="preserve">fifth columns </w:delText>
        </w:r>
        <w:r w:rsidR="00990F92" w:rsidDel="00E73336">
          <w:fldChar w:fldCharType="begin"/>
        </w:r>
        <w:r w:rsidR="00990F92" w:rsidDel="00E73336">
          <w:delInstrText xml:space="preserve"> HYPERLINK "https://www.zotero.org/google-docs/?CitmP9" \h </w:delInstrText>
        </w:r>
        <w:r w:rsidR="00990F92" w:rsidDel="00E73336">
          <w:fldChar w:fldCharType="separate"/>
        </w:r>
        <w:r w:rsidDel="00E73336">
          <w:delText>(Charap 2015)</w:delText>
        </w:r>
        <w:r w:rsidR="00990F92" w:rsidDel="00E73336">
          <w:fldChar w:fldCharType="end"/>
        </w:r>
        <w:r w:rsidDel="00E73336">
          <w:delText xml:space="preserve">, </w:delText>
        </w:r>
      </w:del>
      <w:del w:id="364" w:author="Jon Lindsay" w:date="2019-06-13T09:12:00Z">
        <w:r w:rsidDel="00045097">
          <w:delText xml:space="preserve">and proxy wars </w:delText>
        </w:r>
        <w:r w:rsidR="00687F0D" w:rsidDel="00045097">
          <w:fldChar w:fldCharType="begin"/>
        </w:r>
        <w:r w:rsidR="00687F0D" w:rsidDel="00045097">
          <w:delInstrText xml:space="preserve"> HYPERLINK "https://www.zotero.org/google-docs/?3J7Tya" \h </w:delInstrText>
        </w:r>
        <w:r w:rsidR="00687F0D" w:rsidDel="00045097">
          <w:fldChar w:fldCharType="separate"/>
        </w:r>
        <w:r w:rsidDel="00045097">
          <w:delText>(Bar-Siman-Tov 1984; Brown 2016; Driscoll and Maliniak 2016)</w:delText>
        </w:r>
        <w:r w:rsidR="00687F0D" w:rsidDel="00045097">
          <w:fldChar w:fldCharType="end"/>
        </w:r>
        <w:r w:rsidDel="00045097">
          <w:delText xml:space="preserve">. Many (but not all) of these concepts emphasize asymmetric struggles with </w:delText>
        </w:r>
      </w:del>
      <w:del w:id="365" w:author="Jon Lindsay" w:date="2019-06-13T09:03:00Z">
        <w:r w:rsidDel="00CE5A13">
          <w:delText xml:space="preserve">at least one </w:delText>
        </w:r>
      </w:del>
      <w:del w:id="366" w:author="Jon Lindsay" w:date="2019-06-13T09:12:00Z">
        <w:r w:rsidDel="00045097">
          <w:delText xml:space="preserve">combatant </w:delText>
        </w:r>
      </w:del>
      <w:del w:id="367" w:author="Jon Lindsay" w:date="2019-06-13T09:03:00Z">
        <w:r w:rsidDel="00CE5A13">
          <w:delText>that is</w:delText>
        </w:r>
      </w:del>
      <w:del w:id="368" w:author="Jon Lindsay" w:date="2019-06-13T09:12:00Z">
        <w:r w:rsidDel="00045097">
          <w:delText xml:space="preserve"> </w:delText>
        </w:r>
        <w:r w:rsidDel="00045097">
          <w:rPr>
            <w:i/>
          </w:rPr>
          <w:delText xml:space="preserve">unable </w:delText>
        </w:r>
        <w:r w:rsidDel="00045097">
          <w:delText xml:space="preserve">in </w:delText>
        </w:r>
      </w:del>
      <w:del w:id="369" w:author="Jon Lindsay" w:date="2019-06-12T10:37:00Z">
        <w:r w:rsidDel="000F4C46">
          <w:delText xml:space="preserve">practical </w:delText>
        </w:r>
      </w:del>
      <w:del w:id="370" w:author="Jon Lindsay" w:date="2019-06-13T09:12:00Z">
        <w:r w:rsidDel="00045097">
          <w:delText>terms to fight on a larger scale or with higher intensity. What distinguishes g</w:delText>
        </w:r>
      </w:del>
      <w:ins w:id="371" w:author="Andres Gannon" w:date="2019-04-04T10:48:00Z">
        <w:del w:id="372" w:author="Jon Lindsay" w:date="2019-06-12T10:35:00Z">
          <w:r w:rsidR="00CD46B2" w:rsidDel="00ED238D">
            <w:delText>G</w:delText>
          </w:r>
        </w:del>
      </w:ins>
      <w:del w:id="373" w:author="Jon Lindsay" w:date="2019-06-13T09:12:00Z">
        <w:r w:rsidDel="00045097">
          <w:delText>ray zone conflict</w:delText>
        </w:r>
      </w:del>
      <w:ins w:id="374" w:author="Andres Gannon" w:date="2019-04-04T10:49:00Z">
        <w:del w:id="375" w:author="Jon Lindsay" w:date="2019-06-13T09:12:00Z">
          <w:r w:rsidR="00CD46B2" w:rsidDel="00045097">
            <w:delText xml:space="preserve">, </w:delText>
          </w:r>
        </w:del>
        <w:del w:id="376" w:author="Jon Lindsay" w:date="2019-06-12T10:35:00Z">
          <w:r w:rsidR="00CD46B2" w:rsidDel="00ED238D">
            <w:delText>in contrast</w:delText>
          </w:r>
        </w:del>
        <w:del w:id="377" w:author="Jon Lindsay" w:date="2019-06-13T09:12:00Z">
          <w:r w:rsidR="00CD46B2" w:rsidDel="00045097">
            <w:delText>,</w:delText>
          </w:r>
        </w:del>
      </w:ins>
      <w:del w:id="378" w:author="Jon Lindsay" w:date="2019-06-13T09:12:00Z">
        <w:r w:rsidDel="00045097">
          <w:delText xml:space="preserve"> as we use the concept here is that it </w:delText>
        </w:r>
      </w:del>
      <w:del w:id="379" w:author="Jon Lindsay" w:date="2019-06-12T10:38:00Z">
        <w:r w:rsidDel="000F4C46">
          <w:delText>features</w:delText>
        </w:r>
      </w:del>
      <w:del w:id="380" w:author="Jon Lindsay" w:date="2019-06-13T09:12:00Z">
        <w:r w:rsidDel="00045097">
          <w:delText xml:space="preserve"> adversaries </w:delText>
        </w:r>
      </w:del>
      <w:del w:id="381" w:author="Jon Lindsay" w:date="2019-06-12T10:38:00Z">
        <w:r w:rsidDel="000F4C46">
          <w:delText xml:space="preserve">that </w:delText>
        </w:r>
      </w:del>
      <w:del w:id="382" w:author="Jon Lindsay" w:date="2019-06-13T09:12:00Z">
        <w:r w:rsidDel="00045097">
          <w:delText xml:space="preserve">are </w:delText>
        </w:r>
        <w:r w:rsidDel="00045097">
          <w:rPr>
            <w:i/>
          </w:rPr>
          <w:delText xml:space="preserve">unwilling </w:delText>
        </w:r>
        <w:r w:rsidDel="00045097">
          <w:delText xml:space="preserve">to broaden the scope or intensity of a military engagement, despite being able to do so. Actors enter the gray zone by pulling their punches. But this also is not a new phenomenon. In 1978 Henry Kissinger </w:delText>
        </w:r>
      </w:del>
      <w:del w:id="383" w:author="Jon Lindsay" w:date="2019-06-12T10:38:00Z">
        <w:r w:rsidDel="000F4C46">
          <w:delText xml:space="preserve">said, </w:delText>
        </w:r>
      </w:del>
      <w:del w:id="384" w:author="Jon Lindsay" w:date="2019-06-13T09:12:00Z">
        <w:r w:rsidDel="00045097">
          <w:delText>“</w:delText>
        </w:r>
      </w:del>
      <w:del w:id="385" w:author="Jon Lindsay" w:date="2019-06-12T10:38:00Z">
        <w:r w:rsidDel="000F4C46">
          <w:delText xml:space="preserve">We need </w:delText>
        </w:r>
      </w:del>
      <w:del w:id="386" w:author="Jon Lindsay" w:date="2019-06-13T09:12:00Z">
        <w:r w:rsidDel="00045097">
          <w:delText xml:space="preserve">an intelligence community that, in certain complicated situations, can defend the American national interest in the gray areas where military operations are not suitable and diplomacy cannot operate” (Johnson 2013). General Joseph Votel et al </w:delText>
        </w:r>
        <w:r w:rsidR="00687F0D" w:rsidDel="00045097">
          <w:fldChar w:fldCharType="begin"/>
        </w:r>
        <w:r w:rsidR="00687F0D" w:rsidDel="00045097">
          <w:delInstrText xml:space="preserve"> HYPERLINK "https://www.zotero.org/google-docs/?N9A0JQ" \h </w:delInstrText>
        </w:r>
        <w:r w:rsidR="00687F0D" w:rsidDel="00045097">
          <w:fldChar w:fldCharType="separate"/>
        </w:r>
        <w:r w:rsidDel="00045097">
          <w:delText>(2016)</w:delText>
        </w:r>
        <w:r w:rsidR="00687F0D" w:rsidDel="00045097">
          <w:fldChar w:fldCharType="end"/>
        </w:r>
        <w:r w:rsidDel="00045097">
          <w:delText xml:space="preserve"> described the Cold War as “a 45-year-long Gray Zone struggle” in which the United States and Soviet Union conducted proxy wars, covert operations, and (dis)information campaigns against one another </w:delText>
        </w:r>
      </w:del>
      <w:del w:id="387" w:author="Jon Lindsay" w:date="2019-06-12T11:19:00Z">
        <w:r w:rsidDel="00476900">
          <w:delText>around the world, resulting in American victory in the absence of a larger overt (nuclear) contest</w:delText>
        </w:r>
      </w:del>
      <w:del w:id="388" w:author="Jon Lindsay" w:date="2019-06-13T09:12:00Z">
        <w:r w:rsidDel="00045097">
          <w:delText>.</w:delText>
        </w:r>
      </w:del>
      <w:del w:id="389" w:author="Jon Lindsay" w:date="2019-06-12T11:20:00Z">
        <w:r w:rsidDel="00476900">
          <w:delText xml:space="preserve"> </w:delText>
        </w:r>
      </w:del>
      <w:ins w:id="390" w:author="Jon Lindsay" w:date="2019-06-12T12:18:00Z">
        <w:r w:rsidR="00FB38B5">
          <w:t>T</w:t>
        </w:r>
      </w:ins>
      <w:ins w:id="391" w:author="Jon Lindsay" w:date="2019-06-12T11:55:00Z">
        <w:r w:rsidR="00553D55">
          <w:t xml:space="preserve">he good news is that </w:t>
        </w:r>
      </w:ins>
      <w:ins w:id="392" w:author="Jon Lindsay" w:date="2019-06-13T00:54:00Z">
        <w:r w:rsidR="00681E3E">
          <w:t>gray zone conflict</w:t>
        </w:r>
      </w:ins>
      <w:ins w:id="393" w:author="Jon Lindsay" w:date="2019-06-12T11:55:00Z">
        <w:r w:rsidR="00553D55">
          <w:t xml:space="preserve"> is a response to effective deterrence</w:t>
        </w:r>
      </w:ins>
      <w:ins w:id="394" w:author="Jon Lindsay" w:date="2019-06-12T12:18:00Z">
        <w:r w:rsidR="00FB38B5">
          <w:t>; thus</w:t>
        </w:r>
      </w:ins>
      <w:ins w:id="395" w:author="Jon Lindsay" w:date="2019-06-12T11:55:00Z">
        <w:r w:rsidR="00553D55">
          <w:t xml:space="preserve"> the severity of </w:t>
        </w:r>
      </w:ins>
      <w:ins w:id="396" w:author="Jon Lindsay" w:date="2019-06-12T11:56:00Z">
        <w:r w:rsidR="00553D55">
          <w:t xml:space="preserve">such </w:t>
        </w:r>
      </w:ins>
      <w:ins w:id="397" w:author="Jon Lindsay" w:date="2019-06-12T11:55:00Z">
        <w:r w:rsidR="00553D55">
          <w:t xml:space="preserve">conflict should be </w:t>
        </w:r>
      </w:ins>
      <w:ins w:id="398" w:author="Jon Lindsay" w:date="2019-06-12T11:56:00Z">
        <w:r w:rsidR="00553D55">
          <w:t>attenuated</w:t>
        </w:r>
      </w:ins>
      <w:ins w:id="399" w:author="Jon Lindsay" w:date="2019-06-12T11:55:00Z">
        <w:r w:rsidR="00553D55">
          <w:t xml:space="preserve"> </w:t>
        </w:r>
      </w:ins>
      <w:ins w:id="400" w:author="Jon Lindsay" w:date="2019-06-12T11:56:00Z">
        <w:r w:rsidR="00553D55">
          <w:t>where</w:t>
        </w:r>
      </w:ins>
      <w:ins w:id="401" w:author="Jon Lindsay" w:date="2019-06-12T12:31:00Z">
        <w:r w:rsidR="00721491">
          <w:t>ver</w:t>
        </w:r>
      </w:ins>
      <w:ins w:id="402" w:author="Jon Lindsay" w:date="2019-06-12T11:56:00Z">
        <w:r w:rsidR="00553D55">
          <w:t xml:space="preserve"> the defender’s power and resolve are higher. </w:t>
        </w:r>
      </w:ins>
      <w:ins w:id="403" w:author="Jon Lindsay" w:date="2019-06-12T12:18:00Z">
        <w:r w:rsidR="00FB38B5">
          <w:t>T</w:t>
        </w:r>
      </w:ins>
      <w:ins w:id="404" w:author="Jon Lindsay" w:date="2019-06-12T11:56:00Z">
        <w:r w:rsidR="00553D55">
          <w:t xml:space="preserve">he bad news is that it probes the threshold of </w:t>
        </w:r>
      </w:ins>
      <w:ins w:id="405" w:author="Jon Lindsay" w:date="2019-06-12T12:40:00Z">
        <w:r w:rsidR="006E0C06">
          <w:t>deterrence effectiveness</w:t>
        </w:r>
      </w:ins>
      <w:ins w:id="406" w:author="Jon Lindsay" w:date="2019-06-12T12:18:00Z">
        <w:r w:rsidR="00FB38B5">
          <w:t>; thus</w:t>
        </w:r>
      </w:ins>
      <w:ins w:id="407" w:author="Jon Lindsay" w:date="2019-06-12T11:56:00Z">
        <w:r w:rsidR="00553D55">
          <w:t xml:space="preserve"> </w:t>
        </w:r>
      </w:ins>
      <w:ins w:id="408" w:author="Jon Lindsay" w:date="2019-06-12T12:31:00Z">
        <w:r w:rsidR="00721491">
          <w:t>conflict</w:t>
        </w:r>
      </w:ins>
      <w:ins w:id="409" w:author="Jon Lindsay" w:date="2019-06-12T11:56:00Z">
        <w:r w:rsidR="00553D55">
          <w:t xml:space="preserve"> severity should be greater where defender power and resolve is more questionable. </w:t>
        </w:r>
      </w:ins>
      <w:ins w:id="410" w:author="Jon Lindsay" w:date="2019-06-13T00:53:00Z">
        <w:r w:rsidR="00681E3E">
          <w:t xml:space="preserve">A nation’s interests will vary across different issue areas, as will its ability to project military power to back up deterrent threats. </w:t>
        </w:r>
      </w:ins>
      <w:ins w:id="411" w:author="Jon Lindsay" w:date="2019-06-12T12:23:00Z">
        <w:r w:rsidR="00FB38B5">
          <w:t>Therefore, we expect the</w:t>
        </w:r>
      </w:ins>
      <w:ins w:id="412" w:author="Jon Lindsay" w:date="2019-06-12T11:56:00Z">
        <w:r w:rsidR="00553D55">
          <w:t xml:space="preserve"> intensity</w:t>
        </w:r>
      </w:ins>
      <w:ins w:id="413" w:author="Jon Lindsay" w:date="2019-06-12T11:59:00Z">
        <w:r w:rsidR="00553D55">
          <w:t xml:space="preserve"> and lethality</w:t>
        </w:r>
      </w:ins>
      <w:ins w:id="414" w:author="Jon Lindsay" w:date="2019-06-12T11:56:00Z">
        <w:r w:rsidR="00553D55">
          <w:t xml:space="preserve"> of conflict </w:t>
        </w:r>
      </w:ins>
      <w:ins w:id="415" w:author="Jon Lindsay" w:date="2019-06-12T12:18:00Z">
        <w:r w:rsidR="00FB38B5">
          <w:t>to</w:t>
        </w:r>
      </w:ins>
      <w:ins w:id="416" w:author="Jon Lindsay" w:date="2019-06-12T11:59:00Z">
        <w:r w:rsidR="00553D55">
          <w:t xml:space="preserve"> </w:t>
        </w:r>
      </w:ins>
      <w:ins w:id="417" w:author="Jon Lindsay" w:date="2019-06-12T12:18:00Z">
        <w:r w:rsidR="00FB38B5">
          <w:t>vary</w:t>
        </w:r>
      </w:ins>
      <w:ins w:id="418" w:author="Jon Lindsay" w:date="2019-06-12T11:56:00Z">
        <w:r w:rsidR="00553D55">
          <w:t xml:space="preserve"> along a gradient of deterrence credibility, analogous to the</w:t>
        </w:r>
      </w:ins>
      <w:ins w:id="419" w:author="Jon Lindsay" w:date="2019-06-12T12:00:00Z">
        <w:r w:rsidR="00553D55">
          <w:t xml:space="preserve"> </w:t>
        </w:r>
      </w:ins>
      <w:ins w:id="420" w:author="Jon Lindsay" w:date="2019-06-12T11:58:00Z">
        <w:r w:rsidR="00553D55">
          <w:t>military</w:t>
        </w:r>
      </w:ins>
      <w:ins w:id="421" w:author="Jon Lindsay" w:date="2019-06-12T11:56:00Z">
        <w:r w:rsidR="00553D55">
          <w:t xml:space="preserve"> </w:t>
        </w:r>
      </w:ins>
      <w:ins w:id="422" w:author="Jon Lindsay" w:date="2019-06-12T11:58:00Z">
        <w:r w:rsidR="00553D55">
          <w:t xml:space="preserve">loss of strength gradient </w:t>
        </w:r>
      </w:ins>
      <w:ins w:id="423" w:author="Jon Lindsay" w:date="2019-06-12T12:00:00Z">
        <w:r w:rsidR="00553D55">
          <w:t xml:space="preserve">across geographical distance </w:t>
        </w:r>
      </w:ins>
      <w:ins w:id="424" w:author="Jon Lindsay" w:date="2019-06-12T11:58:00Z">
        <w:r w:rsidR="00553D55">
          <w:t>(</w:t>
        </w:r>
      </w:ins>
      <w:proofErr w:type="spellStart"/>
      <w:ins w:id="425" w:author="Jon Lindsay" w:date="2019-06-12T11:59:00Z">
        <w:r w:rsidR="00553D55">
          <w:t>Boulding</w:t>
        </w:r>
        <w:proofErr w:type="spellEnd"/>
        <w:r w:rsidR="00553D55">
          <w:t xml:space="preserve"> 1962</w:t>
        </w:r>
      </w:ins>
      <w:ins w:id="426" w:author="Jon Lindsay" w:date="2019-06-12T11:58:00Z">
        <w:r w:rsidR="00553D55">
          <w:t>)</w:t>
        </w:r>
      </w:ins>
      <w:ins w:id="427" w:author="Jon Lindsay" w:date="2019-06-12T12:00:00Z">
        <w:r w:rsidR="00553D55">
          <w:t xml:space="preserve">. </w:t>
        </w:r>
      </w:ins>
      <w:ins w:id="428" w:author="Jon Lindsay" w:date="2019-06-12T12:02:00Z">
        <w:r w:rsidR="00553D55">
          <w:t xml:space="preserve">We </w:t>
        </w:r>
      </w:ins>
      <w:moveToRangeStart w:id="429" w:author="Jon Lindsay" w:date="2019-06-12T12:02:00Z" w:name="move11233341"/>
      <w:moveTo w:id="430" w:author="Jon Lindsay" w:date="2019-06-12T12:02:00Z">
        <w:r w:rsidR="00553D55">
          <w:t xml:space="preserve">conduct a preliminary empirical test of </w:t>
        </w:r>
        <w:del w:id="431" w:author="Jon Lindsay" w:date="2019-06-12T12:02:00Z">
          <w:r w:rsidR="00553D55" w:rsidDel="00553D55">
            <w:delText>the</w:delText>
          </w:r>
        </w:del>
      </w:moveTo>
      <w:ins w:id="432" w:author="Jon Lindsay" w:date="2019-06-12T12:02:00Z">
        <w:r w:rsidR="00553D55">
          <w:t>this</w:t>
        </w:r>
      </w:ins>
      <w:moveTo w:id="433" w:author="Jon Lindsay" w:date="2019-06-12T12:02:00Z">
        <w:r w:rsidR="00553D55">
          <w:t xml:space="preserve"> </w:t>
        </w:r>
        <w:del w:id="434" w:author="Jon Lindsay" w:date="2019-06-13T09:04:00Z">
          <w:r w:rsidR="00553D55" w:rsidDel="00045097">
            <w:delText>theory</w:delText>
          </w:r>
        </w:del>
      </w:moveTo>
      <w:ins w:id="435" w:author="Jon Lindsay" w:date="2019-06-13T09:04:00Z">
        <w:r w:rsidR="00045097">
          <w:t>hypothesis</w:t>
        </w:r>
      </w:ins>
      <w:moveTo w:id="436" w:author="Jon Lindsay" w:date="2019-06-12T12:02:00Z">
        <w:r w:rsidR="00553D55">
          <w:t xml:space="preserve"> </w:t>
        </w:r>
      </w:moveTo>
      <w:ins w:id="437" w:author="Jon Lindsay" w:date="2019-06-13T09:21:00Z">
        <w:r w:rsidR="00256856">
          <w:t xml:space="preserve">by </w:t>
        </w:r>
      </w:ins>
      <w:moveTo w:id="438" w:author="Jon Lindsay" w:date="2019-06-12T12:02:00Z">
        <w:del w:id="439" w:author="Jon Lindsay" w:date="2019-06-13T09:04:00Z">
          <w:r w:rsidR="00553D55" w:rsidDel="00045097">
            <w:delText>by</w:delText>
          </w:r>
        </w:del>
      </w:moveTo>
      <w:ins w:id="440" w:author="Jon Lindsay" w:date="2019-06-13T09:04:00Z">
        <w:r w:rsidR="00045097">
          <w:t>drawing on a new dataset of Russian interventions</w:t>
        </w:r>
      </w:ins>
      <w:ins w:id="441" w:author="Jon Lindsay" w:date="2019-06-13T09:05:00Z">
        <w:r w:rsidR="00045097">
          <w:t xml:space="preserve"> since the end of the Cold War</w:t>
        </w:r>
      </w:ins>
      <w:ins w:id="442" w:author="Jon Lindsay" w:date="2019-06-13T09:04:00Z">
        <w:r w:rsidR="00045097">
          <w:t xml:space="preserve"> and </w:t>
        </w:r>
      </w:ins>
      <w:ins w:id="443" w:author="Jon Lindsay" w:date="2019-06-13T09:05:00Z">
        <w:r w:rsidR="00045097">
          <w:t>qualitative studies of Russia’s major cyber campaigns</w:t>
        </w:r>
      </w:ins>
      <w:ins w:id="444" w:author="Jon Lindsay" w:date="2019-06-13T09:06:00Z">
        <w:r w:rsidR="00045097">
          <w:t>,</w:t>
        </w:r>
      </w:ins>
      <w:moveTo w:id="445" w:author="Jon Lindsay" w:date="2019-06-12T12:02:00Z">
        <w:del w:id="446" w:author="Jon Lindsay" w:date="2019-06-13T09:06:00Z">
          <w:r w:rsidR="00553D55" w:rsidDel="00045097">
            <w:delText xml:space="preserve"> assessing recent </w:delText>
          </w:r>
        </w:del>
        <w:del w:id="447" w:author="Jon Lindsay" w:date="2019-06-12T12:19:00Z">
          <w:r w:rsidR="00553D55" w:rsidDel="00FB38B5">
            <w:delText>Russian</w:delText>
          </w:r>
        </w:del>
        <w:del w:id="448" w:author="Jon Lindsay" w:date="2019-06-13T09:06:00Z">
          <w:r w:rsidR="00553D55" w:rsidDel="00045097">
            <w:delText xml:space="preserve"> </w:delText>
          </w:r>
        </w:del>
        <w:del w:id="449" w:author="Jon Lindsay" w:date="2019-06-12T12:02:00Z">
          <w:r w:rsidR="00553D55" w:rsidDel="00553D55">
            <w:delText xml:space="preserve">foreign </w:delText>
          </w:r>
        </w:del>
        <w:del w:id="450" w:author="Jon Lindsay" w:date="2019-06-13T09:06:00Z">
          <w:r w:rsidR="00553D55" w:rsidDel="00045097">
            <w:delText>interventions</w:delText>
          </w:r>
        </w:del>
        <w:del w:id="451" w:author="Jon Lindsay" w:date="2019-06-12T12:02:00Z">
          <w:r w:rsidR="00553D55" w:rsidDel="00553D55">
            <w:delText>, all of</w:delText>
          </w:r>
        </w:del>
        <w:del w:id="452" w:author="Jon Lindsay" w:date="2019-06-13T09:06:00Z">
          <w:r w:rsidR="00553D55" w:rsidDel="00045097">
            <w:delText xml:space="preserve"> which </w:delText>
          </w:r>
        </w:del>
        <w:del w:id="453" w:author="Jon Lindsay" w:date="2019-06-12T12:02:00Z">
          <w:r w:rsidR="00553D55" w:rsidDel="00553D55">
            <w:delText>involve</w:delText>
          </w:r>
        </w:del>
        <w:del w:id="454" w:author="Jon Lindsay" w:date="2019-06-13T09:06:00Z">
          <w:r w:rsidR="00553D55" w:rsidDel="00045097">
            <w:delText xml:space="preserve"> a significant cyber component but</w:delText>
          </w:r>
        </w:del>
        <w:r w:rsidR="00553D55">
          <w:t xml:space="preserve"> which </w:t>
        </w:r>
      </w:moveTo>
      <w:ins w:id="455" w:author="Jon Lindsay" w:date="2019-06-13T09:14:00Z">
        <w:r w:rsidR="00256856">
          <w:t xml:space="preserve">vary </w:t>
        </w:r>
      </w:ins>
      <w:moveTo w:id="456" w:author="Jon Lindsay" w:date="2019-06-12T12:02:00Z">
        <w:del w:id="457" w:author="Jon Lindsay" w:date="2019-06-12T12:02:00Z">
          <w:r w:rsidR="00553D55" w:rsidDel="00553D55">
            <w:delText>vary</w:delText>
          </w:r>
        </w:del>
        <w:del w:id="458" w:author="Jon Lindsay" w:date="2019-06-13T09:14:00Z">
          <w:r w:rsidR="00553D55" w:rsidDel="00256856">
            <w:delText xml:space="preserve"> </w:delText>
          </w:r>
        </w:del>
        <w:r w:rsidR="00553D55">
          <w:t xml:space="preserve">in the additional types of </w:t>
        </w:r>
        <w:del w:id="459" w:author="Jon Lindsay" w:date="2019-06-12T12:03:00Z">
          <w:r w:rsidR="00553D55" w:rsidDel="00553D55">
            <w:delText>tools</w:delText>
          </w:r>
        </w:del>
      </w:moveTo>
      <w:ins w:id="460" w:author="Jon Lindsay" w:date="2019-06-12T12:24:00Z">
        <w:r w:rsidR="00721491">
          <w:t>force</w:t>
        </w:r>
      </w:ins>
      <w:ins w:id="461" w:author="Jon Lindsay" w:date="2019-06-12T12:03:00Z">
        <w:r w:rsidR="00553D55">
          <w:t xml:space="preserve"> </w:t>
        </w:r>
      </w:ins>
      <w:ins w:id="462" w:author="Jon Lindsay" w:date="2019-06-13T09:15:00Z">
        <w:r w:rsidR="00256856">
          <w:t xml:space="preserve">that </w:t>
        </w:r>
      </w:ins>
      <w:ins w:id="463" w:author="Jon Lindsay" w:date="2019-06-12T12:03:00Z">
        <w:r w:rsidR="00553D55">
          <w:t>Russia has</w:t>
        </w:r>
      </w:ins>
      <w:moveTo w:id="464" w:author="Jon Lindsay" w:date="2019-06-12T12:02:00Z">
        <w:r w:rsidR="00553D55">
          <w:t xml:space="preserve"> </w:t>
        </w:r>
        <w:del w:id="465" w:author="Jon Lindsay" w:date="2019-06-12T12:19:00Z">
          <w:r w:rsidR="00553D55" w:rsidDel="00FB38B5">
            <w:delText>employed</w:delText>
          </w:r>
        </w:del>
      </w:moveTo>
      <w:ins w:id="466" w:author="Jon Lindsay" w:date="2019-06-12T12:24:00Z">
        <w:r w:rsidR="00721491">
          <w:t>mobilized.</w:t>
        </w:r>
      </w:ins>
      <w:moveTo w:id="467" w:author="Jon Lindsay" w:date="2019-06-12T12:02:00Z">
        <w:del w:id="468" w:author="Jon Lindsay" w:date="2019-06-12T12:24:00Z">
          <w:r w:rsidR="00553D55" w:rsidDel="00721491">
            <w:delText>.</w:delText>
          </w:r>
        </w:del>
        <w:r w:rsidR="00553D55">
          <w:t xml:space="preserve"> We find that Russia systematically limit</w:t>
        </w:r>
        <w:del w:id="469" w:author="Jon Lindsay" w:date="2019-06-12T12:03:00Z">
          <w:r w:rsidR="00553D55" w:rsidDel="00553D55">
            <w:delText>s</w:delText>
          </w:r>
        </w:del>
      </w:moveTo>
      <w:ins w:id="470" w:author="Jon Lindsay" w:date="2019-06-12T12:24:00Z">
        <w:r w:rsidR="00721491">
          <w:t>s</w:t>
        </w:r>
      </w:ins>
      <w:moveTo w:id="471" w:author="Jon Lindsay" w:date="2019-06-12T12:02:00Z">
        <w:r w:rsidR="00553D55">
          <w:t xml:space="preserve"> its choice of military means along a</w:t>
        </w:r>
      </w:moveTo>
      <w:ins w:id="472" w:author="Jon Lindsay" w:date="2019-06-12T12:19:00Z">
        <w:r w:rsidR="00FB38B5">
          <w:t>n East-West</w:t>
        </w:r>
      </w:ins>
      <w:moveTo w:id="473" w:author="Jon Lindsay" w:date="2019-06-12T12:02:00Z">
        <w:r w:rsidR="00553D55">
          <w:t xml:space="preserve"> gradient </w:t>
        </w:r>
        <w:del w:id="474" w:author="Jon Lindsay" w:date="2019-06-12T12:32:00Z">
          <w:r w:rsidR="00553D55" w:rsidDel="00721491">
            <w:delText>of deterrence credibility</w:delText>
          </w:r>
        </w:del>
      </w:moveTo>
      <w:ins w:id="475" w:author="Jon Lindsay" w:date="2019-06-12T12:32:00Z">
        <w:r w:rsidR="00721491">
          <w:t>as Western credibility increases</w:t>
        </w:r>
      </w:ins>
      <w:moveTo w:id="476" w:author="Jon Lindsay" w:date="2019-06-12T12:02:00Z">
        <w:del w:id="477" w:author="Jon Lindsay" w:date="2019-06-12T12:03:00Z">
          <w:r w:rsidR="00553D55" w:rsidDel="00553D55">
            <w:delText>,</w:delText>
          </w:r>
        </w:del>
        <w:del w:id="478" w:author="Jon Lindsay" w:date="2019-06-12T12:20:00Z">
          <w:r w:rsidR="00553D55" w:rsidDel="00FB38B5">
            <w:delText xml:space="preserve"> increas</w:delText>
          </w:r>
        </w:del>
        <w:del w:id="479" w:author="Jon Lindsay" w:date="2019-06-12T12:03:00Z">
          <w:r w:rsidR="00553D55" w:rsidDel="00553D55">
            <w:delText>ing</w:delText>
          </w:r>
        </w:del>
        <w:del w:id="480" w:author="Jon Lindsay" w:date="2019-06-12T12:20:00Z">
          <w:r w:rsidR="00553D55" w:rsidDel="00FB38B5">
            <w:delText xml:space="preserve"> from East to West</w:delText>
          </w:r>
        </w:del>
        <w:r w:rsidR="00553D55">
          <w:t>.</w:t>
        </w:r>
      </w:moveTo>
      <w:moveToRangeEnd w:id="429"/>
      <w:ins w:id="481" w:author="Jon Lindsay" w:date="2019-06-12T12:20:00Z">
        <w:r w:rsidR="00FB38B5">
          <w:t xml:space="preserve"> </w:t>
        </w:r>
      </w:ins>
    </w:p>
    <w:p w14:paraId="055F1F1C" w14:textId="46F20680" w:rsidR="00721491" w:rsidDel="00721491" w:rsidRDefault="00256856" w:rsidP="00FB0630">
      <w:pPr>
        <w:spacing w:after="200" w:line="276" w:lineRule="auto"/>
        <w:ind w:left="-15" w:right="0" w:firstLine="0"/>
        <w:rPr>
          <w:del w:id="482" w:author="Jon Lindsay" w:date="2019-06-12T12:29:00Z"/>
        </w:rPr>
      </w:pPr>
      <w:ins w:id="483" w:author="Jon Lindsay" w:date="2019-06-13T09:18:00Z">
        <w:r>
          <w:t xml:space="preserve">Deterrence can shape </w:t>
        </w:r>
      </w:ins>
      <w:ins w:id="484" w:author="Jon Lindsay" w:date="2019-06-13T09:19:00Z">
        <w:r>
          <w:t>the way in which</w:t>
        </w:r>
      </w:ins>
      <w:ins w:id="485" w:author="Jon Lindsay" w:date="2019-06-13T09:18:00Z">
        <w:r>
          <w:t xml:space="preserve"> conflict emerges, </w:t>
        </w:r>
      </w:ins>
      <w:ins w:id="486" w:author="Jon Lindsay" w:date="2019-06-13T09:19:00Z">
        <w:r>
          <w:t>but it cannot suppress it altogether</w:t>
        </w:r>
      </w:ins>
      <w:ins w:id="487" w:author="Jon Lindsay" w:date="2019-06-13T09:18:00Z">
        <w:r>
          <w:t>.</w:t>
        </w:r>
      </w:ins>
      <w:ins w:id="488" w:author="Jon Lindsay" w:date="2019-06-13T09:19:00Z">
        <w:r>
          <w:t xml:space="preserve"> It is necessary to accept that will always be some limited provocations wherever deterrence is credible. It is also important to avoid overextending commitments where credibility is in doubt.</w:t>
        </w:r>
      </w:ins>
      <w:ins w:id="489" w:author="Jon Lindsay" w:date="2019-06-13T09:20:00Z">
        <w:r>
          <w:t xml:space="preserve"> Policymakers should be sensitive to the deterrence gradient, seeking to reinforce success and respect weakness. We make our argument i</w:t>
        </w:r>
      </w:ins>
      <w:ins w:id="490" w:author="Jon Lindsay" w:date="2019-06-12T12:26:00Z">
        <w:r w:rsidR="00721491">
          <w:t>n four parts. First we</w:t>
        </w:r>
      </w:ins>
      <w:ins w:id="491" w:author="Jon Lindsay" w:date="2019-06-12T12:27:00Z">
        <w:r w:rsidR="00721491">
          <w:t xml:space="preserve"> </w:t>
        </w:r>
      </w:ins>
      <w:ins w:id="492" w:author="Jon Lindsay" w:date="2019-06-12T12:28:00Z">
        <w:r w:rsidR="00721491">
          <w:t>locate</w:t>
        </w:r>
      </w:ins>
      <w:ins w:id="493" w:author="Jon Lindsay" w:date="2019-06-12T12:27:00Z">
        <w:r w:rsidR="00721491">
          <w:t xml:space="preserve"> gray zone conflict in the broader </w:t>
        </w:r>
      </w:ins>
      <w:ins w:id="494" w:author="Jon Lindsay" w:date="2019-06-12T12:28:00Z">
        <w:r w:rsidR="00721491">
          <w:t>literature on limited war</w:t>
        </w:r>
      </w:ins>
      <w:ins w:id="495" w:author="Jon Lindsay" w:date="2019-06-12T12:27:00Z">
        <w:r w:rsidR="00721491">
          <w:t xml:space="preserve">. Second </w:t>
        </w:r>
      </w:ins>
      <w:ins w:id="496" w:author="Jon Lindsay" w:date="2019-06-12T12:28:00Z">
        <w:r w:rsidR="00721491">
          <w:t xml:space="preserve">we analyze </w:t>
        </w:r>
      </w:ins>
      <w:ins w:id="497" w:author="Jon Lindsay" w:date="2019-06-13T00:51:00Z">
        <w:r w:rsidR="00681E3E">
          <w:t xml:space="preserve">limited conflict </w:t>
        </w:r>
      </w:ins>
    </w:p>
    <w:p w14:paraId="41D543E6" w14:textId="27E76652" w:rsidR="00657E08" w:rsidDel="00721491" w:rsidRDefault="00483D1B">
      <w:pPr>
        <w:spacing w:after="200" w:line="276" w:lineRule="auto"/>
        <w:ind w:right="0" w:firstLine="0"/>
        <w:rPr>
          <w:del w:id="498" w:author="Jon Lindsay" w:date="2019-06-12T12:29:00Z"/>
        </w:rPr>
        <w:pPrChange w:id="499" w:author="Jon Lindsay" w:date="2019-06-13T09:20:00Z">
          <w:pPr>
            <w:spacing w:after="200" w:line="276" w:lineRule="auto"/>
            <w:ind w:left="-15" w:right="0" w:firstLine="0"/>
          </w:pPr>
        </w:pPrChange>
      </w:pPr>
      <w:del w:id="500" w:author="Jon Lindsay" w:date="2019-06-12T12:29:00Z">
        <w:r w:rsidDel="00721491">
          <w:delText xml:space="preserve">Modern gray zone conflict represents a difference in degree rather than kind, but it appears novel today largely because of </w:delText>
        </w:r>
        <w:r w:rsidDel="00721491">
          <w:rPr>
            <w:i/>
          </w:rPr>
          <w:delText xml:space="preserve">how </w:delText>
        </w:r>
        <w:r w:rsidDel="00721491">
          <w:delText xml:space="preserve">it is pursued. Modern information technologies and economic interdependence increase both opportunities for low-intensity conflict and incentives — often mutual — for restraining that intensity </w:delText>
        </w:r>
        <w:r w:rsidR="001C1071" w:rsidDel="00721491">
          <w:fldChar w:fldCharType="begin"/>
        </w:r>
        <w:r w:rsidR="001C1071" w:rsidDel="00721491">
          <w:delInstrText xml:space="preserve"> HYPERLINK "https://www.zotero.org/google-docs/?KNpidC" \h </w:delInstrText>
        </w:r>
        <w:r w:rsidR="001C1071" w:rsidDel="00721491">
          <w:fldChar w:fldCharType="separate"/>
        </w:r>
        <w:r w:rsidDel="00721491">
          <w:delText>(Gartzke and Westerwinter 2016; Lindsay 2017; Lindsay and Gartzke 2018; Zhang 2018)</w:delText>
        </w:r>
        <w:r w:rsidR="001C1071" w:rsidDel="00721491">
          <w:fldChar w:fldCharType="end"/>
        </w:r>
        <w:r w:rsidDel="00721491">
          <w:delText xml:space="preserve">. Conflict initiators have multiple elements of power at their disposal but intentionally choose to limit the scale or scope of their efforts to push back against the status quo, in no small part because they themselves favor, and are enmeshed in, elements of the existing international system. They simultaneously challenge some aspects of the status quo while seeking to sustain others, eager to remain engaged in a larger, mutually beneficial set of relationships, even those involving the target and its friends and allies. For their part, defenders and their security partners typically avoid escalating the conflict. Because responses to gray zone conflict are often muted, challengers may be able to revise the status quo without triggering a broader contest or incurring other undesired consequences. </w:delText>
        </w:r>
      </w:del>
    </w:p>
    <w:p w14:paraId="2D9AB090" w14:textId="0B58F3F9" w:rsidR="00657E08" w:rsidDel="00500754" w:rsidRDefault="00483D1B">
      <w:pPr>
        <w:spacing w:after="200" w:line="276" w:lineRule="auto"/>
        <w:ind w:right="0" w:firstLine="0"/>
        <w:rPr>
          <w:del w:id="501" w:author="Jon Lindsay" w:date="2019-06-12T11:10:00Z"/>
        </w:rPr>
        <w:pPrChange w:id="502" w:author="Jon Lindsay" w:date="2019-06-13T09:20:00Z">
          <w:pPr>
            <w:spacing w:after="200" w:line="276" w:lineRule="auto"/>
            <w:ind w:left="-15" w:right="0" w:firstLine="0"/>
          </w:pPr>
        </w:pPrChange>
      </w:pPr>
      <w:del w:id="503" w:author="Jon Lindsay" w:date="2019-06-12T11:07:00Z">
        <w:r w:rsidDel="00500754">
          <w:delText xml:space="preserve">The essential puzzle, then, is why capable countries </w:delText>
        </w:r>
      </w:del>
      <w:del w:id="504" w:author="Jon Lindsay" w:date="2019-06-12T10:39:00Z">
        <w:r w:rsidDel="000F4C46">
          <w:delText>on both sides</w:delText>
        </w:r>
      </w:del>
      <w:del w:id="505" w:author="Jon Lindsay" w:date="2019-06-12T11:07:00Z">
        <w:r w:rsidDel="00500754">
          <w:delText xml:space="preserve"> of the gray zone limit their chances of victory by leaving some of their most potent </w:delText>
        </w:r>
      </w:del>
      <w:del w:id="506" w:author="Jon Lindsay" w:date="2019-06-12T10:40:00Z">
        <w:r w:rsidDel="00AB4694">
          <w:delText xml:space="preserve">capabilities — </w:delText>
        </w:r>
      </w:del>
      <w:del w:id="507" w:author="Jon Lindsay" w:date="2019-06-12T11:07:00Z">
        <w:r w:rsidDel="00500754">
          <w:delText>weapons</w:delText>
        </w:r>
      </w:del>
      <w:del w:id="508" w:author="Jon Lindsay" w:date="2019-06-12T10:40:00Z">
        <w:r w:rsidDel="00AB4694">
          <w:delText xml:space="preserve"> they might normally be expected to wield on the battlefield</w:delText>
        </w:r>
      </w:del>
      <w:del w:id="509" w:author="Jon Lindsay" w:date="2019-06-12T10:39:00Z">
        <w:r w:rsidDel="00AB4694">
          <w:delText xml:space="preserve"> — at home</w:delText>
        </w:r>
      </w:del>
      <w:del w:id="510" w:author="Jon Lindsay" w:date="2019-06-12T11:07:00Z">
        <w:r w:rsidDel="00500754">
          <w:delText>.</w:delText>
        </w:r>
      </w:del>
      <w:ins w:id="511" w:author="Andres Gannon" w:date="2019-04-04T10:50:00Z">
        <w:del w:id="512" w:author="Jon Lindsay" w:date="2019-06-12T11:07:00Z">
          <w:r w:rsidR="00CD46B2" w:rsidDel="00500754">
            <w:delText xml:space="preserve"> </w:delText>
          </w:r>
        </w:del>
        <w:del w:id="513" w:author="Jon Lindsay" w:date="2019-06-12T10:41:00Z">
          <w:r w:rsidR="00CD46B2" w:rsidDel="00AB4694">
            <w:delText xml:space="preserve">Conventional wisdom </w:delText>
          </w:r>
        </w:del>
      </w:ins>
      <w:ins w:id="514" w:author="Andres Gannon" w:date="2019-04-04T10:51:00Z">
        <w:del w:id="515" w:author="Jon Lindsay" w:date="2019-06-12T10:41:00Z">
          <w:r w:rsidR="00CD46B2" w:rsidDel="00AB4694">
            <w:delText>treats</w:delText>
          </w:r>
        </w:del>
        <w:del w:id="516" w:author="Jon Lindsay" w:date="2019-06-12T11:10:00Z">
          <w:r w:rsidR="00CD46B2" w:rsidDel="00500754">
            <w:delText xml:space="preserve"> gray zone conflict </w:delText>
          </w:r>
        </w:del>
        <w:del w:id="517" w:author="Jon Lindsay" w:date="2019-06-12T10:41:00Z">
          <w:r w:rsidR="00CD46B2" w:rsidDel="00AB4694">
            <w:delText>as</w:delText>
          </w:r>
        </w:del>
        <w:del w:id="518" w:author="Jon Lindsay" w:date="2019-06-12T11:10:00Z">
          <w:r w:rsidR="00CD46B2" w:rsidDel="00500754">
            <w:delText xml:space="preserve"> a new way of war</w:delText>
          </w:r>
        </w:del>
      </w:ins>
      <w:ins w:id="519" w:author="Andres Gannon" w:date="2019-04-04T10:52:00Z">
        <w:del w:id="520" w:author="Jon Lindsay" w:date="2019-06-12T11:10:00Z">
          <w:r w:rsidR="00CD46B2" w:rsidDel="00500754">
            <w:delText xml:space="preserve"> – </w:delText>
          </w:r>
        </w:del>
      </w:ins>
      <w:ins w:id="521" w:author="Andres Gannon" w:date="2019-04-04T10:51:00Z">
        <w:del w:id="522" w:author="Jon Lindsay" w:date="2019-06-12T10:41:00Z">
          <w:r w:rsidR="00CD46B2" w:rsidDel="00AB4694">
            <w:delText>rivals</w:delText>
          </w:r>
        </w:del>
        <w:del w:id="523" w:author="Jon Lindsay" w:date="2019-06-12T11:10:00Z">
          <w:r w:rsidR="00CD46B2" w:rsidDel="00500754">
            <w:delText xml:space="preserve"> </w:delText>
          </w:r>
        </w:del>
      </w:ins>
      <w:ins w:id="524" w:author="Andres Gannon" w:date="2019-04-04T10:52:00Z">
        <w:del w:id="525" w:author="Jon Lindsay" w:date="2019-06-12T11:10:00Z">
          <w:r w:rsidR="00CD46B2" w:rsidDel="00500754">
            <w:delText xml:space="preserve">are </w:delText>
          </w:r>
        </w:del>
      </w:ins>
      <w:ins w:id="526" w:author="Andres Gannon" w:date="2019-04-04T10:51:00Z">
        <w:del w:id="527" w:author="Jon Lindsay" w:date="2019-06-12T11:10:00Z">
          <w:r w:rsidR="00CD46B2" w:rsidDel="00500754">
            <w:delText>outsmarting the West</w:delText>
          </w:r>
        </w:del>
      </w:ins>
      <w:ins w:id="528" w:author="Andres Gannon" w:date="2019-04-04T10:52:00Z">
        <w:del w:id="529" w:author="Jon Lindsay" w:date="2019-06-12T11:10:00Z">
          <w:r w:rsidR="00CD46B2" w:rsidDel="00500754">
            <w:delText xml:space="preserve"> by utilizing new technologies </w:delText>
          </w:r>
        </w:del>
        <w:del w:id="530" w:author="Jon Lindsay" w:date="2019-06-12T10:55:00Z">
          <w:r w:rsidR="00CD46B2" w:rsidDel="00274367">
            <w:delText xml:space="preserve">that allow them </w:delText>
          </w:r>
        </w:del>
        <w:del w:id="531" w:author="Jon Lindsay" w:date="2019-06-12T11:10:00Z">
          <w:r w:rsidR="00CD46B2" w:rsidDel="00500754">
            <w:delText xml:space="preserve">to pursue revisionist aims without </w:delText>
          </w:r>
        </w:del>
        <w:del w:id="532" w:author="Jon Lindsay" w:date="2019-06-12T10:42:00Z">
          <w:r w:rsidR="00CD46B2" w:rsidDel="00AB4694">
            <w:delText>the</w:delText>
          </w:r>
        </w:del>
        <w:del w:id="533" w:author="Jon Lindsay" w:date="2019-06-12T11:10:00Z">
          <w:r w:rsidR="00CD46B2" w:rsidDel="00500754">
            <w:delText xml:space="preserve"> West</w:delText>
          </w:r>
        </w:del>
        <w:del w:id="534" w:author="Jon Lindsay" w:date="2019-06-12T10:42:00Z">
          <w:r w:rsidR="00CD46B2" w:rsidDel="00AB4694">
            <w:delText xml:space="preserve"> p</w:delText>
          </w:r>
        </w:del>
      </w:ins>
      <w:ins w:id="535" w:author="Andres Gannon" w:date="2019-04-04T10:53:00Z">
        <w:del w:id="536" w:author="Jon Lindsay" w:date="2019-06-12T10:42:00Z">
          <w:r w:rsidR="00CD46B2" w:rsidDel="00AB4694">
            <w:delText>ushing back</w:delText>
          </w:r>
        </w:del>
      </w:ins>
      <w:ins w:id="537" w:author="Andres Gannon" w:date="2019-04-04T10:51:00Z">
        <w:del w:id="538" w:author="Jon Lindsay" w:date="2019-06-12T11:10:00Z">
          <w:r w:rsidR="00CD46B2" w:rsidDel="00500754">
            <w:delText>.</w:delText>
          </w:r>
        </w:del>
      </w:ins>
      <w:ins w:id="539" w:author="Andres Gannon" w:date="2019-04-04T10:53:00Z">
        <w:del w:id="540" w:author="Jon Lindsay" w:date="2019-06-12T11:10:00Z">
          <w:r w:rsidR="00CD46B2" w:rsidDel="00500754">
            <w:delText xml:space="preserve"> </w:delText>
          </w:r>
        </w:del>
        <w:del w:id="541" w:author="Jon Lindsay" w:date="2019-06-12T10:48:00Z">
          <w:r w:rsidR="00CD46B2" w:rsidDel="00AB4694">
            <w:delText xml:space="preserve">We </w:delText>
          </w:r>
        </w:del>
        <w:del w:id="542" w:author="Jon Lindsay" w:date="2019-06-12T10:44:00Z">
          <w:r w:rsidR="00CD46B2" w:rsidDel="00AB4694">
            <w:delText>present a second, contrasting logic of deterrence</w:delText>
          </w:r>
        </w:del>
        <w:del w:id="543" w:author="Jon Lindsay" w:date="2019-06-12T11:10:00Z">
          <w:r w:rsidR="00CD46B2" w:rsidDel="00500754">
            <w:delText>.</w:delText>
          </w:r>
        </w:del>
        <w:del w:id="544" w:author="Jon Lindsay" w:date="2019-06-12T10:53:00Z">
          <w:r w:rsidR="00CD46B2" w:rsidDel="00274367">
            <w:delText xml:space="preserve"> </w:delText>
          </w:r>
        </w:del>
      </w:ins>
      <w:del w:id="545" w:author="Jon Lindsay" w:date="2019-06-12T10:53:00Z">
        <w:r w:rsidDel="00274367">
          <w:delText xml:space="preserve"> There are at least two possible reasons for this. First, c</w:delText>
        </w:r>
      </w:del>
      <w:ins w:id="546" w:author="Andres Gannon" w:date="2019-04-04T10:53:00Z">
        <w:del w:id="547" w:author="Jon Lindsay" w:date="2019-06-12T10:53:00Z">
          <w:r w:rsidR="00CD46B2" w:rsidDel="00274367">
            <w:delText>C</w:delText>
          </w:r>
        </w:del>
      </w:ins>
      <w:del w:id="548" w:author="Jon Lindsay" w:date="2019-06-12T10:53:00Z">
        <w:r w:rsidDel="00274367">
          <w:delText>hallengers may be deterred from engaging in general war by t</w:delText>
        </w:r>
      </w:del>
      <w:del w:id="549" w:author="Jon Lindsay" w:date="2019-06-12T11:10:00Z">
        <w:r w:rsidDel="00500754">
          <w:delText xml:space="preserve">he explicit </w:delText>
        </w:r>
      </w:del>
      <w:del w:id="550" w:author="Jon Lindsay" w:date="2019-06-12T10:53:00Z">
        <w:r w:rsidDel="00274367">
          <w:delText xml:space="preserve">threats or </w:delText>
        </w:r>
      </w:del>
      <w:del w:id="551" w:author="Jon Lindsay" w:date="2019-06-12T11:10:00Z">
        <w:r w:rsidDel="00500754">
          <w:delText xml:space="preserve">implicit </w:delText>
        </w:r>
      </w:del>
      <w:del w:id="552" w:author="Jon Lindsay" w:date="2019-06-12T10:53:00Z">
        <w:r w:rsidDel="00274367">
          <w:delText xml:space="preserve">posture </w:delText>
        </w:r>
      </w:del>
      <w:del w:id="553" w:author="Jon Lindsay" w:date="2019-06-12T11:10:00Z">
        <w:r w:rsidDel="00500754">
          <w:delText xml:space="preserve">of </w:delText>
        </w:r>
      </w:del>
      <w:del w:id="554" w:author="Jon Lindsay" w:date="2019-06-12T10:53:00Z">
        <w:r w:rsidDel="00274367">
          <w:delText>defenders and their allies</w:delText>
        </w:r>
      </w:del>
      <w:del w:id="555" w:author="Jon Lindsay" w:date="2019-06-12T10:57:00Z">
        <w:r w:rsidDel="00274367">
          <w:delText>, choosing instead to adopt militarily sub-optimal strategies, settling</w:delText>
        </w:r>
      </w:del>
      <w:del w:id="556" w:author="Jon Lindsay" w:date="2019-06-12T11:00:00Z">
        <w:r w:rsidDel="00274367">
          <w:delText xml:space="preserve"> for doing something rather than nothing</w:delText>
        </w:r>
      </w:del>
      <w:del w:id="557" w:author="Jon Lindsay" w:date="2019-06-12T11:10:00Z">
        <w:r w:rsidDel="00500754">
          <w:delText>.</w:delText>
        </w:r>
      </w:del>
      <w:del w:id="558" w:author="Jon Lindsay" w:date="2019-06-12T11:05:00Z">
        <w:r w:rsidDel="00500754">
          <w:delText xml:space="preserve"> Second, the challenger may believe that limited means are the best option for accomplishing its strategic objectives. In the first </w:delText>
        </w:r>
      </w:del>
      <w:ins w:id="559" w:author="Andres Gannon" w:date="2019-04-04T10:54:00Z">
        <w:del w:id="560" w:author="Jon Lindsay" w:date="2019-06-12T11:05:00Z">
          <w:r w:rsidR="00CD46B2" w:rsidDel="00500754">
            <w:delText xml:space="preserve">this </w:delText>
          </w:r>
        </w:del>
      </w:ins>
      <w:del w:id="561" w:author="Jon Lindsay" w:date="2019-06-12T11:05:00Z">
        <w:r w:rsidDel="00500754">
          <w:delText xml:space="preserve">case, a defender might be able to improve strategic stability by clarifying and intensifying its deterrence posture, in effect making even the challenger’s second-best option look less attractive. </w:delText>
        </w:r>
      </w:del>
      <w:del w:id="562" w:author="Jon Lindsay" w:date="2019-06-12T11:10:00Z">
        <w:r w:rsidDel="00500754">
          <w:delText xml:space="preserve">In the second case, further pressure from the defender will likely encourage the challenger to expand the means it assesses to be optimal, heightening rather than reducing the risk of explicit deterrence failure and compromising the defender’s interests. It is thus imperative for defenders to discern not only </w:delText>
        </w:r>
        <w:r w:rsidDel="00500754">
          <w:rPr>
            <w:i/>
          </w:rPr>
          <w:delText xml:space="preserve">that </w:delText>
        </w:r>
        <w:r w:rsidDel="00500754">
          <w:delText xml:space="preserve">a challenger is making a challenge in the gray zone but also </w:delText>
        </w:r>
        <w:r w:rsidDel="00500754">
          <w:rPr>
            <w:i/>
          </w:rPr>
          <w:delText>why</w:delText>
        </w:r>
        <w:r w:rsidDel="00500754">
          <w:delText>.</w:delText>
        </w:r>
      </w:del>
    </w:p>
    <w:p w14:paraId="22744E45" w14:textId="699ED9DC" w:rsidR="00657E08" w:rsidRDefault="00483D1B">
      <w:pPr>
        <w:spacing w:after="200" w:line="276" w:lineRule="auto"/>
        <w:ind w:right="0" w:firstLine="0"/>
        <w:pPrChange w:id="563" w:author="Jon Lindsay" w:date="2019-06-13T09:20:00Z">
          <w:pPr>
            <w:pBdr>
              <w:top w:val="nil"/>
              <w:left w:val="nil"/>
              <w:bottom w:val="nil"/>
              <w:right w:val="nil"/>
              <w:between w:val="nil"/>
            </w:pBdr>
            <w:spacing w:after="200" w:line="276" w:lineRule="auto"/>
            <w:ind w:left="-15" w:right="0" w:firstLine="0"/>
          </w:pPr>
        </w:pPrChange>
      </w:pPr>
      <w:del w:id="564" w:author="Jon Lindsay" w:date="2019-06-12T12:29:00Z">
        <w:r w:rsidDel="00721491">
          <w:delText>Our discussion of the gray zone proceeds in four parts. We begin by summarizing existing understandings of gray zone conflict, explaining why the phenomena is neither as unique nor alarming as it is often presented. Next we introduce a new explanation for gray zone conflict framed</w:delText>
        </w:r>
      </w:del>
      <w:del w:id="565" w:author="Jon Lindsay" w:date="2019-06-13T00:51:00Z">
        <w:r w:rsidDel="00681E3E">
          <w:delText xml:space="preserve"> </w:delText>
        </w:r>
      </w:del>
      <w:proofErr w:type="gramStart"/>
      <w:r>
        <w:t>through</w:t>
      </w:r>
      <w:proofErr w:type="gramEnd"/>
      <w:r>
        <w:t xml:space="preserve"> the lens of deterrence theory</w:t>
      </w:r>
      <w:ins w:id="566" w:author="Jon Lindsay" w:date="2019-06-12T12:29:00Z">
        <w:r w:rsidR="00721491">
          <w:t>. Third we conduct a plausibility probe</w:t>
        </w:r>
      </w:ins>
      <w:ins w:id="567" w:author="Jon Lindsay" w:date="2019-06-13T00:51:00Z">
        <w:r w:rsidR="00681E3E">
          <w:t xml:space="preserve"> of our argument</w:t>
        </w:r>
      </w:ins>
      <w:ins w:id="568" w:author="Jon Lindsay" w:date="2019-06-12T12:29:00Z">
        <w:r w:rsidR="00721491">
          <w:t xml:space="preserve"> using recent Russian cases.</w:t>
        </w:r>
      </w:ins>
      <w:ins w:id="569" w:author="Jon Lindsay" w:date="2019-06-12T12:30:00Z">
        <w:r w:rsidR="00721491">
          <w:t xml:space="preserve"> </w:t>
        </w:r>
      </w:ins>
      <w:del w:id="570" w:author="Jon Lindsay" w:date="2019-06-12T12:30:00Z">
        <w:r w:rsidDel="00721491">
          <w:delText xml:space="preserve"> that identifies continuity in the ways in which capable actors limit conflict intensity but that differentiates it from other forms of low intensity conflict by emphasizing the motivation of actors. A third step is to </w:delText>
        </w:r>
      </w:del>
      <w:moveFromRangeStart w:id="571" w:author="Jon Lindsay" w:date="2019-06-12T12:02:00Z" w:name="move11233341"/>
      <w:moveFrom w:id="572" w:author="Jon Lindsay" w:date="2019-06-12T12:02:00Z">
        <w:del w:id="573" w:author="Jon Lindsay" w:date="2019-06-12T12:30:00Z">
          <w:r w:rsidDel="00721491">
            <w:delText xml:space="preserve">conduct a preliminary empirical test of the theory by assessing recent Russian foreign interventions, all of which involve a significant cyber component but which vary in the additional types of tools employed. We find that Russia systematically limits its choice of military means along a gradient of deterrence credibility, increasing from East to West. </w:delText>
          </w:r>
        </w:del>
      </w:moveFrom>
      <w:moveFromRangeEnd w:id="571"/>
      <w:del w:id="574" w:author="Jon Lindsay" w:date="2019-06-12T12:30:00Z">
        <w:r w:rsidDel="00721491">
          <w:delText xml:space="preserve">This can be explained if the actual manifestation of Russian aggression is in fact a “second best” reaction to the success of Western deterrence, rather than newly potent or merely efficient means of Russian influence. </w:delText>
        </w:r>
      </w:del>
      <w:del w:id="575" w:author="Jon Lindsay" w:date="2019-06-13T00:52:00Z">
        <w:r w:rsidDel="00681E3E">
          <w:delText xml:space="preserve">Finally, </w:delText>
        </w:r>
      </w:del>
      <w:ins w:id="576" w:author="Jon Lindsay" w:date="2019-06-13T00:52:00Z">
        <w:r w:rsidR="00681E3E">
          <w:t>W</w:t>
        </w:r>
      </w:ins>
      <w:del w:id="577" w:author="Jon Lindsay" w:date="2019-06-13T00:52:00Z">
        <w:r w:rsidDel="00681E3E">
          <w:delText>w</w:delText>
        </w:r>
      </w:del>
      <w:r>
        <w:t xml:space="preserve">e conclude </w:t>
      </w:r>
      <w:del w:id="578" w:author="Jon Lindsay" w:date="2019-06-13T00:52:00Z">
        <w:r w:rsidDel="00681E3E">
          <w:delText xml:space="preserve">by </w:delText>
        </w:r>
      </w:del>
      <w:del w:id="579" w:author="Jon Lindsay" w:date="2019-06-12T12:30:00Z">
        <w:r w:rsidDel="00721491">
          <w:delText xml:space="preserve">highlighting </w:delText>
        </w:r>
      </w:del>
      <w:ins w:id="580" w:author="Jon Lindsay" w:date="2019-06-13T00:52:00Z">
        <w:r w:rsidR="00681E3E">
          <w:t>with the</w:t>
        </w:r>
      </w:ins>
      <w:ins w:id="581" w:author="Jon Lindsay" w:date="2019-06-12T12:30:00Z">
        <w:r w:rsidR="00721491">
          <w:t xml:space="preserve"> </w:t>
        </w:r>
      </w:ins>
      <w:del w:id="582" w:author="Jon Lindsay" w:date="2019-06-12T12:30:00Z">
        <w:r w:rsidDel="00721491">
          <w:delText xml:space="preserve">key </w:delText>
        </w:r>
      </w:del>
      <w:ins w:id="583" w:author="Jon Lindsay" w:date="2019-06-12T12:30:00Z">
        <w:r w:rsidR="00721491">
          <w:t xml:space="preserve">broader </w:t>
        </w:r>
      </w:ins>
      <w:r>
        <w:t>implications of our argument.</w:t>
      </w:r>
    </w:p>
    <w:p w14:paraId="62EB6B41" w14:textId="77777777" w:rsidR="00657E08" w:rsidRDefault="00483D1B">
      <w:pPr>
        <w:pStyle w:val="Heading1"/>
        <w:spacing w:after="200" w:line="276" w:lineRule="auto"/>
        <w:ind w:left="-5" w:firstLine="0"/>
      </w:pPr>
      <w:r>
        <w:t>Between Peace and War</w:t>
      </w:r>
    </w:p>
    <w:p w14:paraId="21B57A2A" w14:textId="77777777" w:rsidR="00F76B0D" w:rsidRDefault="00045097" w:rsidP="00045097">
      <w:pPr>
        <w:spacing w:after="200" w:line="276" w:lineRule="auto"/>
        <w:ind w:left="-15" w:right="0" w:firstLine="0"/>
        <w:rPr>
          <w:ins w:id="584" w:author="Jon Lindsay" w:date="2019-06-13T09:23:00Z"/>
        </w:rPr>
      </w:pPr>
      <w:ins w:id="585" w:author="Jon Lindsay" w:date="2019-06-13T09:12:00Z">
        <w:r>
          <w:t>There is nothing new about conflict that falls ambiguously between peace and war (</w:t>
        </w:r>
        <w:proofErr w:type="spellStart"/>
        <w:r>
          <w:t>Galiotti</w:t>
        </w:r>
        <w:proofErr w:type="spellEnd"/>
        <w:r>
          <w:t xml:space="preserve"> 2016). There is a long history of, and a vast literature on, limited conflict </w:t>
        </w:r>
        <w:r>
          <w:fldChar w:fldCharType="begin"/>
        </w:r>
        <w:r>
          <w:instrText xml:space="preserve"> HYPERLINK "https://www.zotero.org/google-docs/?wedX3q" \h </w:instrText>
        </w:r>
        <w:r>
          <w:fldChar w:fldCharType="separate"/>
        </w:r>
        <w:r>
          <w:t xml:space="preserve">(Kissinger 1955; Schelling 1957; Osgood 1969; Rosen 1982; </w:t>
        </w:r>
        <w:proofErr w:type="spellStart"/>
        <w:r>
          <w:t>Lepgold</w:t>
        </w:r>
        <w:proofErr w:type="spellEnd"/>
        <w:r>
          <w:t xml:space="preserve"> and Sterling 2000; Sullivan 2007; Powell 2015)</w:t>
        </w:r>
        <w:r>
          <w:fldChar w:fldCharType="end"/>
        </w:r>
        <w:r>
          <w:t xml:space="preserve">, salami tactics </w:t>
        </w:r>
        <w:r>
          <w:fldChar w:fldCharType="begin"/>
        </w:r>
        <w:r>
          <w:instrText xml:space="preserve"> HYPERLINK "https://www.zotero.org/google-docs/?eirtRm" \h </w:instrText>
        </w:r>
        <w:r>
          <w:fldChar w:fldCharType="separate"/>
        </w:r>
        <w:r>
          <w:t xml:space="preserve">(Schelling 1966; </w:t>
        </w:r>
        <w:proofErr w:type="spellStart"/>
        <w:r>
          <w:t>Fearon</w:t>
        </w:r>
        <w:proofErr w:type="spellEnd"/>
        <w:r>
          <w:t xml:space="preserve"> 1996; Freedman 2014)</w:t>
        </w:r>
        <w:r>
          <w:fldChar w:fldCharType="end"/>
        </w:r>
        <w:r>
          <w:t xml:space="preserve">, low intensity conflict </w:t>
        </w:r>
        <w:r>
          <w:fldChar w:fldCharType="begin"/>
        </w:r>
        <w:r>
          <w:instrText xml:space="preserve"> HYPERLINK "https://www.zotero.org/google-docs/?8OAVAL" \h </w:instrText>
        </w:r>
        <w:r>
          <w:fldChar w:fldCharType="separate"/>
        </w:r>
        <w:r>
          <w:t>(</w:t>
        </w:r>
        <w:proofErr w:type="spellStart"/>
        <w:r>
          <w:t>Freysinger</w:t>
        </w:r>
        <w:proofErr w:type="spellEnd"/>
        <w:r>
          <w:t xml:space="preserve"> 1991; Grant 1991; Metz 1989; </w:t>
        </w:r>
        <w:proofErr w:type="spellStart"/>
        <w:r>
          <w:t>Turbiville</w:t>
        </w:r>
        <w:proofErr w:type="spellEnd"/>
        <w:r>
          <w:t xml:space="preserve"> 2002)</w:t>
        </w:r>
        <w:r>
          <w:fldChar w:fldCharType="end"/>
        </w:r>
        <w:r>
          <w:t xml:space="preserve">, revolutionary war </w:t>
        </w:r>
        <w:r>
          <w:fldChar w:fldCharType="begin"/>
        </w:r>
        <w:r>
          <w:instrText xml:space="preserve"> HYPERLINK "https://www.zotero.org/google-docs/?E8cDA8" \h </w:instrText>
        </w:r>
        <w:r>
          <w:fldChar w:fldCharType="separate"/>
        </w:r>
        <w:r>
          <w:t>(Shy and Collier 1986)</w:t>
        </w:r>
        <w:r>
          <w:fldChar w:fldCharType="end"/>
        </w:r>
        <w:r>
          <w:t xml:space="preserve">, military operations other than war </w:t>
        </w:r>
        <w:r>
          <w:fldChar w:fldCharType="begin"/>
        </w:r>
        <w:r>
          <w:instrText xml:space="preserve"> HYPERLINK "https://www.zotero.org/google-docs/?L5ADKn" \h </w:instrText>
        </w:r>
        <w:r>
          <w:fldChar w:fldCharType="separate"/>
        </w:r>
        <w:r>
          <w:t>(Kinross 2004; Lin-Greenberg 2017)</w:t>
        </w:r>
        <w:r>
          <w:fldChar w:fldCharType="end"/>
        </w:r>
        <w:r>
          <w:t xml:space="preserve">, covert operations </w:t>
        </w:r>
        <w:r>
          <w:fldChar w:fldCharType="begin"/>
        </w:r>
        <w:r>
          <w:instrText xml:space="preserve"> HYPERLINK "https://www.zotero.org/google-docs/?duIGFD" \h </w:instrText>
        </w:r>
        <w:r>
          <w:fldChar w:fldCharType="separate"/>
        </w:r>
        <w:r>
          <w:t>(Johnson 1992; Carson 2018; O’Rourke 2018)</w:t>
        </w:r>
        <w:r>
          <w:fldChar w:fldCharType="end"/>
        </w:r>
        <w:r>
          <w:t xml:space="preserve">, small wars </w:t>
        </w:r>
        <w:r>
          <w:fldChar w:fldCharType="begin"/>
        </w:r>
        <w:r>
          <w:instrText xml:space="preserve"> HYPERLINK "https://www.zotero.org/google-docs/?wLqJVN" \h </w:instrText>
        </w:r>
        <w:r>
          <w:fldChar w:fldCharType="separate"/>
        </w:r>
        <w:r>
          <w:t>(Olson 1990)</w:t>
        </w:r>
        <w:r>
          <w:fldChar w:fldCharType="end"/>
        </w:r>
        <w:r>
          <w:t xml:space="preserve">, and proxy wars </w:t>
        </w:r>
        <w:r>
          <w:fldChar w:fldCharType="begin"/>
        </w:r>
        <w:r>
          <w:instrText xml:space="preserve"> HYPERLINK "https://www.zotero.org/google-docs/?3J7Tya" \h </w:instrText>
        </w:r>
        <w:r>
          <w:fldChar w:fldCharType="separate"/>
        </w:r>
        <w:r>
          <w:t>(Bar-</w:t>
        </w:r>
        <w:proofErr w:type="spellStart"/>
        <w:r>
          <w:t>Siman</w:t>
        </w:r>
        <w:proofErr w:type="spellEnd"/>
        <w:r>
          <w:t xml:space="preserve">-Tov 1984; Brown 2016; Driscoll and </w:t>
        </w:r>
        <w:proofErr w:type="spellStart"/>
        <w:r>
          <w:t>Maliniak</w:t>
        </w:r>
        <w:proofErr w:type="spellEnd"/>
        <w:r>
          <w:t xml:space="preserve"> 2016)</w:t>
        </w:r>
        <w:r>
          <w:fldChar w:fldCharType="end"/>
        </w:r>
        <w:r>
          <w:t xml:space="preserve">. Many (but not all) of these concepts emphasize asymmetric struggles with combatants that are </w:t>
        </w:r>
        <w:r>
          <w:rPr>
            <w:i/>
          </w:rPr>
          <w:t xml:space="preserve">unable </w:t>
        </w:r>
        <w:r>
          <w:t xml:space="preserve">in material terms to fight on a larger scale or with higher intensity. </w:t>
        </w:r>
      </w:ins>
    </w:p>
    <w:p w14:paraId="7C7E93AC" w14:textId="11DB4BCA" w:rsidR="00657E08" w:rsidRDefault="00045097">
      <w:pPr>
        <w:spacing w:after="200" w:line="276" w:lineRule="auto"/>
        <w:ind w:left="-15" w:right="0" w:firstLine="0"/>
      </w:pPr>
      <w:ins w:id="586" w:author="Jon Lindsay" w:date="2019-06-13T09:12:00Z">
        <w:r>
          <w:t xml:space="preserve">The </w:t>
        </w:r>
      </w:ins>
      <w:ins w:id="587" w:author="Jon Lindsay" w:date="2019-06-13T09:23:00Z">
        <w:r w:rsidR="00F76B0D">
          <w:t>interesting</w:t>
        </w:r>
      </w:ins>
      <w:ins w:id="588" w:author="Jon Lindsay" w:date="2019-06-13T09:12:00Z">
        <w:r>
          <w:t xml:space="preserve"> puzzle about gray zone conflict, as we will use the term here, is that adversaries are </w:t>
        </w:r>
        <w:r>
          <w:rPr>
            <w:i/>
          </w:rPr>
          <w:t xml:space="preserve">unwilling </w:t>
        </w:r>
        <w:r>
          <w:t xml:space="preserve">to broaden the scope or intensity of a military engagement, despite being able to do so. But this also is not a new phenomenon. In 1978 Henry Kissinger advocated for “an intelligence community that, in certain complicated situations, can defend the American national interest in the gray areas where military operations are not suitable </w:t>
        </w:r>
        <w:r>
          <w:lastRenderedPageBreak/>
          <w:t xml:space="preserve">and diplomacy cannot operate” (Johnson 2013). General Joseph </w:t>
        </w:r>
        <w:proofErr w:type="spellStart"/>
        <w:r>
          <w:t>Votel</w:t>
        </w:r>
        <w:proofErr w:type="spellEnd"/>
        <w:r>
          <w:t xml:space="preserve"> </w:t>
        </w:r>
        <w:r>
          <w:fldChar w:fldCharType="begin"/>
        </w:r>
        <w:r>
          <w:instrText xml:space="preserve"> HYPERLINK "https://www.zotero.org/google-docs/?N9A0JQ" \h </w:instrText>
        </w:r>
        <w:r>
          <w:fldChar w:fldCharType="separate"/>
        </w:r>
        <w:r>
          <w:t>(2016)</w:t>
        </w:r>
        <w:r>
          <w:fldChar w:fldCharType="end"/>
        </w:r>
        <w:r>
          <w:t xml:space="preserve"> has described the Cold War as “a 45-year-long Gray Zone struggle” in which the United States and Soviet Union conducted proxy wars, covert operations, and (dis)information campaigns against one another while avoiding a direct military and likely nuclear confrontation. Cold War deterrence shaped the modality and severity of conflict that occurred, but it did not, and could not, eliminate it completely. </w:t>
        </w:r>
      </w:ins>
      <w:del w:id="589" w:author="Jon Lindsay" w:date="2019-06-13T09:24:00Z">
        <w:r w:rsidR="00483D1B" w:rsidDel="00F76B0D">
          <w:delText xml:space="preserve">Contemporary </w:delText>
        </w:r>
      </w:del>
      <w:del w:id="590" w:author="Jon Lindsay" w:date="2019-06-12T13:10:00Z">
        <w:r w:rsidR="00483D1B" w:rsidDel="00E73336">
          <w:delText>security policy</w:delText>
        </w:r>
      </w:del>
      <w:del w:id="591" w:author="Jon Lindsay" w:date="2019-06-13T09:24:00Z">
        <w:r w:rsidR="00483D1B" w:rsidDel="00F76B0D">
          <w:delText xml:space="preserve"> discourse in the </w:delText>
        </w:r>
      </w:del>
      <w:del w:id="592" w:author="Jon Lindsay" w:date="2019-06-12T13:30:00Z">
        <w:r w:rsidR="00483D1B" w:rsidDel="008A1863">
          <w:delText xml:space="preserve">United States, and in the </w:delText>
        </w:r>
      </w:del>
      <w:del w:id="593" w:author="Jon Lindsay" w:date="2019-06-13T09:24:00Z">
        <w:r w:rsidR="00483D1B" w:rsidDel="00F76B0D">
          <w:delText xml:space="preserve">West </w:delText>
        </w:r>
      </w:del>
      <w:del w:id="594" w:author="Jon Lindsay" w:date="2019-06-12T13:30:00Z">
        <w:r w:rsidR="00483D1B" w:rsidDel="008A1863">
          <w:delText>in general, is characterized by</w:delText>
        </w:r>
      </w:del>
      <w:del w:id="595" w:author="Jon Lindsay" w:date="2019-06-13T09:24:00Z">
        <w:r w:rsidR="00483D1B" w:rsidDel="00F76B0D">
          <w:delText xml:space="preserve"> pessimism about</w:delText>
        </w:r>
      </w:del>
      <w:ins w:id="596" w:author="Jon Lindsay" w:date="2019-06-13T09:24:00Z">
        <w:r w:rsidR="00F76B0D">
          <w:t>Today many are concerned about an</w:t>
        </w:r>
      </w:ins>
      <w:del w:id="597" w:author="Jon Lindsay" w:date="2019-06-13T09:24:00Z">
        <w:r w:rsidR="00483D1B" w:rsidDel="00F76B0D">
          <w:delText xml:space="preserve"> </w:delText>
        </w:r>
      </w:del>
      <w:del w:id="598" w:author="Jon Lindsay" w:date="2019-06-13T09:23:00Z">
        <w:r w:rsidR="00483D1B" w:rsidDel="00256856">
          <w:delText xml:space="preserve">a new and poorly understood way of </w:delText>
        </w:r>
      </w:del>
      <w:ins w:id="599" w:author="Jon Lindsay" w:date="2019-06-13T09:23:00Z">
        <w:r w:rsidR="00256856">
          <w:t xml:space="preserve"> emerging manifestation of limited </w:t>
        </w:r>
      </w:ins>
      <w:r w:rsidR="00483D1B">
        <w:t xml:space="preserve">war, </w:t>
      </w:r>
      <w:del w:id="600" w:author="Jon Lindsay" w:date="2019-06-12T13:31:00Z">
        <w:r w:rsidR="00483D1B" w:rsidDel="008A1863">
          <w:delText xml:space="preserve">referred to by many labels, but </w:delText>
        </w:r>
      </w:del>
      <w:r w:rsidR="00483D1B">
        <w:t xml:space="preserve">often called </w:t>
      </w:r>
      <w:ins w:id="601" w:author="Jon Lindsay" w:date="2019-06-12T13:10:00Z">
        <w:r w:rsidR="00E73336">
          <w:t>“</w:t>
        </w:r>
      </w:ins>
      <w:r w:rsidR="00483D1B">
        <w:t>gray zone conflict.</w:t>
      </w:r>
      <w:ins w:id="602" w:author="Jon Lindsay" w:date="2019-06-12T13:11:00Z">
        <w:r w:rsidR="00E73336">
          <w:t>”</w:t>
        </w:r>
      </w:ins>
      <w:r w:rsidR="00483D1B">
        <w:t xml:space="preserve"> </w:t>
      </w:r>
      <w:del w:id="603" w:author="Jon Lindsay" w:date="2019-06-12T12:41:00Z">
        <w:r w:rsidR="00483D1B" w:rsidDel="00990F92">
          <w:delText xml:space="preserve">The </w:delText>
        </w:r>
      </w:del>
      <w:r w:rsidR="00483D1B">
        <w:t xml:space="preserve">United States Special Operations Command (SOCOM) </w:t>
      </w:r>
      <w:del w:id="604" w:author="Andres Gannon" w:date="2019-04-04T10:55:00Z">
        <w:r w:rsidR="00483D1B" w:rsidDel="00CD46B2">
          <w:delText xml:space="preserve">recently updated its definition of the </w:delText>
        </w:r>
      </w:del>
      <w:ins w:id="605" w:author="Andres Gannon" w:date="2019-04-04T10:55:00Z">
        <w:del w:id="606" w:author="Jon Lindsay" w:date="2019-06-12T12:42:00Z">
          <w:r w:rsidR="00CD46B2" w:rsidDel="00990F92">
            <w:delText>defines</w:delText>
          </w:r>
        </w:del>
      </w:ins>
      <w:ins w:id="607" w:author="Jon Lindsay" w:date="2019-06-12T12:42:00Z">
        <w:r w:rsidR="00990F92">
          <w:t>has defined</w:t>
        </w:r>
      </w:ins>
      <w:ins w:id="608" w:author="Andres Gannon" w:date="2019-04-04T10:55:00Z">
        <w:r w:rsidR="00CD46B2">
          <w:t xml:space="preserve"> </w:t>
        </w:r>
      </w:ins>
      <w:del w:id="609" w:author="Jon Lindsay" w:date="2019-06-12T13:31:00Z">
        <w:r w:rsidR="00483D1B" w:rsidDel="008A1863">
          <w:delText>gray zone</w:delText>
        </w:r>
      </w:del>
      <w:ins w:id="610" w:author="Andres Gannon" w:date="2019-04-04T10:55:00Z">
        <w:del w:id="611" w:author="Jon Lindsay" w:date="2019-06-12T13:31:00Z">
          <w:r w:rsidR="00CD46B2" w:rsidDel="008A1863">
            <w:delText xml:space="preserve"> conflict</w:delText>
          </w:r>
        </w:del>
      </w:ins>
      <w:ins w:id="612" w:author="Jon Lindsay" w:date="2019-06-12T13:31:00Z">
        <w:r w:rsidR="008A1863">
          <w:t>it</w:t>
        </w:r>
      </w:ins>
      <w:ins w:id="613" w:author="Andres Gannon" w:date="2019-04-04T10:55:00Z">
        <w:r w:rsidR="00CD46B2">
          <w:t xml:space="preserve"> as</w:t>
        </w:r>
      </w:ins>
      <w:del w:id="614" w:author="Jon Lindsay" w:date="2019-06-12T12:41:00Z">
        <w:r w:rsidR="00483D1B" w:rsidDel="00990F92">
          <w:delText xml:space="preserve"> </w:delText>
        </w:r>
        <w:r w:rsidR="00990F92" w:rsidDel="00990F92">
          <w:fldChar w:fldCharType="begin"/>
        </w:r>
        <w:r w:rsidR="00990F92" w:rsidDel="00990F92">
          <w:delInstrText xml:space="preserve"> HYPERLINK "https://www.zotero.org/google-docs/?D0eHwM" \h </w:delInstrText>
        </w:r>
        <w:r w:rsidR="00990F92" w:rsidDel="00990F92">
          <w:fldChar w:fldCharType="separate"/>
        </w:r>
        <w:r w:rsidR="00483D1B" w:rsidDel="00990F92">
          <w:delText>(Bragg 2017)</w:delText>
        </w:r>
        <w:r w:rsidR="00990F92" w:rsidDel="00990F92">
          <w:fldChar w:fldCharType="end"/>
        </w:r>
      </w:del>
      <w:r w:rsidR="00483D1B">
        <w:t>:</w:t>
      </w:r>
    </w:p>
    <w:p w14:paraId="1EF41F61" w14:textId="09703C94" w:rsidR="00657E08" w:rsidRDefault="00483D1B">
      <w:pPr>
        <w:pBdr>
          <w:top w:val="nil"/>
          <w:left w:val="nil"/>
          <w:bottom w:val="nil"/>
          <w:right w:val="nil"/>
          <w:between w:val="nil"/>
        </w:pBdr>
        <w:spacing w:after="200" w:line="276" w:lineRule="auto"/>
        <w:ind w:left="360" w:right="360" w:firstLine="0"/>
      </w:pPr>
      <w: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ins w:id="615" w:author="Jon Lindsay" w:date="2019-06-12T12:42:00Z">
        <w:r w:rsidR="00990F92">
          <w:t xml:space="preserve"> </w:t>
        </w:r>
        <w:r w:rsidR="00990F92">
          <w:fldChar w:fldCharType="begin"/>
        </w:r>
        <w:r w:rsidR="00990F92">
          <w:instrText xml:space="preserve"> HYPERLINK "https://www.zotero.org/google-docs/?D0eHwM" \h </w:instrText>
        </w:r>
        <w:r w:rsidR="00990F92">
          <w:fldChar w:fldCharType="separate"/>
        </w:r>
        <w:r w:rsidR="00990F92">
          <w:t>(Bragg 2017)</w:t>
        </w:r>
        <w:r w:rsidR="00990F92">
          <w:fldChar w:fldCharType="end"/>
        </w:r>
      </w:ins>
      <w:r>
        <w:t>.</w:t>
      </w:r>
    </w:p>
    <w:p w14:paraId="16648350" w14:textId="0DE96F04" w:rsidR="00657E08" w:rsidDel="00CD46B2" w:rsidRDefault="00483D1B">
      <w:pPr>
        <w:spacing w:after="200" w:line="276" w:lineRule="auto"/>
        <w:ind w:left="-15" w:right="0" w:firstLine="0"/>
        <w:rPr>
          <w:moveFrom w:id="616" w:author="Andres Gannon" w:date="2019-04-04T10:58:00Z"/>
        </w:rPr>
      </w:pPr>
      <w:moveFromRangeStart w:id="617" w:author="Andres Gannon" w:date="2019-04-04T10:58:00Z" w:name="move5267817"/>
      <w:moveFrom w:id="618" w:author="Andres Gannon" w:date="2019-04-04T10:58:00Z">
        <w:r w:rsidDel="00CD46B2">
          <w:t xml:space="preserve">Russian activities in Ukraine have been described as a strategy of hybrid warfare that occurs when the belligerent has escalation dominance and revisionist aims </w:t>
        </w:r>
        <w:r w:rsidR="001C1071" w:rsidDel="00CD46B2">
          <w:fldChar w:fldCharType="begin"/>
        </w:r>
        <w:r w:rsidR="001C1071" w:rsidDel="00CD46B2">
          <w:instrText xml:space="preserve"> HYPERLINK "https://www.zotero.org/google-docs/?J3Wqyh" \h </w:instrText>
        </w:r>
        <w:r w:rsidR="001C1071" w:rsidDel="00CD46B2">
          <w:fldChar w:fldCharType="separate"/>
        </w:r>
        <w:r w:rsidDel="00CD46B2">
          <w:t>(Lanoszka 2016; Marten 2015; Thomas 2015)</w:t>
        </w:r>
        <w:r w:rsidR="001C1071" w:rsidDel="00CD46B2">
          <w:fldChar w:fldCharType="end"/>
        </w:r>
        <w:r w:rsidDel="00CD46B2">
          <w:t xml:space="preserve">. Outside of the Ukranian context, broader concerns about Russian gray zone activities paint a dismal picture, arguing that Russia’s declining military power and new, cheaper forms of warfare will sponsor increased aggression against NATO and the West </w:t>
        </w:r>
        <w:r w:rsidR="001C1071" w:rsidDel="00CD46B2">
          <w:fldChar w:fldCharType="begin"/>
        </w:r>
        <w:r w:rsidR="001C1071" w:rsidDel="00CD46B2">
          <w:instrText xml:space="preserve"> HYPERLINK "https://www.zotero.org/google-docs/?xVr9A5" \h </w:instrText>
        </w:r>
        <w:r w:rsidR="001C1071" w:rsidDel="00CD46B2">
          <w:fldChar w:fldCharType="separate"/>
        </w:r>
        <w:r w:rsidDel="00CD46B2">
          <w:t>(Charap 2015)</w:t>
        </w:r>
        <w:r w:rsidR="001C1071" w:rsidDel="00CD46B2">
          <w:fldChar w:fldCharType="end"/>
        </w:r>
        <w:r w:rsidDel="00CD46B2">
          <w:t xml:space="preserve">. This view holds that states can deploy gray zone tactics strategically to work around their adversaries’ red lines to achieve coercive bargaining success without triggering escalation </w:t>
        </w:r>
        <w:r w:rsidR="001C1071" w:rsidDel="00CD46B2">
          <w:fldChar w:fldCharType="begin"/>
        </w:r>
        <w:r w:rsidR="001C1071" w:rsidDel="00CD46B2">
          <w:instrText xml:space="preserve"> HYPERLINK "https://www.zotero.org/google-docs/?sSwMVt" \h </w:instrText>
        </w:r>
        <w:r w:rsidR="001C1071" w:rsidDel="00CD46B2">
          <w:fldChar w:fldCharType="separate"/>
        </w:r>
        <w:r w:rsidDel="00CD46B2">
          <w:t>(Altman 2017; Jackson 2017; Lin-Greenberg 2017)</w:t>
        </w:r>
        <w:r w:rsidR="001C1071" w:rsidDel="00CD46B2">
          <w:fldChar w:fldCharType="end"/>
        </w:r>
        <w:r w:rsidDel="00CD46B2">
          <w:t>.</w:t>
        </w:r>
      </w:moveFrom>
    </w:p>
    <w:p w14:paraId="290E5AF2" w14:textId="6375BED0" w:rsidR="00657E08" w:rsidDel="00E73336" w:rsidRDefault="00483D1B" w:rsidP="00E73336">
      <w:pPr>
        <w:spacing w:after="200" w:line="276" w:lineRule="auto"/>
        <w:ind w:left="-15" w:right="0" w:firstLine="0"/>
        <w:rPr>
          <w:del w:id="619" w:author="Jon Lindsay" w:date="2019-06-12T13:09:00Z"/>
        </w:rPr>
      </w:pPr>
      <w:moveFromRangeStart w:id="620" w:author="Jon Lindsay" w:date="2019-06-12T12:58:00Z" w:name="move11236744"/>
      <w:moveFromRangeEnd w:id="617"/>
      <w:moveFrom w:id="621" w:author="Jon Lindsay" w:date="2019-06-12T12:58:00Z">
        <w:r w:rsidDel="005B374C">
          <w:t xml:space="preserve">Amidst evolving definitions, a recurring dilemma for policy makers has not been </w:t>
        </w:r>
        <w:r w:rsidDel="005B374C">
          <w:rPr>
            <w:i/>
          </w:rPr>
          <w:t>whether</w:t>
        </w:r>
        <w:r w:rsidDel="005B374C">
          <w:t xml:space="preserve"> to respond to gray zone aggression, but </w:t>
        </w:r>
        <w:r w:rsidDel="005B374C">
          <w:rPr>
            <w:i/>
          </w:rPr>
          <w:t>how</w:t>
        </w:r>
        <w:r w:rsidDel="005B374C">
          <w:t xml:space="preserve">. </w:t>
        </w:r>
      </w:moveFrom>
      <w:moveFromRangeEnd w:id="620"/>
      <w:ins w:id="622" w:author="Jon Lindsay" w:date="2019-06-12T12:58:00Z">
        <w:r w:rsidR="00F76B0D">
          <w:t>Again,</w:t>
        </w:r>
      </w:ins>
      <w:ins w:id="623" w:author="Jon Lindsay" w:date="2019-06-13T09:25:00Z">
        <w:r w:rsidR="00F76B0D">
          <w:t xml:space="preserve"> t</w:t>
        </w:r>
      </w:ins>
      <w:ins w:id="624" w:author="Jon Lindsay" w:date="2019-06-12T12:58:00Z">
        <w:r w:rsidR="005B374C">
          <w:t xml:space="preserve">his is not a new problem. </w:t>
        </w:r>
      </w:ins>
      <w:del w:id="625" w:author="Jon Lindsay" w:date="2019-06-12T13:30:00Z">
        <w:r w:rsidDel="008A1863">
          <w:delText xml:space="preserve">In the last decade of the Cold War, Secretary of State Schultz argued that the United States needed a strategy to counter ambiguous warfare that made it unambiguous America would fight back </w:delText>
        </w:r>
        <w:r w:rsidR="00990F92" w:rsidDel="008A1863">
          <w:fldChar w:fldCharType="begin"/>
        </w:r>
        <w:r w:rsidR="00990F92" w:rsidDel="008A1863">
          <w:delInstrText xml:space="preserve"> HYPERLINK "https://www.zotero.org/google-docs/?dsk0uW" \h </w:delInstrText>
        </w:r>
        <w:r w:rsidR="00990F92" w:rsidDel="008A1863">
          <w:fldChar w:fldCharType="separate"/>
        </w:r>
        <w:r w:rsidDel="008A1863">
          <w:delText>(Schultz 1986)</w:delText>
        </w:r>
        <w:r w:rsidR="00990F92" w:rsidDel="008A1863">
          <w:fldChar w:fldCharType="end"/>
        </w:r>
        <w:r w:rsidDel="008A1863">
          <w:delText xml:space="preserve">. </w:delText>
        </w:r>
      </w:del>
      <w:commentRangeStart w:id="626"/>
      <w:del w:id="627" w:author="Jon Lindsay" w:date="2019-06-12T13:09:00Z">
        <w:r w:rsidDel="00E73336">
          <w:delText xml:space="preserve">Contemporary US policy makers </w:delText>
        </w:r>
        <w:commentRangeEnd w:id="626"/>
        <w:r w:rsidR="005B374C" w:rsidDel="00E73336">
          <w:rPr>
            <w:rStyle w:val="CommentReference"/>
          </w:rPr>
          <w:commentReference w:id="626"/>
        </w:r>
        <w:r w:rsidDel="00E73336">
          <w:delText xml:space="preserve">have similarly </w:delText>
        </w:r>
      </w:del>
      <w:del w:id="628" w:author="Jon Lindsay" w:date="2019-06-12T12:59:00Z">
        <w:r w:rsidDel="005B374C">
          <w:delText>decided that whether new or renewed,</w:delText>
        </w:r>
      </w:del>
      <w:del w:id="629" w:author="Jon Lindsay" w:date="2019-06-12T13:09:00Z">
        <w:r w:rsidDel="00E73336">
          <w:delText xml:space="preserve"> gray zone aggression requires a strategic response </w:delText>
        </w:r>
      </w:del>
      <w:del w:id="630" w:author="Jon Lindsay" w:date="2019-06-12T12:59:00Z">
        <w:r w:rsidDel="005B374C">
          <w:delText>characterized by</w:delText>
        </w:r>
      </w:del>
      <w:del w:id="631" w:author="Jon Lindsay" w:date="2019-06-12T13:09:00Z">
        <w:r w:rsidDel="00E73336">
          <w:delText xml:space="preserve"> countering misinformation </w:delText>
        </w:r>
        <w:r w:rsidR="00990F92" w:rsidDel="00E73336">
          <w:fldChar w:fldCharType="begin"/>
        </w:r>
        <w:r w:rsidR="00990F92" w:rsidDel="00E73336">
          <w:delInstrText xml:space="preserve"> HYPERLINK "https://www.zotero.org/google-docs/?StaQYN" \h </w:delInstrText>
        </w:r>
        <w:r w:rsidR="00990F92" w:rsidDel="00E73336">
          <w:fldChar w:fldCharType="separate"/>
        </w:r>
        <w:r w:rsidDel="00E73336">
          <w:delText>(Paul and Matthews 2016)</w:delText>
        </w:r>
        <w:r w:rsidR="00990F92" w:rsidDel="00E73336">
          <w:fldChar w:fldCharType="end"/>
        </w:r>
        <w:r w:rsidDel="00E73336">
          <w:delText xml:space="preserve">, </w:delText>
        </w:r>
        <w:commentRangeStart w:id="632"/>
        <w:r w:rsidDel="00E73336">
          <w:delText>adapting to risk sensitivity</w:delText>
        </w:r>
        <w:commentRangeEnd w:id="632"/>
        <w:r w:rsidR="005B374C" w:rsidDel="00E73336">
          <w:rPr>
            <w:rStyle w:val="CommentReference"/>
          </w:rPr>
          <w:commentReference w:id="632"/>
        </w:r>
        <w:r w:rsidDel="00E73336">
          <w:delText xml:space="preserve"> </w:delText>
        </w:r>
        <w:r w:rsidR="00990F92" w:rsidDel="00E73336">
          <w:fldChar w:fldCharType="begin"/>
        </w:r>
        <w:r w:rsidR="00990F92" w:rsidDel="00E73336">
          <w:delInstrText xml:space="preserve"> HYPERLINK "https://www.zotero.org/google-docs/?Pwx0YG" \h </w:delInstrText>
        </w:r>
        <w:r w:rsidR="00990F92" w:rsidDel="00E73336">
          <w:fldChar w:fldCharType="separate"/>
        </w:r>
        <w:r w:rsidDel="00E73336">
          <w:delText>(Maxwell 2016)</w:delText>
        </w:r>
        <w:r w:rsidR="00990F92" w:rsidDel="00E73336">
          <w:fldChar w:fldCharType="end"/>
        </w:r>
        <w:r w:rsidDel="00E73336">
          <w:delText xml:space="preserve">, and </w:delText>
        </w:r>
      </w:del>
      <w:del w:id="633" w:author="Jon Lindsay" w:date="2019-06-12T13:00:00Z">
        <w:r w:rsidDel="005B374C">
          <w:delText>responding with</w:delText>
        </w:r>
      </w:del>
      <w:del w:id="634" w:author="Jon Lindsay" w:date="2019-06-12T13:09:00Z">
        <w:r w:rsidDel="00E73336">
          <w:delText xml:space="preserve"> non-military means </w:delText>
        </w:r>
      </w:del>
      <w:del w:id="635" w:author="Jon Lindsay" w:date="2019-06-12T13:00:00Z">
        <w:r w:rsidDel="005B374C">
          <w:delText xml:space="preserve">where gray zone conflict resists military solutions </w:delText>
        </w:r>
      </w:del>
      <w:del w:id="636" w:author="Jon Lindsay" w:date="2019-06-12T13:09:00Z">
        <w:r w:rsidR="00990F92" w:rsidDel="00E73336">
          <w:fldChar w:fldCharType="begin"/>
        </w:r>
        <w:r w:rsidR="00990F92" w:rsidDel="00E73336">
          <w:delInstrText xml:space="preserve"> HYPERLINK "https://www.zotero.org/google-docs/?8TQfwe" \h </w:delInstrText>
        </w:r>
        <w:r w:rsidR="00990F92" w:rsidDel="00E73336">
          <w:fldChar w:fldCharType="separate"/>
        </w:r>
        <w:r w:rsidDel="00E73336">
          <w:delText>(Galeotti 2016)</w:delText>
        </w:r>
        <w:r w:rsidR="00990F92" w:rsidDel="00E73336">
          <w:fldChar w:fldCharType="end"/>
        </w:r>
        <w:r w:rsidDel="00E73336">
          <w:delText>.</w:delText>
        </w:r>
      </w:del>
      <w:moveToRangeStart w:id="637" w:author="Jon Lindsay" w:date="2019-06-12T12:58:00Z" w:name="move11236744"/>
      <w:moveTo w:id="638" w:author="Jon Lindsay" w:date="2019-06-12T12:58:00Z">
        <w:del w:id="639" w:author="Jon Lindsay" w:date="2019-06-12T13:09:00Z">
          <w:r w:rsidR="005B374C" w:rsidDel="00E73336">
            <w:delText xml:space="preserve">Amidst evolving definitions, a recurring dilemma for policy makers has not been </w:delText>
          </w:r>
          <w:r w:rsidR="005B374C" w:rsidDel="00E73336">
            <w:rPr>
              <w:i/>
            </w:rPr>
            <w:delText>whether</w:delText>
          </w:r>
          <w:r w:rsidR="005B374C" w:rsidDel="00E73336">
            <w:delText xml:space="preserve"> to respond to gray zone aggression, but </w:delText>
          </w:r>
          <w:r w:rsidR="005B374C" w:rsidDel="00E73336">
            <w:rPr>
              <w:i/>
            </w:rPr>
            <w:delText>how</w:delText>
          </w:r>
          <w:r w:rsidR="005B374C" w:rsidDel="00E73336">
            <w:delText>.</w:delText>
          </w:r>
        </w:del>
      </w:moveTo>
      <w:moveToRangeEnd w:id="637"/>
    </w:p>
    <w:p w14:paraId="26C3C950" w14:textId="31A732FA" w:rsidR="00657E08" w:rsidDel="00E73336" w:rsidRDefault="00483D1B">
      <w:pPr>
        <w:spacing w:after="200" w:line="276" w:lineRule="auto"/>
        <w:ind w:left="-15" w:right="0" w:firstLine="0"/>
        <w:rPr>
          <w:del w:id="640" w:author="Jon Lindsay" w:date="2019-06-12T13:10:00Z"/>
        </w:rPr>
        <w:pPrChange w:id="641" w:author="Jon Lindsay" w:date="2019-06-12T13:09:00Z">
          <w:pPr>
            <w:pStyle w:val="Heading2"/>
            <w:spacing w:after="200" w:line="276" w:lineRule="auto"/>
            <w:ind w:left="-15" w:firstLine="0"/>
          </w:pPr>
        </w:pPrChange>
      </w:pPr>
      <w:bookmarkStart w:id="642" w:name="_kr66excyhdrs" w:colFirst="0" w:colLast="0"/>
      <w:bookmarkEnd w:id="642"/>
      <w:del w:id="643" w:author="Jon Lindsay" w:date="2019-06-12T13:09:00Z">
        <w:r w:rsidDel="00E73336">
          <w:delText>Historical Conceptions of Limited War</w:delText>
        </w:r>
      </w:del>
    </w:p>
    <w:p w14:paraId="400EBBE8" w14:textId="1ECD14BF" w:rsidR="00657E08" w:rsidRDefault="00483D1B">
      <w:pPr>
        <w:spacing w:after="200" w:line="276" w:lineRule="auto"/>
        <w:ind w:left="-15" w:right="0" w:firstLine="0"/>
      </w:pPr>
      <w:r>
        <w:t xml:space="preserve">While it is </w:t>
      </w:r>
      <w:del w:id="644" w:author="Jon Lindsay" w:date="2019-06-12T13:09:00Z">
        <w:r w:rsidDel="00E73336">
          <w:delText xml:space="preserve">conventional (and </w:delText>
        </w:r>
      </w:del>
      <w:r>
        <w:t>convenient</w:t>
      </w:r>
      <w:del w:id="645" w:author="Jon Lindsay" w:date="2019-06-12T13:10:00Z">
        <w:r w:rsidDel="00E73336">
          <w:delText>)</w:delText>
        </w:r>
      </w:del>
      <w:r>
        <w:t xml:space="preserve"> to think of peace and war as dichotomous, discrete outcomes, observers have long recognized that tension and violence exist on a spectrum </w:t>
      </w:r>
      <w:hyperlink r:id="rId9">
        <w:r>
          <w:t>(</w:t>
        </w:r>
        <w:proofErr w:type="spellStart"/>
        <w:r>
          <w:t>Lebow</w:t>
        </w:r>
        <w:proofErr w:type="spellEnd"/>
        <w:r>
          <w:t xml:space="preserve"> 2010)</w:t>
        </w:r>
      </w:hyperlink>
      <w:r>
        <w:t xml:space="preserve">, even as the </w:t>
      </w:r>
      <w:del w:id="646" w:author="Jon Lindsay" w:date="2019-06-12T13:11:00Z">
        <w:r w:rsidDel="00E73336">
          <w:delText xml:space="preserve">relevant descriptive </w:delText>
        </w:r>
      </w:del>
      <w:r>
        <w:t xml:space="preserve">language </w:t>
      </w:r>
      <w:ins w:id="647" w:author="Jon Lindsay" w:date="2019-06-12T13:11:00Z">
        <w:r w:rsidR="00E73336">
          <w:t xml:space="preserve">used to describe it </w:t>
        </w:r>
      </w:ins>
      <w:del w:id="648" w:author="Andres Gannon" w:date="2019-04-04T11:01:00Z">
        <w:r w:rsidDel="005C2BF4">
          <w:delText>is often consistent</w:delText>
        </w:r>
      </w:del>
      <w:ins w:id="649" w:author="Andres Gannon" w:date="2019-04-04T11:01:00Z">
        <w:r w:rsidR="005C2BF4">
          <w:t>evolves</w:t>
        </w:r>
      </w:ins>
      <w:r>
        <w:t xml:space="preserve">. The Cold War featured three distinct threads of thought dealing with limited war: aggressive peacetime competition and intelligence operations vis-a-vis the Soviet Union (war limited by ends), conventional war in the shadow of nuclear weapons (war limited by </w:t>
      </w:r>
      <w:del w:id="650" w:author="Jon Lindsay" w:date="2019-06-12T13:12:00Z">
        <w:r w:rsidDel="00E73336">
          <w:delText>costs</w:delText>
        </w:r>
      </w:del>
      <w:ins w:id="651" w:author="Jon Lindsay" w:date="2019-06-12T13:12:00Z">
        <w:r w:rsidR="00E73336">
          <w:t>risks</w:t>
        </w:r>
      </w:ins>
      <w:del w:id="652" w:author="Jon Lindsay" w:date="2019-06-12T13:12:00Z">
        <w:r w:rsidDel="00E73336">
          <w:delText xml:space="preserve"> - i.e., deterrence</w:delText>
        </w:r>
      </w:del>
      <w:r>
        <w:t xml:space="preserve">), and low-intensity conflict with irregular forces (war limited by means). </w:t>
      </w:r>
      <w:del w:id="653" w:author="Jon Lindsay" w:date="2019-06-12T13:13:00Z">
        <w:r w:rsidDel="00E73336">
          <w:delText xml:space="preserve">After the Cold War, </w:delText>
        </w:r>
      </w:del>
      <w:del w:id="654" w:author="Jon Lindsay" w:date="2019-06-12T13:12:00Z">
        <w:r w:rsidDel="00E73336">
          <w:delText xml:space="preserve">only </w:delText>
        </w:r>
      </w:del>
      <w:del w:id="655" w:author="Jon Lindsay" w:date="2019-06-12T13:13:00Z">
        <w:r w:rsidDel="00E73336">
          <w:delText>t</w:delText>
        </w:r>
      </w:del>
      <w:del w:id="656" w:author="Jon Lindsay" w:date="2019-06-13T10:14:00Z">
        <w:r w:rsidDel="00C07CF2">
          <w:delText xml:space="preserve">he last of these received </w:delText>
        </w:r>
      </w:del>
      <w:del w:id="657" w:author="Jon Lindsay" w:date="2019-06-12T13:12:00Z">
        <w:r w:rsidDel="00E73336">
          <w:delText xml:space="preserve">consistent </w:delText>
        </w:r>
      </w:del>
      <w:del w:id="658" w:author="Jon Lindsay" w:date="2019-06-13T10:14:00Z">
        <w:r w:rsidDel="00C07CF2">
          <w:delText>attention</w:delText>
        </w:r>
      </w:del>
      <w:del w:id="659" w:author="Jon Lindsay" w:date="2019-06-12T13:14:00Z">
        <w:r w:rsidDel="00E73336">
          <w:delText xml:space="preserve">, especially after the United States found itself engaged in Afghanistan and Iraq and practitioners began to dust off old texts looking for lessons about counterinsurgency. </w:delText>
        </w:r>
      </w:del>
      <w:del w:id="660" w:author="Jon Lindsay" w:date="2019-06-12T13:15:00Z">
        <w:r w:rsidDel="00E73336">
          <w:delText>The novelty of</w:delText>
        </w:r>
      </w:del>
      <w:del w:id="661" w:author="Jon Lindsay" w:date="2019-06-12T13:16:00Z">
        <w:r w:rsidDel="007B519C">
          <w:delText xml:space="preserve"> gray zone conflict today, involving</w:delText>
        </w:r>
      </w:del>
      <w:del w:id="662" w:author="Jon Lindsay" w:date="2019-06-13T10:14:00Z">
        <w:r w:rsidDel="00C07CF2">
          <w:delText xml:space="preserve"> capable near-peer competitors </w:delText>
        </w:r>
      </w:del>
      <w:del w:id="663" w:author="Jon Lindsay" w:date="2019-06-12T13:16:00Z">
        <w:r w:rsidDel="007B519C">
          <w:delText xml:space="preserve">exploiting new intelligence capabilities, </w:delText>
        </w:r>
      </w:del>
      <w:del w:id="664" w:author="Jon Lindsay" w:date="2019-06-13T10:14:00Z">
        <w:r w:rsidDel="00C07CF2">
          <w:delText xml:space="preserve">in many ways represents a return to the two </w:delText>
        </w:r>
      </w:del>
      <w:del w:id="665" w:author="Jon Lindsay" w:date="2019-06-12T13:16:00Z">
        <w:r w:rsidDel="007B519C">
          <w:delText xml:space="preserve">preceding </w:delText>
        </w:r>
      </w:del>
      <w:del w:id="666" w:author="Jon Lindsay" w:date="2019-06-13T10:14:00Z">
        <w:r w:rsidDel="00C07CF2">
          <w:delText xml:space="preserve">themes. </w:delText>
        </w:r>
      </w:del>
      <w:del w:id="667" w:author="Jon Lindsay" w:date="2019-06-12T13:16:00Z">
        <w:r w:rsidDel="007B519C">
          <w:delText xml:space="preserve">Indeed, one of the key insights that inhabits these earlier literatures, but which to our knowledge was never made explicit, involves the need to distinguish between types of limited war in order to apply appropriate policies. </w:delText>
        </w:r>
      </w:del>
      <w:del w:id="668" w:author="Andres Gannon" w:date="2019-04-04T11:02:00Z">
        <w:r w:rsidDel="005C2BF4">
          <w:delText>Treating a war of limited ends as one limited by costs or vice versa invites failure.</w:delText>
        </w:r>
      </w:del>
    </w:p>
    <w:p w14:paraId="104B95D1" w14:textId="77777777" w:rsidR="00657E08" w:rsidRDefault="00483D1B">
      <w:pPr>
        <w:pStyle w:val="Heading2"/>
        <w:pPrChange w:id="669" w:author="Jon Lindsay" w:date="2019-06-12T13:41:00Z">
          <w:pPr>
            <w:pStyle w:val="Heading3"/>
            <w:spacing w:after="200" w:line="276" w:lineRule="auto"/>
          </w:pPr>
        </w:pPrChange>
      </w:pPr>
      <w:bookmarkStart w:id="670" w:name="_qmjz1equ8oin" w:colFirst="0" w:colLast="0"/>
      <w:bookmarkEnd w:id="670"/>
      <w:r>
        <w:t>Wars Limited by Ends</w:t>
      </w:r>
    </w:p>
    <w:p w14:paraId="3EBF20EF" w14:textId="337B524C" w:rsidR="00657E08" w:rsidRDefault="00483D1B">
      <w:pPr>
        <w:spacing w:after="200" w:line="276" w:lineRule="auto"/>
        <w:ind w:firstLine="0"/>
      </w:pPr>
      <w:del w:id="671" w:author="Jon Lindsay" w:date="2019-06-12T13:31:00Z">
        <w:r w:rsidDel="008A1863">
          <w:delText>In a government memorandum</w:delText>
        </w:r>
      </w:del>
      <w:ins w:id="672" w:author="Jon Lindsay" w:date="2019-06-12T13:31:00Z">
        <w:r w:rsidR="008A1863">
          <w:t>In the early days of the Cold War</w:t>
        </w:r>
      </w:ins>
      <w:r>
        <w:t xml:space="preserve">, George Kennan </w:t>
      </w:r>
      <w:del w:id="673" w:author="Andres Gannon" w:date="2019-04-04T10:58:00Z">
        <w:r w:rsidDel="005C2BF4">
          <w:delText>(</w:delText>
        </w:r>
      </w:del>
      <w:del w:id="674" w:author="Jon Lindsay" w:date="2019-06-12T13:32:00Z">
        <w:r w:rsidR="001C1071" w:rsidDel="004B1A61">
          <w:fldChar w:fldCharType="begin"/>
        </w:r>
        <w:r w:rsidR="001C1071" w:rsidDel="004B1A61">
          <w:delInstrText xml:space="preserve"> HYPERLINK "https://www.zotero.org/google-docs/?QI5R2R" \h </w:delInstrText>
        </w:r>
        <w:r w:rsidR="001C1071" w:rsidDel="004B1A61">
          <w:fldChar w:fldCharType="separate"/>
        </w:r>
        <w:r w:rsidDel="004B1A61">
          <w:delText>(Kennan 1948)</w:delText>
        </w:r>
        <w:r w:rsidR="001C1071" w:rsidDel="004B1A61">
          <w:fldChar w:fldCharType="end"/>
        </w:r>
        <w:r w:rsidDel="004B1A61">
          <w:delText xml:space="preserve"> </w:delText>
        </w:r>
        <w:r w:rsidDel="008A1863">
          <w:delText xml:space="preserve">discussed </w:delText>
        </w:r>
      </w:del>
      <w:ins w:id="675" w:author="Jon Lindsay" w:date="2019-06-12T13:32:00Z">
        <w:r w:rsidR="008A1863">
          <w:t xml:space="preserve">wrote a memorandum </w:t>
        </w:r>
      </w:ins>
      <w:del w:id="676" w:author="Jon Lindsay" w:date="2019-06-12T13:32:00Z">
        <w:r w:rsidDel="008A1863">
          <w:delText>limited war between peer competitors when he</w:delText>
        </w:r>
      </w:del>
      <w:ins w:id="677" w:author="Jon Lindsay" w:date="2019-06-12T13:32:00Z">
        <w:r w:rsidR="008A1863">
          <w:t>that</w:t>
        </w:r>
      </w:ins>
      <w:r>
        <w:t xml:space="preserve"> emphasized that both overt and covert political warfare could play a role in </w:t>
      </w:r>
      <w:del w:id="678" w:author="Jon Lindsay" w:date="2019-06-12T13:32:00Z">
        <w:r w:rsidDel="008A1863">
          <w:delText xml:space="preserve">Western </w:delText>
        </w:r>
      </w:del>
      <w:r>
        <w:t>long-term strategic competition with the Soviet Union.</w:t>
      </w:r>
    </w:p>
    <w:p w14:paraId="455F3888" w14:textId="0CAB6C9E" w:rsidR="00657E08" w:rsidRDefault="00483D1B">
      <w:pPr>
        <w:spacing w:after="200" w:line="276" w:lineRule="auto"/>
        <w:ind w:left="360" w:right="360" w:firstLine="0"/>
      </w:pPr>
      <w:r>
        <w:t>Political warfare is the logical application of Clausewitz’s doctrine in time of peace. 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w:t>
      </w:r>
      <w:ins w:id="679" w:author="Jon Lindsay" w:date="2019-06-12T13:32:00Z">
        <w:r w:rsidR="004B1A61">
          <w:t xml:space="preserve"> </w:t>
        </w:r>
        <w:r w:rsidR="004B1A61">
          <w:fldChar w:fldCharType="begin"/>
        </w:r>
        <w:r w:rsidR="004B1A61">
          <w:instrText xml:space="preserve"> HYPERLINK "https://www.zotero.org/google-docs/?QI5R2R" \h </w:instrText>
        </w:r>
        <w:r w:rsidR="004B1A61">
          <w:fldChar w:fldCharType="separate"/>
        </w:r>
        <w:r w:rsidR="004B1A61">
          <w:t>(Kennan 1948)</w:t>
        </w:r>
        <w:r w:rsidR="004B1A61">
          <w:fldChar w:fldCharType="end"/>
        </w:r>
      </w:ins>
      <w:r>
        <w:t>.</w:t>
      </w:r>
    </w:p>
    <w:p w14:paraId="71088CB9" w14:textId="182B0B84" w:rsidR="00657E08" w:rsidRDefault="00483D1B">
      <w:pPr>
        <w:spacing w:after="200" w:line="276" w:lineRule="auto"/>
        <w:ind w:firstLine="0"/>
      </w:pPr>
      <w:r>
        <w:t xml:space="preserve">The emphasis on limited political objectives over military operations represented </w:t>
      </w:r>
      <w:del w:id="680" w:author="Jon Lindsay" w:date="2019-06-12T13:33:00Z">
        <w:r w:rsidDel="004B1A61">
          <w:delText xml:space="preserve">the </w:delText>
        </w:r>
      </w:del>
      <w:ins w:id="681" w:author="Jon Lindsay" w:date="2019-06-12T13:33:00Z">
        <w:r w:rsidR="004B1A61">
          <w:t xml:space="preserve">an important </w:t>
        </w:r>
      </w:ins>
      <w:del w:id="682" w:author="Jon Lindsay" w:date="2019-06-12T13:33:00Z">
        <w:r w:rsidDel="004B1A61">
          <w:delText xml:space="preserve">key </w:delText>
        </w:r>
      </w:del>
      <w:r>
        <w:t>shift in thinking</w:t>
      </w:r>
      <w:del w:id="683" w:author="Jon Lindsay" w:date="2019-06-12T13:33:00Z">
        <w:r w:rsidDel="004B1A61">
          <w:delText xml:space="preserve"> about limited war</w:delText>
        </w:r>
      </w:del>
      <w:r>
        <w:t xml:space="preserve">. The Korean War exemplified an underappreciated type of war fought to achieve political ends short of traditional military victory despite having the capability to do so (Osgood 1969; Wagner 2000). </w:t>
      </w:r>
      <w:del w:id="684" w:author="Jon Lindsay" w:date="2019-06-12T13:33:00Z">
        <w:r w:rsidDel="004B1A61">
          <w:delText>Even at this time</w:delText>
        </w:r>
      </w:del>
      <w:ins w:id="685" w:author="Jon Lindsay" w:date="2019-06-12T13:34:00Z">
        <w:r w:rsidR="004B1A61">
          <w:t>Contemporary</w:t>
        </w:r>
      </w:ins>
      <w:ins w:id="686" w:author="Jon Lindsay" w:date="2019-06-12T13:33:00Z">
        <w:r w:rsidR="004B1A61">
          <w:t xml:space="preserve"> treatment understood</w:t>
        </w:r>
      </w:ins>
      <w:del w:id="687" w:author="Jon Lindsay" w:date="2019-06-12T13:34:00Z">
        <w:r w:rsidDel="004B1A61">
          <w:delText>,</w:delText>
        </w:r>
      </w:del>
      <w:r>
        <w:t xml:space="preserve"> </w:t>
      </w:r>
      <w:r>
        <w:lastRenderedPageBreak/>
        <w:t xml:space="preserve">limited war </w:t>
      </w:r>
      <w:del w:id="688" w:author="Jon Lindsay" w:date="2019-06-12T13:34:00Z">
        <w:r w:rsidDel="004B1A61">
          <w:delText xml:space="preserve">was understood </w:delText>
        </w:r>
      </w:del>
      <w:r>
        <w:t xml:space="preserve">as </w:t>
      </w:r>
      <w:del w:id="689" w:author="Jon Lindsay" w:date="2019-06-12T13:34:00Z">
        <w:r w:rsidDel="004B1A61">
          <w:delText xml:space="preserve">occurring </w:delText>
        </w:r>
      </w:del>
      <w:ins w:id="690" w:author="Jon Lindsay" w:date="2019-06-12T13:34:00Z">
        <w:r w:rsidR="004B1A61">
          <w:t xml:space="preserve">a conflict </w:t>
        </w:r>
      </w:ins>
      <w:del w:id="691" w:author="Jon Lindsay" w:date="2019-06-12T13:34:00Z">
        <w:r w:rsidDel="004B1A61">
          <w:delText xml:space="preserve">when </w:delText>
        </w:r>
      </w:del>
      <w:ins w:id="692" w:author="Jon Lindsay" w:date="2019-06-12T13:34:00Z">
        <w:r w:rsidR="004B1A61">
          <w:t xml:space="preserve">between </w:t>
        </w:r>
      </w:ins>
      <w:r>
        <w:t xml:space="preserve">actors </w:t>
      </w:r>
      <w:ins w:id="693" w:author="Jon Lindsay" w:date="2019-06-12T13:34:00Z">
        <w:r w:rsidR="004B1A61">
          <w:t xml:space="preserve">who </w:t>
        </w:r>
      </w:ins>
      <w:r>
        <w:t xml:space="preserve">had the capacity to increase </w:t>
      </w:r>
      <w:del w:id="694" w:author="Jon Lindsay" w:date="2019-06-12T13:34:00Z">
        <w:r w:rsidDel="004B1A61">
          <w:delText xml:space="preserve">their </w:delText>
        </w:r>
      </w:del>
      <w:ins w:id="695" w:author="Jon Lindsay" w:date="2019-06-12T13:34:00Z">
        <w:r w:rsidR="004B1A61">
          <w:t xml:space="preserve">battlefield </w:t>
        </w:r>
      </w:ins>
      <w:r>
        <w:t xml:space="preserve">commitment but did not want to do so, creating a third option short of major war </w:t>
      </w:r>
      <w:del w:id="696" w:author="Jon Lindsay" w:date="2019-06-12T13:34:00Z">
        <w:r w:rsidDel="004B1A61">
          <w:delText xml:space="preserve">and </w:delText>
        </w:r>
      </w:del>
      <w:ins w:id="697" w:author="Jon Lindsay" w:date="2019-06-12T13:34:00Z">
        <w:r w:rsidR="004B1A61">
          <w:t xml:space="preserve">yet </w:t>
        </w:r>
      </w:ins>
      <w:r>
        <w:t xml:space="preserve">beyond acquiescence (Kissinger 1955; Brodie 1957; Kissinger 1957). Kissinger and Osgood tried to figure out ways to conduct limited war and avoid escalation by restricting targets and weapons systems </w:t>
      </w:r>
      <w:del w:id="698" w:author="Jon Lindsay" w:date="2019-06-12T13:35:00Z">
        <w:r w:rsidDel="004B1A61">
          <w:delText>as well as applying techniques to limit</w:delText>
        </w:r>
      </w:del>
      <w:ins w:id="699" w:author="Jon Lindsay" w:date="2019-06-12T13:35:00Z">
        <w:r w:rsidR="004B1A61">
          <w:t>or limiting</w:t>
        </w:r>
      </w:ins>
      <w:r>
        <w:t xml:space="preserve"> the geographic scope of conflict (Woodman 1991). </w:t>
      </w:r>
      <w:del w:id="700" w:author="Jon Lindsay" w:date="2019-06-12T13:35:00Z">
        <w:r w:rsidDel="004B1A61">
          <w:delText>Clearly, there are difficulties in maintaining this third option</w:delText>
        </w:r>
      </w:del>
      <w:ins w:id="701" w:author="Jon Lindsay" w:date="2019-06-12T13:36:00Z">
        <w:r w:rsidR="004B1A61">
          <w:t xml:space="preserve">This form of war, ironically, </w:t>
        </w:r>
      </w:ins>
      <w:ins w:id="702" w:author="Jon Lindsay" w:date="2019-06-12T13:37:00Z">
        <w:r w:rsidR="004B1A61">
          <w:t xml:space="preserve">and challengingly, </w:t>
        </w:r>
      </w:ins>
      <w:ins w:id="703" w:author="Jon Lindsay" w:date="2019-06-12T13:36:00Z">
        <w:r w:rsidR="004B1A61">
          <w:t>required some tacit agreement or common conjecture among adversaries to limit the scope of war</w:t>
        </w:r>
      </w:ins>
      <w:del w:id="704" w:author="Jon Lindsay" w:date="2019-06-12T13:37:00Z">
        <w:r w:rsidDel="004B1A61">
          <w:delText>. Mutual recognition of the limits to conflict must be common conjecture among adversaries</w:delText>
        </w:r>
      </w:del>
      <w:r>
        <w:t xml:space="preserve"> (Schelling 1957). During the Vietnam </w:t>
      </w:r>
      <w:proofErr w:type="gramStart"/>
      <w:r>
        <w:t>war</w:t>
      </w:r>
      <w:proofErr w:type="gramEnd"/>
      <w:r>
        <w:t>,</w:t>
      </w:r>
      <w:ins w:id="705" w:author="Jon Lindsay" w:date="2019-06-12T13:38:00Z">
        <w:r w:rsidR="004B1A61">
          <w:t xml:space="preserve"> for instance,</w:t>
        </w:r>
      </w:ins>
      <w:r>
        <w:t xml:space="preserve"> the North Vietnamese leadership was prepared to escalate conflict </w:t>
      </w:r>
      <w:del w:id="706" w:author="Jon Lindsay" w:date="2019-06-12T13:38:00Z">
        <w:r w:rsidDel="004B1A61">
          <w:delText>despite efforts by</w:delText>
        </w:r>
      </w:del>
      <w:ins w:id="707" w:author="Jon Lindsay" w:date="2019-06-12T13:38:00Z">
        <w:r w:rsidR="004B1A61">
          <w:t>even as</w:t>
        </w:r>
      </w:ins>
      <w:r>
        <w:t xml:space="preserve"> China and the Soviet Union</w:t>
      </w:r>
      <w:ins w:id="708" w:author="Jon Lindsay" w:date="2019-06-12T13:38:00Z">
        <w:r w:rsidR="004B1A61">
          <w:t xml:space="preserve"> worked</w:t>
        </w:r>
      </w:ins>
      <w:r>
        <w:t xml:space="preserve"> to restrain their ally (Carver 1986).</w:t>
      </w:r>
    </w:p>
    <w:p w14:paraId="700B94CF" w14:textId="61074298" w:rsidR="00657E08" w:rsidRDefault="00483D1B">
      <w:pPr>
        <w:pStyle w:val="Heading2"/>
        <w:pPrChange w:id="709" w:author="Jon Lindsay" w:date="2019-06-12T13:41:00Z">
          <w:pPr>
            <w:pStyle w:val="Heading3"/>
            <w:spacing w:after="200" w:line="276" w:lineRule="auto"/>
            <w:ind w:left="-15" w:firstLine="0"/>
          </w:pPr>
        </w:pPrChange>
      </w:pPr>
      <w:bookmarkStart w:id="710" w:name="_6br7v1wizhuh" w:colFirst="0" w:colLast="0"/>
      <w:bookmarkEnd w:id="710"/>
      <w:r>
        <w:t xml:space="preserve">Wars Limited by </w:t>
      </w:r>
      <w:commentRangeStart w:id="711"/>
      <w:del w:id="712" w:author="Jon Lindsay" w:date="2019-06-12T13:39:00Z">
        <w:r w:rsidDel="004B1A61">
          <w:delText>Costs -- Deterrence Contests</w:delText>
        </w:r>
      </w:del>
      <w:ins w:id="713" w:author="Jon Lindsay" w:date="2019-06-12T13:39:00Z">
        <w:r w:rsidR="004B1A61">
          <w:t>Risk</w:t>
        </w:r>
        <w:commentRangeEnd w:id="711"/>
        <w:r w:rsidR="004B1A61">
          <w:rPr>
            <w:rStyle w:val="CommentReference"/>
            <w:b w:val="0"/>
            <w:color w:val="auto"/>
          </w:rPr>
          <w:commentReference w:id="711"/>
        </w:r>
      </w:ins>
    </w:p>
    <w:p w14:paraId="6961AFB3" w14:textId="77777777" w:rsidR="00C07CF2" w:rsidRDefault="00483D1B">
      <w:pPr>
        <w:spacing w:after="200" w:line="276" w:lineRule="auto"/>
        <w:ind w:left="-15" w:right="0" w:firstLine="0"/>
        <w:rPr>
          <w:ins w:id="714" w:author="Jon Lindsay" w:date="2019-06-13T10:08:00Z"/>
        </w:rPr>
        <w:pPrChange w:id="715" w:author="Jon Lindsay" w:date="2019-06-13T10:08:00Z">
          <w:pPr>
            <w:spacing w:after="200" w:line="276" w:lineRule="auto"/>
            <w:ind w:left="-15" w:firstLine="0"/>
          </w:pPr>
        </w:pPrChange>
      </w:pPr>
      <w:r>
        <w:t xml:space="preserve">Cold War strategists advanced the notion of “the stability-instability paradox” (Snyder 1965; Jervis 1984) to explain how incentives for engaging in conflict at lower levels of intensity or in peripheral theaters arise out of disincentives for initiating major nuclear war (or even major conventional war). According to Snyder (1965), “nuclear technology introduced a new form of intent-perception and a new form of uncertainty — that concerning what types of military capability the opponent was likely to use and what degree of violence he was willing to risk or accept.” </w:t>
      </w:r>
      <w:del w:id="716" w:author="Jon Lindsay" w:date="2019-06-12T13:44:00Z">
        <w:r w:rsidDel="00B20265">
          <w:delText>While there are strategic benefits that come from</w:delText>
        </w:r>
      </w:del>
      <w:del w:id="717" w:author="Jon Lindsay" w:date="2019-06-12T13:45:00Z">
        <w:r w:rsidDel="00B20265">
          <w:delText xml:space="preserve"> “weakening the enemy with</w:delText>
        </w:r>
        <w:commentRangeStart w:id="718"/>
        <w:r w:rsidDel="00B20265">
          <w:delText xml:space="preserve"> pricks instead of blows</w:delText>
        </w:r>
        <w:commentRangeEnd w:id="718"/>
        <w:r w:rsidR="00B20265" w:rsidDel="00B20265">
          <w:rPr>
            <w:rStyle w:val="CommentReference"/>
          </w:rPr>
          <w:commentReference w:id="718"/>
        </w:r>
        <w:r w:rsidDel="00B20265">
          <w:delText xml:space="preserve">” (Hart 1954), there are also risks to this approach in the nuclear era. </w:delText>
        </w:r>
      </w:del>
      <w:r>
        <w:t xml:space="preserve">The presence of nuclear weapons might prevent world war, but it could simultaneously encourage localized aggression or smaller, more limited conflicts (Russell 2003; Sagan and Waltz 2003; </w:t>
      </w:r>
      <w:proofErr w:type="spellStart"/>
      <w:r>
        <w:t>Kapur</w:t>
      </w:r>
      <w:proofErr w:type="spellEnd"/>
      <w:r>
        <w:t xml:space="preserve"> 2007). </w:t>
      </w:r>
      <w:ins w:id="719" w:author="Jon Lindsay" w:date="2019-06-12T13:45:00Z">
        <w:r w:rsidR="00B20265">
          <w:t>At the same time, the feasibility of “weakening the enemy with</w:t>
        </w:r>
        <w:commentRangeStart w:id="720"/>
        <w:r w:rsidR="00B20265">
          <w:t xml:space="preserve"> pricks instead of blows</w:t>
        </w:r>
        <w:commentRangeEnd w:id="720"/>
        <w:r w:rsidR="00B20265">
          <w:rPr>
            <w:rStyle w:val="CommentReference"/>
          </w:rPr>
          <w:commentReference w:id="720"/>
        </w:r>
        <w:r w:rsidR="00B20265">
          <w:t xml:space="preserve">” (Hart 1954) is limited by the implicit risk of nuclear escalation. </w:t>
        </w:r>
      </w:ins>
      <w:r>
        <w:t xml:space="preserve">Modern </w:t>
      </w:r>
      <w:ins w:id="721" w:author="Andres Gannon" w:date="2019-04-04T11:00:00Z">
        <w:r w:rsidR="005C2BF4">
          <w:t xml:space="preserve">empirical </w:t>
        </w:r>
      </w:ins>
      <w:r>
        <w:t>elaborations of</w:t>
      </w:r>
      <w:ins w:id="722" w:author="Jon Lindsay" w:date="2019-06-12T13:57:00Z">
        <w:r w:rsidR="00412897">
          <w:t xml:space="preserve"> the</w:t>
        </w:r>
      </w:ins>
      <w:r>
        <w:t xml:space="preserve"> stability-instability </w:t>
      </w:r>
      <w:ins w:id="723" w:author="Jon Lindsay" w:date="2019-06-12T13:57:00Z">
        <w:r w:rsidR="00412897">
          <w:t xml:space="preserve">paradox </w:t>
        </w:r>
      </w:ins>
      <w:r>
        <w:t xml:space="preserve">analyze </w:t>
      </w:r>
      <w:del w:id="724" w:author="Jon Lindsay" w:date="2019-06-12T13:57:00Z">
        <w:r w:rsidDel="00412897">
          <w:delText xml:space="preserve">the situation </w:delText>
        </w:r>
      </w:del>
      <w:ins w:id="725" w:author="Jon Lindsay" w:date="2019-06-12T13:57:00Z">
        <w:r w:rsidR="00412897">
          <w:t xml:space="preserve">it </w:t>
        </w:r>
      </w:ins>
      <w:r>
        <w:t>quantitatively (</w:t>
      </w:r>
      <w:proofErr w:type="spellStart"/>
      <w:r>
        <w:t>Rauchhaus</w:t>
      </w:r>
      <w:proofErr w:type="spellEnd"/>
      <w:r>
        <w:t xml:space="preserve"> 2009; Early and </w:t>
      </w:r>
      <w:proofErr w:type="spellStart"/>
      <w:r>
        <w:t>Asal</w:t>
      </w:r>
      <w:proofErr w:type="spellEnd"/>
      <w:r>
        <w:t xml:space="preserve"> 2018) or in specific </w:t>
      </w:r>
      <w:ins w:id="726" w:author="Jon Lindsay" w:date="2019-06-12T13:57:00Z">
        <w:r w:rsidR="00412897">
          <w:t xml:space="preserve">regional </w:t>
        </w:r>
      </w:ins>
      <w:r>
        <w:t>contexts</w:t>
      </w:r>
      <w:del w:id="727" w:author="Jon Lindsay" w:date="2019-06-12T13:57:00Z">
        <w:r w:rsidDel="00412897">
          <w:delText>, like India and Pakistan</w:delText>
        </w:r>
      </w:del>
      <w:r>
        <w:t xml:space="preserve"> (</w:t>
      </w:r>
      <w:proofErr w:type="spellStart"/>
      <w:r>
        <w:t>Ganguly</w:t>
      </w:r>
      <w:proofErr w:type="spellEnd"/>
      <w:r>
        <w:t xml:space="preserve"> 1995; </w:t>
      </w:r>
      <w:proofErr w:type="spellStart"/>
      <w:r>
        <w:t>Raghavan</w:t>
      </w:r>
      <w:proofErr w:type="spellEnd"/>
      <w:r>
        <w:t xml:space="preserve"> 2001</w:t>
      </w:r>
      <w:ins w:id="728" w:author="Jon Lindsay" w:date="2019-06-12T14:00:00Z">
        <w:r w:rsidR="00412897">
          <w:t xml:space="preserve">; </w:t>
        </w:r>
        <w:commentRangeStart w:id="729"/>
        <w:proofErr w:type="spellStart"/>
        <w:r w:rsidR="00412897">
          <w:t>Roehrig</w:t>
        </w:r>
        <w:proofErr w:type="spellEnd"/>
        <w:r w:rsidR="00412897">
          <w:t xml:space="preserve"> 2016</w:t>
        </w:r>
        <w:commentRangeEnd w:id="729"/>
        <w:r w:rsidR="00412897">
          <w:rPr>
            <w:rStyle w:val="CommentReference"/>
          </w:rPr>
          <w:commentReference w:id="729"/>
        </w:r>
      </w:ins>
      <w:r>
        <w:t xml:space="preserve">). </w:t>
      </w:r>
    </w:p>
    <w:p w14:paraId="5344CE02" w14:textId="3AB626E6" w:rsidR="00C07CF2" w:rsidRDefault="005C2BF4">
      <w:pPr>
        <w:spacing w:after="200" w:line="276" w:lineRule="auto"/>
        <w:ind w:left="-15" w:right="0" w:firstLine="0"/>
        <w:rPr>
          <w:ins w:id="730" w:author="Jon Lindsay" w:date="2019-06-13T10:06:00Z"/>
        </w:rPr>
        <w:pPrChange w:id="731" w:author="Jon Lindsay" w:date="2019-06-13T10:08:00Z">
          <w:pPr>
            <w:spacing w:after="200" w:line="276" w:lineRule="auto"/>
            <w:ind w:left="-15" w:firstLine="0"/>
          </w:pPr>
        </w:pPrChange>
      </w:pPr>
      <w:ins w:id="732" w:author="Andres Gannon" w:date="2019-04-04T11:00:00Z">
        <w:del w:id="733" w:author="Jon Lindsay" w:date="2019-06-12T13:59:00Z">
          <w:r w:rsidDel="00412897">
            <w:delText>Yet</w:delText>
          </w:r>
        </w:del>
      </w:ins>
      <w:ins w:id="734" w:author="Andres Gannon" w:date="2019-04-04T11:01:00Z">
        <w:del w:id="735" w:author="Jon Lindsay" w:date="2019-06-12T13:59:00Z">
          <w:r w:rsidDel="00412897">
            <w:delText xml:space="preserve"> </w:delText>
          </w:r>
        </w:del>
      </w:ins>
      <w:del w:id="736" w:author="Jon Lindsay" w:date="2019-06-12T13:59:00Z">
        <w:r w:rsidR="00483D1B" w:rsidDel="00412897">
          <w:delText>R</w:delText>
        </w:r>
      </w:del>
      <w:ins w:id="737" w:author="Andres Gannon" w:date="2019-04-04T11:01:00Z">
        <w:del w:id="738" w:author="Jon Lindsay" w:date="2019-06-12T13:59:00Z">
          <w:r w:rsidDel="00412897">
            <w:delText>r</w:delText>
          </w:r>
        </w:del>
      </w:ins>
      <w:del w:id="739" w:author="Jon Lindsay" w:date="2019-06-12T13:59:00Z">
        <w:r w:rsidR="00483D1B" w:rsidDel="00412897">
          <w:delText>ecent studies criticize stability-instability because the theory and practice are out of sync</w:delText>
        </w:r>
      </w:del>
      <w:ins w:id="740" w:author="Andres Gannon" w:date="2019-04-04T11:00:00Z">
        <w:del w:id="741" w:author="Jon Lindsay" w:date="2019-06-12T13:59:00Z">
          <w:r w:rsidDel="00412897">
            <w:delText>, pointing</w:delText>
          </w:r>
        </w:del>
      </w:ins>
      <w:ins w:id="742" w:author="Jon Lindsay" w:date="2019-06-12T13:59:00Z">
        <w:r w:rsidR="00412897">
          <w:t>Recent formalizations</w:t>
        </w:r>
      </w:ins>
      <w:ins w:id="743" w:author="Jon Lindsay" w:date="2019-06-13T10:09:00Z">
        <w:r w:rsidR="00C07CF2">
          <w:t xml:space="preserve"> of limited conflict in the shadow of major war</w:t>
        </w:r>
      </w:ins>
      <w:ins w:id="744" w:author="Jon Lindsay" w:date="2019-06-12T13:59:00Z">
        <w:r w:rsidR="00412897">
          <w:t xml:space="preserve"> point</w:t>
        </w:r>
      </w:ins>
      <w:ins w:id="745" w:author="Andres Gannon" w:date="2019-04-04T11:00:00Z">
        <w:r>
          <w:t xml:space="preserve"> to the need for updated</w:t>
        </w:r>
      </w:ins>
      <w:r w:rsidR="00483D1B">
        <w:t xml:space="preserve"> </w:t>
      </w:r>
      <w:ins w:id="746" w:author="Andres Gannon" w:date="2019-04-04T11:00:00Z">
        <w:r>
          <w:t>conceptions of deterrence</w:t>
        </w:r>
        <w:del w:id="747" w:author="Jon Lindsay" w:date="2019-06-13T10:08:00Z">
          <w:r w:rsidDel="00C07CF2">
            <w:delText xml:space="preserve"> </w:delText>
          </w:r>
        </w:del>
      </w:ins>
      <w:del w:id="748" w:author="Jon Lindsay" w:date="2019-06-13T10:08:00Z">
        <w:r w:rsidR="00483D1B" w:rsidDel="00C07CF2">
          <w:delText>(Powell 2015; Schram 2019)</w:delText>
        </w:r>
      </w:del>
      <w:r w:rsidR="00483D1B">
        <w:t>.</w:t>
      </w:r>
      <w:ins w:id="749" w:author="Jon Lindsay" w:date="2019-06-13T10:08:00Z">
        <w:r w:rsidR="00C07CF2">
          <w:t xml:space="preserve"> Schelling (1966) argued that “the main consequence of limited war, and potentially a main purpose for engaging in it, is to raise the risk of larger war.” Gray zone </w:t>
        </w:r>
      </w:ins>
      <w:ins w:id="750" w:author="Jon Lindsay" w:date="2019-06-13T10:09:00Z">
        <w:r w:rsidR="00C07CF2">
          <w:t xml:space="preserve">conflict </w:t>
        </w:r>
      </w:ins>
      <w:ins w:id="751" w:author="Jon Lindsay" w:date="2019-06-13T10:08:00Z">
        <w:r w:rsidR="00C07CF2">
          <w:t xml:space="preserve">poses a different relationship in which a capable actor may choose to engage in limited war precisely to </w:t>
        </w:r>
        <w:r w:rsidR="00C07CF2">
          <w:rPr>
            <w:i/>
          </w:rPr>
          <w:t xml:space="preserve">lower </w:t>
        </w:r>
        <w:r w:rsidR="00C07CF2">
          <w:t>the risk of larger war (</w:t>
        </w:r>
        <w:proofErr w:type="spellStart"/>
        <w:r w:rsidR="00C07CF2">
          <w:t>Schram</w:t>
        </w:r>
        <w:proofErr w:type="spellEnd"/>
        <w:r w:rsidR="00C07CF2">
          <w:t xml:space="preserve"> 2019). As Powell states, “the amount of power the challenger brings to bear affects the stability of the conflict. More specifically, how much power the challenger brings to bear limits how much risk the defender can generate” (Powell 2015). Mutually constrained actors pursue (and resist) aggression furtively, so as to protect broader cooperative or compatible goals.</w:t>
        </w:r>
      </w:ins>
    </w:p>
    <w:p w14:paraId="0758AFEE" w14:textId="448057A1" w:rsidR="00657E08" w:rsidRDefault="00C07CF2">
      <w:pPr>
        <w:spacing w:after="200" w:line="276" w:lineRule="auto"/>
        <w:ind w:left="-15" w:firstLine="0"/>
      </w:pPr>
      <w:moveToRangeStart w:id="752" w:author="Jon Lindsay" w:date="2019-06-13T10:06:00Z" w:name="move11312830"/>
      <w:moveTo w:id="753" w:author="Jon Lindsay" w:date="2019-06-13T10:06:00Z">
        <w:r>
          <w:t xml:space="preserve">In a sense, deterrence is ultimately a strategy to buy time against an adversary committed to changing the status quo. George and Smoke (1989) raise the issue of “designing around” deterrence as adversaries consider options that “offers an opportunity for gain while minimizing the risk of an unwanted response by the defender” (George and Smoke 1974, 1989). Sometimes this can result in serious fighting as when Egypt “designed around” Israel’s deterrent in 1973 (Stein 1989). Even so, “designing around” deterrence is a perverse </w:t>
        </w:r>
        <w:r>
          <w:lastRenderedPageBreak/>
          <w:t xml:space="preserve">symptom of its success if the adversary limits its means and aims, even in cases where the target panics and fears that the attacker’s aims are not limited (as Israel did). Others share this perspective. Lieberman (2012) argues that “designing around” is a sign of successful deterrence because an adversary has shaped its challenge in response to the anticipated reaction of the defender. </w:t>
        </w:r>
      </w:moveTo>
      <w:moveToRangeEnd w:id="752"/>
      <w:del w:id="754" w:author="Andres Gannon" w:date="2019-04-04T11:00:00Z">
        <w:r w:rsidR="00483D1B" w:rsidDel="005C2BF4">
          <w:delText xml:space="preserve"> Powell thus develops a formal model of stability-instability based on positive and negative correlations between power and risk (Powell 2015). </w:delText>
        </w:r>
      </w:del>
    </w:p>
    <w:p w14:paraId="7061F222" w14:textId="77777777" w:rsidR="00657E08" w:rsidRDefault="00483D1B">
      <w:pPr>
        <w:pStyle w:val="Heading2"/>
        <w:pPrChange w:id="755" w:author="Jon Lindsay" w:date="2019-06-12T14:01:00Z">
          <w:pPr>
            <w:pStyle w:val="Heading3"/>
          </w:pPr>
        </w:pPrChange>
      </w:pPr>
      <w:bookmarkStart w:id="756" w:name="_h9izm43h2a15" w:colFirst="0" w:colLast="0"/>
      <w:bookmarkEnd w:id="756"/>
      <w:r>
        <w:t>Wars Limited by Means</w:t>
      </w:r>
    </w:p>
    <w:p w14:paraId="4EE985A9" w14:textId="77777777" w:rsidR="00FB0630" w:rsidRDefault="00483D1B">
      <w:pPr>
        <w:spacing w:after="200" w:line="276" w:lineRule="auto"/>
        <w:ind w:left="-15" w:firstLine="0"/>
        <w:rPr>
          <w:ins w:id="757" w:author="Jon Lindsay" w:date="2019-06-13T10:15:00Z"/>
        </w:rPr>
        <w:pPrChange w:id="758" w:author="Jon Lindsay" w:date="2019-06-13T10:15:00Z">
          <w:pPr>
            <w:spacing w:after="200" w:line="276" w:lineRule="auto"/>
            <w:ind w:firstLine="0"/>
          </w:pPr>
        </w:pPrChange>
      </w:pPr>
      <w:del w:id="759" w:author="Jon Lindsay" w:date="2019-06-13T10:10:00Z">
        <w:r w:rsidRPr="00721491" w:rsidDel="00C07CF2">
          <w:delText xml:space="preserve">The primary </w:delText>
        </w:r>
      </w:del>
      <w:del w:id="760" w:author="Jon Lindsay" w:date="2019-06-13T00:36:00Z">
        <w:r w:rsidRPr="00721491" w:rsidDel="0029769F">
          <w:delText xml:space="preserve">examples </w:delText>
        </w:r>
      </w:del>
      <w:del w:id="761" w:author="Jon Lindsay" w:date="2019-06-13T10:10:00Z">
        <w:r w:rsidRPr="00721491" w:rsidDel="00C07CF2">
          <w:delText>of the stability-instability paradox</w:delText>
        </w:r>
      </w:del>
      <w:del w:id="762" w:author="Jon Lindsay" w:date="2019-06-13T00:36:00Z">
        <w:r w:rsidRPr="00721491" w:rsidDel="0029769F">
          <w:delText xml:space="preserve"> </w:delText>
        </w:r>
      </w:del>
      <w:del w:id="763" w:author="Jon Lindsay" w:date="2019-06-13T10:10:00Z">
        <w:r w:rsidRPr="00721491" w:rsidDel="00C07CF2">
          <w:delText xml:space="preserve">during the </w:delText>
        </w:r>
      </w:del>
      <w:ins w:id="764" w:author="Jon Lindsay" w:date="2019-06-13T10:10:00Z">
        <w:r w:rsidR="00C07CF2">
          <w:t xml:space="preserve">The </w:t>
        </w:r>
      </w:ins>
      <w:r w:rsidRPr="00721491">
        <w:t xml:space="preserve">Cold War </w:t>
      </w:r>
      <w:del w:id="765" w:author="Jon Lindsay" w:date="2019-06-13T10:10:00Z">
        <w:r w:rsidRPr="00721491" w:rsidDel="00C07CF2">
          <w:delText xml:space="preserve">were </w:delText>
        </w:r>
      </w:del>
      <w:ins w:id="766" w:author="Jon Lindsay" w:date="2019-06-13T10:10:00Z">
        <w:r w:rsidR="00C07CF2">
          <w:t>witnessed numerous</w:t>
        </w:r>
        <w:r w:rsidR="00C07CF2" w:rsidRPr="00721491">
          <w:t xml:space="preserve"> </w:t>
        </w:r>
      </w:ins>
      <w:r w:rsidRPr="00721491">
        <w:t>decolonization struggles and proxy w</w:t>
      </w:r>
      <w:r w:rsidRPr="00990F92">
        <w:t xml:space="preserve">ars in the Third World. Limited war with irregular forces </w:t>
      </w:r>
      <w:del w:id="767" w:author="Jon Lindsay" w:date="2019-06-12T14:01:00Z">
        <w:r w:rsidRPr="00990F92" w:rsidDel="00412897">
          <w:delText>as opposed to</w:delText>
        </w:r>
      </w:del>
      <w:ins w:id="768" w:author="Jon Lindsay" w:date="2019-06-12T14:01:00Z">
        <w:r w:rsidR="00412897">
          <w:t>rather than</w:t>
        </w:r>
      </w:ins>
      <w:r w:rsidRPr="00990F92">
        <w:t xml:space="preserve"> </w:t>
      </w:r>
      <w:del w:id="769" w:author="Jon Lindsay" w:date="2019-06-12T14:01:00Z">
        <w:r w:rsidRPr="00990F92" w:rsidDel="00412897">
          <w:delText>near-</w:delText>
        </w:r>
      </w:del>
      <w:ins w:id="770" w:author="Jon Lindsay" w:date="2019-06-12T14:01:00Z">
        <w:r w:rsidR="00412897">
          <w:t xml:space="preserve">a </w:t>
        </w:r>
      </w:ins>
      <w:r w:rsidRPr="00990F92">
        <w:t xml:space="preserve">peer </w:t>
      </w:r>
      <w:del w:id="771" w:author="Jon Lindsay" w:date="2019-06-12T14:01:00Z">
        <w:r w:rsidRPr="00990F92" w:rsidDel="00412897">
          <w:delText xml:space="preserve">competitors </w:delText>
        </w:r>
      </w:del>
      <w:ins w:id="772" w:author="Jon Lindsay" w:date="2019-06-12T14:01:00Z">
        <w:r w:rsidR="00412897" w:rsidRPr="00990F92">
          <w:t>competitor</w:t>
        </w:r>
        <w:r w:rsidR="00412897">
          <w:t xml:space="preserve"> directly</w:t>
        </w:r>
        <w:r w:rsidR="00412897" w:rsidRPr="00990F92">
          <w:t xml:space="preserve"> </w:t>
        </w:r>
      </w:ins>
      <w:r w:rsidRPr="00990F92">
        <w:t xml:space="preserve">garnered much attention in the 1970s under the rubric of “low intensity conflict” or LIC (Schultz 1986). </w:t>
      </w:r>
      <w:del w:id="773" w:author="Jon Lindsay" w:date="2019-06-12T14:01:00Z">
        <w:r w:rsidRPr="00990F92" w:rsidDel="00412897">
          <w:delText>Opinions differ as to what distinguishes LIC from conve</w:delText>
        </w:r>
        <w:r w:rsidRPr="004038A0" w:rsidDel="00412897">
          <w:delText xml:space="preserve">ntional war. </w:delText>
        </w:r>
      </w:del>
      <w:r w:rsidRPr="004038A0">
        <w:t xml:space="preserve">Some </w:t>
      </w:r>
      <w:del w:id="774" w:author="Jon Lindsay" w:date="2019-06-12T14:02:00Z">
        <w:r w:rsidRPr="004038A0" w:rsidDel="00412897">
          <w:delText xml:space="preserve">approaches </w:delText>
        </w:r>
      </w:del>
      <w:ins w:id="775" w:author="Jon Lindsay" w:date="2019-06-12T14:02:00Z">
        <w:r w:rsidR="00412897">
          <w:t>treatments of LIC</w:t>
        </w:r>
        <w:r w:rsidR="00412897" w:rsidRPr="004038A0">
          <w:t xml:space="preserve"> </w:t>
        </w:r>
      </w:ins>
      <w:r w:rsidRPr="004038A0">
        <w:t xml:space="preserve">focus on </w:t>
      </w:r>
      <w:del w:id="776" w:author="Jon Lindsay" w:date="2019-06-12T14:02:00Z">
        <w:r w:rsidRPr="004038A0" w:rsidDel="00412897">
          <w:delText xml:space="preserve">means </w:delText>
        </w:r>
      </w:del>
      <w:ins w:id="777" w:author="Jon Lindsay" w:date="2019-06-12T14:02:00Z">
        <w:r w:rsidR="00412897">
          <w:t>the use of light weapons and ambush tactics</w:t>
        </w:r>
        <w:r w:rsidR="00412897" w:rsidRPr="004038A0">
          <w:t xml:space="preserve"> </w:t>
        </w:r>
      </w:ins>
      <w:r w:rsidRPr="004038A0">
        <w:t>(</w:t>
      </w:r>
      <w:proofErr w:type="spellStart"/>
      <w:r w:rsidRPr="004038A0">
        <w:t>Kornbluh</w:t>
      </w:r>
      <w:proofErr w:type="spellEnd"/>
      <w:r w:rsidRPr="004038A0">
        <w:t xml:space="preserve"> and </w:t>
      </w:r>
      <w:proofErr w:type="spellStart"/>
      <w:r w:rsidRPr="004038A0">
        <w:t>Hackel</w:t>
      </w:r>
      <w:proofErr w:type="spellEnd"/>
      <w:r w:rsidRPr="004038A0">
        <w:t xml:space="preserve"> 1986; Adams 1990) while others identify the phenomenon </w:t>
      </w:r>
      <w:del w:id="778" w:author="Jon Lindsay" w:date="2019-06-12T14:02:00Z">
        <w:r w:rsidRPr="004038A0" w:rsidDel="00412897">
          <w:delText xml:space="preserve">by </w:delText>
        </w:r>
      </w:del>
      <w:ins w:id="779" w:author="Jon Lindsay" w:date="2019-06-12T14:02:00Z">
        <w:r w:rsidR="00412897">
          <w:t>in terms of non-state</w:t>
        </w:r>
        <w:r w:rsidR="00412897" w:rsidRPr="004038A0">
          <w:t xml:space="preserve"> </w:t>
        </w:r>
      </w:ins>
      <w:r w:rsidRPr="004038A0">
        <w:t>actor</w:t>
      </w:r>
      <w:ins w:id="780" w:author="Jon Lindsay" w:date="2019-06-12T14:02:00Z">
        <w:r w:rsidR="00412897">
          <w:t>s</w:t>
        </w:r>
      </w:ins>
      <w:r w:rsidRPr="004038A0">
        <w:t xml:space="preserve"> (</w:t>
      </w:r>
      <w:proofErr w:type="spellStart"/>
      <w:r w:rsidRPr="004038A0">
        <w:t>Downie</w:t>
      </w:r>
      <w:proofErr w:type="spellEnd"/>
      <w:r w:rsidRPr="004038A0">
        <w:t xml:space="preserve"> 1992; Kinross 2004). </w:t>
      </w:r>
      <w:del w:id="781" w:author="Jon Lindsay" w:date="2019-06-12T14:03:00Z">
        <w:r w:rsidRPr="004038A0" w:rsidDel="00412897">
          <w:delText xml:space="preserve">One </w:delText>
        </w:r>
      </w:del>
      <w:ins w:id="782" w:author="Jon Lindsay" w:date="2019-06-12T14:03:00Z">
        <w:r w:rsidR="00412897">
          <w:t>The</w:t>
        </w:r>
        <w:r w:rsidR="00412897" w:rsidRPr="004038A0">
          <w:t xml:space="preserve"> </w:t>
        </w:r>
      </w:ins>
      <w:r w:rsidRPr="004038A0">
        <w:t xml:space="preserve">commonality is a focus on strategies of the weak. Unsurprisingly LIC is more prevalent in </w:t>
      </w:r>
      <w:del w:id="783" w:author="Jon Lindsay" w:date="2019-06-12T14:03:00Z">
        <w:r w:rsidRPr="004038A0" w:rsidDel="00412897">
          <w:delText xml:space="preserve">poor </w:delText>
        </w:r>
      </w:del>
      <w:ins w:id="784" w:author="Jon Lindsay" w:date="2019-06-12T14:03:00Z">
        <w:r w:rsidR="00412897">
          <w:t>under-developed or</w:t>
        </w:r>
        <w:r w:rsidR="00412897" w:rsidRPr="004038A0">
          <w:t xml:space="preserve"> </w:t>
        </w:r>
      </w:ins>
      <w:del w:id="785" w:author="Jon Lindsay" w:date="2019-06-12T14:03:00Z">
        <w:r w:rsidRPr="004038A0" w:rsidDel="00412897">
          <w:delText xml:space="preserve">and </w:delText>
        </w:r>
      </w:del>
      <w:r w:rsidRPr="004038A0">
        <w:t>poorly institutionalized regions (</w:t>
      </w:r>
      <w:proofErr w:type="spellStart"/>
      <w:r w:rsidRPr="004038A0">
        <w:t>Kornbluh</w:t>
      </w:r>
      <w:proofErr w:type="spellEnd"/>
      <w:r w:rsidRPr="004038A0">
        <w:t xml:space="preserve"> and </w:t>
      </w:r>
      <w:proofErr w:type="spellStart"/>
      <w:r w:rsidRPr="004038A0">
        <w:t>Hackel</w:t>
      </w:r>
      <w:proofErr w:type="spellEnd"/>
      <w:r w:rsidRPr="004038A0">
        <w:t xml:space="preserve"> 1986; Hammond 1990; </w:t>
      </w:r>
      <w:proofErr w:type="spellStart"/>
      <w:r w:rsidRPr="004038A0">
        <w:t>Kober</w:t>
      </w:r>
      <w:proofErr w:type="spellEnd"/>
      <w:r w:rsidRPr="004038A0">
        <w:t xml:space="preserve"> 2002). The classical literature on counterinsurgency (</w:t>
      </w:r>
      <w:proofErr w:type="spellStart"/>
      <w:r w:rsidRPr="004038A0">
        <w:t>Galula</w:t>
      </w:r>
      <w:proofErr w:type="spellEnd"/>
      <w:r w:rsidRPr="004038A0">
        <w:t xml:space="preserve"> 1964; Taber 1965; Thompson 1966; </w:t>
      </w:r>
      <w:proofErr w:type="spellStart"/>
      <w:r w:rsidRPr="004038A0">
        <w:t>Kitson</w:t>
      </w:r>
      <w:proofErr w:type="spellEnd"/>
      <w:r w:rsidRPr="004038A0">
        <w:t xml:space="preserve"> 1971; </w:t>
      </w:r>
      <w:proofErr w:type="spellStart"/>
      <w:r w:rsidRPr="004038A0">
        <w:t>Blaufarb</w:t>
      </w:r>
      <w:proofErr w:type="spellEnd"/>
      <w:r w:rsidRPr="004038A0">
        <w:t xml:space="preserve"> 1977) and its modern revivals (</w:t>
      </w:r>
      <w:proofErr w:type="spellStart"/>
      <w:r w:rsidRPr="004038A0">
        <w:t>Nagl</w:t>
      </w:r>
      <w:proofErr w:type="spellEnd"/>
      <w:r w:rsidRPr="004038A0">
        <w:t xml:space="preserve"> 2005; US Army 2006; </w:t>
      </w:r>
      <w:del w:id="786" w:author="Jon Lindsay" w:date="2019-06-12T14:06:00Z">
        <w:r w:rsidRPr="004038A0" w:rsidDel="00412897">
          <w:delText xml:space="preserve">Ucko 2009; </w:delText>
        </w:r>
      </w:del>
      <w:r w:rsidRPr="004038A0">
        <w:t xml:space="preserve">Kilcullen 2010) largely fall into this category. </w:t>
      </w:r>
    </w:p>
    <w:p w14:paraId="7CD5DBA3" w14:textId="0E386928" w:rsidR="00CD46B2" w:rsidDel="006D2136" w:rsidRDefault="00FB0630">
      <w:pPr>
        <w:spacing w:after="200" w:line="276" w:lineRule="auto"/>
        <w:ind w:left="-15" w:firstLine="0"/>
        <w:rPr>
          <w:del w:id="787" w:author="Andres Gannon" w:date="2019-04-04T10:58:00Z"/>
        </w:rPr>
        <w:pPrChange w:id="788" w:author="Jon Lindsay" w:date="2019-06-13T10:15:00Z">
          <w:pPr>
            <w:pStyle w:val="Heading2"/>
            <w:spacing w:after="200" w:line="276" w:lineRule="auto"/>
            <w:ind w:left="-15" w:firstLine="0"/>
          </w:pPr>
        </w:pPrChange>
      </w:pPr>
      <w:ins w:id="789" w:author="Jon Lindsay" w:date="2019-06-13T10:15:00Z">
        <w:r>
          <w:t>Wars with means-limited actors have</w:t>
        </w:r>
      </w:ins>
      <w:ins w:id="790" w:author="Jon Lindsay" w:date="2019-06-13T10:16:00Z">
        <w:r>
          <w:t xml:space="preserve"> </w:t>
        </w:r>
      </w:ins>
      <w:ins w:id="791" w:author="Jon Lindsay" w:date="2019-06-13T10:15:00Z">
        <w:r>
          <w:t xml:space="preserve">received most of the attention after the Cold War as the United States </w:t>
        </w:r>
      </w:ins>
      <w:ins w:id="792" w:author="Jon Lindsay" w:date="2019-06-13T10:16:00Z">
        <w:r>
          <w:t>has been</w:t>
        </w:r>
      </w:ins>
      <w:ins w:id="793" w:author="Jon Lindsay" w:date="2019-06-13T10:15:00Z">
        <w:r>
          <w:t xml:space="preserve"> involved in a long series of peacekeeping operations and grueling counterinsurgencies. </w:t>
        </w:r>
      </w:ins>
      <w:r w:rsidR="00483D1B" w:rsidRPr="004038A0">
        <w:t xml:space="preserve">A vast academic literature on civil war </w:t>
      </w:r>
      <w:del w:id="794" w:author="Jon Lindsay" w:date="2019-06-12T14:03:00Z">
        <w:r w:rsidR="00483D1B" w:rsidRPr="004038A0" w:rsidDel="00412897">
          <w:delText xml:space="preserve">examines </w:delText>
        </w:r>
      </w:del>
      <w:ins w:id="795" w:author="Jon Lindsay" w:date="2019-06-12T14:03:00Z">
        <w:r w:rsidR="00412897">
          <w:t>has emerged</w:t>
        </w:r>
      </w:ins>
      <w:ins w:id="796" w:author="Jon Lindsay" w:date="2019-06-13T10:15:00Z">
        <w:r>
          <w:t xml:space="preserve"> in recent years</w:t>
        </w:r>
      </w:ins>
      <w:ins w:id="797" w:author="Jon Lindsay" w:date="2019-06-12T14:03:00Z">
        <w:r w:rsidR="00412897">
          <w:t xml:space="preserve"> to explain</w:t>
        </w:r>
        <w:r w:rsidR="00412897" w:rsidRPr="004038A0">
          <w:t xml:space="preserve"> </w:t>
        </w:r>
      </w:ins>
      <w:r w:rsidR="00483D1B" w:rsidRPr="004038A0">
        <w:t>the beha</w:t>
      </w:r>
      <w:r w:rsidR="00483D1B" w:rsidRPr="005B374C">
        <w:t xml:space="preserve">vior, motives and organizational structure of </w:t>
      </w:r>
      <w:del w:id="798" w:author="Jon Lindsay" w:date="2019-06-12T14:04:00Z">
        <w:r w:rsidR="00483D1B" w:rsidRPr="005B374C" w:rsidDel="00412897">
          <w:delText>“non-state”</w:delText>
        </w:r>
      </w:del>
      <w:ins w:id="799" w:author="Jon Lindsay" w:date="2019-06-12T14:04:00Z">
        <w:r w:rsidR="00412897">
          <w:t>irregular</w:t>
        </w:r>
      </w:ins>
      <w:r w:rsidR="00483D1B" w:rsidRPr="005B374C">
        <w:t xml:space="preserve"> actors (</w:t>
      </w:r>
      <w:ins w:id="800" w:author="Jon Lindsay" w:date="2019-06-12T14:04:00Z">
        <w:r w:rsidR="00412897">
          <w:t xml:space="preserve">inter alia, </w:t>
        </w:r>
      </w:ins>
      <w:r w:rsidR="00483D1B" w:rsidRPr="005B374C">
        <w:t xml:space="preserve">Petersen 2001; Wood 2003; </w:t>
      </w:r>
      <w:proofErr w:type="spellStart"/>
      <w:r w:rsidR="00483D1B" w:rsidRPr="005B374C">
        <w:t>Kalyvas</w:t>
      </w:r>
      <w:proofErr w:type="spellEnd"/>
      <w:r w:rsidR="00483D1B" w:rsidRPr="005B374C">
        <w:t xml:space="preserve"> 2008; </w:t>
      </w:r>
      <w:del w:id="801" w:author="Jon Lindsay" w:date="2019-06-13T10:11:00Z">
        <w:r w:rsidR="00483D1B" w:rsidRPr="005B374C" w:rsidDel="00C07CF2">
          <w:delText>Shapiro 2013</w:delText>
        </w:r>
      </w:del>
      <w:commentRangeStart w:id="802"/>
      <w:proofErr w:type="spellStart"/>
      <w:ins w:id="803" w:author="Jon Lindsay" w:date="2019-06-12T14:04:00Z">
        <w:r w:rsidR="00412897">
          <w:t>Staniland</w:t>
        </w:r>
        <w:proofErr w:type="spellEnd"/>
        <w:r w:rsidR="00412897">
          <w:t xml:space="preserve"> 2014</w:t>
        </w:r>
      </w:ins>
      <w:commentRangeEnd w:id="802"/>
      <w:ins w:id="804" w:author="Jon Lindsay" w:date="2019-06-12T14:05:00Z">
        <w:r w:rsidR="00412897" w:rsidRPr="00FB0630">
          <w:rPr>
            <w:rPrChange w:id="805" w:author="Jon Lindsay" w:date="2019-06-13T10:15:00Z">
              <w:rPr>
                <w:rStyle w:val="CommentReference"/>
                <w:b w:val="0"/>
              </w:rPr>
            </w:rPrChange>
          </w:rPr>
          <w:commentReference w:id="802"/>
        </w:r>
      </w:ins>
      <w:r w:rsidR="00483D1B" w:rsidRPr="005B374C">
        <w:t>)</w:t>
      </w:r>
      <w:ins w:id="806" w:author="Jon Lindsay" w:date="2019-06-12T14:05:00Z">
        <w:r w:rsidR="00412897">
          <w:t xml:space="preserve"> and the militaries that fight them (</w:t>
        </w:r>
      </w:ins>
      <w:proofErr w:type="spellStart"/>
      <w:ins w:id="807" w:author="Jon Lindsay" w:date="2019-06-12T14:06:00Z">
        <w:r w:rsidR="00412897" w:rsidRPr="004038A0">
          <w:t>Ucko</w:t>
        </w:r>
        <w:proofErr w:type="spellEnd"/>
        <w:r w:rsidR="00412897" w:rsidRPr="004038A0">
          <w:t xml:space="preserve"> 2009; </w:t>
        </w:r>
      </w:ins>
      <w:commentRangeStart w:id="808"/>
      <w:ins w:id="809" w:author="Jon Lindsay" w:date="2019-06-12T14:05:00Z">
        <w:r w:rsidR="00412897">
          <w:t>Long 201</w:t>
        </w:r>
      </w:ins>
      <w:ins w:id="810" w:author="Jon Lindsay" w:date="2019-06-12T14:07:00Z">
        <w:r w:rsidR="00412897">
          <w:t>6; Hazelton 2017</w:t>
        </w:r>
      </w:ins>
      <w:commentRangeEnd w:id="808"/>
      <w:ins w:id="811" w:author="Jon Lindsay" w:date="2019-06-12T14:05:00Z">
        <w:r w:rsidR="00412897" w:rsidRPr="00FB0630">
          <w:rPr>
            <w:rPrChange w:id="812" w:author="Jon Lindsay" w:date="2019-06-13T10:15:00Z">
              <w:rPr>
                <w:rStyle w:val="CommentReference"/>
                <w:b w:val="0"/>
              </w:rPr>
            </w:rPrChange>
          </w:rPr>
          <w:commentReference w:id="808"/>
        </w:r>
        <w:r w:rsidR="00412897">
          <w:t>)</w:t>
        </w:r>
      </w:ins>
      <w:r w:rsidR="00483D1B" w:rsidRPr="005B374C">
        <w:t>.</w:t>
      </w:r>
      <w:ins w:id="813" w:author="Jon Lindsay" w:date="2019-06-13T10:15:00Z">
        <w:r>
          <w:t xml:space="preserve"> The recent renewal of interest in low-intensity conflict between </w:t>
        </w:r>
      </w:ins>
      <w:ins w:id="814" w:author="Jon Lindsay" w:date="2019-06-13T10:16:00Z">
        <w:r>
          <w:t>more</w:t>
        </w:r>
      </w:ins>
      <w:ins w:id="815" w:author="Jon Lindsay" w:date="2019-06-13T10:15:00Z">
        <w:r>
          <w:t xml:space="preserve"> capable competitors in many ways represents a return to the two earlier themes</w:t>
        </w:r>
      </w:ins>
      <w:ins w:id="816" w:author="Jon Lindsay" w:date="2019-06-13T10:16:00Z">
        <w:r>
          <w:t>—wars limited by ends and risk-sensitivity</w:t>
        </w:r>
      </w:ins>
      <w:ins w:id="817" w:author="Jon Lindsay" w:date="2019-06-13T10:15:00Z">
        <w:r>
          <w:t>.</w:t>
        </w:r>
      </w:ins>
    </w:p>
    <w:p w14:paraId="6A368A99" w14:textId="77777777" w:rsidR="006D2136" w:rsidRPr="00721491" w:rsidRDefault="006D2136">
      <w:pPr>
        <w:spacing w:after="200" w:line="276" w:lineRule="auto"/>
        <w:ind w:left="-15" w:firstLine="0"/>
        <w:rPr>
          <w:ins w:id="818" w:author="Jon Lindsay" w:date="2019-06-12T10:09:00Z"/>
        </w:rPr>
        <w:pPrChange w:id="819" w:author="Jon Lindsay" w:date="2019-06-13T10:15:00Z">
          <w:pPr>
            <w:spacing w:after="200" w:line="276" w:lineRule="auto"/>
            <w:ind w:firstLine="0"/>
          </w:pPr>
        </w:pPrChange>
      </w:pPr>
    </w:p>
    <w:p w14:paraId="0F4E5274" w14:textId="77777777" w:rsidR="008A087B" w:rsidRDefault="008A087B">
      <w:pPr>
        <w:rPr>
          <w:ins w:id="820" w:author="Andres Gannon" w:date="2019-04-04T11:50:00Z"/>
        </w:rPr>
        <w:pPrChange w:id="821" w:author="Jon Lindsay" w:date="2019-06-12T10:08:00Z">
          <w:pPr>
            <w:pStyle w:val="Heading2"/>
            <w:spacing w:after="200" w:line="276" w:lineRule="auto"/>
            <w:ind w:left="-15" w:firstLine="0"/>
          </w:pPr>
        </w:pPrChange>
      </w:pPr>
      <w:bookmarkStart w:id="822" w:name="_xv2zo47pbnrc" w:colFirst="0" w:colLast="0"/>
      <w:bookmarkEnd w:id="822"/>
    </w:p>
    <w:p w14:paraId="391287B6" w14:textId="1CE18C44" w:rsidR="00657E08" w:rsidRDefault="00483D1B">
      <w:pPr>
        <w:pStyle w:val="Heading2"/>
        <w:spacing w:after="200" w:line="276" w:lineRule="auto"/>
        <w:ind w:left="-15" w:firstLine="0"/>
      </w:pPr>
      <w:del w:id="823" w:author="Jon Lindsay" w:date="2019-06-12T14:33:00Z">
        <w:r w:rsidDel="008B448E">
          <w:delText xml:space="preserve">A Silver Lining to </w:delText>
        </w:r>
      </w:del>
      <w:del w:id="824" w:author="Andres Gannon" w:date="2019-04-04T10:58:00Z">
        <w:r w:rsidDel="00CD46B2">
          <w:delText xml:space="preserve">the </w:delText>
        </w:r>
      </w:del>
      <w:ins w:id="825" w:author="Andres Gannon" w:date="2019-04-04T10:58:00Z">
        <w:r w:rsidR="00CD46B2">
          <w:t xml:space="preserve">Modern </w:t>
        </w:r>
      </w:ins>
      <w:r>
        <w:t>Gray Zone</w:t>
      </w:r>
      <w:ins w:id="826" w:author="Andres Gannon" w:date="2019-04-04T10:58:00Z">
        <w:r w:rsidR="00CD46B2">
          <w:t xml:space="preserve"> Conflict</w:t>
        </w:r>
      </w:ins>
    </w:p>
    <w:p w14:paraId="4F600435" w14:textId="1611C859" w:rsidR="00B34FC7" w:rsidRDefault="00B34FC7">
      <w:pPr>
        <w:spacing w:after="200" w:line="276" w:lineRule="auto"/>
        <w:ind w:left="-15" w:right="0" w:firstLine="0"/>
        <w:rPr>
          <w:ins w:id="827" w:author="Jon Lindsay" w:date="2019-06-13T10:39:00Z"/>
        </w:rPr>
      </w:pPr>
      <w:ins w:id="828" w:author="Jon Lindsay" w:date="2019-06-13T10:39:00Z">
        <w:r>
          <w:t>Gray zone conflict today has been described as “a carefully planned campaign operating in the space between traditional diplomacy and overt military aggression” employed by revisionist states with grand geopolitical ambitions and irresistible capabilities (</w:t>
        </w:r>
        <w:proofErr w:type="spellStart"/>
        <w:r>
          <w:t>Mazarr</w:t>
        </w:r>
        <w:proofErr w:type="spellEnd"/>
        <w:r>
          <w:t xml:space="preserve"> 2015). This pessimism has even led some to advocate revamping deterrence to focus on threats from the gray zone (Santoro and </w:t>
        </w:r>
        <w:proofErr w:type="spellStart"/>
        <w:r>
          <w:t>Blosserman</w:t>
        </w:r>
        <w:proofErr w:type="spellEnd"/>
        <w:r>
          <w:t xml:space="preserve"> 2016; Foust 2016; Jackson 2016).</w:t>
        </w:r>
      </w:ins>
      <w:ins w:id="829" w:author="Jon Lindsay" w:date="2019-06-13T10:40:00Z">
        <w:r>
          <w:t xml:space="preserve"> Russia</w:t>
        </w:r>
      </w:ins>
      <w:ins w:id="830" w:author="Jon Lindsay" w:date="2019-06-13T10:45:00Z">
        <w:r w:rsidR="00FC438C">
          <w:t>, and its intervention in Ukraine in particular,</w:t>
        </w:r>
      </w:ins>
      <w:ins w:id="831" w:author="Jon Lindsay" w:date="2019-06-13T10:40:00Z">
        <w:r>
          <w:t xml:space="preserve"> is the paradigmatic exemplar</w:t>
        </w:r>
      </w:ins>
      <w:ins w:id="832" w:author="Jon Lindsay" w:date="2019-06-13T10:46:00Z">
        <w:r w:rsidR="00FC438C">
          <w:t xml:space="preserve"> </w:t>
        </w:r>
        <w:r w:rsidR="00FC438C">
          <w:fldChar w:fldCharType="begin"/>
        </w:r>
        <w:r w:rsidR="00FC438C">
          <w:instrText xml:space="preserve"> HYPERLINK "https://www.zotero.org/google-docs/?J3Wqyh" \h </w:instrText>
        </w:r>
        <w:r w:rsidR="00FC438C">
          <w:fldChar w:fldCharType="separate"/>
        </w:r>
      </w:ins>
      <w:ins w:id="833" w:author="Jon Lindsay" w:date="2019-06-13T10:47:00Z">
        <w:r w:rsidR="00FC438C">
          <w:t>(</w:t>
        </w:r>
      </w:ins>
      <w:ins w:id="834" w:author="Jon Lindsay" w:date="2019-06-13T10:46:00Z">
        <w:r w:rsidR="00FC438C">
          <w:t>Marten 2015; Thomas 2015)</w:t>
        </w:r>
        <w:r w:rsidR="00FC438C">
          <w:fldChar w:fldCharType="end"/>
        </w:r>
      </w:ins>
      <w:ins w:id="835" w:author="Jon Lindsay" w:date="2019-06-13T10:40:00Z">
        <w:r>
          <w:t xml:space="preserve">. </w:t>
        </w:r>
      </w:ins>
      <w:ins w:id="836" w:author="Jon Lindsay" w:date="2019-06-13T10:46:00Z">
        <w:r w:rsidR="00FC438C">
          <w:t>Russia uses novel</w:t>
        </w:r>
      </w:ins>
      <w:ins w:id="837" w:author="Jon Lindsay" w:date="2019-06-13T10:40:00Z">
        <w:r>
          <w:t xml:space="preserve"> forms of “hybrid warfare” and cyber operations facilitate increased aggression against NATO and the West </w:t>
        </w:r>
        <w:r>
          <w:fldChar w:fldCharType="begin"/>
        </w:r>
        <w:r>
          <w:instrText xml:space="preserve"> HYPERLINK "https://www.zotero.org/google-docs/?xVr9A5" \h </w:instrText>
        </w:r>
        <w:r>
          <w:fldChar w:fldCharType="separate"/>
        </w:r>
        <w:r>
          <w:t>(</w:t>
        </w:r>
        <w:proofErr w:type="spellStart"/>
        <w:r>
          <w:t>Charap</w:t>
        </w:r>
        <w:proofErr w:type="spellEnd"/>
        <w:r>
          <w:t xml:space="preserve"> 2015</w:t>
        </w:r>
        <w:r w:rsidRPr="0027207F">
          <w:t xml:space="preserve">; </w:t>
        </w:r>
        <w:proofErr w:type="spellStart"/>
        <w:r w:rsidRPr="0027207F">
          <w:t>Chivvis</w:t>
        </w:r>
        <w:proofErr w:type="spellEnd"/>
        <w:r w:rsidRPr="0027207F">
          <w:t xml:space="preserve"> 2017</w:t>
        </w:r>
        <w:r>
          <w:t>)</w:t>
        </w:r>
        <w:r>
          <w:fldChar w:fldCharType="end"/>
        </w:r>
        <w:r>
          <w:t>.</w:t>
        </w:r>
      </w:ins>
      <w:ins w:id="838" w:author="Jon Lindsay" w:date="2019-06-13T10:41:00Z">
        <w:r>
          <w:t xml:space="preserve"> </w:t>
        </w:r>
      </w:ins>
      <w:ins w:id="839" w:author="Jon Lindsay" w:date="2019-06-13T10:45:00Z">
        <w:r>
          <w:t xml:space="preserve">This view holds that </w:t>
        </w:r>
      </w:ins>
      <w:ins w:id="840" w:author="Jon Lindsay" w:date="2019-06-13T10:47:00Z">
        <w:r w:rsidR="00FC438C">
          <w:t>aggressors can work</w:t>
        </w:r>
      </w:ins>
      <w:ins w:id="841" w:author="Jon Lindsay" w:date="2019-06-13T10:45:00Z">
        <w:r>
          <w:t xml:space="preserve"> around adversaries’ red lines to achieve coercive bargaining success without triggering escalation </w:t>
        </w:r>
        <w:r>
          <w:fldChar w:fldCharType="begin"/>
        </w:r>
        <w:r>
          <w:instrText xml:space="preserve"> HYPERLINK "https://www.zotero.org/google-docs/?sSwMVt" \h </w:instrText>
        </w:r>
        <w:r>
          <w:fldChar w:fldCharType="separate"/>
        </w:r>
        <w:r>
          <w:t>(</w:t>
        </w:r>
      </w:ins>
      <w:proofErr w:type="spellStart"/>
      <w:ins w:id="842" w:author="Jon Lindsay" w:date="2019-06-13T10:47:00Z">
        <w:r w:rsidR="00FC438C" w:rsidRPr="00FC438C">
          <w:t>Lanoszka</w:t>
        </w:r>
        <w:proofErr w:type="spellEnd"/>
        <w:r w:rsidR="00FC438C" w:rsidRPr="00FC438C">
          <w:t xml:space="preserve"> 2016</w:t>
        </w:r>
        <w:r w:rsidR="00FC438C">
          <w:t xml:space="preserve">; </w:t>
        </w:r>
      </w:ins>
      <w:ins w:id="843" w:author="Jon Lindsay" w:date="2019-06-13T10:45:00Z">
        <w:r>
          <w:t xml:space="preserve">Altman 2017; Jackson </w:t>
        </w:r>
        <w:r>
          <w:lastRenderedPageBreak/>
          <w:t>2017)</w:t>
        </w:r>
        <w:r>
          <w:fldChar w:fldCharType="end"/>
        </w:r>
      </w:ins>
      <w:ins w:id="844" w:author="Jon Lindsay" w:date="2019-06-13T10:47:00Z">
        <w:r w:rsidR="00FC438C">
          <w:t>.</w:t>
        </w:r>
      </w:ins>
      <w:ins w:id="845" w:author="Jon Lindsay" w:date="2019-06-13T10:48:00Z">
        <w:r w:rsidR="00FC438C">
          <w:t xml:space="preserve"> If so, we might expect to see Russia engaging in gray zone conflict in as many situations as possible; there is little reason to avoid undertaking an efficient form of warfare that provides significant gains at low cost. As we shall see, however, Russia regularly pulls its punches.</w:t>
        </w:r>
      </w:ins>
    </w:p>
    <w:p w14:paraId="7EE9BE2A" w14:textId="6A491A7E" w:rsidR="00CD46B2" w:rsidDel="005C2BF4" w:rsidRDefault="00CD46B2" w:rsidP="00CD46B2">
      <w:pPr>
        <w:spacing w:after="200" w:line="276" w:lineRule="auto"/>
        <w:ind w:left="-15" w:right="0" w:firstLine="0"/>
        <w:rPr>
          <w:del w:id="846" w:author="Andres Gannon" w:date="2019-04-04T11:08:00Z"/>
          <w:moveTo w:id="847" w:author="Andres Gannon" w:date="2019-04-04T10:58:00Z"/>
        </w:rPr>
      </w:pPr>
      <w:moveToRangeStart w:id="848" w:author="Andres Gannon" w:date="2019-04-04T10:58:00Z" w:name="move5267817"/>
      <w:moveTo w:id="849" w:author="Andres Gannon" w:date="2019-04-04T10:58:00Z">
        <w:del w:id="850" w:author="Andres Gannon" w:date="2019-04-04T11:22:00Z">
          <w:r w:rsidDel="00F16F51">
            <w:delText xml:space="preserve">Russian activities in Ukraine have been described as a strategy of hybrid warfare that occurs when the belligerent has escalation dominance and revisionist aims </w:delText>
          </w:r>
          <w:r w:rsidDel="00F16F51">
            <w:fldChar w:fldCharType="begin"/>
          </w:r>
          <w:r w:rsidDel="00F16F51">
            <w:delInstrText xml:space="preserve"> HYPERLINK "https://www.zotero.org/google-docs/?J3Wqyh" \h </w:delInstrText>
          </w:r>
          <w:r w:rsidDel="00F16F51">
            <w:fldChar w:fldCharType="separate"/>
          </w:r>
          <w:r w:rsidDel="00F16F51">
            <w:delText>(Lanoszka 2016; Marten 2015; Thomas 2015)</w:delText>
          </w:r>
          <w:r w:rsidDel="00F16F51">
            <w:fldChar w:fldCharType="end"/>
          </w:r>
          <w:r w:rsidDel="00F16F51">
            <w:delText xml:space="preserve">. Outside of the Ukranian context, broader concerns about Russian gray zone activities paint a dismal picture, arguing that Russia’s declining military power and new, cheaper forms of warfare will sponsor increased aggression against NATO and the West </w:delText>
          </w:r>
          <w:r w:rsidDel="00F16F51">
            <w:fldChar w:fldCharType="begin"/>
          </w:r>
          <w:r w:rsidDel="00F16F51">
            <w:delInstrText xml:space="preserve"> HYPERLINK "https://www.zotero.org/google-docs/?xVr9A5" \h </w:delInstrText>
          </w:r>
          <w:r w:rsidDel="00F16F51">
            <w:fldChar w:fldCharType="separate"/>
          </w:r>
          <w:r w:rsidDel="00F16F51">
            <w:delText>(Charap 2015)</w:delText>
          </w:r>
          <w:r w:rsidDel="00F16F51">
            <w:fldChar w:fldCharType="end"/>
          </w:r>
          <w:r w:rsidDel="00F16F51">
            <w:delText xml:space="preserve">. This view holds that states can deploy gray zone tactics strategically to work around their adversaries’ red lines to achieve coercive bargaining success without triggering escalation </w:delText>
          </w:r>
          <w:r w:rsidDel="00F16F51">
            <w:fldChar w:fldCharType="begin"/>
          </w:r>
          <w:r w:rsidDel="00F16F51">
            <w:delInstrText xml:space="preserve"> HYPERLINK "https://www.zotero.org/google-docs/?sSwMVt" \h </w:delInstrText>
          </w:r>
          <w:r w:rsidDel="00F16F51">
            <w:fldChar w:fldCharType="separate"/>
          </w:r>
          <w:r w:rsidDel="00F16F51">
            <w:delText>(Altman 2017; Jackson 2017; Lin-Greenberg 2017)</w:delText>
          </w:r>
          <w:r w:rsidDel="00F16F51">
            <w:fldChar w:fldCharType="end"/>
          </w:r>
          <w:r w:rsidDel="00F16F51">
            <w:delText>.</w:delText>
          </w:r>
        </w:del>
      </w:moveTo>
    </w:p>
    <w:moveToRangeEnd w:id="848"/>
    <w:p w14:paraId="2DE3F5F6" w14:textId="5F902974" w:rsidR="00F16F51" w:rsidDel="00FC438C" w:rsidRDefault="00483D1B">
      <w:pPr>
        <w:spacing w:after="200" w:line="276" w:lineRule="auto"/>
        <w:ind w:left="-15" w:right="0" w:firstLine="0"/>
        <w:rPr>
          <w:ins w:id="851" w:author="Andres Gannon" w:date="2019-04-04T11:22:00Z"/>
          <w:del w:id="852" w:author="Jon Lindsay" w:date="2019-06-13T10:49:00Z"/>
        </w:rPr>
      </w:pPr>
      <w:del w:id="853" w:author="Jon Lindsay" w:date="2019-06-12T14:33:00Z">
        <w:r w:rsidDel="008B448E">
          <w:delText>Modern gray zone conflict is in many ways a return to t</w:delText>
        </w:r>
      </w:del>
      <w:ins w:id="854" w:author="Jon Lindsay" w:date="2019-06-12T14:33:00Z">
        <w:r w:rsidR="008B448E">
          <w:t>T</w:t>
        </w:r>
      </w:ins>
      <w:r>
        <w:t xml:space="preserve">he familiar </w:t>
      </w:r>
      <w:ins w:id="855" w:author="Jon Lindsay" w:date="2019-06-12T14:33:00Z">
        <w:r w:rsidR="008B448E">
          <w:t xml:space="preserve">logic </w:t>
        </w:r>
      </w:ins>
      <w:ins w:id="856" w:author="Jon Lindsay" w:date="2019-06-13T10:11:00Z">
        <w:r w:rsidR="00C07CF2">
          <w:t xml:space="preserve">of the </w:t>
        </w:r>
      </w:ins>
      <w:r>
        <w:t>stability-instability paradox</w:t>
      </w:r>
      <w:del w:id="857" w:author="Jon Lindsay" w:date="2019-06-12T14:33:00Z">
        <w:r w:rsidDel="008B448E">
          <w:delText xml:space="preserve">, though often </w:delText>
        </w:r>
      </w:del>
      <w:ins w:id="858" w:author="Jon Lindsay" w:date="2019-06-12T14:33:00Z">
        <w:r w:rsidR="008B448E">
          <w:t xml:space="preserve"> plays out today </w:t>
        </w:r>
      </w:ins>
      <w:r>
        <w:t xml:space="preserve">with different, usually lower, thresholds. Deterrence now results as much from the risk of escalation to major conventional war, or even economic disruption, as </w:t>
      </w:r>
      <w:del w:id="859" w:author="Jon Lindsay" w:date="2019-06-12T14:08:00Z">
        <w:r w:rsidDel="0027207F">
          <w:delText xml:space="preserve">by </w:delText>
        </w:r>
      </w:del>
      <w:ins w:id="860" w:author="Jon Lindsay" w:date="2019-06-12T14:08:00Z">
        <w:r w:rsidR="0027207F">
          <w:t xml:space="preserve">from </w:t>
        </w:r>
      </w:ins>
      <w:r>
        <w:t xml:space="preserve">the threat of nuclear conflagration. </w:t>
      </w:r>
      <w:del w:id="861" w:author="Jon Lindsay" w:date="2019-06-12T14:33:00Z">
        <w:r w:rsidDel="008B448E">
          <w:delText xml:space="preserve">The </w:delText>
        </w:r>
      </w:del>
      <w:ins w:id="862" w:author="Jon Lindsay" w:date="2019-06-12T14:33:00Z">
        <w:r w:rsidR="008B448E">
          <w:t xml:space="preserve">One potential </w:t>
        </w:r>
      </w:ins>
      <w:del w:id="863" w:author="Jon Lindsay" w:date="2019-06-12T14:34:00Z">
        <w:r w:rsidDel="008B448E">
          <w:delText xml:space="preserve">real </w:delText>
        </w:r>
      </w:del>
      <w:r>
        <w:t>novelty, however, is in the growing diversity of ways</w:t>
      </w:r>
      <w:ins w:id="864" w:author="Jon Lindsay" w:date="2019-06-12T14:34:00Z">
        <w:r w:rsidR="008B448E">
          <w:t xml:space="preserve"> and means</w:t>
        </w:r>
      </w:ins>
      <w:r>
        <w:t xml:space="preserve"> </w:t>
      </w:r>
      <w:del w:id="865" w:author="Jon Lindsay" w:date="2019-06-12T14:34:00Z">
        <w:r w:rsidDel="008B448E">
          <w:delText xml:space="preserve">in which </w:delText>
        </w:r>
      </w:del>
      <w:proofErr w:type="spellStart"/>
      <w:ins w:id="866" w:author="Jon Lindsay" w:date="2019-06-12T14:34:00Z">
        <w:r w:rsidR="008B448E">
          <w:t>that</w:t>
        </w:r>
      </w:ins>
      <w:r>
        <w:t>low</w:t>
      </w:r>
      <w:proofErr w:type="spellEnd"/>
      <w:r>
        <w:t xml:space="preserve"> intensity conflict can be practiced. </w:t>
      </w:r>
      <w:del w:id="867" w:author="Jon Lindsay" w:date="2019-06-12T14:08:00Z">
        <w:r w:rsidDel="0027207F">
          <w:delText>At the same time that the</w:delText>
        </w:r>
        <w:r w:rsidDel="0027207F">
          <w:rPr>
            <w:i/>
          </w:rPr>
          <w:delText xml:space="preserve"> whom</w:delText>
        </w:r>
        <w:r w:rsidDel="0027207F">
          <w:delText xml:space="preserve"> of conflict has reverted to more familiar state actors, the </w:delText>
        </w:r>
        <w:r w:rsidDel="0027207F">
          <w:rPr>
            <w:i/>
          </w:rPr>
          <w:delText>how</w:delText>
        </w:r>
        <w:r w:rsidDel="0027207F">
          <w:delText xml:space="preserve"> has evolved subtly. </w:delText>
        </w:r>
      </w:del>
      <w:r>
        <w:t>The emergence of new, cheaper implements of coercion</w:t>
      </w:r>
      <w:ins w:id="868" w:author="Jon Lindsay" w:date="2019-06-12T14:09:00Z">
        <w:r w:rsidR="0027207F">
          <w:t>, largely but not exclusively</w:t>
        </w:r>
      </w:ins>
      <w:r>
        <w:t xml:space="preserve"> </w:t>
      </w:r>
      <w:del w:id="869" w:author="Jon Lindsay" w:date="2019-06-12T14:09:00Z">
        <w:r w:rsidDel="0027207F">
          <w:delText xml:space="preserve">associated principally with information technology </w:delText>
        </w:r>
      </w:del>
      <w:ins w:id="870" w:author="Jon Lindsay" w:date="2019-06-12T14:09:00Z">
        <w:r w:rsidR="0027207F">
          <w:t xml:space="preserve">as a result of the information revolution, </w:t>
        </w:r>
      </w:ins>
      <w:r>
        <w:t>have made it easier to fight circumspect contests</w:t>
      </w:r>
      <w:ins w:id="871" w:author="Jon Lindsay" w:date="2019-06-13T10:12:00Z">
        <w:r w:rsidR="00C07CF2">
          <w:t xml:space="preserve"> (Lindsay and </w:t>
        </w:r>
        <w:proofErr w:type="spellStart"/>
        <w:r w:rsidR="00C07CF2">
          <w:t>Gartzke</w:t>
        </w:r>
        <w:proofErr w:type="spellEnd"/>
        <w:r w:rsidR="00C07CF2">
          <w:t xml:space="preserve"> 2018)</w:t>
        </w:r>
      </w:ins>
      <w:r>
        <w:t>.</w:t>
      </w:r>
      <w:ins w:id="872" w:author="Jon Lindsay" w:date="2019-06-12T14:16:00Z">
        <w:r w:rsidR="0027207F">
          <w:t xml:space="preserve"> </w:t>
        </w:r>
      </w:ins>
    </w:p>
    <w:p w14:paraId="3FC00D1D" w14:textId="5BD50446" w:rsidR="00F16F51" w:rsidDel="004D409C" w:rsidRDefault="00F16F51">
      <w:pPr>
        <w:spacing w:after="200" w:line="276" w:lineRule="auto"/>
        <w:ind w:right="0" w:firstLine="0"/>
        <w:rPr>
          <w:ins w:id="873" w:author="Andres Gannon" w:date="2019-04-04T11:22:00Z"/>
          <w:del w:id="874" w:author="Jon Lindsay" w:date="2019-06-12T14:21:00Z"/>
        </w:rPr>
        <w:pPrChange w:id="875" w:author="Jon Lindsay" w:date="2019-06-13T10:49:00Z">
          <w:pPr>
            <w:spacing w:after="200" w:line="276" w:lineRule="auto"/>
            <w:ind w:left="-15" w:right="0" w:firstLine="0"/>
          </w:pPr>
        </w:pPrChange>
      </w:pPr>
      <w:ins w:id="876" w:author="Andres Gannon" w:date="2019-04-04T11:22:00Z">
        <w:del w:id="877" w:author="Jon Lindsay" w:date="2019-06-13T10:48:00Z">
          <w:r w:rsidDel="00FC438C">
            <w:delText xml:space="preserve">Russian activities </w:delText>
          </w:r>
        </w:del>
        <w:del w:id="878" w:author="Jon Lindsay" w:date="2019-06-13T10:12:00Z">
          <w:r w:rsidDel="00C07CF2">
            <w:delText>have been</w:delText>
          </w:r>
        </w:del>
      </w:ins>
      <w:ins w:id="879" w:author="Andres Gannon" w:date="2019-04-04T11:23:00Z">
        <w:del w:id="880" w:author="Jon Lindsay" w:date="2019-06-13T10:12:00Z">
          <w:r w:rsidDel="00C07CF2">
            <w:delText xml:space="preserve"> described as</w:delText>
          </w:r>
        </w:del>
        <w:del w:id="881" w:author="Jon Lindsay" w:date="2019-06-13T10:48:00Z">
          <w:r w:rsidDel="00FC438C">
            <w:delText xml:space="preserve"> emblematic of this </w:delText>
          </w:r>
        </w:del>
        <w:del w:id="882" w:author="Jon Lindsay" w:date="2019-06-13T10:12:00Z">
          <w:r w:rsidDel="00C07CF2">
            <w:delText>logic</w:delText>
          </w:r>
        </w:del>
        <w:del w:id="883" w:author="Jon Lindsay" w:date="2019-06-13T10:48:00Z">
          <w:r w:rsidDel="00FC438C">
            <w:delText>.</w:delText>
          </w:r>
        </w:del>
      </w:ins>
      <w:ins w:id="884" w:author="Andres Gannon" w:date="2019-04-04T11:22:00Z">
        <w:del w:id="885" w:author="Jon Lindsay" w:date="2019-06-13T10:48:00Z">
          <w:r w:rsidDel="00FC438C">
            <w:delText xml:space="preserve"> </w:delText>
          </w:r>
        </w:del>
        <w:del w:id="886" w:author="Jon Lindsay" w:date="2019-06-13T10:41:00Z">
          <w:r w:rsidDel="00B34FC7">
            <w:delText xml:space="preserve">Ukraine </w:delText>
          </w:r>
        </w:del>
      </w:ins>
      <w:ins w:id="887" w:author="Andres Gannon" w:date="2019-04-04T11:23:00Z">
        <w:del w:id="888" w:author="Jon Lindsay" w:date="2019-06-13T10:13:00Z">
          <w:r w:rsidDel="00C07CF2">
            <w:delText>demonstrates</w:delText>
          </w:r>
        </w:del>
        <w:del w:id="889" w:author="Jon Lindsay" w:date="2019-06-13T10:41:00Z">
          <w:r w:rsidDel="00B34FC7">
            <w:delText xml:space="preserve"> </w:delText>
          </w:r>
        </w:del>
      </w:ins>
      <w:ins w:id="890" w:author="Andres Gannon" w:date="2019-04-04T11:22:00Z">
        <w:del w:id="891" w:author="Jon Lindsay" w:date="2019-06-13T10:41:00Z">
          <w:r w:rsidDel="00B34FC7">
            <w:delText xml:space="preserve">a strategy of hybrid warfare that occurs when the belligerent has escalation dominance and revisionist aims </w:delText>
          </w:r>
          <w:r w:rsidDel="00B34FC7">
            <w:fldChar w:fldCharType="begin"/>
          </w:r>
          <w:r w:rsidDel="00B34FC7">
            <w:delInstrText xml:space="preserve"> HYPERLINK "https://www.zotero.org/google-docs/?J3Wqyh" \h </w:delInstrText>
          </w:r>
          <w:r w:rsidDel="00B34FC7">
            <w:fldChar w:fldCharType="separate"/>
          </w:r>
          <w:r w:rsidDel="00B34FC7">
            <w:delText>(Lanoszka 2016; Marten 2015; Thomas 2015)</w:delText>
          </w:r>
          <w:r w:rsidDel="00B34FC7">
            <w:fldChar w:fldCharType="end"/>
          </w:r>
          <w:r w:rsidDel="00B34FC7">
            <w:delText xml:space="preserve">. </w:delText>
          </w:r>
        </w:del>
        <w:del w:id="892" w:author="Jon Lindsay" w:date="2019-06-13T10:48:00Z">
          <w:r w:rsidDel="00FC438C">
            <w:delText xml:space="preserve">Outside of the Ukranian context, broader concerns about Russian gray zone activities paint a dismal picture, arguing that Russia’s </w:delText>
          </w:r>
        </w:del>
        <w:del w:id="893" w:author="Jon Lindsay" w:date="2019-06-13T10:40:00Z">
          <w:r w:rsidDel="00B34FC7">
            <w:delText xml:space="preserve">declining military power and new, cheaper forms of warfare </w:delText>
          </w:r>
        </w:del>
        <w:del w:id="894" w:author="Jon Lindsay" w:date="2019-06-12T14:32:00Z">
          <w:r w:rsidDel="008B448E">
            <w:delText>will sponsor</w:delText>
          </w:r>
        </w:del>
        <w:del w:id="895" w:author="Jon Lindsay" w:date="2019-06-13T10:40:00Z">
          <w:r w:rsidDel="00B34FC7">
            <w:delText xml:space="preserve"> increased aggression against NATO and the West </w:delText>
          </w:r>
          <w:r w:rsidDel="00B34FC7">
            <w:fldChar w:fldCharType="begin"/>
          </w:r>
          <w:r w:rsidDel="00B34FC7">
            <w:delInstrText xml:space="preserve"> HYPERLINK "https://www.zotero.org/google-docs/?xVr9A5" \h </w:delInstrText>
          </w:r>
          <w:r w:rsidDel="00B34FC7">
            <w:fldChar w:fldCharType="separate"/>
          </w:r>
          <w:r w:rsidDel="00B34FC7">
            <w:delText>(Charap 2015)</w:delText>
          </w:r>
          <w:r w:rsidDel="00B34FC7">
            <w:fldChar w:fldCharType="end"/>
          </w:r>
          <w:r w:rsidDel="00B34FC7">
            <w:delText xml:space="preserve">. </w:delText>
          </w:r>
        </w:del>
        <w:del w:id="896" w:author="Jon Lindsay" w:date="2019-06-13T10:45:00Z">
          <w:r w:rsidDel="00B34FC7">
            <w:delText xml:space="preserve">This view holds that states can deploy gray zone tactics strategically to work around their adversaries’ red lines to achieve coercive bargaining success without triggering escalation </w:delText>
          </w:r>
          <w:r w:rsidDel="00B34FC7">
            <w:fldChar w:fldCharType="begin"/>
          </w:r>
          <w:r w:rsidDel="00B34FC7">
            <w:delInstrText xml:space="preserve"> HYPERLINK "https://www.zotero.org/google-docs/?sSwMVt" \h </w:delInstrText>
          </w:r>
          <w:r w:rsidDel="00B34FC7">
            <w:fldChar w:fldCharType="separate"/>
          </w:r>
          <w:r w:rsidDel="00B34FC7">
            <w:delText>(Altman 2017; Jackson 2017;</w:delText>
          </w:r>
        </w:del>
        <w:del w:id="897" w:author="Jon Lindsay" w:date="2019-06-13T10:44:00Z">
          <w:r w:rsidDel="00B34FC7">
            <w:delText xml:space="preserve"> Lin-Greenberg 2017</w:delText>
          </w:r>
        </w:del>
        <w:del w:id="898" w:author="Jon Lindsay" w:date="2019-06-13T10:45:00Z">
          <w:r w:rsidDel="00B34FC7">
            <w:delText>)</w:delText>
          </w:r>
          <w:r w:rsidDel="00B34FC7">
            <w:fldChar w:fldCharType="end"/>
          </w:r>
        </w:del>
        <w:del w:id="899" w:author="Jon Lindsay" w:date="2019-06-13T10:48:00Z">
          <w:r w:rsidDel="00FC438C">
            <w:delText xml:space="preserve">. </w:delText>
          </w:r>
        </w:del>
        <w:del w:id="900" w:author="Jon Lindsay" w:date="2019-06-13T10:13:00Z">
          <w:r w:rsidDel="00C07CF2">
            <w:delText xml:space="preserve">What one should thus </w:delText>
          </w:r>
        </w:del>
        <w:del w:id="901" w:author="Jon Lindsay" w:date="2019-06-13T10:48:00Z">
          <w:r w:rsidDel="00FC438C">
            <w:delText xml:space="preserve">observe </w:delText>
          </w:r>
        </w:del>
        <w:del w:id="902" w:author="Jon Lindsay" w:date="2019-06-13T10:13:00Z">
          <w:r w:rsidDel="00C07CF2">
            <w:delText xml:space="preserve">is </w:delText>
          </w:r>
        </w:del>
        <w:del w:id="903" w:author="Jon Lindsay" w:date="2019-06-13T10:48:00Z">
          <w:r w:rsidDel="00FC438C">
            <w:delText xml:space="preserve">Russia engaging in gray zone conflict in as many situations as possible; there is little reason to avoid undertaking an efficient form of warfare </w:delText>
          </w:r>
        </w:del>
        <w:del w:id="904" w:author="Jon Lindsay" w:date="2019-06-12T14:10:00Z">
          <w:r w:rsidDel="0027207F">
            <w:delText>that demonstrates an actor’s escalation dominance</w:delText>
          </w:r>
        </w:del>
      </w:ins>
      <w:ins w:id="905" w:author="Andres Gannon" w:date="2019-04-04T11:23:00Z">
        <w:del w:id="906" w:author="Jon Lindsay" w:date="2019-06-13T10:48:00Z">
          <w:r w:rsidDel="00FC438C">
            <w:delText xml:space="preserve">. </w:delText>
          </w:r>
        </w:del>
      </w:ins>
    </w:p>
    <w:p w14:paraId="16ED335A" w14:textId="4B99F9D0" w:rsidR="00657E08" w:rsidRDefault="00483D1B" w:rsidP="00FC438C">
      <w:pPr>
        <w:spacing w:after="200" w:line="276" w:lineRule="auto"/>
        <w:ind w:left="-15" w:right="0" w:firstLine="0"/>
        <w:rPr>
          <w:ins w:id="907" w:author="Jon Lindsay" w:date="2019-06-12T14:24:00Z"/>
        </w:rPr>
      </w:pPr>
      <w:del w:id="908" w:author="Jon Lindsay" w:date="2019-06-12T14:16:00Z">
        <w:r w:rsidDel="0027207F">
          <w:delText xml:space="preserve"> Even when analysts recognize that lower intensity conflict is not novel, they tend to highlight the expanded repertoire of military strategies available, especially emphasizing online subversion and cyber disruption </w:delText>
        </w:r>
        <w:r w:rsidR="001C1071" w:rsidDel="0027207F">
          <w:fldChar w:fldCharType="begin"/>
        </w:r>
        <w:r w:rsidR="001C1071" w:rsidDel="0027207F">
          <w:delInstrText xml:space="preserve"> HYPERLINK "https://www.zotero.org/google-docs/?QrBwwF" \h </w:delInstrText>
        </w:r>
        <w:r w:rsidR="001C1071" w:rsidDel="0027207F">
          <w:fldChar w:fldCharType="separate"/>
        </w:r>
        <w:r w:rsidDel="0027207F">
          <w:delText>(Jensen, Valeriano, and Maness 2019)</w:delText>
        </w:r>
        <w:r w:rsidR="001C1071" w:rsidDel="0027207F">
          <w:fldChar w:fldCharType="end"/>
        </w:r>
      </w:del>
      <w:del w:id="909" w:author="Jon Lindsay" w:date="2019-06-12T14:21:00Z">
        <w:r w:rsidDel="004D409C">
          <w:delText>. Yet the apparent expansion of means cannot in itself imply a restriction of practice. States that can “go big” and fight with an increasing portfolio of coercive implements are instead choosing to go to war without exercising many of their most potent capabilities. Having more ways to punish or coerce, the most capable actors often “pull their punches.” Accounting for this circumspection is then the central logical challenge in understanding gray zone conflict. Why don’t capable countries use all of their capabilities, maximizing their prospects for victory, at least in narrow military terms?</w:delText>
        </w:r>
      </w:del>
    </w:p>
    <w:p w14:paraId="6D641612" w14:textId="65299BEC" w:rsidR="004D409C" w:rsidRDefault="008B448E" w:rsidP="004D409C">
      <w:pPr>
        <w:spacing w:after="200" w:line="276" w:lineRule="auto"/>
        <w:ind w:left="-15" w:right="0" w:firstLine="0"/>
        <w:rPr>
          <w:ins w:id="910" w:author="Jon Lindsay" w:date="2019-06-12T13:30:00Z"/>
        </w:rPr>
      </w:pPr>
      <w:ins w:id="911" w:author="Jon Lindsay" w:date="2019-06-12T14:35:00Z">
        <w:r>
          <w:t>Even those who are skeptical of the potency of new</w:t>
        </w:r>
      </w:ins>
      <w:ins w:id="912" w:author="Jon Lindsay" w:date="2019-06-12T14:38:00Z">
        <w:r>
          <w:t xml:space="preserve"> information</w:t>
        </w:r>
      </w:ins>
      <w:ins w:id="913" w:author="Jon Lindsay" w:date="2019-06-12T14:35:00Z">
        <w:r>
          <w:t xml:space="preserve"> technologies</w:t>
        </w:r>
      </w:ins>
      <w:ins w:id="914" w:author="Jon Lindsay" w:date="2019-06-12T14:24:00Z">
        <w:r w:rsidR="004D409C">
          <w:t xml:space="preserve"> </w:t>
        </w:r>
      </w:ins>
      <w:ins w:id="915" w:author="Jon Lindsay" w:date="2019-06-12T14:35:00Z">
        <w:r>
          <w:t xml:space="preserve">still </w:t>
        </w:r>
      </w:ins>
      <w:ins w:id="916" w:author="Jon Lindsay" w:date="2019-06-12T14:24:00Z">
        <w:r w:rsidR="004D409C">
          <w:t xml:space="preserve">tend to highlight </w:t>
        </w:r>
      </w:ins>
      <w:ins w:id="917" w:author="Jon Lindsay" w:date="2019-06-12T14:36:00Z">
        <w:r>
          <w:t>the</w:t>
        </w:r>
      </w:ins>
      <w:ins w:id="918" w:author="Jon Lindsay" w:date="2019-06-12T14:24:00Z">
        <w:r w:rsidR="004D409C">
          <w:t xml:space="preserve"> expanded repertoire of military strategies available</w:t>
        </w:r>
      </w:ins>
      <w:ins w:id="919" w:author="Jon Lindsay" w:date="2019-06-12T14:35:00Z">
        <w:r>
          <w:t xml:space="preserve"> for low intensity conflict</w:t>
        </w:r>
      </w:ins>
      <w:ins w:id="920" w:author="Jon Lindsay" w:date="2019-06-12T14:24:00Z">
        <w:r w:rsidR="004D409C">
          <w:t>, especially emphasizing online subversion</w:t>
        </w:r>
      </w:ins>
      <w:ins w:id="921" w:author="Jon Lindsay" w:date="2019-06-12T14:36:00Z">
        <w:r>
          <w:t>, espionage,</w:t>
        </w:r>
      </w:ins>
      <w:ins w:id="922" w:author="Jon Lindsay" w:date="2019-06-12T14:24:00Z">
        <w:r w:rsidR="004D409C">
          <w:t xml:space="preserve"> and cyber disruption </w:t>
        </w:r>
        <w:r w:rsidR="004D409C">
          <w:fldChar w:fldCharType="begin"/>
        </w:r>
        <w:r w:rsidR="004D409C">
          <w:instrText xml:space="preserve"> HYPERLINK "https://www.zotero.org/google-docs/?QrBwwF" \h </w:instrText>
        </w:r>
        <w:r w:rsidR="004D409C">
          <w:fldChar w:fldCharType="separate"/>
        </w:r>
        <w:r w:rsidR="004D409C">
          <w:t>(</w:t>
        </w:r>
      </w:ins>
      <w:ins w:id="923" w:author="Jon Lindsay" w:date="2019-06-12T14:38:00Z">
        <w:r>
          <w:t xml:space="preserve">Rid 2013; </w:t>
        </w:r>
      </w:ins>
      <w:ins w:id="924" w:author="Jon Lindsay" w:date="2019-06-12T14:24:00Z">
        <w:r w:rsidR="004D409C">
          <w:t xml:space="preserve">Jensen, </w:t>
        </w:r>
        <w:proofErr w:type="spellStart"/>
        <w:r w:rsidR="004D409C">
          <w:t>Valeriano</w:t>
        </w:r>
        <w:proofErr w:type="spellEnd"/>
        <w:r w:rsidR="004D409C">
          <w:t>, and Maness 2019)</w:t>
        </w:r>
        <w:r w:rsidR="004D409C">
          <w:fldChar w:fldCharType="end"/>
        </w:r>
        <w:r w:rsidR="004D409C">
          <w:t xml:space="preserve">. </w:t>
        </w:r>
      </w:ins>
      <w:ins w:id="925" w:author="Jon Lindsay" w:date="2019-06-12T14:36:00Z">
        <w:r>
          <w:t xml:space="preserve">Compared to historical instances of subversion this is certainly true. </w:t>
        </w:r>
      </w:ins>
      <w:ins w:id="926" w:author="Jon Lindsay" w:date="2019-06-12T14:24:00Z">
        <w:r w:rsidR="004D409C">
          <w:t xml:space="preserve">Yet there are </w:t>
        </w:r>
      </w:ins>
      <w:ins w:id="927" w:author="Jon Lindsay" w:date="2019-06-12T14:36:00Z">
        <w:r>
          <w:t xml:space="preserve">also </w:t>
        </w:r>
      </w:ins>
      <w:ins w:id="928" w:author="Jon Lindsay" w:date="2019-06-12T14:24:00Z">
        <w:r w:rsidR="004D409C">
          <w:t xml:space="preserve">more, and more technologically sophisticated, means available for </w:t>
        </w:r>
      </w:ins>
      <w:ins w:id="929" w:author="Jon Lindsay" w:date="2019-06-12T14:28:00Z">
        <w:r w:rsidR="004D409C">
          <w:t>all types of warfare</w:t>
        </w:r>
      </w:ins>
      <w:ins w:id="930" w:author="Jon Lindsay" w:date="2019-06-12T14:24:00Z">
        <w:r w:rsidR="004D409C">
          <w:t>, to include anti-satellite weapons</w:t>
        </w:r>
      </w:ins>
      <w:ins w:id="931" w:author="Jon Lindsay" w:date="2019-06-12T14:26:00Z">
        <w:r w:rsidR="004D409C">
          <w:t>,</w:t>
        </w:r>
      </w:ins>
      <w:ins w:id="932" w:author="Jon Lindsay" w:date="2019-06-12T14:24:00Z">
        <w:r w:rsidR="004D409C">
          <w:t xml:space="preserve"> hypersonic munitions</w:t>
        </w:r>
      </w:ins>
      <w:ins w:id="933" w:author="Jon Lindsay" w:date="2019-06-12T14:26:00Z">
        <w:r w:rsidR="004D409C">
          <w:t xml:space="preserve">, and anti-ship ballistic missiles </w:t>
        </w:r>
      </w:ins>
      <w:ins w:id="934" w:author="Jon Lindsay" w:date="2019-06-12T14:28:00Z">
        <w:r w:rsidR="004D409C">
          <w:t xml:space="preserve">that are </w:t>
        </w:r>
      </w:ins>
      <w:ins w:id="935" w:author="Jon Lindsay" w:date="2019-06-12T14:26:00Z">
        <w:r w:rsidR="004D409C">
          <w:t>only likely to be used in major war</w:t>
        </w:r>
      </w:ins>
      <w:ins w:id="936" w:author="Jon Lindsay" w:date="2019-06-12T14:24:00Z">
        <w:r w:rsidR="004D409C">
          <w:t xml:space="preserve">. </w:t>
        </w:r>
      </w:ins>
      <w:ins w:id="937" w:author="Jon Lindsay" w:date="2019-06-12T14:25:00Z">
        <w:r w:rsidR="004D409C">
          <w:t xml:space="preserve">The apparent expansion </w:t>
        </w:r>
      </w:ins>
      <w:ins w:id="938" w:author="Jon Lindsay" w:date="2019-06-12T14:27:00Z">
        <w:r w:rsidR="004D409C">
          <w:t>of</w:t>
        </w:r>
      </w:ins>
      <w:ins w:id="939" w:author="Jon Lindsay" w:date="2019-06-12T14:25:00Z">
        <w:r w:rsidR="004D409C">
          <w:t xml:space="preserve"> </w:t>
        </w:r>
      </w:ins>
      <w:ins w:id="940" w:author="Jon Lindsay" w:date="2019-06-12T14:27:00Z">
        <w:r w:rsidR="004D409C">
          <w:t>the number and type of</w:t>
        </w:r>
      </w:ins>
      <w:ins w:id="941" w:author="Jon Lindsay" w:date="2019-06-12T14:25:00Z">
        <w:r w:rsidR="004D409C">
          <w:t xml:space="preserve"> means </w:t>
        </w:r>
      </w:ins>
      <w:ins w:id="942" w:author="Jon Lindsay" w:date="2019-06-12T14:49:00Z">
        <w:r w:rsidR="00B70C5D">
          <w:t>observed in many</w:t>
        </w:r>
      </w:ins>
      <w:ins w:id="943" w:author="Jon Lindsay" w:date="2019-06-12T14:28:00Z">
        <w:r w:rsidR="004D409C">
          <w:t xml:space="preserve"> conflict</w:t>
        </w:r>
      </w:ins>
      <w:ins w:id="944" w:author="Jon Lindsay" w:date="2019-06-12T14:50:00Z">
        <w:r w:rsidR="00B70C5D">
          <w:t xml:space="preserve">s </w:t>
        </w:r>
      </w:ins>
      <w:ins w:id="945" w:author="Jon Lindsay" w:date="2019-06-12T14:36:00Z">
        <w:r>
          <w:t>in fact reflects</w:t>
        </w:r>
      </w:ins>
      <w:ins w:id="946" w:author="Jon Lindsay" w:date="2019-06-12T14:25:00Z">
        <w:r w:rsidR="004D409C">
          <w:t xml:space="preserve"> a reduction of the range of possible means</w:t>
        </w:r>
      </w:ins>
      <w:ins w:id="947" w:author="Jon Lindsay" w:date="2019-06-12T14:37:00Z">
        <w:r>
          <w:t xml:space="preserve"> that</w:t>
        </w:r>
      </w:ins>
      <w:ins w:id="948" w:author="Jon Lindsay" w:date="2019-06-12T14:28:00Z">
        <w:r>
          <w:t xml:space="preserve"> </w:t>
        </w:r>
      </w:ins>
      <w:ins w:id="949" w:author="Jon Lindsay" w:date="2019-06-12T14:50:00Z">
        <w:r w:rsidR="00B70C5D">
          <w:t>belligerents</w:t>
        </w:r>
      </w:ins>
      <w:ins w:id="950" w:author="Jon Lindsay" w:date="2019-06-12T14:28:00Z">
        <w:r>
          <w:t xml:space="preserve"> </w:t>
        </w:r>
      </w:ins>
      <w:ins w:id="951" w:author="Jon Lindsay" w:date="2019-06-12T14:50:00Z">
        <w:r w:rsidR="00B70C5D">
          <w:t>might</w:t>
        </w:r>
      </w:ins>
      <w:ins w:id="952" w:author="Jon Lindsay" w:date="2019-06-12T14:37:00Z">
        <w:r>
          <w:t xml:space="preserve"> employ for deterrence and war</w:t>
        </w:r>
      </w:ins>
      <w:ins w:id="953" w:author="Jon Lindsay" w:date="2019-06-12T14:28:00Z">
        <w:r>
          <w:t>.</w:t>
        </w:r>
      </w:ins>
      <w:ins w:id="954" w:author="Jon Lindsay" w:date="2019-06-12T14:27:00Z">
        <w:r w:rsidR="004D409C">
          <w:t xml:space="preserve"> </w:t>
        </w:r>
      </w:ins>
      <w:ins w:id="955" w:author="Jon Lindsay" w:date="2019-06-12T14:49:00Z">
        <w:r w:rsidR="00B70C5D">
          <w:t xml:space="preserve">It is important not to conflate the increasing variety of tools available for conflicts of all types with the use of a subset in </w:t>
        </w:r>
      </w:ins>
      <w:ins w:id="956" w:author="Jon Lindsay" w:date="2019-06-13T10:29:00Z">
        <w:r w:rsidR="00CD3F72">
          <w:t>limited conflict</w:t>
        </w:r>
      </w:ins>
      <w:ins w:id="957" w:author="Jon Lindsay" w:date="2019-06-12T14:49:00Z">
        <w:r w:rsidR="00B70C5D">
          <w:t>.</w:t>
        </w:r>
      </w:ins>
      <w:ins w:id="958" w:author="Jon Lindsay" w:date="2019-06-13T10:29:00Z">
        <w:r w:rsidR="00CD3F72">
          <w:t xml:space="preserve"> </w:t>
        </w:r>
      </w:ins>
      <w:moveToRangeStart w:id="959" w:author="Jon Lindsay" w:date="2019-06-13T10:29:00Z" w:name="move11314180"/>
      <w:moveTo w:id="960" w:author="Jon Lindsay" w:date="2019-06-13T10:29:00Z">
        <w:r w:rsidR="00CD3F72">
          <w:t xml:space="preserve">Cyber </w:t>
        </w:r>
        <w:del w:id="961" w:author="Jon Lindsay" w:date="2019-06-13T10:29:00Z">
          <w:r w:rsidR="00CD3F72" w:rsidDel="00CD3F72">
            <w:delText>warfare</w:delText>
          </w:r>
        </w:del>
      </w:moveTo>
      <w:ins w:id="962" w:author="Jon Lindsay" w:date="2019-06-13T10:29:00Z">
        <w:r w:rsidR="00CD3F72">
          <w:t>operations</w:t>
        </w:r>
      </w:ins>
      <w:moveTo w:id="963" w:author="Jon Lindsay" w:date="2019-06-13T10:29:00Z">
        <w:r w:rsidR="00CD3F72">
          <w:t xml:space="preserve"> may be prevalent in</w:t>
        </w:r>
      </w:moveTo>
      <w:ins w:id="964" w:author="Jon Lindsay" w:date="2019-06-13T10:29:00Z">
        <w:r w:rsidR="00CD3F72">
          <w:t xml:space="preserve"> the</w:t>
        </w:r>
      </w:ins>
      <w:moveTo w:id="965" w:author="Jon Lindsay" w:date="2019-06-13T10:29:00Z">
        <w:r w:rsidR="00CD3F72">
          <w:t xml:space="preserve"> gray zone</w:t>
        </w:r>
        <w:del w:id="966" w:author="Jon Lindsay" w:date="2019-06-13T10:29:00Z">
          <w:r w:rsidR="00CD3F72" w:rsidDel="00CD3F72">
            <w:delText xml:space="preserve"> conflicts</w:delText>
          </w:r>
        </w:del>
        <w:r w:rsidR="00CD3F72">
          <w:t xml:space="preserve">, but </w:t>
        </w:r>
        <w:del w:id="967" w:author="Jon Lindsay" w:date="2019-06-13T10:29:00Z">
          <w:r w:rsidR="00CD3F72" w:rsidDel="00CD3F72">
            <w:delText>it</w:delText>
          </w:r>
        </w:del>
      </w:moveTo>
      <w:ins w:id="968" w:author="Jon Lindsay" w:date="2019-06-13T10:29:00Z">
        <w:r w:rsidR="00CD3F72">
          <w:t>they</w:t>
        </w:r>
      </w:ins>
      <w:moveTo w:id="969" w:author="Jon Lindsay" w:date="2019-06-13T10:29:00Z">
        <w:r w:rsidR="00CD3F72">
          <w:t xml:space="preserve"> will be prevalent in every war of the 21</w:t>
        </w:r>
        <w:r w:rsidR="00CD3F72" w:rsidRPr="00CD3F72">
          <w:rPr>
            <w:vertAlign w:val="superscript"/>
            <w:rPrChange w:id="970" w:author="Jon Lindsay" w:date="2019-06-13T10:30:00Z">
              <w:rPr/>
            </w:rPrChange>
          </w:rPr>
          <w:t>st</w:t>
        </w:r>
        <w:r w:rsidR="00CD3F72">
          <w:t xml:space="preserve"> century.</w:t>
        </w:r>
      </w:moveTo>
      <w:moveToRangeEnd w:id="959"/>
    </w:p>
    <w:p w14:paraId="6C983ACD" w14:textId="7CC55EA6" w:rsidR="008A1863" w:rsidDel="008B448E" w:rsidRDefault="008A1863">
      <w:pPr>
        <w:spacing w:after="200" w:line="276" w:lineRule="auto"/>
        <w:ind w:right="0" w:firstLine="0"/>
        <w:rPr>
          <w:del w:id="971" w:author="Jon Lindsay" w:date="2019-06-12T14:29:00Z"/>
        </w:rPr>
        <w:pPrChange w:id="972" w:author="Andres Gannon" w:date="2019-04-04T11:23:00Z">
          <w:pPr>
            <w:spacing w:after="200" w:line="276" w:lineRule="auto"/>
            <w:ind w:left="-15" w:right="0" w:firstLine="0"/>
          </w:pPr>
        </w:pPrChange>
      </w:pPr>
    </w:p>
    <w:p w14:paraId="24D7BC31" w14:textId="217B41F0" w:rsidR="00657E08" w:rsidRDefault="00483D1B">
      <w:pPr>
        <w:spacing w:after="200" w:line="276" w:lineRule="auto"/>
        <w:ind w:left="-15" w:right="0" w:firstLine="0"/>
      </w:pPr>
      <w:del w:id="973" w:author="Jon Lindsay" w:date="2019-06-12T14:22:00Z">
        <w:r w:rsidDel="004D409C">
          <w:delText xml:space="preserve">That </w:delText>
        </w:r>
      </w:del>
      <w:ins w:id="974" w:author="Jon Lindsay" w:date="2019-06-12T14:22:00Z">
        <w:r w:rsidR="004D409C">
          <w:t xml:space="preserve">The silver lining to </w:t>
        </w:r>
      </w:ins>
      <w:r>
        <w:t xml:space="preserve">gray zone conflict </w:t>
      </w:r>
      <w:del w:id="975" w:author="Jon Lindsay" w:date="2019-06-12T14:22:00Z">
        <w:r w:rsidDel="004D409C">
          <w:delText xml:space="preserve">could </w:delText>
        </w:r>
      </w:del>
      <w:ins w:id="976" w:author="Jon Lindsay" w:date="2019-06-12T14:22:00Z">
        <w:r w:rsidR="004D409C">
          <w:t>is</w:t>
        </w:r>
      </w:ins>
      <w:ins w:id="977" w:author="Jon Lindsay" w:date="2019-06-12T14:32:00Z">
        <w:r w:rsidR="008B448E">
          <w:t>, and always has been,</w:t>
        </w:r>
      </w:ins>
      <w:ins w:id="978" w:author="Jon Lindsay" w:date="2019-06-12T14:22:00Z">
        <w:r w:rsidR="004D409C">
          <w:t xml:space="preserve"> that </w:t>
        </w:r>
      </w:ins>
      <w:ins w:id="979" w:author="Jon Lindsay" w:date="2019-06-12T14:29:00Z">
        <w:r w:rsidR="008B448E">
          <w:t>it</w:t>
        </w:r>
      </w:ins>
      <w:ins w:id="980" w:author="Jon Lindsay" w:date="2019-06-12T14:22:00Z">
        <w:r w:rsidR="004D409C">
          <w:t xml:space="preserve"> could </w:t>
        </w:r>
      </w:ins>
      <w:r>
        <w:t>be worse</w:t>
      </w:r>
      <w:del w:id="981" w:author="Jon Lindsay" w:date="2019-06-12T14:22:00Z">
        <w:r w:rsidDel="004D409C">
          <w:delText xml:space="preserve"> is perhaps a modest silver lining</w:delText>
        </w:r>
      </w:del>
      <w:r>
        <w:t>.</w:t>
      </w:r>
      <w:ins w:id="982" w:author="Jon Lindsay" w:date="2019-06-12T14:31:00Z">
        <w:r w:rsidR="008B448E">
          <w:t xml:space="preserve"> The bad news about persistent conflict is good news about restraint.</w:t>
        </w:r>
      </w:ins>
      <w:ins w:id="983" w:author="Jon Lindsay" w:date="2019-06-12T14:22:00Z">
        <w:r w:rsidR="004D409C">
          <w:t xml:space="preserve"> </w:t>
        </w:r>
      </w:ins>
      <w:ins w:id="984" w:author="Jon Lindsay" w:date="2019-06-12T14:30:00Z">
        <w:r w:rsidR="008B448E">
          <w:t>In the last decade of the Cold War, Secretary of State George Schultz expressed a</w:t>
        </w:r>
      </w:ins>
      <w:del w:id="985" w:author="Jon Lindsay" w:date="2019-06-12T14:25:00Z">
        <w:r w:rsidDel="004D409C">
          <w:delText xml:space="preserve"> </w:delText>
        </w:r>
      </w:del>
      <w:del w:id="986" w:author="Jon Lindsay" w:date="2019-06-12T14:30:00Z">
        <w:r w:rsidDel="008B448E">
          <w:delText>A</w:delText>
        </w:r>
      </w:del>
      <w:r>
        <w:t xml:space="preserve"> note of cautious optimism in this regard</w:t>
      </w:r>
      <w:del w:id="987" w:author="Jon Lindsay" w:date="2019-06-12T14:30:00Z">
        <w:r w:rsidDel="008B448E">
          <w:delText xml:space="preserve"> was expressed in a speech by </w:delText>
        </w:r>
      </w:del>
      <w:ins w:id="988" w:author="Andres Gannon" w:date="2019-04-04T11:03:00Z">
        <w:del w:id="989" w:author="Jon Lindsay" w:date="2019-06-12T14:30:00Z">
          <w:r w:rsidR="005C2BF4" w:rsidDel="008B448E">
            <w:delText xml:space="preserve">the </w:delText>
          </w:r>
        </w:del>
      </w:ins>
      <w:del w:id="990" w:author="Jon Lindsay" w:date="2019-06-12T14:30:00Z">
        <w:r w:rsidDel="008B448E">
          <w:delText>Secretary of State George Shultz</w:delText>
        </w:r>
      </w:del>
      <w:r>
        <w:t>:</w:t>
      </w:r>
    </w:p>
    <w:p w14:paraId="035B7BFF" w14:textId="75C2ECD3" w:rsidR="00657E08" w:rsidRDefault="00483D1B">
      <w:pPr>
        <w:spacing w:after="200" w:line="276" w:lineRule="auto"/>
        <w:ind w:left="360" w:right="360" w:firstLine="0"/>
      </w:pPr>
      <w:r>
        <w:t>The ironic fact is, these new and elusive challenges have proliferated, in part, because of our success in deterring nuclear and conventional war. Our adversaries know they cannot prevail against us in either type of war. So they have done the logical thing: they have turned to other methods. Low-intensity warfare is their answer to our conventional and nuclear strength a flanking maneuver, in military terms. They hope that the legal and moral complexities of these kinds of challenges will ensnare us in our own scruples and exploit our humane inhibitions against applying force to defend our interests</w:t>
      </w:r>
      <w:del w:id="991" w:author="Jon Lindsay" w:date="2019-06-12T14:30:00Z">
        <w:r w:rsidDel="008B448E">
          <w:delText>”</w:delText>
        </w:r>
      </w:del>
      <w:r>
        <w:t xml:space="preserve"> (Schultz 1986).</w:t>
      </w:r>
    </w:p>
    <w:p w14:paraId="67B09118" w14:textId="47BAE611" w:rsidR="00657E08" w:rsidDel="008B448E" w:rsidRDefault="00483D1B">
      <w:pPr>
        <w:spacing w:after="200" w:line="276" w:lineRule="auto"/>
        <w:ind w:right="360" w:firstLine="0"/>
        <w:rPr>
          <w:del w:id="992" w:author="Jon Lindsay" w:date="2019-06-12T14:30:00Z"/>
        </w:rPr>
      </w:pPr>
      <w:del w:id="993" w:author="Jon Lindsay" w:date="2019-06-12T14:30:00Z">
        <w:r w:rsidDel="008B448E">
          <w:lastRenderedPageBreak/>
          <w:delText xml:space="preserve">In sum, the emergence of gray zone conflict can be understood as a symptom of strength rather than a product of weakness. Our theory focuses on this dynamic, emphasizing and explaining this good news (restraint) about the bad news (conflict). </w:delText>
        </w:r>
      </w:del>
    </w:p>
    <w:p w14:paraId="7BBB2D0B" w14:textId="77777777" w:rsidR="00657E08" w:rsidRDefault="00483D1B">
      <w:pPr>
        <w:pStyle w:val="Heading1"/>
        <w:spacing w:after="200" w:line="276" w:lineRule="auto"/>
        <w:ind w:left="-5" w:firstLine="0"/>
      </w:pPr>
      <w:r>
        <w:t>A Theory of Gray Zone Conflict</w:t>
      </w:r>
    </w:p>
    <w:p w14:paraId="56BBEB57" w14:textId="3E8152DB" w:rsidR="00657E08" w:rsidDel="005C2BF4" w:rsidRDefault="00483D1B">
      <w:pPr>
        <w:spacing w:after="200" w:line="276" w:lineRule="auto"/>
        <w:ind w:left="-15" w:right="-15" w:firstLine="0"/>
        <w:rPr>
          <w:del w:id="994" w:author="Andres Gannon" w:date="2019-04-04T11:06:00Z"/>
        </w:rPr>
      </w:pPr>
      <w:del w:id="995" w:author="Andres Gannon" w:date="2019-04-04T11:06:00Z">
        <w:r w:rsidDel="005C2BF4">
          <w:rPr>
            <w:i/>
          </w:rPr>
          <w:delText xml:space="preserve">Gray zone conflict occurs when militarily capable conflict initiators intentionally limit the intensity and capacity with which they conduct military or intelligence operations and the target either does not or cannot escalate the contest. </w:delText>
        </w:r>
        <w:r w:rsidDel="005C2BF4">
          <w:delText xml:space="preserve">Our definition reflects the empirical reality of an overlap with other concepts, such as low intensity conflict and limited war, while at the same time emphasizing unique attributes of conflict in the gray zone. While limited war is not a new phenomenon, gray zone conflict does differ from prior conceptualizations of limited war that focus on conflicts in which actors are limited by their means or costs because the motivation for gray zone conflict can vary. </w:delText>
        </w:r>
      </w:del>
      <w:del w:id="996" w:author="Andres Gannon" w:date="2019-04-04T11:05:00Z">
        <w:r w:rsidDel="005C2BF4">
          <w:delText xml:space="preserve">Initiators can intentionally limit the intensity of a contest either because they deem it optimal in terms of the intrinsic tradeoff between costs imposed by the magnitude of the initiator’s effort and the odds of victory, or because the initiator deems fighting at lower intensity necessary to avoid triggering an unwanted escalatory response by the target or a third party. </w:delText>
        </w:r>
      </w:del>
      <w:del w:id="997" w:author="Andres Gannon" w:date="2019-04-04T11:06:00Z">
        <w:r w:rsidDel="005C2BF4">
          <w:delText>Stated simply, gray zone actors are motivated either by deterrence or by efficiency criteria.</w:delText>
        </w:r>
        <w:r w:rsidDel="005C2BF4">
          <w:rPr>
            <w:vertAlign w:val="superscript"/>
          </w:rPr>
          <w:footnoteReference w:id="3"/>
        </w:r>
      </w:del>
    </w:p>
    <w:p w14:paraId="02405BA0" w14:textId="341D3692" w:rsidR="00657E08" w:rsidDel="00B70C5D" w:rsidRDefault="00483D1B">
      <w:pPr>
        <w:pStyle w:val="Heading2"/>
        <w:spacing w:after="200" w:line="276" w:lineRule="auto"/>
        <w:rPr>
          <w:del w:id="1000" w:author="Jon Lindsay" w:date="2019-06-12T14:41:00Z"/>
        </w:rPr>
      </w:pPr>
      <w:bookmarkStart w:id="1001" w:name="_o5zyiueyr7r" w:colFirst="0" w:colLast="0"/>
      <w:bookmarkEnd w:id="1001"/>
      <w:del w:id="1002" w:author="Jon Lindsay" w:date="2019-06-12T14:41:00Z">
        <w:r w:rsidDel="00B70C5D">
          <w:delText>A Typology of Limited Conflict</w:delText>
        </w:r>
      </w:del>
    </w:p>
    <w:p w14:paraId="02547AF2" w14:textId="67D36B9C" w:rsidR="005C2BF4" w:rsidRDefault="005C2BF4" w:rsidP="005C2BF4">
      <w:pPr>
        <w:spacing w:after="200" w:line="276" w:lineRule="auto"/>
        <w:ind w:left="-15" w:right="-15" w:firstLine="0"/>
        <w:rPr>
          <w:ins w:id="1003" w:author="Andres Gannon" w:date="2019-04-04T11:06:00Z"/>
        </w:rPr>
      </w:pPr>
      <w:ins w:id="1004" w:author="Andres Gannon" w:date="2019-04-04T11:06:00Z">
        <w:r>
          <w:rPr>
            <w:i/>
          </w:rPr>
          <w:t xml:space="preserve">Gray zone conflict occurs when militarily capable conflict initiators intentionally limit the intensity and capacity with which they conduct military or intelligence operations and the target either does not or cannot escalate the contest. </w:t>
        </w:r>
        <w:r>
          <w:t>Our definition reflects the</w:t>
        </w:r>
      </w:ins>
      <w:ins w:id="1005" w:author="Jon Lindsay" w:date="2019-06-12T14:44:00Z">
        <w:r w:rsidR="00B70C5D">
          <w:t xml:space="preserve"> conceptual and</w:t>
        </w:r>
      </w:ins>
      <w:ins w:id="1006" w:author="Andres Gannon" w:date="2019-04-04T11:06:00Z">
        <w:r>
          <w:t xml:space="preserve"> empirical reality of an overlap with other concepts, such as low intensity conflict and </w:t>
        </w:r>
        <w:del w:id="1007" w:author="Jon Lindsay" w:date="2019-06-12T15:17:00Z">
          <w:r w:rsidDel="004D392E">
            <w:delText>limited war</w:delText>
          </w:r>
        </w:del>
      </w:ins>
      <w:ins w:id="1008" w:author="Jon Lindsay" w:date="2019-06-12T15:17:00Z">
        <w:r w:rsidR="004D392E">
          <w:t>small wars</w:t>
        </w:r>
      </w:ins>
      <w:ins w:id="1009" w:author="Andres Gannon" w:date="2019-04-04T11:06:00Z">
        <w:r>
          <w:t xml:space="preserve">, while at the same time emphasizing </w:t>
        </w:r>
      </w:ins>
      <w:ins w:id="1010" w:author="Jon Lindsay" w:date="2019-06-12T14:45:00Z">
        <w:r w:rsidR="00B70C5D">
          <w:t xml:space="preserve">three </w:t>
        </w:r>
      </w:ins>
      <w:ins w:id="1011" w:author="Andres Gannon" w:date="2019-04-04T11:06:00Z">
        <w:r>
          <w:t xml:space="preserve">unique attributes of conflict in the gray zone. </w:t>
        </w:r>
        <w:del w:id="1012" w:author="Jon Lindsay" w:date="2019-06-12T14:44:00Z">
          <w:r w:rsidDel="00B70C5D">
            <w:delText xml:space="preserve">While limited war is not a new phenomenon, gray zone conflict does differ from prior conceptualizations of limited war that focus on conflicts in which actors are limited by </w:delText>
          </w:r>
        </w:del>
        <w:del w:id="1013" w:author="Jon Lindsay" w:date="2019-06-12T14:42:00Z">
          <w:r w:rsidDel="00B70C5D">
            <w:delText xml:space="preserve">their </w:delText>
          </w:r>
        </w:del>
        <w:del w:id="1014" w:author="Jon Lindsay" w:date="2019-06-12T14:44:00Z">
          <w:r w:rsidDel="00B70C5D">
            <w:delText xml:space="preserve">means </w:delText>
          </w:r>
        </w:del>
        <w:del w:id="1015" w:author="Jon Lindsay" w:date="2019-06-12T14:42:00Z">
          <w:r w:rsidDel="00B70C5D">
            <w:delText>or</w:delText>
          </w:r>
        </w:del>
        <w:del w:id="1016" w:author="Jon Lindsay" w:date="2019-06-12T14:44:00Z">
          <w:r w:rsidDel="00B70C5D">
            <w:delText xml:space="preserve"> </w:delText>
          </w:r>
        </w:del>
        <w:del w:id="1017" w:author="Jon Lindsay" w:date="2019-06-12T14:42:00Z">
          <w:r w:rsidDel="00B70C5D">
            <w:delText>costs</w:delText>
          </w:r>
        </w:del>
        <w:del w:id="1018" w:author="Jon Lindsay" w:date="2019-06-12T14:44:00Z">
          <w:r w:rsidDel="00B70C5D">
            <w:delText xml:space="preserve"> because the motivation for gray zone conflict can vary.</w:delText>
          </w:r>
        </w:del>
      </w:ins>
    </w:p>
    <w:p w14:paraId="7A07B5A1" w14:textId="2806172B" w:rsidR="00657E08" w:rsidRDefault="00483D1B">
      <w:pPr>
        <w:spacing w:after="200" w:line="276" w:lineRule="auto"/>
        <w:ind w:left="-15" w:right="0" w:firstLine="0"/>
      </w:pPr>
      <w:del w:id="1019" w:author="Jon Lindsay" w:date="2019-06-12T14:45:00Z">
        <w:r w:rsidDel="00B70C5D">
          <w:delText xml:space="preserve">Our definition highlights three important aspects of conflict in the gray zone. </w:delText>
        </w:r>
      </w:del>
      <w:r>
        <w:t xml:space="preserve">First, gray zone conflict results from agency rather than necessity. It is </w:t>
      </w:r>
      <w:r>
        <w:rPr>
          <w:i/>
        </w:rPr>
        <w:t>limitation by choice</w:t>
      </w:r>
      <w:r>
        <w:t xml:space="preserve">. </w:t>
      </w:r>
      <w:del w:id="1020" w:author="Jon Lindsay" w:date="2019-06-12T14:45:00Z">
        <w:r w:rsidDel="00B70C5D">
          <w:delText>Earlier c</w:delText>
        </w:r>
      </w:del>
      <w:ins w:id="1021" w:author="Jon Lindsay" w:date="2019-06-12T15:10:00Z">
        <w:r w:rsidR="004D392E">
          <w:t>If limited war were distinguished only by</w:t>
        </w:r>
      </w:ins>
      <w:del w:id="1022" w:author="Jon Lindsay" w:date="2019-06-12T15:10:00Z">
        <w:r w:rsidDel="004D392E">
          <w:delText xml:space="preserve">oncepts of limited war </w:delText>
        </w:r>
      </w:del>
      <w:del w:id="1023" w:author="Jon Lindsay" w:date="2019-06-12T14:46:00Z">
        <w:r w:rsidDel="00B70C5D">
          <w:delText xml:space="preserve">that </w:delText>
        </w:r>
      </w:del>
      <w:del w:id="1024" w:author="Jon Lindsay" w:date="2019-06-12T15:10:00Z">
        <w:r w:rsidDel="004D392E">
          <w:delText>focused on limited ends ignore</w:delText>
        </w:r>
      </w:del>
      <w:del w:id="1025" w:author="Jon Lindsay" w:date="2019-06-12T14:46:00Z">
        <w:r w:rsidDel="00B70C5D">
          <w:delText>d</w:delText>
        </w:r>
      </w:del>
      <w:del w:id="1026" w:author="Jon Lindsay" w:date="2019-06-12T15:10:00Z">
        <w:r w:rsidDel="004D392E">
          <w:delText xml:space="preserve"> the full portfolio of means available to an actor for war.</w:delText>
        </w:r>
      </w:del>
      <w:ins w:id="1027" w:author="Jon Lindsay" w:date="2019-06-12T14:50:00Z">
        <w:r w:rsidR="00780106">
          <w:t xml:space="preserve"> limited ends</w:t>
        </w:r>
      </w:ins>
      <w:ins w:id="1028" w:author="Jon Lindsay" w:date="2019-06-12T15:11:00Z">
        <w:r w:rsidR="004D392E">
          <w:t>, why wouldn’t actors use the most effective means for the job</w:t>
        </w:r>
      </w:ins>
      <w:ins w:id="1029" w:author="Jon Lindsay" w:date="2019-06-12T14:50:00Z">
        <w:r w:rsidR="00780106">
          <w:t>?</w:t>
        </w:r>
      </w:ins>
      <w:r>
        <w:t xml:space="preserve"> </w:t>
      </w:r>
      <w:del w:id="1030" w:author="Jon Lindsay" w:date="2019-06-12T14:47:00Z">
        <w:r w:rsidDel="00B70C5D">
          <w:delText xml:space="preserve">Recommendations for “whole-of-government” approaches that combine multiple political and military capabilities to compensate for conventional military weakness (Chivvis 2017) fail to distinguish gray zone conflict from other forms of conflict that also utilize non-military means (political, economic, informational, humanitarian). </w:delText>
        </w:r>
      </w:del>
      <w:del w:id="1031" w:author="Andres Gannon" w:date="2019-04-04T11:06:00Z">
        <w:r w:rsidDel="005C2BF4">
          <w:delText xml:space="preserve">Modern wars unfold in multiple dimensions: combat in many domains, intelligence operations, cyber warfare, information operations, diplomacy, and economic statecraft. Given the portfolio of means available, gray zone conflict relies on </w:delText>
        </w:r>
        <w:r w:rsidDel="005C2BF4">
          <w:rPr>
            <w:i/>
          </w:rPr>
          <w:delText xml:space="preserve">fewer </w:delText>
        </w:r>
        <w:r w:rsidDel="005C2BF4">
          <w:delText xml:space="preserve">elements of power than major war. </w:delText>
        </w:r>
      </w:del>
      <w:del w:id="1032" w:author="Jon Lindsay" w:date="2019-06-12T14:49:00Z">
        <w:r w:rsidDel="00B70C5D">
          <w:delText xml:space="preserve">It is important not to conflate the increasing variety of tools available for conflicts of all types with the use </w:delText>
        </w:r>
      </w:del>
      <w:del w:id="1033" w:author="Jon Lindsay" w:date="2019-06-12T14:48:00Z">
        <w:r w:rsidDel="00B70C5D">
          <w:delText xml:space="preserve">of </w:delText>
        </w:r>
        <w:r w:rsidDel="00B70C5D">
          <w:rPr>
            <w:i/>
          </w:rPr>
          <w:delText xml:space="preserve">some </w:delText>
        </w:r>
        <w:r w:rsidDel="00B70C5D">
          <w:delText>of those tools</w:delText>
        </w:r>
      </w:del>
      <w:del w:id="1034" w:author="Jon Lindsay" w:date="2019-06-12T14:49:00Z">
        <w:r w:rsidDel="00B70C5D">
          <w:delText xml:space="preserve"> for gray zone conflict. </w:delText>
        </w:r>
      </w:del>
      <w:del w:id="1035" w:author="Andres Gannon" w:date="2019-04-04T11:06:00Z">
        <w:r w:rsidDel="005C2BF4">
          <w:delText xml:space="preserve">We will return to the special prominence of cyber operations in contemporary cases in the empirical section. </w:delText>
        </w:r>
      </w:del>
      <w:del w:id="1036" w:author="Andres Gannon" w:date="2019-04-04T11:24:00Z">
        <w:r w:rsidDel="00F16F51">
          <w:delText>It is important to</w:delText>
        </w:r>
      </w:del>
      <w:ins w:id="1037" w:author="Andres Gannon" w:date="2019-04-04T11:24:00Z">
        <w:del w:id="1038" w:author="Jon Lindsay" w:date="2019-06-12T14:51:00Z">
          <w:r w:rsidR="00F16F51" w:rsidDel="00780106">
            <w:delText>One must</w:delText>
          </w:r>
        </w:del>
      </w:ins>
      <w:del w:id="1039" w:author="Jon Lindsay" w:date="2019-06-12T14:51:00Z">
        <w:r w:rsidDel="00780106">
          <w:delText xml:space="preserve"> first understand the general logic: g</w:delText>
        </w:r>
      </w:del>
      <w:ins w:id="1040" w:author="Jon Lindsay" w:date="2019-06-12T14:51:00Z">
        <w:r w:rsidR="00780106">
          <w:t>G</w:t>
        </w:r>
      </w:ins>
      <w:r>
        <w:t>ray zone conflict</w:t>
      </w:r>
      <w:ins w:id="1041" w:author="Jon Lindsay" w:date="2019-06-12T15:20:00Z">
        <w:r w:rsidR="004D392E">
          <w:t xml:space="preserve"> further</w:t>
        </w:r>
      </w:ins>
      <w:r>
        <w:t xml:space="preserve"> </w:t>
      </w:r>
      <w:del w:id="1042" w:author="Jon Lindsay" w:date="2019-06-12T14:52:00Z">
        <w:r w:rsidDel="00780106">
          <w:delText xml:space="preserve">involves </w:delText>
        </w:r>
      </w:del>
      <w:ins w:id="1043" w:author="Jon Lindsay" w:date="2019-06-12T14:52:00Z">
        <w:r w:rsidR="00780106">
          <w:t xml:space="preserve">involves </w:t>
        </w:r>
      </w:ins>
      <w:r>
        <w:t>“pulling punches”</w:t>
      </w:r>
      <w:ins w:id="1044" w:author="Jon Lindsay" w:date="2019-06-12T14:52:00Z">
        <w:r w:rsidR="00780106">
          <w:t xml:space="preserve"> </w:t>
        </w:r>
      </w:ins>
      <w:del w:id="1045" w:author="Jon Lindsay" w:date="2019-06-12T14:53:00Z">
        <w:r w:rsidDel="00780106">
          <w:delText xml:space="preserve"> </w:delText>
        </w:r>
      </w:del>
      <w:del w:id="1046" w:author="Jon Lindsay" w:date="2019-06-12T14:54:00Z">
        <w:r w:rsidDel="00780106">
          <w:delText xml:space="preserve">where </w:delText>
        </w:r>
      </w:del>
      <w:del w:id="1047" w:author="Jon Lindsay" w:date="2019-06-12T14:53:00Z">
        <w:r w:rsidDel="00780106">
          <w:delText xml:space="preserve">more of a state’s portfolio of </w:delText>
        </w:r>
      </w:del>
      <w:del w:id="1048" w:author="Jon Lindsay" w:date="2019-06-12T14:54:00Z">
        <w:r w:rsidDel="00780106">
          <w:delText>coercive tools are left unexercised</w:delText>
        </w:r>
      </w:del>
      <w:ins w:id="1049" w:author="Jon Lindsay" w:date="2019-06-12T14:54:00Z">
        <w:r w:rsidR="00780106">
          <w:t xml:space="preserve">or refraining from using </w:t>
        </w:r>
      </w:ins>
      <w:ins w:id="1050" w:author="Jon Lindsay" w:date="2019-06-12T15:20:00Z">
        <w:r w:rsidR="004D392E">
          <w:t>one’s</w:t>
        </w:r>
      </w:ins>
      <w:ins w:id="1051" w:author="Jon Lindsay" w:date="2019-06-12T14:54:00Z">
        <w:r w:rsidR="00780106">
          <w:t xml:space="preserve"> most potent military capabilities</w:t>
        </w:r>
      </w:ins>
      <w:r>
        <w:t xml:space="preserve">. </w:t>
      </w:r>
    </w:p>
    <w:p w14:paraId="14CFDDA6" w14:textId="61B1FF16" w:rsidR="00657E08" w:rsidRDefault="00483D1B" w:rsidP="004275F3">
      <w:pPr>
        <w:spacing w:after="200" w:line="276" w:lineRule="auto"/>
        <w:ind w:left="-15" w:right="0" w:firstLine="0"/>
      </w:pPr>
      <w:r>
        <w:t xml:space="preserve">Second, gray zone conflict involves </w:t>
      </w:r>
      <w:r>
        <w:rPr>
          <w:i/>
        </w:rPr>
        <w:t>capable initiators</w:t>
      </w:r>
      <w:r>
        <w:t xml:space="preserve">. </w:t>
      </w:r>
      <w:ins w:id="1052" w:author="Jon Lindsay" w:date="2019-06-12T15:05:00Z">
        <w:r w:rsidR="004275F3">
          <w:t>In order to</w:t>
        </w:r>
      </w:ins>
      <w:ins w:id="1053" w:author="Jon Lindsay" w:date="2019-06-12T15:02:00Z">
        <w:r w:rsidR="004275F3">
          <w:t xml:space="preserve"> </w:t>
        </w:r>
      </w:ins>
      <w:ins w:id="1054" w:author="Jon Lindsay" w:date="2019-06-12T15:05:00Z">
        <w:r w:rsidR="004275F3">
          <w:t>choose to</w:t>
        </w:r>
      </w:ins>
      <w:ins w:id="1055" w:author="Jon Lindsay" w:date="2019-06-12T15:02:00Z">
        <w:r w:rsidR="004275F3">
          <w:t xml:space="preserve"> limit</w:t>
        </w:r>
      </w:ins>
      <w:ins w:id="1056" w:author="Jon Lindsay" w:date="2019-06-12T15:03:00Z">
        <w:r w:rsidR="004275F3">
          <w:t xml:space="preserve"> means</w:t>
        </w:r>
      </w:ins>
      <w:ins w:id="1057" w:author="Jon Lindsay" w:date="2019-06-12T15:05:00Z">
        <w:r w:rsidR="004275F3">
          <w:t xml:space="preserve">, an actor must have a </w:t>
        </w:r>
      </w:ins>
      <w:ins w:id="1058" w:author="Jon Lindsay" w:date="2019-06-12T15:03:00Z">
        <w:r w:rsidR="004275F3">
          <w:t>portfolio of means to choose from</w:t>
        </w:r>
      </w:ins>
      <w:ins w:id="1059" w:author="Jon Lindsay" w:date="2019-06-12T15:02:00Z">
        <w:r w:rsidR="004275F3">
          <w:t xml:space="preserve">. </w:t>
        </w:r>
      </w:ins>
      <w:r>
        <w:t xml:space="preserve">This differentiates </w:t>
      </w:r>
      <w:ins w:id="1060" w:author="Jon Lindsay" w:date="2019-06-12T14:55:00Z">
        <w:r w:rsidR="00780106">
          <w:t xml:space="preserve">the </w:t>
        </w:r>
      </w:ins>
      <w:r>
        <w:t xml:space="preserve">activities </w:t>
      </w:r>
      <w:ins w:id="1061" w:author="Jon Lindsay" w:date="2019-06-12T14:55:00Z">
        <w:r w:rsidR="00780106">
          <w:t>of Russian or American special operations forces</w:t>
        </w:r>
      </w:ins>
      <w:ins w:id="1062" w:author="Jon Lindsay" w:date="2019-06-12T14:56:00Z">
        <w:r w:rsidR="00780106">
          <w:t xml:space="preserve"> from insurgents</w:t>
        </w:r>
      </w:ins>
      <w:del w:id="1063" w:author="Jon Lindsay" w:date="2019-06-12T14:55:00Z">
        <w:r w:rsidDel="00780106">
          <w:delText>that Russia or the United States undertake from actions taken by insurgent groups</w:delText>
        </w:r>
      </w:del>
      <w:del w:id="1064" w:author="Jon Lindsay" w:date="2019-06-12T14:56:00Z">
        <w:r w:rsidDel="00780106">
          <w:delText>, for instance</w:delText>
        </w:r>
      </w:del>
      <w:r>
        <w:t xml:space="preserve">, even in cases where </w:t>
      </w:r>
      <w:ins w:id="1065" w:author="Jon Lindsay" w:date="2019-06-12T14:56:00Z">
        <w:r w:rsidR="00780106">
          <w:t xml:space="preserve">their actual </w:t>
        </w:r>
      </w:ins>
      <w:r>
        <w:t>operations appear similar.</w:t>
      </w:r>
      <w:ins w:id="1066" w:author="Jon Lindsay" w:date="2019-06-12T14:57:00Z">
        <w:r w:rsidR="00780106">
          <w:t xml:space="preserve"> Even weaker states and powerful rebel groups </w:t>
        </w:r>
      </w:ins>
      <w:ins w:id="1067" w:author="Jon Lindsay" w:date="2019-06-12T15:03:00Z">
        <w:r w:rsidR="004275F3">
          <w:t xml:space="preserve">may </w:t>
        </w:r>
      </w:ins>
      <w:ins w:id="1068" w:author="Jon Lindsay" w:date="2019-06-12T14:57:00Z">
        <w:r w:rsidR="00780106">
          <w:t xml:space="preserve">vary considerably in their war aims </w:t>
        </w:r>
      </w:ins>
      <w:ins w:id="1069" w:author="Jon Lindsay" w:date="2019-06-12T15:00:00Z">
        <w:r w:rsidR="00780106">
          <w:t>a</w:t>
        </w:r>
        <w:r w:rsidR="004275F3">
          <w:t xml:space="preserve">nd thus may choose to refrain from </w:t>
        </w:r>
      </w:ins>
      <w:ins w:id="1070" w:author="Jon Lindsay" w:date="2019-06-12T15:11:00Z">
        <w:r w:rsidR="004D392E">
          <w:t xml:space="preserve">making the </w:t>
        </w:r>
      </w:ins>
      <w:ins w:id="1071" w:author="Jon Lindsay" w:date="2019-06-12T15:04:00Z">
        <w:r w:rsidR="004275F3">
          <w:t>maximizing</w:t>
        </w:r>
      </w:ins>
      <w:ins w:id="1072" w:author="Jon Lindsay" w:date="2019-06-12T15:00:00Z">
        <w:r w:rsidR="004275F3">
          <w:t xml:space="preserve"> effort</w:t>
        </w:r>
      </w:ins>
      <w:ins w:id="1073" w:author="Jon Lindsay" w:date="2019-06-12T14:57:00Z">
        <w:r w:rsidR="00780106">
          <w:t xml:space="preserve"> (</w:t>
        </w:r>
        <w:commentRangeStart w:id="1074"/>
        <w:proofErr w:type="spellStart"/>
        <w:r w:rsidR="00780106">
          <w:t>Staniland</w:t>
        </w:r>
        <w:proofErr w:type="spellEnd"/>
        <w:r w:rsidR="00780106">
          <w:t xml:space="preserve"> 2012</w:t>
        </w:r>
      </w:ins>
      <w:commentRangeEnd w:id="1074"/>
      <w:ins w:id="1075" w:author="Jon Lindsay" w:date="2019-06-12T14:59:00Z">
        <w:r w:rsidR="00780106">
          <w:rPr>
            <w:rStyle w:val="CommentReference"/>
          </w:rPr>
          <w:commentReference w:id="1074"/>
        </w:r>
      </w:ins>
      <w:ins w:id="1076" w:author="Jon Lindsay" w:date="2019-06-12T14:57:00Z">
        <w:r w:rsidR="00780106">
          <w:t>).</w:t>
        </w:r>
      </w:ins>
      <w:r>
        <w:t xml:space="preserve"> </w:t>
      </w:r>
      <w:del w:id="1077" w:author="Andres Gannon" w:date="2019-04-04T11:24:00Z">
        <w:r w:rsidDel="00F16F51">
          <w:delText xml:space="preserve">The relationship between the extent of capabilities utilized and the potential capabilities that an actor </w:delText>
        </w:r>
        <w:r w:rsidDel="00F16F51">
          <w:rPr>
            <w:i/>
          </w:rPr>
          <w:delText>could have exercised</w:delText>
        </w:r>
        <w:r w:rsidDel="00F16F51">
          <w:delText xml:space="preserve"> restricts gray zone conflict to a strategy for relatively strong actors. </w:delText>
        </w:r>
      </w:del>
      <w:del w:id="1078" w:author="Jon Lindsay" w:date="2019-06-12T15:06:00Z">
        <w:r w:rsidDel="004275F3">
          <w:delText>Table 1 distinguishes the motivations and constraints that lead actors to engage in different types of limited operations. Less capable actors can pursue limited war, while sustaining their efforts with oversized expectations (i.e., revolution). But actors that have a lot can either try to get their way by force (traditional conflict) or just marginally shift the balance of power (gray zone).</w:delText>
        </w:r>
      </w:del>
    </w:p>
    <w:p w14:paraId="0576F2F7" w14:textId="0E6765EF" w:rsidR="00657E08" w:rsidDel="004275F3" w:rsidRDefault="00483D1B">
      <w:pPr>
        <w:keepNext/>
        <w:keepLines/>
        <w:spacing w:after="200" w:line="276" w:lineRule="auto"/>
        <w:ind w:left="10" w:right="0" w:hanging="10"/>
        <w:jc w:val="center"/>
        <w:rPr>
          <w:del w:id="1079" w:author="Jon Lindsay" w:date="2019-06-12T15:10:00Z"/>
        </w:rPr>
        <w:pPrChange w:id="1080" w:author="Jon Lindsay" w:date="2019-06-12T14:43:00Z">
          <w:pPr>
            <w:spacing w:after="200" w:line="276" w:lineRule="auto"/>
            <w:ind w:left="10" w:right="0" w:hanging="10"/>
            <w:jc w:val="center"/>
          </w:pPr>
        </w:pPrChange>
      </w:pPr>
      <w:del w:id="1081" w:author="Jon Lindsay" w:date="2019-06-12T15:10:00Z">
        <w:r w:rsidDel="004275F3">
          <w:rPr>
            <w:b/>
          </w:rPr>
          <w:delText>Table 1</w:delText>
        </w:r>
        <w:r w:rsidDel="004275F3">
          <w:delText xml:space="preserve">: </w:delText>
        </w:r>
      </w:del>
      <w:del w:id="1082" w:author="Jon Lindsay" w:date="2019-06-12T14:56:00Z">
        <w:r w:rsidDel="00780106">
          <w:delText>Actor’s Conflict</w:delText>
        </w:r>
      </w:del>
      <w:del w:id="1083" w:author="Jon Lindsay" w:date="2019-06-12T15:10:00Z">
        <w:r w:rsidDel="004275F3">
          <w:delText xml:space="preserve"> Typology</w:delText>
        </w:r>
      </w:del>
    </w:p>
    <w:tbl>
      <w:tblPr>
        <w:tblStyle w:val="a"/>
        <w:tblW w:w="7586" w:type="dxa"/>
        <w:tblInd w:w="604" w:type="dxa"/>
        <w:tblLayout w:type="fixed"/>
        <w:tblLook w:val="0400" w:firstRow="0" w:lastRow="0" w:firstColumn="0" w:lastColumn="0" w:noHBand="0" w:noVBand="1"/>
        <w:tblPrChange w:id="1084" w:author="Andres Gannon" w:date="2019-04-04T11:07:00Z">
          <w:tblPr>
            <w:tblStyle w:val="a"/>
            <w:tblW w:w="7230" w:type="dxa"/>
            <w:tblInd w:w="604" w:type="dxa"/>
            <w:tblLayout w:type="fixed"/>
            <w:tblLook w:val="0400" w:firstRow="0" w:lastRow="0" w:firstColumn="0" w:lastColumn="0" w:noHBand="0" w:noVBand="1"/>
          </w:tblPr>
        </w:tblPrChange>
      </w:tblPr>
      <w:tblGrid>
        <w:gridCol w:w="1305"/>
        <w:gridCol w:w="2115"/>
        <w:gridCol w:w="1826"/>
        <w:gridCol w:w="2340"/>
        <w:tblGridChange w:id="1085">
          <w:tblGrid>
            <w:gridCol w:w="1305"/>
            <w:gridCol w:w="2115"/>
            <w:gridCol w:w="1620"/>
            <w:gridCol w:w="206"/>
            <w:gridCol w:w="1984"/>
            <w:gridCol w:w="356"/>
          </w:tblGrid>
        </w:tblGridChange>
      </w:tblGrid>
      <w:tr w:rsidR="00657E08" w:rsidDel="004275F3" w14:paraId="44B6968B" w14:textId="4834169C" w:rsidTr="005C2BF4">
        <w:trPr>
          <w:trHeight w:val="280"/>
          <w:del w:id="1086" w:author="Jon Lindsay" w:date="2019-06-12T15:10:00Z"/>
          <w:trPrChange w:id="1087" w:author="Andres Gannon" w:date="2019-04-04T11:07:00Z">
            <w:trPr>
              <w:gridAfter w:val="0"/>
              <w:trHeight w:val="280"/>
            </w:trPr>
          </w:trPrChange>
        </w:trPr>
        <w:tc>
          <w:tcPr>
            <w:tcW w:w="1305" w:type="dxa"/>
            <w:tcBorders>
              <w:top w:val="nil"/>
              <w:left w:val="nil"/>
              <w:bottom w:val="nil"/>
              <w:right w:val="nil"/>
            </w:tcBorders>
            <w:tcPrChange w:id="1088" w:author="Andres Gannon" w:date="2019-04-04T11:07:00Z">
              <w:tcPr>
                <w:tcW w:w="1305" w:type="dxa"/>
                <w:tcBorders>
                  <w:top w:val="nil"/>
                  <w:left w:val="nil"/>
                  <w:bottom w:val="nil"/>
                  <w:right w:val="nil"/>
                </w:tcBorders>
              </w:tcPr>
            </w:tcPrChange>
          </w:tcPr>
          <w:p w14:paraId="3F53900C" w14:textId="2FBE2B09" w:rsidR="00657E08" w:rsidDel="004275F3" w:rsidRDefault="00657E08">
            <w:pPr>
              <w:keepNext/>
              <w:keepLines/>
              <w:spacing w:after="200" w:line="276" w:lineRule="auto"/>
              <w:ind w:right="0" w:firstLine="0"/>
              <w:jc w:val="left"/>
              <w:rPr>
                <w:del w:id="1089" w:author="Jon Lindsay" w:date="2019-06-12T15:10:00Z"/>
              </w:rPr>
              <w:pPrChange w:id="1090" w:author="Jon Lindsay" w:date="2019-06-12T14:43:00Z">
                <w:pPr>
                  <w:spacing w:after="200" w:line="276" w:lineRule="auto"/>
                  <w:ind w:right="0" w:firstLine="0"/>
                  <w:jc w:val="left"/>
                </w:pPr>
              </w:pPrChange>
            </w:pPr>
          </w:p>
        </w:tc>
        <w:tc>
          <w:tcPr>
            <w:tcW w:w="2115" w:type="dxa"/>
            <w:tcBorders>
              <w:top w:val="nil"/>
              <w:left w:val="nil"/>
              <w:bottom w:val="nil"/>
              <w:right w:val="single" w:sz="4" w:space="0" w:color="000000"/>
            </w:tcBorders>
            <w:tcPrChange w:id="1091" w:author="Andres Gannon" w:date="2019-04-04T11:07:00Z">
              <w:tcPr>
                <w:tcW w:w="2115" w:type="dxa"/>
                <w:tcBorders>
                  <w:top w:val="nil"/>
                  <w:left w:val="nil"/>
                  <w:bottom w:val="nil"/>
                  <w:right w:val="single" w:sz="4" w:space="0" w:color="000000"/>
                </w:tcBorders>
              </w:tcPr>
            </w:tcPrChange>
          </w:tcPr>
          <w:p w14:paraId="03C9FD8C" w14:textId="2D85CE5D" w:rsidR="00657E08" w:rsidDel="004275F3" w:rsidRDefault="00657E08">
            <w:pPr>
              <w:keepNext/>
              <w:keepLines/>
              <w:spacing w:after="200" w:line="276" w:lineRule="auto"/>
              <w:ind w:right="0" w:firstLine="0"/>
              <w:jc w:val="left"/>
              <w:rPr>
                <w:del w:id="1092" w:author="Jon Lindsay" w:date="2019-06-12T15:10:00Z"/>
              </w:rPr>
              <w:pPrChange w:id="1093" w:author="Jon Lindsay" w:date="2019-06-12T14:43:00Z">
                <w:pPr>
                  <w:spacing w:after="200" w:line="276" w:lineRule="auto"/>
                  <w:ind w:right="0" w:firstLine="0"/>
                  <w:jc w:val="left"/>
                </w:pPr>
              </w:pPrChange>
            </w:pPr>
          </w:p>
        </w:tc>
        <w:tc>
          <w:tcPr>
            <w:tcW w:w="1826" w:type="dxa"/>
            <w:tcBorders>
              <w:top w:val="single" w:sz="4" w:space="0" w:color="000000"/>
              <w:left w:val="single" w:sz="4" w:space="0" w:color="000000"/>
              <w:bottom w:val="nil"/>
              <w:right w:val="nil"/>
            </w:tcBorders>
            <w:tcPrChange w:id="1094" w:author="Andres Gannon" w:date="2019-04-04T11:07:00Z">
              <w:tcPr>
                <w:tcW w:w="1620" w:type="dxa"/>
                <w:tcBorders>
                  <w:top w:val="single" w:sz="4" w:space="0" w:color="000000"/>
                  <w:left w:val="single" w:sz="4" w:space="0" w:color="000000"/>
                  <w:bottom w:val="nil"/>
                  <w:right w:val="nil"/>
                </w:tcBorders>
              </w:tcPr>
            </w:tcPrChange>
          </w:tcPr>
          <w:p w14:paraId="77108786" w14:textId="014A9450" w:rsidR="00657E08" w:rsidDel="004275F3" w:rsidRDefault="00657E08">
            <w:pPr>
              <w:keepNext/>
              <w:keepLines/>
              <w:spacing w:after="200" w:line="276" w:lineRule="auto"/>
              <w:ind w:right="0" w:firstLine="0"/>
              <w:jc w:val="left"/>
              <w:rPr>
                <w:del w:id="1095" w:author="Jon Lindsay" w:date="2019-06-12T15:10:00Z"/>
              </w:rPr>
              <w:pPrChange w:id="1096" w:author="Jon Lindsay" w:date="2019-06-12T14:43:00Z">
                <w:pPr>
                  <w:spacing w:after="200" w:line="276" w:lineRule="auto"/>
                  <w:ind w:right="0" w:firstLine="0"/>
                  <w:jc w:val="left"/>
                </w:pPr>
              </w:pPrChange>
            </w:pPr>
          </w:p>
        </w:tc>
        <w:tc>
          <w:tcPr>
            <w:tcW w:w="2340" w:type="dxa"/>
            <w:tcBorders>
              <w:top w:val="single" w:sz="4" w:space="0" w:color="000000"/>
              <w:left w:val="nil"/>
              <w:bottom w:val="nil"/>
              <w:right w:val="single" w:sz="4" w:space="0" w:color="000000"/>
            </w:tcBorders>
            <w:tcPrChange w:id="1097" w:author="Andres Gannon" w:date="2019-04-04T11:07:00Z">
              <w:tcPr>
                <w:tcW w:w="2190" w:type="dxa"/>
                <w:gridSpan w:val="2"/>
                <w:tcBorders>
                  <w:top w:val="single" w:sz="4" w:space="0" w:color="000000"/>
                  <w:left w:val="nil"/>
                  <w:bottom w:val="nil"/>
                  <w:right w:val="single" w:sz="4" w:space="0" w:color="000000"/>
                </w:tcBorders>
              </w:tcPr>
            </w:tcPrChange>
          </w:tcPr>
          <w:p w14:paraId="502C0B33" w14:textId="1E1C8C03" w:rsidR="00657E08" w:rsidDel="004275F3" w:rsidRDefault="00483D1B">
            <w:pPr>
              <w:keepNext/>
              <w:keepLines/>
              <w:spacing w:after="200" w:line="276" w:lineRule="auto"/>
              <w:ind w:right="0" w:firstLine="0"/>
              <w:jc w:val="left"/>
              <w:rPr>
                <w:del w:id="1098" w:author="Jon Lindsay" w:date="2019-06-12T15:10:00Z"/>
              </w:rPr>
              <w:pPrChange w:id="1099" w:author="Jon Lindsay" w:date="2019-06-12T14:43:00Z">
                <w:pPr>
                  <w:spacing w:after="200" w:line="276" w:lineRule="auto"/>
                  <w:ind w:right="0" w:firstLine="0"/>
                  <w:jc w:val="left"/>
                </w:pPr>
              </w:pPrChange>
            </w:pPr>
            <w:del w:id="1100" w:author="Jon Lindsay" w:date="2019-06-12T15:10:00Z">
              <w:r w:rsidDel="004275F3">
                <w:rPr>
                  <w:b/>
                </w:rPr>
                <w:delText>Ends</w:delText>
              </w:r>
            </w:del>
          </w:p>
        </w:tc>
      </w:tr>
      <w:tr w:rsidR="00657E08" w:rsidDel="004275F3" w14:paraId="187ADD98" w14:textId="3BBA058F" w:rsidTr="00B70C5D">
        <w:trPr>
          <w:trHeight w:val="280"/>
          <w:del w:id="1101" w:author="Jon Lindsay" w:date="2019-06-12T15:10:00Z"/>
          <w:trPrChange w:id="1102" w:author="Jon Lindsay" w:date="2019-06-12T14:41:00Z">
            <w:trPr>
              <w:gridAfter w:val="0"/>
              <w:trHeight w:val="280"/>
            </w:trPr>
          </w:trPrChange>
        </w:trPr>
        <w:tc>
          <w:tcPr>
            <w:tcW w:w="1305" w:type="dxa"/>
            <w:tcBorders>
              <w:top w:val="nil"/>
              <w:left w:val="nil"/>
              <w:bottom w:val="single" w:sz="4" w:space="0" w:color="000000"/>
              <w:right w:val="nil"/>
            </w:tcBorders>
            <w:tcPrChange w:id="1103" w:author="Jon Lindsay" w:date="2019-06-12T14:41:00Z">
              <w:tcPr>
                <w:tcW w:w="1305" w:type="dxa"/>
                <w:tcBorders>
                  <w:top w:val="nil"/>
                  <w:left w:val="nil"/>
                  <w:bottom w:val="single" w:sz="4" w:space="0" w:color="000000"/>
                  <w:right w:val="nil"/>
                </w:tcBorders>
              </w:tcPr>
            </w:tcPrChange>
          </w:tcPr>
          <w:p w14:paraId="2BBA255E" w14:textId="115433C2" w:rsidR="00657E08" w:rsidDel="004275F3" w:rsidRDefault="00657E08">
            <w:pPr>
              <w:keepNext/>
              <w:keepLines/>
              <w:spacing w:after="200" w:line="276" w:lineRule="auto"/>
              <w:ind w:right="0" w:firstLine="0"/>
              <w:jc w:val="left"/>
              <w:rPr>
                <w:del w:id="1104" w:author="Jon Lindsay" w:date="2019-06-12T15:10:00Z"/>
              </w:rPr>
              <w:pPrChange w:id="1105" w:author="Jon Lindsay" w:date="2019-06-12T14:43:00Z">
                <w:pPr>
                  <w:spacing w:after="200" w:line="276" w:lineRule="auto"/>
                  <w:ind w:right="0" w:firstLine="0"/>
                  <w:jc w:val="left"/>
                </w:pPr>
              </w:pPrChange>
            </w:pPr>
          </w:p>
        </w:tc>
        <w:tc>
          <w:tcPr>
            <w:tcW w:w="2115" w:type="dxa"/>
            <w:tcBorders>
              <w:top w:val="nil"/>
              <w:left w:val="nil"/>
              <w:bottom w:val="single" w:sz="4" w:space="0" w:color="000000"/>
              <w:right w:val="single" w:sz="4" w:space="0" w:color="000000"/>
            </w:tcBorders>
            <w:tcPrChange w:id="1106" w:author="Jon Lindsay" w:date="2019-06-12T14:41:00Z">
              <w:tcPr>
                <w:tcW w:w="2115" w:type="dxa"/>
                <w:tcBorders>
                  <w:top w:val="nil"/>
                  <w:left w:val="nil"/>
                  <w:bottom w:val="single" w:sz="4" w:space="0" w:color="000000"/>
                  <w:right w:val="single" w:sz="4" w:space="0" w:color="000000"/>
                </w:tcBorders>
              </w:tcPr>
            </w:tcPrChange>
          </w:tcPr>
          <w:p w14:paraId="1F385CF2" w14:textId="6652436F" w:rsidR="00657E08" w:rsidDel="004275F3" w:rsidRDefault="00657E08">
            <w:pPr>
              <w:keepNext/>
              <w:keepLines/>
              <w:spacing w:after="200" w:line="276" w:lineRule="auto"/>
              <w:ind w:right="0" w:firstLine="0"/>
              <w:jc w:val="left"/>
              <w:rPr>
                <w:del w:id="1107" w:author="Jon Lindsay" w:date="2019-06-12T15:10:00Z"/>
              </w:rPr>
              <w:pPrChange w:id="1108" w:author="Jon Lindsay" w:date="2019-06-12T14:43:00Z">
                <w:pPr>
                  <w:spacing w:after="200" w:line="276" w:lineRule="auto"/>
                  <w:ind w:right="0" w:firstLine="0"/>
                  <w:jc w:val="left"/>
                </w:pPr>
              </w:pPrChange>
            </w:pPr>
          </w:p>
        </w:tc>
        <w:tc>
          <w:tcPr>
            <w:tcW w:w="1826" w:type="dxa"/>
            <w:tcBorders>
              <w:top w:val="nil"/>
              <w:left w:val="single" w:sz="4" w:space="0" w:color="000000"/>
              <w:bottom w:val="single" w:sz="4" w:space="0" w:color="auto"/>
              <w:right w:val="nil"/>
            </w:tcBorders>
            <w:tcPrChange w:id="1109" w:author="Jon Lindsay" w:date="2019-06-12T14:41:00Z">
              <w:tcPr>
                <w:tcW w:w="1620" w:type="dxa"/>
                <w:tcBorders>
                  <w:top w:val="nil"/>
                  <w:left w:val="single" w:sz="4" w:space="0" w:color="000000"/>
                  <w:bottom w:val="single" w:sz="4" w:space="0" w:color="000000"/>
                  <w:right w:val="nil"/>
                </w:tcBorders>
              </w:tcPr>
            </w:tcPrChange>
          </w:tcPr>
          <w:p w14:paraId="50526291" w14:textId="68609456" w:rsidR="00657E08" w:rsidDel="004275F3" w:rsidRDefault="00483D1B">
            <w:pPr>
              <w:keepNext/>
              <w:keepLines/>
              <w:spacing w:after="200" w:line="276" w:lineRule="auto"/>
              <w:ind w:left="51" w:right="0" w:firstLine="0"/>
              <w:jc w:val="center"/>
              <w:rPr>
                <w:del w:id="1110" w:author="Jon Lindsay" w:date="2019-06-12T15:10:00Z"/>
              </w:rPr>
              <w:pPrChange w:id="1111" w:author="Jon Lindsay" w:date="2019-06-12T14:43:00Z">
                <w:pPr>
                  <w:spacing w:after="200" w:line="276" w:lineRule="auto"/>
                  <w:ind w:left="51" w:right="0" w:firstLine="0"/>
                  <w:jc w:val="center"/>
                </w:pPr>
              </w:pPrChange>
            </w:pPr>
            <w:del w:id="1112" w:author="Jon Lindsay" w:date="2019-06-12T15:10:00Z">
              <w:r w:rsidDel="004275F3">
                <w:delText>Concessions</w:delText>
              </w:r>
            </w:del>
          </w:p>
        </w:tc>
        <w:tc>
          <w:tcPr>
            <w:tcW w:w="2340" w:type="dxa"/>
            <w:tcBorders>
              <w:top w:val="nil"/>
              <w:left w:val="nil"/>
              <w:bottom w:val="single" w:sz="4" w:space="0" w:color="auto"/>
              <w:right w:val="single" w:sz="4" w:space="0" w:color="000000"/>
            </w:tcBorders>
            <w:tcPrChange w:id="1113" w:author="Jon Lindsay" w:date="2019-06-12T14:41:00Z">
              <w:tcPr>
                <w:tcW w:w="2190" w:type="dxa"/>
                <w:gridSpan w:val="2"/>
                <w:tcBorders>
                  <w:top w:val="nil"/>
                  <w:left w:val="nil"/>
                  <w:bottom w:val="single" w:sz="4" w:space="0" w:color="000000"/>
                  <w:right w:val="single" w:sz="4" w:space="0" w:color="000000"/>
                </w:tcBorders>
              </w:tcPr>
            </w:tcPrChange>
          </w:tcPr>
          <w:p w14:paraId="039C266D" w14:textId="753635C7" w:rsidR="00657E08" w:rsidDel="004275F3" w:rsidRDefault="00483D1B">
            <w:pPr>
              <w:keepNext/>
              <w:keepLines/>
              <w:spacing w:after="200" w:line="276" w:lineRule="auto"/>
              <w:ind w:left="43" w:right="0" w:firstLine="0"/>
              <w:jc w:val="center"/>
              <w:rPr>
                <w:del w:id="1114" w:author="Jon Lindsay" w:date="2019-06-12T15:10:00Z"/>
              </w:rPr>
              <w:pPrChange w:id="1115" w:author="Jon Lindsay" w:date="2019-06-12T14:43:00Z">
                <w:pPr>
                  <w:spacing w:after="200" w:line="276" w:lineRule="auto"/>
                  <w:ind w:left="43" w:right="0" w:firstLine="0"/>
                  <w:jc w:val="center"/>
                </w:pPr>
              </w:pPrChange>
            </w:pPr>
            <w:del w:id="1116" w:author="Jon Lindsay" w:date="2019-06-12T15:10:00Z">
              <w:r w:rsidDel="004275F3">
                <w:delText>Conquest</w:delText>
              </w:r>
            </w:del>
          </w:p>
        </w:tc>
      </w:tr>
      <w:tr w:rsidR="00B70C5D" w:rsidDel="004275F3" w14:paraId="2288A189" w14:textId="5ABF1E2B" w:rsidTr="00B70C5D">
        <w:tblPrEx>
          <w:tblPrExChange w:id="1117" w:author="Jon Lindsay" w:date="2019-06-12T14:41:00Z">
            <w:tblPrEx>
              <w:tblW w:w="7586" w:type="dxa"/>
            </w:tblPrEx>
          </w:tblPrExChange>
        </w:tblPrEx>
        <w:trPr>
          <w:trHeight w:val="848"/>
          <w:del w:id="1118" w:author="Jon Lindsay" w:date="2019-06-12T15:10:00Z"/>
          <w:trPrChange w:id="1119" w:author="Jon Lindsay" w:date="2019-06-12T14:41:00Z">
            <w:trPr>
              <w:trHeight w:val="848"/>
            </w:trPr>
          </w:trPrChange>
        </w:trPr>
        <w:tc>
          <w:tcPr>
            <w:tcW w:w="1305" w:type="dxa"/>
            <w:vMerge w:val="restart"/>
            <w:tcBorders>
              <w:top w:val="single" w:sz="4" w:space="0" w:color="000000"/>
              <w:left w:val="single" w:sz="4" w:space="0" w:color="000000"/>
              <w:right w:val="nil"/>
            </w:tcBorders>
            <w:vAlign w:val="center"/>
            <w:tcPrChange w:id="1120" w:author="Jon Lindsay" w:date="2019-06-12T14:41:00Z">
              <w:tcPr>
                <w:tcW w:w="1305" w:type="dxa"/>
                <w:vMerge w:val="restart"/>
                <w:tcBorders>
                  <w:top w:val="single" w:sz="4" w:space="0" w:color="000000"/>
                  <w:left w:val="single" w:sz="4" w:space="0" w:color="000000"/>
                  <w:right w:val="nil"/>
                </w:tcBorders>
                <w:vAlign w:val="center"/>
              </w:tcPr>
            </w:tcPrChange>
          </w:tcPr>
          <w:p w14:paraId="3C93DA53" w14:textId="02ED8ECD" w:rsidR="00B70C5D" w:rsidDel="004275F3" w:rsidRDefault="00B70C5D">
            <w:pPr>
              <w:keepNext/>
              <w:keepLines/>
              <w:spacing w:after="200" w:line="276" w:lineRule="auto"/>
              <w:ind w:left="124" w:right="0" w:firstLine="0"/>
              <w:jc w:val="center"/>
              <w:rPr>
                <w:del w:id="1121" w:author="Jon Lindsay" w:date="2019-06-12T15:10:00Z"/>
              </w:rPr>
              <w:pPrChange w:id="1122" w:author="Jon Lindsay" w:date="2019-06-12T14:43:00Z">
                <w:pPr>
                  <w:spacing w:after="200" w:line="276" w:lineRule="auto"/>
                  <w:ind w:left="124" w:right="0" w:firstLine="0"/>
                  <w:jc w:val="center"/>
                </w:pPr>
              </w:pPrChange>
            </w:pPr>
            <w:del w:id="1123" w:author="Jon Lindsay" w:date="2019-06-12T15:10:00Z">
              <w:r w:rsidDel="004275F3">
                <w:rPr>
                  <w:b/>
                </w:rPr>
                <w:delText>Means</w:delText>
              </w:r>
            </w:del>
          </w:p>
        </w:tc>
        <w:tc>
          <w:tcPr>
            <w:tcW w:w="2115" w:type="dxa"/>
            <w:vMerge w:val="restart"/>
            <w:tcBorders>
              <w:top w:val="single" w:sz="4" w:space="0" w:color="000000"/>
              <w:left w:val="nil"/>
              <w:right w:val="single" w:sz="4" w:space="0" w:color="auto"/>
            </w:tcBorders>
            <w:tcPrChange w:id="1124" w:author="Jon Lindsay" w:date="2019-06-12T14:41:00Z">
              <w:tcPr>
                <w:tcW w:w="2115" w:type="dxa"/>
                <w:vMerge w:val="restart"/>
                <w:tcBorders>
                  <w:top w:val="single" w:sz="4" w:space="0" w:color="000000"/>
                  <w:left w:val="nil"/>
                  <w:right w:val="single" w:sz="4" w:space="0" w:color="auto"/>
                </w:tcBorders>
              </w:tcPr>
            </w:tcPrChange>
          </w:tcPr>
          <w:p w14:paraId="0F2B6E48" w14:textId="0AE627F5" w:rsidR="00B70C5D" w:rsidDel="004275F3" w:rsidRDefault="00B70C5D">
            <w:pPr>
              <w:keepNext/>
              <w:keepLines/>
              <w:spacing w:after="200" w:line="276" w:lineRule="auto"/>
              <w:ind w:right="0" w:firstLine="0"/>
              <w:jc w:val="center"/>
              <w:rPr>
                <w:del w:id="1125" w:author="Jon Lindsay" w:date="2019-06-12T15:10:00Z"/>
              </w:rPr>
              <w:pPrChange w:id="1126" w:author="Jon Lindsay" w:date="2019-06-12T14:43:00Z">
                <w:pPr>
                  <w:spacing w:after="200" w:line="276" w:lineRule="auto"/>
                  <w:ind w:right="0" w:firstLine="0"/>
                  <w:jc w:val="center"/>
                </w:pPr>
              </w:pPrChange>
            </w:pPr>
            <w:del w:id="1127" w:author="Jon Lindsay" w:date="2019-06-12T15:10:00Z">
              <w:r w:rsidDel="004275F3">
                <w:delText>Smaller and less diverse forces</w:delText>
              </w:r>
            </w:del>
          </w:p>
          <w:p w14:paraId="1032889D" w14:textId="64991DFE" w:rsidR="00B70C5D" w:rsidDel="004275F3" w:rsidRDefault="00B70C5D">
            <w:pPr>
              <w:keepNext/>
              <w:keepLines/>
              <w:spacing w:after="200" w:line="276" w:lineRule="auto"/>
              <w:ind w:right="0" w:firstLine="0"/>
              <w:jc w:val="center"/>
              <w:rPr>
                <w:del w:id="1128" w:author="Jon Lindsay" w:date="2019-06-12T15:10:00Z"/>
              </w:rPr>
              <w:pPrChange w:id="1129" w:author="Jon Lindsay" w:date="2019-06-12T14:43:00Z">
                <w:pPr>
                  <w:spacing w:after="200" w:line="276" w:lineRule="auto"/>
                  <w:ind w:right="0" w:firstLine="0"/>
                  <w:jc w:val="center"/>
                </w:pPr>
              </w:pPrChange>
            </w:pPr>
            <w:del w:id="1130" w:author="Jon Lindsay" w:date="2019-06-12T15:10:00Z">
              <w:r w:rsidDel="004275F3">
                <w:delText xml:space="preserve">Larger and more diverse forces </w:delText>
              </w:r>
            </w:del>
          </w:p>
        </w:tc>
        <w:tc>
          <w:tcPr>
            <w:tcW w:w="1826" w:type="dxa"/>
            <w:tcBorders>
              <w:top w:val="single" w:sz="4" w:space="0" w:color="auto"/>
              <w:left w:val="single" w:sz="4" w:space="0" w:color="auto"/>
              <w:bottom w:val="single" w:sz="4" w:space="0" w:color="auto"/>
              <w:right w:val="single" w:sz="4" w:space="0" w:color="auto"/>
            </w:tcBorders>
            <w:tcPrChange w:id="1131" w:author="Jon Lindsay" w:date="2019-06-12T14:41:00Z">
              <w:tcPr>
                <w:tcW w:w="1826" w:type="dxa"/>
                <w:gridSpan w:val="2"/>
                <w:tcBorders>
                  <w:top w:val="single" w:sz="4" w:space="0" w:color="auto"/>
                  <w:left w:val="single" w:sz="4" w:space="0" w:color="auto"/>
                  <w:bottom w:val="single" w:sz="4" w:space="0" w:color="auto"/>
                  <w:right w:val="single" w:sz="4" w:space="0" w:color="auto"/>
                </w:tcBorders>
              </w:tcPr>
            </w:tcPrChange>
          </w:tcPr>
          <w:p w14:paraId="7DAFBB4F" w14:textId="146FB4B6" w:rsidR="00B70C5D" w:rsidDel="00B70C5D" w:rsidRDefault="00B70C5D">
            <w:pPr>
              <w:keepNext/>
              <w:keepLines/>
              <w:spacing w:after="200" w:line="276" w:lineRule="auto"/>
              <w:ind w:right="0"/>
              <w:jc w:val="left"/>
              <w:rPr>
                <w:del w:id="1132" w:author="Jon Lindsay" w:date="2019-06-12T14:41:00Z"/>
              </w:rPr>
              <w:pPrChange w:id="1133" w:author="Jon Lindsay" w:date="2019-06-12T14:57:00Z">
                <w:pPr>
                  <w:spacing w:after="200" w:line="276" w:lineRule="auto"/>
                  <w:ind w:left="124" w:right="0" w:firstLine="0"/>
                  <w:jc w:val="left"/>
                </w:pPr>
              </w:pPrChange>
            </w:pPr>
            <w:del w:id="1134" w:author="Jon Lindsay" w:date="2019-06-12T15:01:00Z">
              <w:r w:rsidDel="004275F3">
                <w:delText>Limite</w:delText>
              </w:r>
            </w:del>
            <w:del w:id="1135" w:author="Jon Lindsay" w:date="2019-06-12T14:41:00Z">
              <w:r w:rsidDel="00B70C5D">
                <w:delText>d</w:delText>
              </w:r>
            </w:del>
            <w:del w:id="1136" w:author="Jon Lindsay" w:date="2019-06-12T15:10:00Z">
              <w:r w:rsidDel="004275F3">
                <w:delText xml:space="preserve"> War</w:delText>
              </w:r>
            </w:del>
          </w:p>
          <w:p w14:paraId="59B1C274" w14:textId="41814D51" w:rsidR="00B70C5D" w:rsidDel="00B70C5D" w:rsidRDefault="00B70C5D">
            <w:pPr>
              <w:keepNext/>
              <w:keepLines/>
              <w:spacing w:after="200" w:line="276" w:lineRule="auto"/>
              <w:ind w:left="124" w:right="0" w:firstLine="0"/>
              <w:jc w:val="left"/>
              <w:rPr>
                <w:del w:id="1137" w:author="Jon Lindsay" w:date="2019-06-12T14:41:00Z"/>
              </w:rPr>
              <w:pPrChange w:id="1138" w:author="Jon Lindsay" w:date="2019-06-12T14:43:00Z">
                <w:pPr>
                  <w:spacing w:after="200" w:line="276" w:lineRule="auto"/>
                  <w:ind w:left="124" w:right="0" w:firstLine="0"/>
                  <w:jc w:val="left"/>
                </w:pPr>
              </w:pPrChange>
            </w:pPr>
          </w:p>
          <w:p w14:paraId="137DC69E" w14:textId="1C747772" w:rsidR="00B70C5D" w:rsidDel="004275F3" w:rsidRDefault="00B70C5D">
            <w:pPr>
              <w:keepNext/>
              <w:keepLines/>
              <w:spacing w:after="200" w:line="276" w:lineRule="auto"/>
              <w:ind w:left="235" w:right="0" w:firstLine="0"/>
              <w:jc w:val="left"/>
              <w:rPr>
                <w:del w:id="1139" w:author="Jon Lindsay" w:date="2019-06-12T15:10:00Z"/>
              </w:rPr>
              <w:pPrChange w:id="1140" w:author="Jon Lindsay" w:date="2019-06-12T14:43:00Z">
                <w:pPr>
                  <w:spacing w:after="200" w:line="276" w:lineRule="auto"/>
                  <w:ind w:left="235" w:right="0" w:firstLine="0"/>
                  <w:jc w:val="left"/>
                </w:pPr>
              </w:pPrChange>
            </w:pPr>
            <w:del w:id="1141" w:author="Jon Lindsay" w:date="2019-06-12T14:41:00Z">
              <w:r w:rsidDel="00B70C5D">
                <w:delText>Gray Zone</w:delText>
              </w:r>
            </w:del>
          </w:p>
        </w:tc>
        <w:tc>
          <w:tcPr>
            <w:tcW w:w="2340" w:type="dxa"/>
            <w:tcBorders>
              <w:top w:val="single" w:sz="4" w:space="0" w:color="auto"/>
              <w:left w:val="single" w:sz="4" w:space="0" w:color="auto"/>
              <w:bottom w:val="single" w:sz="4" w:space="0" w:color="auto"/>
              <w:right w:val="single" w:sz="4" w:space="0" w:color="auto"/>
            </w:tcBorders>
            <w:tcPrChange w:id="1142" w:author="Jon Lindsay" w:date="2019-06-12T14:41:00Z">
              <w:tcPr>
                <w:tcW w:w="2340" w:type="dxa"/>
                <w:gridSpan w:val="2"/>
                <w:tcBorders>
                  <w:top w:val="single" w:sz="4" w:space="0" w:color="auto"/>
                  <w:left w:val="single" w:sz="4" w:space="0" w:color="auto"/>
                  <w:right w:val="single" w:sz="4" w:space="0" w:color="auto"/>
                </w:tcBorders>
              </w:tcPr>
            </w:tcPrChange>
          </w:tcPr>
          <w:p w14:paraId="5B395325" w14:textId="3B171546" w:rsidR="00B70C5D" w:rsidDel="00B70C5D" w:rsidRDefault="00B70C5D">
            <w:pPr>
              <w:keepNext/>
              <w:keepLines/>
              <w:spacing w:after="200" w:line="276" w:lineRule="auto"/>
              <w:ind w:left="51" w:right="0" w:firstLine="37"/>
              <w:jc w:val="left"/>
              <w:rPr>
                <w:del w:id="1143" w:author="Jon Lindsay" w:date="2019-06-12T14:41:00Z"/>
              </w:rPr>
              <w:pPrChange w:id="1144" w:author="Jon Lindsay" w:date="2019-06-12T14:43:00Z">
                <w:pPr>
                  <w:spacing w:after="200" w:line="276" w:lineRule="auto"/>
                  <w:ind w:left="51" w:right="0" w:firstLine="37"/>
                  <w:jc w:val="left"/>
                </w:pPr>
              </w:pPrChange>
            </w:pPr>
            <w:del w:id="1145" w:author="Jon Lindsay" w:date="2019-06-12T15:10:00Z">
              <w:r w:rsidDel="004275F3">
                <w:delText>Revolutionary War</w:delText>
              </w:r>
            </w:del>
          </w:p>
          <w:p w14:paraId="413791AD" w14:textId="7F97F57E" w:rsidR="00B70C5D" w:rsidDel="004275F3" w:rsidRDefault="00B70C5D">
            <w:pPr>
              <w:keepNext/>
              <w:keepLines/>
              <w:spacing w:after="200" w:line="276" w:lineRule="auto"/>
              <w:ind w:left="51" w:right="0" w:firstLine="37"/>
              <w:jc w:val="left"/>
              <w:rPr>
                <w:del w:id="1146" w:author="Jon Lindsay" w:date="2019-06-12T15:10:00Z"/>
              </w:rPr>
              <w:pPrChange w:id="1147" w:author="Jon Lindsay" w:date="2019-06-12T14:43:00Z">
                <w:pPr>
                  <w:spacing w:after="200" w:line="276" w:lineRule="auto"/>
                  <w:ind w:left="51" w:right="0" w:firstLine="37"/>
                  <w:jc w:val="left"/>
                </w:pPr>
              </w:pPrChange>
            </w:pPr>
            <w:del w:id="1148" w:author="Jon Lindsay" w:date="2019-06-12T14:41:00Z">
              <w:r w:rsidDel="00B70C5D">
                <w:delText xml:space="preserve"> </w:delText>
              </w:r>
            </w:del>
          </w:p>
          <w:p w14:paraId="0BDC6E85" w14:textId="03B1E587" w:rsidR="00B70C5D" w:rsidDel="004275F3" w:rsidRDefault="00B70C5D">
            <w:pPr>
              <w:keepNext/>
              <w:keepLines/>
              <w:spacing w:after="200" w:line="276" w:lineRule="auto"/>
              <w:ind w:left="51" w:right="0" w:firstLine="37"/>
              <w:jc w:val="left"/>
              <w:rPr>
                <w:del w:id="1149" w:author="Jon Lindsay" w:date="2019-06-12T15:10:00Z"/>
              </w:rPr>
              <w:pPrChange w:id="1150" w:author="Jon Lindsay" w:date="2019-06-12T14:43:00Z">
                <w:pPr>
                  <w:spacing w:after="200" w:line="276" w:lineRule="auto"/>
                  <w:ind w:left="51" w:right="0" w:firstLine="37"/>
                  <w:jc w:val="left"/>
                </w:pPr>
              </w:pPrChange>
            </w:pPr>
            <w:del w:id="1151" w:author="Jon Lindsay" w:date="2019-06-12T14:41:00Z">
              <w:r w:rsidDel="00B70C5D">
                <w:delText>Traditional Conflict</w:delText>
              </w:r>
            </w:del>
          </w:p>
        </w:tc>
      </w:tr>
      <w:tr w:rsidR="00B70C5D" w:rsidDel="004275F3" w14:paraId="62C49152" w14:textId="093F1038" w:rsidTr="00B70C5D">
        <w:tblPrEx>
          <w:tblPrExChange w:id="1152" w:author="Jon Lindsay" w:date="2019-06-12T14:41:00Z">
            <w:tblPrEx>
              <w:tblW w:w="7586" w:type="dxa"/>
            </w:tblPrEx>
          </w:tblPrExChange>
        </w:tblPrEx>
        <w:trPr>
          <w:trHeight w:val="847"/>
          <w:del w:id="1153" w:author="Jon Lindsay" w:date="2019-06-12T15:10:00Z"/>
          <w:trPrChange w:id="1154" w:author="Jon Lindsay" w:date="2019-06-12T14:41:00Z">
            <w:trPr>
              <w:trHeight w:val="847"/>
            </w:trPr>
          </w:trPrChange>
        </w:trPr>
        <w:tc>
          <w:tcPr>
            <w:tcW w:w="1305" w:type="dxa"/>
            <w:vMerge/>
            <w:tcBorders>
              <w:left w:val="single" w:sz="4" w:space="0" w:color="000000"/>
              <w:bottom w:val="single" w:sz="4" w:space="0" w:color="000000"/>
              <w:right w:val="nil"/>
            </w:tcBorders>
            <w:vAlign w:val="center"/>
            <w:tcPrChange w:id="1155" w:author="Jon Lindsay" w:date="2019-06-12T14:41:00Z">
              <w:tcPr>
                <w:tcW w:w="1305" w:type="dxa"/>
                <w:vMerge/>
                <w:tcBorders>
                  <w:left w:val="single" w:sz="4" w:space="0" w:color="000000"/>
                  <w:bottom w:val="single" w:sz="4" w:space="0" w:color="000000"/>
                  <w:right w:val="nil"/>
                </w:tcBorders>
                <w:vAlign w:val="center"/>
              </w:tcPr>
            </w:tcPrChange>
          </w:tcPr>
          <w:p w14:paraId="61767135" w14:textId="70F54550" w:rsidR="00B70C5D" w:rsidDel="004275F3" w:rsidRDefault="00B70C5D">
            <w:pPr>
              <w:keepNext/>
              <w:keepLines/>
              <w:spacing w:after="200" w:line="276" w:lineRule="auto"/>
              <w:ind w:left="124" w:right="0" w:firstLine="0"/>
              <w:jc w:val="center"/>
              <w:rPr>
                <w:del w:id="1156" w:author="Jon Lindsay" w:date="2019-06-12T15:10:00Z"/>
                <w:b/>
              </w:rPr>
              <w:pPrChange w:id="1157" w:author="Jon Lindsay" w:date="2019-06-12T14:43:00Z">
                <w:pPr>
                  <w:spacing w:after="200" w:line="276" w:lineRule="auto"/>
                  <w:ind w:left="124" w:right="0" w:firstLine="0"/>
                  <w:jc w:val="center"/>
                </w:pPr>
              </w:pPrChange>
            </w:pPr>
          </w:p>
        </w:tc>
        <w:tc>
          <w:tcPr>
            <w:tcW w:w="2115" w:type="dxa"/>
            <w:vMerge/>
            <w:tcBorders>
              <w:left w:val="nil"/>
              <w:bottom w:val="single" w:sz="4" w:space="0" w:color="000000"/>
              <w:right w:val="single" w:sz="4" w:space="0" w:color="auto"/>
            </w:tcBorders>
            <w:tcPrChange w:id="1158" w:author="Jon Lindsay" w:date="2019-06-12T14:41:00Z">
              <w:tcPr>
                <w:tcW w:w="2115" w:type="dxa"/>
                <w:vMerge/>
                <w:tcBorders>
                  <w:left w:val="nil"/>
                  <w:bottom w:val="single" w:sz="4" w:space="0" w:color="000000"/>
                  <w:right w:val="single" w:sz="4" w:space="0" w:color="auto"/>
                </w:tcBorders>
              </w:tcPr>
            </w:tcPrChange>
          </w:tcPr>
          <w:p w14:paraId="17E1F4A5" w14:textId="0C710B45" w:rsidR="00B70C5D" w:rsidDel="004275F3" w:rsidRDefault="00B70C5D">
            <w:pPr>
              <w:keepNext/>
              <w:keepLines/>
              <w:spacing w:after="200" w:line="276" w:lineRule="auto"/>
              <w:ind w:right="0" w:firstLine="0"/>
              <w:jc w:val="center"/>
              <w:rPr>
                <w:del w:id="1159" w:author="Jon Lindsay" w:date="2019-06-12T15:10:00Z"/>
              </w:rPr>
              <w:pPrChange w:id="1160" w:author="Jon Lindsay" w:date="2019-06-12T14:43:00Z">
                <w:pPr>
                  <w:spacing w:after="200" w:line="276" w:lineRule="auto"/>
                  <w:ind w:right="0" w:firstLine="0"/>
                  <w:jc w:val="center"/>
                </w:pPr>
              </w:pPrChange>
            </w:pPr>
          </w:p>
        </w:tc>
        <w:tc>
          <w:tcPr>
            <w:tcW w:w="1826" w:type="dxa"/>
            <w:tcBorders>
              <w:top w:val="single" w:sz="4" w:space="0" w:color="auto"/>
              <w:left w:val="single" w:sz="4" w:space="0" w:color="auto"/>
              <w:bottom w:val="single" w:sz="4" w:space="0" w:color="auto"/>
              <w:right w:val="single" w:sz="4" w:space="0" w:color="auto"/>
            </w:tcBorders>
            <w:tcPrChange w:id="1161" w:author="Jon Lindsay" w:date="2019-06-12T14:41:00Z">
              <w:tcPr>
                <w:tcW w:w="1826" w:type="dxa"/>
                <w:gridSpan w:val="2"/>
                <w:tcBorders>
                  <w:top w:val="single" w:sz="4" w:space="0" w:color="auto"/>
                  <w:left w:val="single" w:sz="4" w:space="0" w:color="auto"/>
                  <w:bottom w:val="single" w:sz="4" w:space="0" w:color="auto"/>
                  <w:right w:val="single" w:sz="4" w:space="0" w:color="auto"/>
                </w:tcBorders>
              </w:tcPr>
            </w:tcPrChange>
          </w:tcPr>
          <w:p w14:paraId="5273111E" w14:textId="43ED84B5" w:rsidR="00B70C5D" w:rsidDel="004275F3" w:rsidRDefault="00B70C5D">
            <w:pPr>
              <w:keepNext/>
              <w:keepLines/>
              <w:spacing w:after="200" w:line="276" w:lineRule="auto"/>
              <w:ind w:left="124" w:right="0" w:firstLine="0"/>
              <w:jc w:val="left"/>
              <w:rPr>
                <w:del w:id="1162" w:author="Jon Lindsay" w:date="2019-06-12T15:10:00Z"/>
              </w:rPr>
              <w:pPrChange w:id="1163" w:author="Jon Lindsay" w:date="2019-06-12T14:43:00Z">
                <w:pPr>
                  <w:spacing w:after="200" w:line="276" w:lineRule="auto"/>
                  <w:ind w:left="124" w:right="0" w:firstLine="0"/>
                  <w:jc w:val="left"/>
                </w:pPr>
              </w:pPrChange>
            </w:pPr>
          </w:p>
        </w:tc>
        <w:tc>
          <w:tcPr>
            <w:tcW w:w="2340" w:type="dxa"/>
            <w:tcBorders>
              <w:top w:val="single" w:sz="4" w:space="0" w:color="auto"/>
              <w:left w:val="single" w:sz="4" w:space="0" w:color="auto"/>
              <w:bottom w:val="single" w:sz="4" w:space="0" w:color="auto"/>
              <w:right w:val="single" w:sz="4" w:space="0" w:color="auto"/>
            </w:tcBorders>
            <w:tcPrChange w:id="1164" w:author="Jon Lindsay" w:date="2019-06-12T14:41:00Z">
              <w:tcPr>
                <w:tcW w:w="2340" w:type="dxa"/>
                <w:gridSpan w:val="2"/>
                <w:tcBorders>
                  <w:left w:val="single" w:sz="4" w:space="0" w:color="auto"/>
                  <w:bottom w:val="single" w:sz="4" w:space="0" w:color="auto"/>
                  <w:right w:val="single" w:sz="4" w:space="0" w:color="auto"/>
                </w:tcBorders>
              </w:tcPr>
            </w:tcPrChange>
          </w:tcPr>
          <w:p w14:paraId="23648810" w14:textId="64F0E99D" w:rsidR="00B70C5D" w:rsidDel="004275F3" w:rsidRDefault="00B70C5D">
            <w:pPr>
              <w:keepNext/>
              <w:keepLines/>
              <w:spacing w:after="200" w:line="276" w:lineRule="auto"/>
              <w:ind w:left="51" w:right="0" w:firstLine="37"/>
              <w:jc w:val="left"/>
              <w:rPr>
                <w:del w:id="1165" w:author="Jon Lindsay" w:date="2019-06-12T15:10:00Z"/>
              </w:rPr>
              <w:pPrChange w:id="1166" w:author="Jon Lindsay" w:date="2019-06-12T14:43:00Z">
                <w:pPr>
                  <w:spacing w:after="200" w:line="276" w:lineRule="auto"/>
                  <w:ind w:left="51" w:right="0" w:firstLine="37"/>
                  <w:jc w:val="left"/>
                </w:pPr>
              </w:pPrChange>
            </w:pPr>
          </w:p>
        </w:tc>
      </w:tr>
    </w:tbl>
    <w:p w14:paraId="75ADF2D7" w14:textId="555F002B" w:rsidR="004275F3" w:rsidDel="004275F3" w:rsidRDefault="004275F3">
      <w:pPr>
        <w:spacing w:after="200" w:line="276" w:lineRule="auto"/>
        <w:ind w:left="-15" w:right="0" w:firstLine="0"/>
        <w:rPr>
          <w:del w:id="1167" w:author="Jon Lindsay" w:date="2019-06-12T15:10:00Z"/>
        </w:rPr>
      </w:pPr>
    </w:p>
    <w:p w14:paraId="38965667" w14:textId="37262CF8" w:rsidR="004275F3" w:rsidRDefault="00483D1B">
      <w:pPr>
        <w:spacing w:after="200" w:line="276" w:lineRule="auto"/>
        <w:ind w:left="-15" w:right="0" w:firstLine="0"/>
        <w:rPr>
          <w:ins w:id="1168" w:author="Jon Lindsay" w:date="2019-06-12T17:59:00Z"/>
        </w:rPr>
      </w:pPr>
      <w:r>
        <w:t xml:space="preserve">Third, gray zone conflict </w:t>
      </w:r>
      <w:del w:id="1169" w:author="Jon Lindsay" w:date="2019-06-12T15:12:00Z">
        <w:r w:rsidDel="004D392E">
          <w:delText>must be</w:delText>
        </w:r>
      </w:del>
      <w:ins w:id="1170" w:author="Jon Lindsay" w:date="2019-06-12T15:12:00Z">
        <w:r w:rsidR="004D392E">
          <w:t>is</w:t>
        </w:r>
      </w:ins>
      <w:r>
        <w:t xml:space="preserve"> </w:t>
      </w:r>
      <w:r>
        <w:rPr>
          <w:i/>
        </w:rPr>
        <w:t>mutually preferred</w:t>
      </w:r>
      <w:r>
        <w:t xml:space="preserve"> by both sides in a contest. </w:t>
      </w:r>
      <w:del w:id="1171" w:author="Jon Lindsay" w:date="2019-06-12T15:12:00Z">
        <w:r w:rsidDel="004D392E">
          <w:delText>By its nature either side in a gray zone conflict can escalate, but neither side chooses to do so</w:delText>
        </w:r>
      </w:del>
      <w:ins w:id="1172" w:author="Jon Lindsay" w:date="2019-06-12T15:12:00Z">
        <w:r w:rsidR="004D392E">
          <w:t>Capable belligerents have the capability to escalate but they choose not to</w:t>
        </w:r>
      </w:ins>
      <w:r>
        <w:t xml:space="preserve">. Although consistent with the assumptions behind theories of wars limited by </w:t>
      </w:r>
      <w:del w:id="1173" w:author="Jon Lindsay" w:date="2019-06-12T15:06:00Z">
        <w:r w:rsidDel="004275F3">
          <w:delText xml:space="preserve">cost </w:delText>
        </w:r>
      </w:del>
      <w:ins w:id="1174" w:author="Jon Lindsay" w:date="2019-06-12T15:06:00Z">
        <w:r w:rsidR="004275F3">
          <w:t xml:space="preserve">risk </w:t>
        </w:r>
      </w:ins>
      <w:r>
        <w:t xml:space="preserve">(i.e., stability-instability paradox), this theory is based on dyadic preferences, not monadic ones. </w:t>
      </w:r>
      <w:del w:id="1175" w:author="Andres Gannon" w:date="2019-04-04T11:08:00Z">
        <w:r w:rsidDel="005C2BF4">
          <w:delText xml:space="preserve">The initiator prefers gray zone conflict to a larger contest, either out of fear of retaliation or because it appears to be a more efficient way to achieve its objectives. The target tolerates gray zone conflict either because it is not willing to escalate given the nature of the dispute or because it believes it can resist efficiently with limited means. </w:delText>
        </w:r>
      </w:del>
      <w:r>
        <w:t xml:space="preserve">The target would rather have the opponent engage in gray zone conflict than engage in overt warfare as a result of the target’s </w:t>
      </w:r>
      <w:del w:id="1176" w:author="Jon Lindsay" w:date="2019-06-12T15:13:00Z">
        <w:r w:rsidDel="004D392E">
          <w:delText xml:space="preserve">own </w:delText>
        </w:r>
      </w:del>
      <w:r>
        <w:t xml:space="preserve">reaction to the provocation. Anticipating this, the attacker selects technologies that deliberately obfuscate its intentions or complicates attribution. This is done </w:t>
      </w:r>
      <w:del w:id="1177" w:author="Jon Lindsay" w:date="2019-06-12T15:07:00Z">
        <w:r w:rsidDel="004275F3">
          <w:delText xml:space="preserve">more </w:delText>
        </w:r>
      </w:del>
      <w:r>
        <w:t xml:space="preserve">for the benefit of the target, to relieve it from an obligation to respond forcefully to provocation, rather than for the benefit of the initiator, to enable it to escape retaliation. </w:t>
      </w:r>
      <w:ins w:id="1178" w:author="Jon Lindsay" w:date="2019-06-12T15:09:00Z">
        <w:r w:rsidR="004275F3">
          <w:t>Tacit c</w:t>
        </w:r>
      </w:ins>
      <w:del w:id="1179" w:author="Jon Lindsay" w:date="2019-06-12T15:09:00Z">
        <w:r w:rsidDel="004275F3">
          <w:delText>Covert conflict is a form of c</w:delText>
        </w:r>
      </w:del>
      <w:r>
        <w:t xml:space="preserve">ollusion between adversaries </w:t>
      </w:r>
      <w:del w:id="1180" w:author="Jon Lindsay" w:date="2019-06-12T15:09:00Z">
        <w:r w:rsidDel="004275F3">
          <w:delText xml:space="preserve">to </w:delText>
        </w:r>
      </w:del>
      <w:ins w:id="1181" w:author="Jon Lindsay" w:date="2019-06-12T15:09:00Z">
        <w:r w:rsidR="004275F3">
          <w:t xml:space="preserve">enables them to </w:t>
        </w:r>
      </w:ins>
      <w:r>
        <w:t xml:space="preserve">avoid mutually harmful escalation (Carson 2015; Carson 2018). </w:t>
      </w:r>
    </w:p>
    <w:p w14:paraId="07741762" w14:textId="437005CC" w:rsidR="00372C6F" w:rsidRDefault="005A43F8">
      <w:pPr>
        <w:pStyle w:val="Heading2"/>
        <w:rPr>
          <w:ins w:id="1182" w:author="Jon Lindsay" w:date="2019-06-12T15:10:00Z"/>
        </w:rPr>
        <w:pPrChange w:id="1183" w:author="Jon Lindsay" w:date="2019-06-12T17:59:00Z">
          <w:pPr>
            <w:spacing w:after="200" w:line="276" w:lineRule="auto"/>
            <w:ind w:left="-15" w:right="0" w:firstLine="0"/>
          </w:pPr>
        </w:pPrChange>
      </w:pPr>
      <w:ins w:id="1184" w:author="Jon Lindsay" w:date="2019-06-12T21:21:00Z">
        <w:r>
          <w:lastRenderedPageBreak/>
          <w:t xml:space="preserve">A </w:t>
        </w:r>
      </w:ins>
      <w:ins w:id="1185" w:author="Jon Lindsay" w:date="2019-06-12T17:59:00Z">
        <w:r w:rsidR="00372C6F">
          <w:t>Typology of Limited Conflict</w:t>
        </w:r>
      </w:ins>
    </w:p>
    <w:p w14:paraId="38BE4E8F" w14:textId="04FE35C2" w:rsidR="004275F3" w:rsidRDefault="004275F3" w:rsidP="004275F3">
      <w:pPr>
        <w:keepNext/>
        <w:keepLines/>
        <w:spacing w:after="200" w:line="276" w:lineRule="auto"/>
        <w:ind w:left="10" w:right="0" w:hanging="10"/>
        <w:jc w:val="center"/>
        <w:rPr>
          <w:ins w:id="1186" w:author="Jon Lindsay" w:date="2019-06-12T15:10:00Z"/>
        </w:rPr>
      </w:pPr>
      <w:ins w:id="1187" w:author="Jon Lindsay" w:date="2019-06-12T15:10:00Z">
        <w:r>
          <w:rPr>
            <w:b/>
          </w:rPr>
          <w:t>Table 1</w:t>
        </w:r>
        <w:r>
          <w:t xml:space="preserve">: A Typology of Limited </w:t>
        </w:r>
      </w:ins>
      <w:ins w:id="1188" w:author="Jon Lindsay" w:date="2019-06-12T17:47:00Z">
        <w:r w:rsidR="00475E07">
          <w:t>Conflict</w:t>
        </w:r>
      </w:ins>
    </w:p>
    <w:tbl>
      <w:tblPr>
        <w:tblStyle w:val="a"/>
        <w:tblW w:w="7586" w:type="dxa"/>
        <w:tblInd w:w="604" w:type="dxa"/>
        <w:tblLayout w:type="fixed"/>
        <w:tblLook w:val="0400" w:firstRow="0" w:lastRow="0" w:firstColumn="0" w:lastColumn="0" w:noHBand="0" w:noVBand="1"/>
      </w:tblPr>
      <w:tblGrid>
        <w:gridCol w:w="1305"/>
        <w:gridCol w:w="2115"/>
        <w:gridCol w:w="1826"/>
        <w:gridCol w:w="2340"/>
        <w:tblGridChange w:id="1189">
          <w:tblGrid>
            <w:gridCol w:w="1305"/>
            <w:gridCol w:w="2115"/>
            <w:gridCol w:w="1826"/>
            <w:gridCol w:w="2340"/>
          </w:tblGrid>
        </w:tblGridChange>
      </w:tblGrid>
      <w:tr w:rsidR="004275F3" w14:paraId="32AC1203" w14:textId="77777777" w:rsidTr="003A511B">
        <w:trPr>
          <w:trHeight w:val="280"/>
          <w:ins w:id="1190" w:author="Jon Lindsay" w:date="2019-06-12T15:10:00Z"/>
        </w:trPr>
        <w:tc>
          <w:tcPr>
            <w:tcW w:w="1305" w:type="dxa"/>
            <w:tcBorders>
              <w:top w:val="nil"/>
              <w:left w:val="nil"/>
              <w:bottom w:val="nil"/>
              <w:right w:val="nil"/>
            </w:tcBorders>
          </w:tcPr>
          <w:p w14:paraId="77D8A295" w14:textId="77777777" w:rsidR="004275F3" w:rsidRDefault="004275F3" w:rsidP="003A511B">
            <w:pPr>
              <w:keepNext/>
              <w:keepLines/>
              <w:spacing w:after="200" w:line="276" w:lineRule="auto"/>
              <w:ind w:right="0" w:firstLine="0"/>
              <w:jc w:val="left"/>
              <w:rPr>
                <w:ins w:id="1191" w:author="Jon Lindsay" w:date="2019-06-12T15:10:00Z"/>
              </w:rPr>
            </w:pPr>
          </w:p>
        </w:tc>
        <w:tc>
          <w:tcPr>
            <w:tcW w:w="2115" w:type="dxa"/>
            <w:tcBorders>
              <w:top w:val="nil"/>
              <w:left w:val="nil"/>
              <w:bottom w:val="nil"/>
              <w:right w:val="single" w:sz="4" w:space="0" w:color="000000"/>
            </w:tcBorders>
          </w:tcPr>
          <w:p w14:paraId="4CE217C7" w14:textId="77777777" w:rsidR="004275F3" w:rsidRDefault="004275F3" w:rsidP="003A511B">
            <w:pPr>
              <w:keepNext/>
              <w:keepLines/>
              <w:spacing w:after="200" w:line="276" w:lineRule="auto"/>
              <w:ind w:right="0" w:firstLine="0"/>
              <w:jc w:val="left"/>
              <w:rPr>
                <w:ins w:id="1192" w:author="Jon Lindsay" w:date="2019-06-12T15:10:00Z"/>
              </w:rPr>
            </w:pPr>
          </w:p>
        </w:tc>
        <w:tc>
          <w:tcPr>
            <w:tcW w:w="1826" w:type="dxa"/>
            <w:tcBorders>
              <w:top w:val="single" w:sz="4" w:space="0" w:color="000000"/>
              <w:left w:val="single" w:sz="4" w:space="0" w:color="000000"/>
              <w:bottom w:val="nil"/>
              <w:right w:val="nil"/>
            </w:tcBorders>
          </w:tcPr>
          <w:p w14:paraId="18B70BA1" w14:textId="77777777" w:rsidR="004275F3" w:rsidRDefault="004275F3" w:rsidP="003A511B">
            <w:pPr>
              <w:keepNext/>
              <w:keepLines/>
              <w:spacing w:after="200" w:line="276" w:lineRule="auto"/>
              <w:ind w:right="0" w:firstLine="0"/>
              <w:jc w:val="left"/>
              <w:rPr>
                <w:ins w:id="1193" w:author="Jon Lindsay" w:date="2019-06-12T15:10:00Z"/>
              </w:rPr>
            </w:pPr>
          </w:p>
        </w:tc>
        <w:tc>
          <w:tcPr>
            <w:tcW w:w="2340" w:type="dxa"/>
            <w:tcBorders>
              <w:top w:val="single" w:sz="4" w:space="0" w:color="000000"/>
              <w:left w:val="nil"/>
              <w:bottom w:val="nil"/>
              <w:right w:val="single" w:sz="4" w:space="0" w:color="000000"/>
            </w:tcBorders>
          </w:tcPr>
          <w:p w14:paraId="4145ED44" w14:textId="77777777" w:rsidR="004275F3" w:rsidRDefault="004275F3" w:rsidP="003A511B">
            <w:pPr>
              <w:keepNext/>
              <w:keepLines/>
              <w:spacing w:after="200" w:line="276" w:lineRule="auto"/>
              <w:ind w:right="0" w:firstLine="0"/>
              <w:jc w:val="left"/>
              <w:rPr>
                <w:ins w:id="1194" w:author="Jon Lindsay" w:date="2019-06-12T15:10:00Z"/>
              </w:rPr>
            </w:pPr>
            <w:ins w:id="1195" w:author="Jon Lindsay" w:date="2019-06-12T15:10:00Z">
              <w:r>
                <w:rPr>
                  <w:b/>
                </w:rPr>
                <w:t>Ends</w:t>
              </w:r>
            </w:ins>
          </w:p>
        </w:tc>
      </w:tr>
      <w:tr w:rsidR="004275F3" w14:paraId="76D3C894" w14:textId="77777777" w:rsidTr="004D392E">
        <w:tblPrEx>
          <w:tblW w:w="7586" w:type="dxa"/>
          <w:tblInd w:w="604" w:type="dxa"/>
          <w:tblLayout w:type="fixed"/>
          <w:tblLook w:val="0400" w:firstRow="0" w:lastRow="0" w:firstColumn="0" w:lastColumn="0" w:noHBand="0" w:noVBand="1"/>
          <w:tblPrExChange w:id="1196" w:author="Jon Lindsay" w:date="2019-06-12T15:16:00Z">
            <w:tblPrEx>
              <w:tblW w:w="7586" w:type="dxa"/>
              <w:tblInd w:w="604" w:type="dxa"/>
              <w:tblLayout w:type="fixed"/>
              <w:tblLook w:val="0400" w:firstRow="0" w:lastRow="0" w:firstColumn="0" w:lastColumn="0" w:noHBand="0" w:noVBand="1"/>
            </w:tblPrEx>
          </w:tblPrExChange>
        </w:tblPrEx>
        <w:trPr>
          <w:trHeight w:val="280"/>
          <w:ins w:id="1197" w:author="Jon Lindsay" w:date="2019-06-12T15:10:00Z"/>
          <w:trPrChange w:id="1198" w:author="Jon Lindsay" w:date="2019-06-12T15:16:00Z">
            <w:trPr>
              <w:trHeight w:val="280"/>
            </w:trPr>
          </w:trPrChange>
        </w:trPr>
        <w:tc>
          <w:tcPr>
            <w:tcW w:w="1305" w:type="dxa"/>
            <w:tcBorders>
              <w:top w:val="nil"/>
              <w:left w:val="nil"/>
              <w:bottom w:val="single" w:sz="4" w:space="0" w:color="auto"/>
              <w:right w:val="nil"/>
            </w:tcBorders>
            <w:tcPrChange w:id="1199" w:author="Jon Lindsay" w:date="2019-06-12T15:16:00Z">
              <w:tcPr>
                <w:tcW w:w="1305" w:type="dxa"/>
                <w:tcBorders>
                  <w:top w:val="nil"/>
                  <w:left w:val="nil"/>
                  <w:bottom w:val="single" w:sz="4" w:space="0" w:color="000000"/>
                  <w:right w:val="nil"/>
                </w:tcBorders>
              </w:tcPr>
            </w:tcPrChange>
          </w:tcPr>
          <w:p w14:paraId="0E3BBB6F" w14:textId="77777777" w:rsidR="004275F3" w:rsidRDefault="004275F3" w:rsidP="003A511B">
            <w:pPr>
              <w:keepNext/>
              <w:keepLines/>
              <w:spacing w:after="200" w:line="276" w:lineRule="auto"/>
              <w:ind w:right="0" w:firstLine="0"/>
              <w:jc w:val="left"/>
              <w:rPr>
                <w:ins w:id="1200" w:author="Jon Lindsay" w:date="2019-06-12T15:10:00Z"/>
              </w:rPr>
            </w:pPr>
          </w:p>
        </w:tc>
        <w:tc>
          <w:tcPr>
            <w:tcW w:w="2115" w:type="dxa"/>
            <w:tcBorders>
              <w:top w:val="nil"/>
              <w:left w:val="nil"/>
              <w:bottom w:val="single" w:sz="4" w:space="0" w:color="auto"/>
              <w:right w:val="single" w:sz="4" w:space="0" w:color="000000"/>
            </w:tcBorders>
            <w:tcPrChange w:id="1201" w:author="Jon Lindsay" w:date="2019-06-12T15:16:00Z">
              <w:tcPr>
                <w:tcW w:w="2115" w:type="dxa"/>
                <w:tcBorders>
                  <w:top w:val="nil"/>
                  <w:left w:val="nil"/>
                  <w:bottom w:val="single" w:sz="4" w:space="0" w:color="000000"/>
                  <w:right w:val="single" w:sz="4" w:space="0" w:color="000000"/>
                </w:tcBorders>
              </w:tcPr>
            </w:tcPrChange>
          </w:tcPr>
          <w:p w14:paraId="24924999" w14:textId="77777777" w:rsidR="004275F3" w:rsidRDefault="004275F3" w:rsidP="003A511B">
            <w:pPr>
              <w:keepNext/>
              <w:keepLines/>
              <w:spacing w:after="200" w:line="276" w:lineRule="auto"/>
              <w:ind w:right="0" w:firstLine="0"/>
              <w:jc w:val="left"/>
              <w:rPr>
                <w:ins w:id="1202" w:author="Jon Lindsay" w:date="2019-06-12T15:10:00Z"/>
              </w:rPr>
            </w:pPr>
          </w:p>
        </w:tc>
        <w:tc>
          <w:tcPr>
            <w:tcW w:w="1826" w:type="dxa"/>
            <w:tcBorders>
              <w:top w:val="nil"/>
              <w:left w:val="single" w:sz="4" w:space="0" w:color="000000"/>
              <w:bottom w:val="single" w:sz="4" w:space="0" w:color="auto"/>
              <w:right w:val="nil"/>
            </w:tcBorders>
            <w:tcPrChange w:id="1203" w:author="Jon Lindsay" w:date="2019-06-12T15:16:00Z">
              <w:tcPr>
                <w:tcW w:w="1826" w:type="dxa"/>
                <w:tcBorders>
                  <w:top w:val="nil"/>
                  <w:left w:val="single" w:sz="4" w:space="0" w:color="000000"/>
                  <w:bottom w:val="single" w:sz="4" w:space="0" w:color="auto"/>
                  <w:right w:val="nil"/>
                </w:tcBorders>
              </w:tcPr>
            </w:tcPrChange>
          </w:tcPr>
          <w:p w14:paraId="1B1E35DF" w14:textId="77777777" w:rsidR="004275F3" w:rsidRDefault="004275F3" w:rsidP="003A511B">
            <w:pPr>
              <w:keepNext/>
              <w:keepLines/>
              <w:spacing w:after="200" w:line="276" w:lineRule="auto"/>
              <w:ind w:left="51" w:right="0" w:firstLine="0"/>
              <w:jc w:val="center"/>
              <w:rPr>
                <w:ins w:id="1204" w:author="Jon Lindsay" w:date="2019-06-12T15:10:00Z"/>
              </w:rPr>
            </w:pPr>
            <w:ins w:id="1205" w:author="Jon Lindsay" w:date="2019-06-12T15:10:00Z">
              <w:r>
                <w:t>Concessions</w:t>
              </w:r>
            </w:ins>
          </w:p>
        </w:tc>
        <w:tc>
          <w:tcPr>
            <w:tcW w:w="2340" w:type="dxa"/>
            <w:tcBorders>
              <w:top w:val="nil"/>
              <w:left w:val="nil"/>
              <w:bottom w:val="single" w:sz="4" w:space="0" w:color="auto"/>
              <w:right w:val="single" w:sz="4" w:space="0" w:color="000000"/>
            </w:tcBorders>
            <w:tcPrChange w:id="1206" w:author="Jon Lindsay" w:date="2019-06-12T15:16:00Z">
              <w:tcPr>
                <w:tcW w:w="2340" w:type="dxa"/>
                <w:tcBorders>
                  <w:top w:val="nil"/>
                  <w:left w:val="nil"/>
                  <w:bottom w:val="single" w:sz="4" w:space="0" w:color="auto"/>
                  <w:right w:val="single" w:sz="4" w:space="0" w:color="000000"/>
                </w:tcBorders>
              </w:tcPr>
            </w:tcPrChange>
          </w:tcPr>
          <w:p w14:paraId="710563D5" w14:textId="77777777" w:rsidR="004275F3" w:rsidRDefault="004275F3" w:rsidP="003A511B">
            <w:pPr>
              <w:keepNext/>
              <w:keepLines/>
              <w:spacing w:after="200" w:line="276" w:lineRule="auto"/>
              <w:ind w:left="43" w:right="0" w:firstLine="0"/>
              <w:jc w:val="center"/>
              <w:rPr>
                <w:ins w:id="1207" w:author="Jon Lindsay" w:date="2019-06-12T15:10:00Z"/>
              </w:rPr>
            </w:pPr>
            <w:ins w:id="1208" w:author="Jon Lindsay" w:date="2019-06-12T15:10:00Z">
              <w:r>
                <w:t>Conquest</w:t>
              </w:r>
            </w:ins>
          </w:p>
        </w:tc>
      </w:tr>
      <w:tr w:rsidR="004D392E" w14:paraId="1C2DE6FB" w14:textId="77777777" w:rsidTr="004D392E">
        <w:tblPrEx>
          <w:tblW w:w="7586" w:type="dxa"/>
          <w:tblInd w:w="604" w:type="dxa"/>
          <w:tblLayout w:type="fixed"/>
          <w:tblLook w:val="0400" w:firstRow="0" w:lastRow="0" w:firstColumn="0" w:lastColumn="0" w:noHBand="0" w:noVBand="1"/>
          <w:tblPrExChange w:id="1209" w:author="Jon Lindsay" w:date="2019-06-12T15:16:00Z">
            <w:tblPrEx>
              <w:tblW w:w="7586" w:type="dxa"/>
              <w:tblInd w:w="604" w:type="dxa"/>
              <w:tblLayout w:type="fixed"/>
              <w:tblLook w:val="0400" w:firstRow="0" w:lastRow="0" w:firstColumn="0" w:lastColumn="0" w:noHBand="0" w:noVBand="1"/>
            </w:tblPrEx>
          </w:tblPrExChange>
        </w:tblPrEx>
        <w:trPr>
          <w:trHeight w:val="848"/>
          <w:ins w:id="1210" w:author="Jon Lindsay" w:date="2019-06-12T15:10:00Z"/>
          <w:trPrChange w:id="1211" w:author="Jon Lindsay" w:date="2019-06-12T15:16:00Z">
            <w:trPr>
              <w:trHeight w:val="848"/>
            </w:trPr>
          </w:trPrChange>
        </w:trPr>
        <w:tc>
          <w:tcPr>
            <w:tcW w:w="1305" w:type="dxa"/>
            <w:vMerge w:val="restart"/>
            <w:tcBorders>
              <w:top w:val="single" w:sz="4" w:space="0" w:color="auto"/>
              <w:left w:val="single" w:sz="4" w:space="0" w:color="auto"/>
              <w:bottom w:val="single" w:sz="4" w:space="0" w:color="auto"/>
            </w:tcBorders>
            <w:vAlign w:val="center"/>
            <w:tcPrChange w:id="1212" w:author="Jon Lindsay" w:date="2019-06-12T15:16:00Z">
              <w:tcPr>
                <w:tcW w:w="1305" w:type="dxa"/>
                <w:vMerge w:val="restart"/>
                <w:tcBorders>
                  <w:top w:val="single" w:sz="4" w:space="0" w:color="auto"/>
                  <w:left w:val="single" w:sz="4" w:space="0" w:color="auto"/>
                  <w:bottom w:val="single" w:sz="4" w:space="0" w:color="auto"/>
                  <w:right w:val="single" w:sz="4" w:space="0" w:color="auto"/>
                </w:tcBorders>
                <w:vAlign w:val="center"/>
              </w:tcPr>
            </w:tcPrChange>
          </w:tcPr>
          <w:p w14:paraId="35C2CCAE" w14:textId="77777777" w:rsidR="004275F3" w:rsidRDefault="004275F3" w:rsidP="003A511B">
            <w:pPr>
              <w:keepNext/>
              <w:keepLines/>
              <w:spacing w:after="200" w:line="276" w:lineRule="auto"/>
              <w:ind w:left="124" w:right="0" w:firstLine="0"/>
              <w:jc w:val="center"/>
              <w:rPr>
                <w:ins w:id="1213" w:author="Jon Lindsay" w:date="2019-06-12T15:10:00Z"/>
              </w:rPr>
            </w:pPr>
            <w:ins w:id="1214" w:author="Jon Lindsay" w:date="2019-06-12T15:10:00Z">
              <w:r>
                <w:rPr>
                  <w:b/>
                </w:rPr>
                <w:t>Means</w:t>
              </w:r>
            </w:ins>
          </w:p>
        </w:tc>
        <w:tc>
          <w:tcPr>
            <w:tcW w:w="2115" w:type="dxa"/>
            <w:tcBorders>
              <w:top w:val="single" w:sz="4" w:space="0" w:color="auto"/>
              <w:right w:val="single" w:sz="4" w:space="0" w:color="auto"/>
            </w:tcBorders>
            <w:tcPrChange w:id="1215" w:author="Jon Lindsay" w:date="2019-06-12T15:16:00Z">
              <w:tcPr>
                <w:tcW w:w="2115" w:type="dxa"/>
                <w:tcBorders>
                  <w:top w:val="single" w:sz="4" w:space="0" w:color="auto"/>
                  <w:left w:val="single" w:sz="4" w:space="0" w:color="auto"/>
                  <w:right w:val="single" w:sz="4" w:space="0" w:color="auto"/>
                </w:tcBorders>
              </w:tcPr>
            </w:tcPrChange>
          </w:tcPr>
          <w:p w14:paraId="75B63A05" w14:textId="6ED404C0" w:rsidR="004275F3" w:rsidRDefault="004275F3" w:rsidP="004D392E">
            <w:pPr>
              <w:keepNext/>
              <w:keepLines/>
              <w:spacing w:after="200" w:line="276" w:lineRule="auto"/>
              <w:ind w:right="0" w:firstLine="0"/>
              <w:jc w:val="center"/>
              <w:rPr>
                <w:ins w:id="1216" w:author="Jon Lindsay" w:date="2019-06-12T15:10:00Z"/>
              </w:rPr>
            </w:pPr>
            <w:ins w:id="1217" w:author="Jon Lindsay" w:date="2019-06-12T15:10:00Z">
              <w:r>
                <w:t>Smaller and less diverse forces</w:t>
              </w:r>
            </w:ins>
          </w:p>
        </w:tc>
        <w:tc>
          <w:tcPr>
            <w:tcW w:w="1826" w:type="dxa"/>
            <w:tcBorders>
              <w:top w:val="single" w:sz="4" w:space="0" w:color="auto"/>
              <w:left w:val="single" w:sz="4" w:space="0" w:color="auto"/>
              <w:bottom w:val="single" w:sz="4" w:space="0" w:color="auto"/>
              <w:right w:val="single" w:sz="4" w:space="0" w:color="auto"/>
            </w:tcBorders>
            <w:tcPrChange w:id="1218" w:author="Jon Lindsay" w:date="2019-06-12T15:16:00Z">
              <w:tcPr>
                <w:tcW w:w="1826" w:type="dxa"/>
                <w:tcBorders>
                  <w:top w:val="single" w:sz="4" w:space="0" w:color="auto"/>
                  <w:left w:val="single" w:sz="4" w:space="0" w:color="auto"/>
                  <w:bottom w:val="single" w:sz="4" w:space="0" w:color="auto"/>
                  <w:right w:val="single" w:sz="4" w:space="0" w:color="auto"/>
                </w:tcBorders>
              </w:tcPr>
            </w:tcPrChange>
          </w:tcPr>
          <w:p w14:paraId="6ADCBA30" w14:textId="7E40617D" w:rsidR="004275F3" w:rsidRDefault="004275F3">
            <w:pPr>
              <w:keepNext/>
              <w:keepLines/>
              <w:spacing w:after="200" w:line="276" w:lineRule="auto"/>
              <w:ind w:left="235" w:right="0" w:firstLine="0"/>
              <w:jc w:val="center"/>
              <w:rPr>
                <w:ins w:id="1219" w:author="Jon Lindsay" w:date="2019-06-12T15:10:00Z"/>
              </w:rPr>
              <w:pPrChange w:id="1220" w:author="Jon Lindsay" w:date="2019-06-12T15:17:00Z">
                <w:pPr>
                  <w:keepNext/>
                  <w:keepLines/>
                  <w:spacing w:after="200" w:line="276" w:lineRule="auto"/>
                  <w:ind w:left="235" w:right="0" w:firstLine="0"/>
                  <w:jc w:val="left"/>
                </w:pPr>
              </w:pPrChange>
            </w:pPr>
            <w:ins w:id="1221" w:author="Jon Lindsay" w:date="2019-06-12T15:10:00Z">
              <w:r>
                <w:t>Small War</w:t>
              </w:r>
            </w:ins>
            <w:ins w:id="1222" w:author="Jon Lindsay" w:date="2019-06-12T17:01:00Z">
              <w:r w:rsidR="00BC69D6">
                <w:t>s</w:t>
              </w:r>
            </w:ins>
          </w:p>
        </w:tc>
        <w:tc>
          <w:tcPr>
            <w:tcW w:w="2340" w:type="dxa"/>
            <w:tcBorders>
              <w:top w:val="single" w:sz="4" w:space="0" w:color="auto"/>
              <w:left w:val="single" w:sz="4" w:space="0" w:color="auto"/>
              <w:bottom w:val="single" w:sz="4" w:space="0" w:color="auto"/>
              <w:right w:val="single" w:sz="4" w:space="0" w:color="auto"/>
            </w:tcBorders>
            <w:tcPrChange w:id="1223" w:author="Jon Lindsay" w:date="2019-06-12T15:16:00Z">
              <w:tcPr>
                <w:tcW w:w="2340" w:type="dxa"/>
                <w:tcBorders>
                  <w:top w:val="single" w:sz="4" w:space="0" w:color="auto"/>
                  <w:left w:val="single" w:sz="4" w:space="0" w:color="auto"/>
                  <w:bottom w:val="single" w:sz="4" w:space="0" w:color="auto"/>
                  <w:right w:val="single" w:sz="4" w:space="0" w:color="auto"/>
                </w:tcBorders>
              </w:tcPr>
            </w:tcPrChange>
          </w:tcPr>
          <w:p w14:paraId="13897A84" w14:textId="06E90727" w:rsidR="004275F3" w:rsidRDefault="00FA1EDF">
            <w:pPr>
              <w:keepNext/>
              <w:keepLines/>
              <w:spacing w:after="200" w:line="276" w:lineRule="auto"/>
              <w:ind w:left="51" w:right="0" w:firstLine="37"/>
              <w:jc w:val="center"/>
              <w:rPr>
                <w:ins w:id="1224" w:author="Jon Lindsay" w:date="2019-06-12T15:10:00Z"/>
              </w:rPr>
              <w:pPrChange w:id="1225" w:author="Jon Lindsay" w:date="2019-06-12T16:27:00Z">
                <w:pPr>
                  <w:keepNext/>
                  <w:keepLines/>
                  <w:spacing w:after="200" w:line="276" w:lineRule="auto"/>
                  <w:ind w:left="51" w:right="0" w:firstLine="37"/>
                  <w:jc w:val="left"/>
                </w:pPr>
              </w:pPrChange>
            </w:pPr>
            <w:ins w:id="1226" w:author="Jon Lindsay" w:date="2019-06-12T15:10:00Z">
              <w:r>
                <w:t>Revolutionary War</w:t>
              </w:r>
            </w:ins>
            <w:ins w:id="1227" w:author="Jon Lindsay" w:date="2019-06-12T17:01:00Z">
              <w:r w:rsidR="00BC69D6">
                <w:t>s</w:t>
              </w:r>
            </w:ins>
          </w:p>
        </w:tc>
      </w:tr>
      <w:tr w:rsidR="004D392E" w14:paraId="159B0AF1" w14:textId="77777777" w:rsidTr="004D392E">
        <w:tblPrEx>
          <w:tblW w:w="7586" w:type="dxa"/>
          <w:tblInd w:w="604" w:type="dxa"/>
          <w:tblLayout w:type="fixed"/>
          <w:tblLook w:val="0400" w:firstRow="0" w:lastRow="0" w:firstColumn="0" w:lastColumn="0" w:noHBand="0" w:noVBand="1"/>
          <w:tblPrExChange w:id="1228" w:author="Jon Lindsay" w:date="2019-06-12T15:16:00Z">
            <w:tblPrEx>
              <w:tblW w:w="7586" w:type="dxa"/>
              <w:tblInd w:w="604" w:type="dxa"/>
              <w:tblLayout w:type="fixed"/>
              <w:tblLook w:val="0400" w:firstRow="0" w:lastRow="0" w:firstColumn="0" w:lastColumn="0" w:noHBand="0" w:noVBand="1"/>
            </w:tblPrEx>
          </w:tblPrExChange>
        </w:tblPrEx>
        <w:trPr>
          <w:trHeight w:val="847"/>
          <w:ins w:id="1229" w:author="Jon Lindsay" w:date="2019-06-12T15:10:00Z"/>
          <w:trPrChange w:id="1230" w:author="Jon Lindsay" w:date="2019-06-12T15:16:00Z">
            <w:trPr>
              <w:trHeight w:val="847"/>
            </w:trPr>
          </w:trPrChange>
        </w:trPr>
        <w:tc>
          <w:tcPr>
            <w:tcW w:w="1305" w:type="dxa"/>
            <w:vMerge/>
            <w:tcBorders>
              <w:top w:val="single" w:sz="4" w:space="0" w:color="auto"/>
              <w:left w:val="single" w:sz="4" w:space="0" w:color="auto"/>
              <w:bottom w:val="single" w:sz="4" w:space="0" w:color="auto"/>
            </w:tcBorders>
            <w:vAlign w:val="center"/>
            <w:tcPrChange w:id="1231" w:author="Jon Lindsay" w:date="2019-06-12T15:16:00Z">
              <w:tcPr>
                <w:tcW w:w="1305" w:type="dxa"/>
                <w:vMerge/>
                <w:tcBorders>
                  <w:top w:val="single" w:sz="4" w:space="0" w:color="auto"/>
                  <w:left w:val="single" w:sz="4" w:space="0" w:color="auto"/>
                  <w:bottom w:val="single" w:sz="4" w:space="0" w:color="auto"/>
                  <w:right w:val="single" w:sz="4" w:space="0" w:color="auto"/>
                </w:tcBorders>
                <w:vAlign w:val="center"/>
              </w:tcPr>
            </w:tcPrChange>
          </w:tcPr>
          <w:p w14:paraId="2802FA89" w14:textId="77777777" w:rsidR="004275F3" w:rsidRDefault="004275F3" w:rsidP="003A511B">
            <w:pPr>
              <w:keepNext/>
              <w:keepLines/>
              <w:spacing w:after="200" w:line="276" w:lineRule="auto"/>
              <w:ind w:left="124" w:right="0" w:firstLine="0"/>
              <w:jc w:val="center"/>
              <w:rPr>
                <w:ins w:id="1232" w:author="Jon Lindsay" w:date="2019-06-12T15:10:00Z"/>
                <w:b/>
              </w:rPr>
            </w:pPr>
          </w:p>
        </w:tc>
        <w:tc>
          <w:tcPr>
            <w:tcW w:w="2115" w:type="dxa"/>
            <w:tcBorders>
              <w:bottom w:val="single" w:sz="4" w:space="0" w:color="auto"/>
              <w:right w:val="single" w:sz="4" w:space="0" w:color="auto"/>
            </w:tcBorders>
            <w:tcPrChange w:id="1233" w:author="Jon Lindsay" w:date="2019-06-12T15:16:00Z">
              <w:tcPr>
                <w:tcW w:w="2115" w:type="dxa"/>
                <w:tcBorders>
                  <w:left w:val="single" w:sz="4" w:space="0" w:color="auto"/>
                  <w:bottom w:val="single" w:sz="4" w:space="0" w:color="auto"/>
                  <w:right w:val="single" w:sz="4" w:space="0" w:color="auto"/>
                </w:tcBorders>
              </w:tcPr>
            </w:tcPrChange>
          </w:tcPr>
          <w:p w14:paraId="15521AF6" w14:textId="7F40AA59" w:rsidR="004275F3" w:rsidRDefault="004D392E" w:rsidP="003A511B">
            <w:pPr>
              <w:keepNext/>
              <w:keepLines/>
              <w:spacing w:after="200" w:line="276" w:lineRule="auto"/>
              <w:ind w:right="0" w:firstLine="0"/>
              <w:jc w:val="center"/>
              <w:rPr>
                <w:ins w:id="1234" w:author="Jon Lindsay" w:date="2019-06-12T15:10:00Z"/>
              </w:rPr>
            </w:pPr>
            <w:ins w:id="1235" w:author="Jon Lindsay" w:date="2019-06-12T15:16:00Z">
              <w:r>
                <w:t>Larger and more diverse forces</w:t>
              </w:r>
            </w:ins>
          </w:p>
        </w:tc>
        <w:tc>
          <w:tcPr>
            <w:tcW w:w="1826" w:type="dxa"/>
            <w:tcBorders>
              <w:top w:val="single" w:sz="4" w:space="0" w:color="auto"/>
              <w:left w:val="single" w:sz="4" w:space="0" w:color="auto"/>
              <w:bottom w:val="single" w:sz="4" w:space="0" w:color="auto"/>
              <w:right w:val="single" w:sz="4" w:space="0" w:color="auto"/>
            </w:tcBorders>
            <w:tcPrChange w:id="1236" w:author="Jon Lindsay" w:date="2019-06-12T15:16:00Z">
              <w:tcPr>
                <w:tcW w:w="1826" w:type="dxa"/>
                <w:tcBorders>
                  <w:top w:val="single" w:sz="4" w:space="0" w:color="auto"/>
                  <w:left w:val="single" w:sz="4" w:space="0" w:color="auto"/>
                  <w:bottom w:val="single" w:sz="4" w:space="0" w:color="auto"/>
                  <w:right w:val="single" w:sz="4" w:space="0" w:color="auto"/>
                </w:tcBorders>
              </w:tcPr>
            </w:tcPrChange>
          </w:tcPr>
          <w:p w14:paraId="09E103E5" w14:textId="34C417B2" w:rsidR="004275F3" w:rsidRDefault="004275F3">
            <w:pPr>
              <w:keepNext/>
              <w:keepLines/>
              <w:spacing w:after="200" w:line="276" w:lineRule="auto"/>
              <w:ind w:left="124" w:right="0" w:firstLine="0"/>
              <w:jc w:val="center"/>
              <w:rPr>
                <w:ins w:id="1237" w:author="Jon Lindsay" w:date="2019-06-12T15:10:00Z"/>
              </w:rPr>
              <w:pPrChange w:id="1238" w:author="Jon Lindsay" w:date="2019-06-12T15:17:00Z">
                <w:pPr>
                  <w:keepNext/>
                  <w:keepLines/>
                  <w:spacing w:after="200" w:line="276" w:lineRule="auto"/>
                  <w:ind w:left="124" w:right="0" w:firstLine="0"/>
                  <w:jc w:val="left"/>
                </w:pPr>
              </w:pPrChange>
            </w:pPr>
            <w:ins w:id="1239" w:author="Jon Lindsay" w:date="2019-06-12T15:10:00Z">
              <w:r>
                <w:t>Gray Zone Conflict</w:t>
              </w:r>
            </w:ins>
            <w:ins w:id="1240" w:author="Jon Lindsay" w:date="2019-06-12T17:01:00Z">
              <w:r w:rsidR="00BC69D6">
                <w:t>s</w:t>
              </w:r>
            </w:ins>
          </w:p>
        </w:tc>
        <w:tc>
          <w:tcPr>
            <w:tcW w:w="2340" w:type="dxa"/>
            <w:tcBorders>
              <w:top w:val="single" w:sz="4" w:space="0" w:color="auto"/>
              <w:left w:val="single" w:sz="4" w:space="0" w:color="auto"/>
              <w:bottom w:val="single" w:sz="4" w:space="0" w:color="auto"/>
              <w:right w:val="single" w:sz="4" w:space="0" w:color="auto"/>
            </w:tcBorders>
            <w:tcPrChange w:id="1241" w:author="Jon Lindsay" w:date="2019-06-12T15:16:00Z">
              <w:tcPr>
                <w:tcW w:w="2340" w:type="dxa"/>
                <w:tcBorders>
                  <w:top w:val="single" w:sz="4" w:space="0" w:color="auto"/>
                  <w:left w:val="single" w:sz="4" w:space="0" w:color="auto"/>
                  <w:bottom w:val="single" w:sz="4" w:space="0" w:color="auto"/>
                  <w:right w:val="single" w:sz="4" w:space="0" w:color="auto"/>
                </w:tcBorders>
              </w:tcPr>
            </w:tcPrChange>
          </w:tcPr>
          <w:p w14:paraId="185F2855" w14:textId="523BFB08" w:rsidR="004275F3" w:rsidRDefault="004D392E">
            <w:pPr>
              <w:keepNext/>
              <w:keepLines/>
              <w:spacing w:after="200" w:line="276" w:lineRule="auto"/>
              <w:ind w:left="51" w:right="0" w:firstLine="37"/>
              <w:jc w:val="center"/>
              <w:rPr>
                <w:ins w:id="1242" w:author="Jon Lindsay" w:date="2019-06-12T15:10:00Z"/>
              </w:rPr>
              <w:pPrChange w:id="1243" w:author="Jon Lindsay" w:date="2019-06-12T15:19:00Z">
                <w:pPr>
                  <w:keepNext/>
                  <w:keepLines/>
                  <w:spacing w:after="200" w:line="276" w:lineRule="auto"/>
                  <w:ind w:left="51" w:right="0" w:firstLine="37"/>
                  <w:jc w:val="left"/>
                </w:pPr>
              </w:pPrChange>
            </w:pPr>
            <w:ins w:id="1244" w:author="Jon Lindsay" w:date="2019-06-12T15:18:00Z">
              <w:r>
                <w:t>Major Combat Operations</w:t>
              </w:r>
            </w:ins>
          </w:p>
        </w:tc>
      </w:tr>
    </w:tbl>
    <w:p w14:paraId="77FF6CA8" w14:textId="77777777" w:rsidR="004275F3" w:rsidRDefault="004275F3" w:rsidP="004275F3">
      <w:pPr>
        <w:spacing w:after="200" w:line="276" w:lineRule="auto"/>
        <w:ind w:left="-15" w:right="0" w:firstLine="0"/>
        <w:rPr>
          <w:ins w:id="1245" w:author="Jon Lindsay" w:date="2019-06-12T15:10:00Z"/>
        </w:rPr>
      </w:pPr>
    </w:p>
    <w:p w14:paraId="669E4B3D" w14:textId="77777777" w:rsidR="00D74245" w:rsidRDefault="004275F3" w:rsidP="00D74245">
      <w:pPr>
        <w:spacing w:after="200" w:line="276" w:lineRule="auto"/>
        <w:ind w:left="-15" w:right="0" w:firstLine="0"/>
        <w:rPr>
          <w:ins w:id="1246" w:author="Jon Lindsay" w:date="2019-06-12T18:24:00Z"/>
        </w:rPr>
      </w:pPr>
      <w:ins w:id="1247" w:author="Jon Lindsay" w:date="2019-06-12T15:10:00Z">
        <w:r>
          <w:t>Table 1 provides a typology of limited war that distinguishes</w:t>
        </w:r>
      </w:ins>
      <w:ins w:id="1248" w:author="Jon Lindsay" w:date="2019-06-12T15:13:00Z">
        <w:r w:rsidR="004D392E">
          <w:t xml:space="preserve"> </w:t>
        </w:r>
      </w:ins>
      <w:ins w:id="1249" w:author="Jon Lindsay" w:date="2019-06-12T15:33:00Z">
        <w:r w:rsidR="00E925E9">
          <w:t>means and ends</w:t>
        </w:r>
      </w:ins>
      <w:ins w:id="1250" w:author="Jon Lindsay" w:date="2019-06-12T15:10:00Z">
        <w:r w:rsidR="00D20F33">
          <w:t xml:space="preserve">. </w:t>
        </w:r>
        <w:r>
          <w:t xml:space="preserve">Less capable actors </w:t>
        </w:r>
      </w:ins>
      <w:ins w:id="1251" w:author="Jon Lindsay" w:date="2019-06-12T15:21:00Z">
        <w:r w:rsidR="00D20F33">
          <w:t xml:space="preserve">are limited in both the quality and quantity of force they can bring to bear for any purpose. </w:t>
        </w:r>
      </w:ins>
      <w:ins w:id="1252" w:author="Jon Lindsay" w:date="2019-06-12T15:23:00Z">
        <w:r w:rsidR="00D20F33">
          <w:t>Insurgents or criminal networks</w:t>
        </w:r>
      </w:ins>
      <w:ins w:id="1253" w:author="Jon Lindsay" w:date="2019-06-12T15:22:00Z">
        <w:r w:rsidR="00D20F33">
          <w:t xml:space="preserve"> may </w:t>
        </w:r>
      </w:ins>
      <w:ins w:id="1254" w:author="Jon Lindsay" w:date="2019-06-12T15:27:00Z">
        <w:r w:rsidR="00D20F33">
          <w:t>engage in small wars to extract</w:t>
        </w:r>
      </w:ins>
      <w:ins w:id="1255" w:author="Jon Lindsay" w:date="2019-06-12T15:22:00Z">
        <w:r w:rsidR="00D20F33">
          <w:t xml:space="preserve"> a few concessions</w:t>
        </w:r>
      </w:ins>
      <w:ins w:id="1256" w:author="Jon Lindsay" w:date="2019-06-12T15:23:00Z">
        <w:r w:rsidR="00D20F33">
          <w:t xml:space="preserve"> from the government</w:t>
        </w:r>
      </w:ins>
      <w:ins w:id="1257" w:author="Jon Lindsay" w:date="2019-06-12T15:22:00Z">
        <w:r w:rsidR="00D20F33">
          <w:t>, such as control over a particular region or smuggling routes.</w:t>
        </w:r>
      </w:ins>
      <w:ins w:id="1258" w:author="Jon Lindsay" w:date="2019-06-12T15:23:00Z">
        <w:r w:rsidR="00D20F33">
          <w:t xml:space="preserve"> </w:t>
        </w:r>
      </w:ins>
      <w:ins w:id="1259" w:author="Jon Lindsay" w:date="2019-06-12T15:37:00Z">
        <w:r w:rsidR="00E925E9">
          <w:t xml:space="preserve">If the aspire to </w:t>
        </w:r>
      </w:ins>
      <w:ins w:id="1260" w:author="Jon Lindsay" w:date="2019-06-12T15:23:00Z">
        <w:r w:rsidR="00D20F33">
          <w:t>overthrow the government</w:t>
        </w:r>
      </w:ins>
      <w:ins w:id="1261" w:author="Jon Lindsay" w:date="2019-06-12T15:28:00Z">
        <w:r w:rsidR="00D20F33">
          <w:t xml:space="preserve">, </w:t>
        </w:r>
      </w:ins>
      <w:ins w:id="1262" w:author="Jon Lindsay" w:date="2019-06-12T15:37:00Z">
        <w:r w:rsidR="00E925E9">
          <w:t xml:space="preserve">however, they may embrace </w:t>
        </w:r>
      </w:ins>
      <w:ins w:id="1263" w:author="Jon Lindsay" w:date="2019-06-12T15:23:00Z">
        <w:r w:rsidR="00D20F33">
          <w:t xml:space="preserve">Maoist </w:t>
        </w:r>
      </w:ins>
      <w:ins w:id="1264" w:author="Jon Lindsay" w:date="2019-06-12T15:51:00Z">
        <w:r w:rsidR="00E07ADC">
          <w:t xml:space="preserve">or jihadist </w:t>
        </w:r>
      </w:ins>
      <w:ins w:id="1265" w:author="Jon Lindsay" w:date="2019-06-12T15:23:00Z">
        <w:r w:rsidR="00D20F33">
          <w:t xml:space="preserve">strategies </w:t>
        </w:r>
      </w:ins>
      <w:ins w:id="1266" w:author="Jon Lindsay" w:date="2019-06-12T15:37:00Z">
        <w:r w:rsidR="00E925E9">
          <w:t>in pursuit of political</w:t>
        </w:r>
      </w:ins>
      <w:ins w:id="1267" w:author="Jon Lindsay" w:date="2019-06-12T15:27:00Z">
        <w:r w:rsidR="00D20F33">
          <w:t xml:space="preserve"> </w:t>
        </w:r>
      </w:ins>
      <w:ins w:id="1268" w:author="Jon Lindsay" w:date="2019-06-12T15:51:00Z">
        <w:r w:rsidR="00E07ADC">
          <w:t xml:space="preserve">or ideological </w:t>
        </w:r>
      </w:ins>
      <w:ins w:id="1269" w:author="Jon Lindsay" w:date="2019-06-12T15:27:00Z">
        <w:r w:rsidR="00D20F33">
          <w:t>revolution</w:t>
        </w:r>
      </w:ins>
      <w:ins w:id="1270" w:author="Jon Lindsay" w:date="2019-06-12T15:23:00Z">
        <w:r w:rsidR="00E925E9">
          <w:t>.</w:t>
        </w:r>
      </w:ins>
      <w:ins w:id="1271" w:author="Jon Lindsay" w:date="2019-06-12T15:22:00Z">
        <w:r w:rsidR="00D20F33">
          <w:t xml:space="preserve"> </w:t>
        </w:r>
      </w:ins>
      <w:ins w:id="1272" w:author="Jon Lindsay" w:date="2019-06-12T16:45:00Z">
        <w:r w:rsidR="003D7CD5">
          <w:t xml:space="preserve">Our first two points </w:t>
        </w:r>
      </w:ins>
      <w:ins w:id="1273" w:author="Jon Lindsay" w:date="2019-06-12T17:02:00Z">
        <w:r w:rsidR="009150B0">
          <w:t xml:space="preserve">above </w:t>
        </w:r>
      </w:ins>
      <w:ins w:id="1274" w:author="Jon Lindsay" w:date="2019-06-12T16:45:00Z">
        <w:r w:rsidR="003D7CD5">
          <w:t>(</w:t>
        </w:r>
      </w:ins>
      <w:ins w:id="1275" w:author="Jon Lindsay" w:date="2019-06-12T17:02:00Z">
        <w:r w:rsidR="009150B0">
          <w:t xml:space="preserve">voluntary limitation by </w:t>
        </w:r>
      </w:ins>
      <w:ins w:id="1276" w:author="Jon Lindsay" w:date="2019-06-12T16:45:00Z">
        <w:r w:rsidR="003D7CD5">
          <w:t>capable actors) exclude these two categories of limited war.</w:t>
        </w:r>
      </w:ins>
      <w:ins w:id="1277" w:author="Jon Lindsay" w:date="2019-06-12T16:46:00Z">
        <w:r w:rsidR="003D7CD5">
          <w:t xml:space="preserve"> </w:t>
        </w:r>
      </w:ins>
      <w:ins w:id="1278" w:author="Jon Lindsay" w:date="2019-06-12T16:57:00Z">
        <w:r w:rsidR="00E2547B">
          <w:t>Our</w:t>
        </w:r>
      </w:ins>
      <w:ins w:id="1279" w:author="Jon Lindsay" w:date="2019-06-12T16:46:00Z">
        <w:r w:rsidR="003D7CD5">
          <w:t xml:space="preserve"> third</w:t>
        </w:r>
      </w:ins>
      <w:ins w:id="1280" w:author="Jon Lindsay" w:date="2019-06-12T17:02:00Z">
        <w:r w:rsidR="009150B0">
          <w:t xml:space="preserve"> point</w:t>
        </w:r>
      </w:ins>
      <w:ins w:id="1281" w:author="Jon Lindsay" w:date="2019-06-12T16:46:00Z">
        <w:r w:rsidR="003D7CD5">
          <w:t xml:space="preserve"> </w:t>
        </w:r>
      </w:ins>
      <w:ins w:id="1282" w:author="Jon Lindsay" w:date="2019-06-12T18:00:00Z">
        <w:r w:rsidR="00372C6F">
          <w:t xml:space="preserve">further </w:t>
        </w:r>
      </w:ins>
      <w:ins w:id="1283" w:author="Jon Lindsay" w:date="2019-06-12T16:58:00Z">
        <w:r w:rsidR="00E2547B">
          <w:t>distinguishes</w:t>
        </w:r>
      </w:ins>
      <w:ins w:id="1284" w:author="Jon Lindsay" w:date="2019-06-12T18:24:00Z">
        <w:r w:rsidR="00D74245">
          <w:t xml:space="preserve"> the</w:t>
        </w:r>
      </w:ins>
      <w:ins w:id="1285" w:author="Jon Lindsay" w:date="2019-06-12T16:58:00Z">
        <w:r w:rsidR="00E2547B">
          <w:t xml:space="preserve"> categories of limited wars </w:t>
        </w:r>
      </w:ins>
      <w:ins w:id="1286" w:author="Jon Lindsay" w:date="2019-06-12T17:02:00Z">
        <w:r w:rsidR="009150B0">
          <w:t>that involve</w:t>
        </w:r>
      </w:ins>
      <w:ins w:id="1287" w:author="Jon Lindsay" w:date="2019-06-12T16:46:00Z">
        <w:r w:rsidR="003D7CD5">
          <w:t xml:space="preserve"> </w:t>
        </w:r>
      </w:ins>
      <w:ins w:id="1288" w:author="Jon Lindsay" w:date="2019-06-12T16:58:00Z">
        <w:r w:rsidR="00E2547B">
          <w:t>actors with</w:t>
        </w:r>
      </w:ins>
      <w:ins w:id="1289" w:author="Jon Lindsay" w:date="2019-06-12T15:10:00Z">
        <w:r w:rsidR="003D7CD5">
          <w:t xml:space="preserve"> </w:t>
        </w:r>
      </w:ins>
      <w:ins w:id="1290" w:author="Jon Lindsay" w:date="2019-06-12T15:24:00Z">
        <w:r w:rsidR="00D20F33">
          <w:t>more and better</w:t>
        </w:r>
      </w:ins>
      <w:ins w:id="1291" w:author="Jon Lindsay" w:date="2019-06-12T15:38:00Z">
        <w:r w:rsidR="00E925E9">
          <w:t xml:space="preserve"> military</w:t>
        </w:r>
      </w:ins>
      <w:ins w:id="1292" w:author="Jon Lindsay" w:date="2019-06-12T15:24:00Z">
        <w:r w:rsidR="00D20F33">
          <w:t xml:space="preserve"> forces. </w:t>
        </w:r>
      </w:ins>
    </w:p>
    <w:p w14:paraId="6B3A9C4F" w14:textId="61B944CA" w:rsidR="00475602" w:rsidRDefault="00E2547B" w:rsidP="00D74245">
      <w:pPr>
        <w:spacing w:after="200" w:line="276" w:lineRule="auto"/>
        <w:ind w:left="-15" w:right="0" w:firstLine="0"/>
        <w:rPr>
          <w:ins w:id="1293" w:author="Jon Lindsay" w:date="2019-06-12T17:03:00Z"/>
        </w:rPr>
      </w:pPr>
      <w:ins w:id="1294" w:author="Jon Lindsay" w:date="2019-06-12T16:58:00Z">
        <w:r>
          <w:t>Powerful actors</w:t>
        </w:r>
      </w:ins>
      <w:ins w:id="1295" w:author="Jon Lindsay" w:date="2019-06-12T15:24:00Z">
        <w:r w:rsidR="00D20F33">
          <w:t xml:space="preserve"> </w:t>
        </w:r>
      </w:ins>
      <w:ins w:id="1296" w:author="Jon Lindsay" w:date="2019-06-12T15:26:00Z">
        <w:r w:rsidR="00D20F33">
          <w:t xml:space="preserve">that are highly resolved to </w:t>
        </w:r>
      </w:ins>
      <w:ins w:id="1297" w:author="Jon Lindsay" w:date="2019-06-12T15:38:00Z">
        <w:r w:rsidR="00E925E9">
          <w:t>revise the status quo</w:t>
        </w:r>
      </w:ins>
      <w:ins w:id="1298" w:author="Jon Lindsay" w:date="2019-06-12T16:47:00Z">
        <w:r w:rsidR="003D7CD5">
          <w:t xml:space="preserve"> </w:t>
        </w:r>
      </w:ins>
      <w:ins w:id="1299" w:author="Jon Lindsay" w:date="2019-06-12T15:26:00Z">
        <w:r w:rsidR="00D20F33">
          <w:t>will</w:t>
        </w:r>
      </w:ins>
      <w:ins w:id="1300" w:author="Jon Lindsay" w:date="2019-06-12T15:28:00Z">
        <w:r w:rsidR="00D20F33">
          <w:t xml:space="preserve"> tend to</w:t>
        </w:r>
      </w:ins>
      <w:ins w:id="1301" w:author="Jon Lindsay" w:date="2019-06-12T15:26:00Z">
        <w:r w:rsidR="00D20F33">
          <w:t xml:space="preserve"> use as much </w:t>
        </w:r>
      </w:ins>
      <w:ins w:id="1302" w:author="Jon Lindsay" w:date="2019-06-12T15:38:00Z">
        <w:r w:rsidR="00E925E9">
          <w:t xml:space="preserve">force </w:t>
        </w:r>
      </w:ins>
      <w:ins w:id="1303" w:author="Jon Lindsay" w:date="2019-06-12T15:26:00Z">
        <w:r w:rsidR="00D20F33">
          <w:t>as they need</w:t>
        </w:r>
      </w:ins>
      <w:ins w:id="1304" w:author="Jon Lindsay" w:date="2019-06-12T15:28:00Z">
        <w:r w:rsidR="00D20F33">
          <w:t xml:space="preserve"> to get the job done</w:t>
        </w:r>
      </w:ins>
      <w:ins w:id="1305" w:author="Jon Lindsay" w:date="2019-06-12T16:33:00Z">
        <w:r w:rsidR="002D1A75">
          <w:t xml:space="preserve">. </w:t>
        </w:r>
      </w:ins>
      <w:ins w:id="1306" w:author="Jon Lindsay" w:date="2019-06-12T16:51:00Z">
        <w:r w:rsidR="003D7CD5">
          <w:t>A</w:t>
        </w:r>
      </w:ins>
      <w:ins w:id="1307" w:author="Jon Lindsay" w:date="2019-06-12T16:47:00Z">
        <w:r w:rsidR="003D7CD5">
          <w:t xml:space="preserve"> unilateral preference for conquest </w:t>
        </w:r>
      </w:ins>
      <w:ins w:id="1308" w:author="Jon Lindsay" w:date="2019-06-12T16:51:00Z">
        <w:r w:rsidR="003D7CD5">
          <w:t>makes</w:t>
        </w:r>
      </w:ins>
      <w:ins w:id="1309" w:author="Jon Lindsay" w:date="2019-06-12T16:48:00Z">
        <w:r w:rsidR="003D7CD5">
          <w:t xml:space="preserve"> major combat operations</w:t>
        </w:r>
      </w:ins>
      <w:ins w:id="1310" w:author="Jon Lindsay" w:date="2019-06-12T16:51:00Z">
        <w:r w:rsidR="003D7CD5">
          <w:t xml:space="preserve"> attractive</w:t>
        </w:r>
      </w:ins>
      <w:ins w:id="1311" w:author="Jon Lindsay" w:date="2019-06-12T16:48:00Z">
        <w:r w:rsidR="003D7CD5">
          <w:t xml:space="preserve">, </w:t>
        </w:r>
      </w:ins>
      <w:ins w:id="1312" w:author="Jon Lindsay" w:date="2019-06-12T16:59:00Z">
        <w:r>
          <w:t xml:space="preserve">where force is limited simply as </w:t>
        </w:r>
      </w:ins>
      <w:ins w:id="1313" w:author="Jon Lindsay" w:date="2019-06-12T16:51:00Z">
        <w:r w:rsidR="003D7CD5">
          <w:t>a function</w:t>
        </w:r>
      </w:ins>
      <w:ins w:id="1314" w:author="Jon Lindsay" w:date="2019-06-12T16:48:00Z">
        <w:r w:rsidR="003D7CD5">
          <w:t xml:space="preserve"> of the </w:t>
        </w:r>
      </w:ins>
      <w:ins w:id="1315" w:author="Jon Lindsay" w:date="2019-06-12T16:59:00Z">
        <w:r>
          <w:t xml:space="preserve">local </w:t>
        </w:r>
      </w:ins>
      <w:ins w:id="1316" w:author="Jon Lindsay" w:date="2019-06-12T16:48:00Z">
        <w:r w:rsidR="003D7CD5">
          <w:t>balance of power</w:t>
        </w:r>
      </w:ins>
      <w:ins w:id="1317" w:author="Jon Lindsay" w:date="2019-06-12T16:47:00Z">
        <w:r w:rsidR="003D7CD5">
          <w:t xml:space="preserve">. </w:t>
        </w:r>
      </w:ins>
      <w:ins w:id="1318" w:author="Jon Lindsay" w:date="2019-06-12T16:51:00Z">
        <w:r w:rsidR="003D7CD5">
          <w:t xml:space="preserve">More resistance can always be met with more force, but overkill wastes resources unnecessarily. </w:t>
        </w:r>
      </w:ins>
      <w:ins w:id="1319" w:author="Jon Lindsay" w:date="2019-06-12T16:48:00Z">
        <w:r w:rsidR="003D7CD5">
          <w:t>If c</w:t>
        </w:r>
      </w:ins>
      <w:ins w:id="1320" w:author="Jon Lindsay" w:date="2019-06-12T15:30:00Z">
        <w:r w:rsidR="00D20F33">
          <w:t xml:space="preserve">apable actors </w:t>
        </w:r>
      </w:ins>
      <w:ins w:id="1321" w:author="Jon Lindsay" w:date="2019-06-12T16:48:00Z">
        <w:r w:rsidR="003D7CD5">
          <w:t>only have</w:t>
        </w:r>
      </w:ins>
      <w:ins w:id="1322" w:author="Jon Lindsay" w:date="2019-06-12T16:35:00Z">
        <w:r w:rsidR="002D1A75">
          <w:t xml:space="preserve"> modest ambitions</w:t>
        </w:r>
      </w:ins>
      <w:ins w:id="1323" w:author="Jon Lindsay" w:date="2019-06-12T15:30:00Z">
        <w:r w:rsidR="00D20F33">
          <w:t xml:space="preserve">, however, </w:t>
        </w:r>
      </w:ins>
      <w:ins w:id="1324" w:author="Jon Lindsay" w:date="2019-06-12T16:49:00Z">
        <w:r w:rsidR="003D7CD5">
          <w:t>they will be more willing to</w:t>
        </w:r>
      </w:ins>
      <w:ins w:id="1325" w:author="Jon Lindsay" w:date="2019-06-12T15:50:00Z">
        <w:r w:rsidR="005324C0">
          <w:t xml:space="preserve"> settle</w:t>
        </w:r>
      </w:ins>
      <w:ins w:id="1326" w:author="Jon Lindsay" w:date="2019-06-12T16:49:00Z">
        <w:r w:rsidR="003D7CD5">
          <w:t xml:space="preserve"> for less</w:t>
        </w:r>
      </w:ins>
      <w:ins w:id="1327" w:author="Jon Lindsay" w:date="2019-06-12T16:59:00Z">
        <w:r>
          <w:t xml:space="preserve"> and to employ less</w:t>
        </w:r>
      </w:ins>
      <w:ins w:id="1328" w:author="Jon Lindsay" w:date="2019-06-12T16:49:00Z">
        <w:r w:rsidR="003D7CD5">
          <w:t xml:space="preserve"> effective modes of operation</w:t>
        </w:r>
      </w:ins>
      <w:ins w:id="1329" w:author="Jon Lindsay" w:date="2019-06-12T15:10:00Z">
        <w:r w:rsidR="004275F3">
          <w:t>.</w:t>
        </w:r>
      </w:ins>
      <w:ins w:id="1330" w:author="Jon Lindsay" w:date="2019-06-12T16:56:00Z">
        <w:r>
          <w:t xml:space="preserve"> The </w:t>
        </w:r>
      </w:ins>
      <w:ins w:id="1331" w:author="Jon Lindsay" w:date="2019-06-12T17:00:00Z">
        <w:r>
          <w:t xml:space="preserve">voluntary </w:t>
        </w:r>
      </w:ins>
      <w:ins w:id="1332" w:author="Jon Lindsay" w:date="2019-06-12T16:56:00Z">
        <w:r>
          <w:t>limitation of m</w:t>
        </w:r>
        <w:r w:rsidR="00EA5EBE">
          <w:t>eans limitation helps the aggressor</w:t>
        </w:r>
      </w:ins>
      <w:ins w:id="1333" w:author="Jon Lindsay" w:date="2019-06-12T16:54:00Z">
        <w:r w:rsidR="00EA5EBE">
          <w:t xml:space="preserve"> </w:t>
        </w:r>
      </w:ins>
      <w:ins w:id="1334" w:author="Jon Lindsay" w:date="2019-06-12T16:56:00Z">
        <w:r w:rsidR="00EA5EBE">
          <w:t xml:space="preserve">minimize both costs and risk exposure. </w:t>
        </w:r>
      </w:ins>
      <w:ins w:id="1335" w:author="Jon Lindsay" w:date="2019-06-12T17:00:00Z">
        <w:r>
          <w:t>The voluntary</w:t>
        </w:r>
      </w:ins>
      <w:ins w:id="1336" w:author="Jon Lindsay" w:date="2019-06-12T16:56:00Z">
        <w:r w:rsidR="00EA5EBE">
          <w:t xml:space="preserve"> limitation </w:t>
        </w:r>
      </w:ins>
      <w:ins w:id="1337" w:author="Jon Lindsay" w:date="2019-06-12T17:00:00Z">
        <w:r>
          <w:t xml:space="preserve">of ends </w:t>
        </w:r>
      </w:ins>
      <w:ins w:id="1338" w:author="Jon Lindsay" w:date="2019-06-12T16:56:00Z">
        <w:r w:rsidR="00EA5EBE">
          <w:t xml:space="preserve">enables the target to keep more of what it already has. </w:t>
        </w:r>
      </w:ins>
      <w:ins w:id="1339" w:author="Jon Lindsay" w:date="2019-06-12T16:54:00Z">
        <w:r w:rsidR="00EA5EBE">
          <w:t xml:space="preserve">Escalation in this situation is </w:t>
        </w:r>
      </w:ins>
      <w:ins w:id="1340" w:author="Jon Lindsay" w:date="2019-06-12T16:57:00Z">
        <w:r w:rsidR="00EA5EBE">
          <w:t xml:space="preserve">thus </w:t>
        </w:r>
      </w:ins>
      <w:ins w:id="1341" w:author="Jon Lindsay" w:date="2019-06-12T16:54:00Z">
        <w:r w:rsidR="00EA5EBE">
          <w:t>mutually undesirable.</w:t>
        </w:r>
      </w:ins>
      <w:ins w:id="1342" w:author="Jon Lindsay" w:date="2019-06-12T16:33:00Z">
        <w:r w:rsidR="002D1A75">
          <w:t xml:space="preserve"> </w:t>
        </w:r>
      </w:ins>
      <w:ins w:id="1343" w:author="Jon Lindsay" w:date="2019-06-12T16:53:00Z">
        <w:r w:rsidR="00EA5EBE">
          <w:t>In order to limit the risk of escalation, g</w:t>
        </w:r>
      </w:ins>
      <w:ins w:id="1344" w:author="Jon Lindsay" w:date="2019-06-12T16:52:00Z">
        <w:r w:rsidR="00EA5EBE">
          <w:t xml:space="preserve">ray zone </w:t>
        </w:r>
      </w:ins>
      <w:ins w:id="1345" w:author="Jon Lindsay" w:date="2019-06-12T16:53:00Z">
        <w:r w:rsidR="00EA5EBE">
          <w:t>actors</w:t>
        </w:r>
      </w:ins>
      <w:ins w:id="1346" w:author="Jon Lindsay" w:date="2019-06-12T16:52:00Z">
        <w:r w:rsidR="00EA5EBE">
          <w:t xml:space="preserve"> voluntarily limit the means </w:t>
        </w:r>
      </w:ins>
      <w:ins w:id="1347" w:author="Jon Lindsay" w:date="2019-06-12T16:53:00Z">
        <w:r w:rsidR="00EA5EBE">
          <w:t>they use</w:t>
        </w:r>
      </w:ins>
      <w:ins w:id="1348" w:author="Jon Lindsay" w:date="2019-06-12T16:52:00Z">
        <w:r w:rsidR="00EA5EBE">
          <w:t xml:space="preserve"> to pursue </w:t>
        </w:r>
      </w:ins>
      <w:ins w:id="1349" w:author="Jon Lindsay" w:date="2019-06-12T16:53:00Z">
        <w:r w:rsidR="00EA5EBE">
          <w:t xml:space="preserve">their </w:t>
        </w:r>
      </w:ins>
      <w:ins w:id="1350" w:author="Jon Lindsay" w:date="2019-06-12T16:52:00Z">
        <w:r w:rsidR="00EA5EBE">
          <w:t xml:space="preserve">limited ends. </w:t>
        </w:r>
      </w:ins>
    </w:p>
    <w:p w14:paraId="1B90ED39" w14:textId="7EEC7BB9" w:rsidR="00D74245" w:rsidRDefault="009150B0" w:rsidP="009150B0">
      <w:pPr>
        <w:spacing w:after="200" w:line="276" w:lineRule="auto"/>
        <w:ind w:left="-15" w:right="0" w:firstLine="0"/>
        <w:rPr>
          <w:ins w:id="1351" w:author="Jon Lindsay" w:date="2019-06-12T18:24:00Z"/>
          <w:lang w:val="en-CA"/>
        </w:rPr>
      </w:pPr>
      <w:ins w:id="1352" w:author="Jon Lindsay" w:date="2019-06-12T17:03:00Z">
        <w:r>
          <w:t xml:space="preserve">The Iraq War illustrates all four categories. The U.S.-led Coalition invaded Iraq in 2003 with less than 180,000 troops even though the United States could have, and the U.S. Army wanted to, mobilize hundreds of thousands more. Major combat operations in Iraq were limited by a desire to cut costs, not concerns about deterrence. </w:t>
        </w:r>
        <w:r>
          <w:rPr>
            <w:lang w:val="en-CA"/>
          </w:rPr>
          <w:t>As subsequent events made clear, American politicians ignored the significant and arguably foreseeable costs of occupation and counterinsurgency in Iraq</w:t>
        </w:r>
      </w:ins>
      <w:ins w:id="1353" w:author="Jon Lindsay" w:date="2019-06-13T10:18:00Z">
        <w:r w:rsidR="00FB0630">
          <w:rPr>
            <w:lang w:val="en-CA"/>
          </w:rPr>
          <w:t xml:space="preserve"> </w:t>
        </w:r>
        <w:r w:rsidR="00FB0630">
          <w:rPr>
            <w:lang w:val="en-CA"/>
          </w:rPr>
          <w:fldChar w:fldCharType="begin"/>
        </w:r>
      </w:ins>
      <w:ins w:id="1354" w:author="Jon Lindsay" w:date="2019-06-13T10:19:00Z">
        <w:r w:rsidR="00FB0630">
          <w:rPr>
            <w:lang w:val="en-CA"/>
          </w:rPr>
          <w:instrText xml:space="preserve"> ADDIN ZOTERO_ITEM CSL_CITATION {"citationID":"m8hUjUc6","properties":{"formattedCitation":"(Brooks 2008, 226\\uc0\\u8211{}55; Rovner 2011, 137\\uc0\\u8211{}84)","plainCitation":"(Brooks 2008, 226–55; Rovner 2011, 137–84)","noteIndex":0},"citationItems":[{"id":8354,"uris":["http://zotero.org/users/471208/items/43AD9G32"],"uri":["http://zotero.org/users/471208/items/43AD9G32"],"itemData":{"id":8354,"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locator":"226–55"},{"id":1775,"uris":["http://zotero.org/users/471208/items/Z5B5BZG9"],"uri":["http://zotero.org/users/471208/items/Z5B5BZG9"],"itemData":{"id":1775,"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locator":"137–84"}],"schema":"https://github.com/citation-style-language/schema/raw/master/csl-citation.json"} </w:instrText>
        </w:r>
      </w:ins>
      <w:r w:rsidR="00FB0630">
        <w:rPr>
          <w:lang w:val="en-CA"/>
        </w:rPr>
        <w:fldChar w:fldCharType="separate"/>
      </w:r>
      <w:ins w:id="1355" w:author="Jon Lindsay" w:date="2019-06-13T10:19:00Z">
        <w:r w:rsidR="00FB0630" w:rsidRPr="00FB0630">
          <w:rPr>
            <w:rFonts w:cs="Times New Roman"/>
            <w:rPrChange w:id="1356" w:author="Jon Lindsay" w:date="2019-06-13T10:19:00Z">
              <w:rPr>
                <w:rFonts w:ascii="Times New Roman" w:hAnsi="Times New Roman" w:cs="Times New Roman"/>
              </w:rPr>
            </w:rPrChange>
          </w:rPr>
          <w:t>(Brooks 2008, 226–55; Rovner 2011, 137–84)</w:t>
        </w:r>
      </w:ins>
      <w:ins w:id="1357" w:author="Jon Lindsay" w:date="2019-06-13T10:18:00Z">
        <w:r w:rsidR="00FB0630">
          <w:rPr>
            <w:lang w:val="en-CA"/>
          </w:rPr>
          <w:fldChar w:fldCharType="end"/>
        </w:r>
      </w:ins>
      <w:ins w:id="1358" w:author="Jon Lindsay" w:date="2019-06-12T17:03:00Z">
        <w:r>
          <w:rPr>
            <w:lang w:val="en-CA"/>
          </w:rPr>
          <w:t xml:space="preserve">. Throughout </w:t>
        </w:r>
        <w:r>
          <w:rPr>
            <w:lang w:val="en-CA"/>
          </w:rPr>
          <w:lastRenderedPageBreak/>
          <w:t xml:space="preserve">the next decade the U.S. military battled a mixture of foreign jihadists and local militias. While insurgent groups used similar means—improvised explosive devices and ambush attacks—their aims differed considerably. Jihadists sought the revolutionary transformation of Iraqi society versus. Militias sought the control of local areas and economies. </w:t>
        </w:r>
      </w:ins>
      <w:ins w:id="1359" w:author="Jon Lindsay" w:date="2019-06-12T18:24:00Z">
        <w:r w:rsidR="00D74245">
          <w:rPr>
            <w:lang w:val="en-CA"/>
          </w:rPr>
          <w:t xml:space="preserve">Coalition Forces struggled with </w:t>
        </w:r>
      </w:ins>
      <w:ins w:id="1360" w:author="Jon Lindsay" w:date="2019-06-12T18:25:00Z">
        <w:r w:rsidR="00D74245">
          <w:rPr>
            <w:lang w:val="en-CA"/>
          </w:rPr>
          <w:t xml:space="preserve">both of </w:t>
        </w:r>
      </w:ins>
      <w:ins w:id="1361" w:author="Jon Lindsay" w:date="2019-06-12T18:24:00Z">
        <w:r w:rsidR="00D74245">
          <w:rPr>
            <w:lang w:val="en-CA"/>
          </w:rPr>
          <w:t>them for</w:t>
        </w:r>
      </w:ins>
      <w:ins w:id="1362" w:author="Jon Lindsay" w:date="2019-06-12T18:25:00Z">
        <w:r w:rsidR="00D74245">
          <w:rPr>
            <w:lang w:val="en-CA"/>
          </w:rPr>
          <w:t xml:space="preserve"> several</w:t>
        </w:r>
      </w:ins>
      <w:ins w:id="1363" w:author="Jon Lindsay" w:date="2019-06-12T18:24:00Z">
        <w:r w:rsidR="00D74245">
          <w:rPr>
            <w:lang w:val="en-CA"/>
          </w:rPr>
          <w:t xml:space="preserve"> years</w:t>
        </w:r>
      </w:ins>
      <w:ins w:id="1364" w:author="Jon Lindsay" w:date="2019-06-12T18:25:00Z">
        <w:r w:rsidR="00D74245">
          <w:rPr>
            <w:lang w:val="en-CA"/>
          </w:rPr>
          <w:t xml:space="preserve"> before learning how to defeat the </w:t>
        </w:r>
      </w:ins>
      <w:ins w:id="1365" w:author="Jon Lindsay" w:date="2019-06-12T18:26:00Z">
        <w:r w:rsidR="00D74245">
          <w:rPr>
            <w:lang w:val="en-CA"/>
          </w:rPr>
          <w:t>former</w:t>
        </w:r>
      </w:ins>
      <w:ins w:id="1366" w:author="Jon Lindsay" w:date="2019-06-12T18:25:00Z">
        <w:r w:rsidR="00D74245">
          <w:rPr>
            <w:lang w:val="en-CA"/>
          </w:rPr>
          <w:t xml:space="preserve"> (with the counterterrorism methods of Joint Special Operations Command) and to coopt </w:t>
        </w:r>
      </w:ins>
      <w:ins w:id="1367" w:author="Jon Lindsay" w:date="2019-06-12T18:26:00Z">
        <w:r w:rsidR="00D74245">
          <w:rPr>
            <w:lang w:val="en-CA"/>
          </w:rPr>
          <w:t xml:space="preserve">the latter (by striking deals with the Anbar Awakening and similar </w:t>
        </w:r>
      </w:ins>
      <w:ins w:id="1368" w:author="Jon Lindsay" w:date="2019-06-12T18:27:00Z">
        <w:r w:rsidR="00D74245">
          <w:rPr>
            <w:lang w:val="en-CA"/>
          </w:rPr>
          <w:t>local movements).</w:t>
        </w:r>
      </w:ins>
      <w:ins w:id="1369" w:author="Jon Lindsay" w:date="2019-06-12T18:28:00Z">
        <w:r w:rsidR="00D74245">
          <w:rPr>
            <w:lang w:val="en-CA"/>
          </w:rPr>
          <w:fldChar w:fldCharType="begin"/>
        </w:r>
      </w:ins>
      <w:ins w:id="1370" w:author="Jon Lindsay" w:date="2019-06-12T18:29:00Z">
        <w:r w:rsidR="00D74245">
          <w:rPr>
            <w:lang w:val="en-CA"/>
          </w:rPr>
          <w:instrText xml:space="preserve"> ADDIN ZOTERO_ITEM CSL_CITATION {"citationID":"vm7HzcqF","properties":{"formattedCitation":"(Gordon and Trainor 2007, 2012; Lindsay and Petersen 2012; Naylor 2015)","plainCitation":"(Gordon and Trainor 2007, 2012; Lindsay and Petersen 2012; Naylor 2015)","noteIndex":0},"citationItems":[{"id":1464,"uris":["http://zotero.org/users/471208/items/W2MZNEX8"],"uri":["http://zotero.org/users/471208/items/W2MZNEX8"],"itemData":{"id":1464,"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1442,"uris":["http://zotero.org/users/471208/items/XK8FBW7C"],"uri":["http://zotero.org/users/471208/items/XK8FBW7C"],"itemData":{"id":1442,"type":"book","title":"The Endgame: The Inside Story of the Struggle for Iraq, from George W. Bush to Barack Obama","publisher":"Pantheon Books","number-of-pages":"827","source":"Google Books","abstract":"Eagerly anticipated in the wake of their national best sellerCobra II(“The superb, must-read military history of the invasion of Iraq”—Thomas L. Friedman),The Endgameis Michael R. Gordon and General Bernard E. Trainor’s most ambitious and news-breaking book to date. A peerless work of investigative journalism and historical recreation ranging from 2003 to 2012, it gives us the first comprehensive, inside account of arguably the most widely reported yet least understood war in American history—from the occupation of Iraq to the withdrawal of American troops.   Prodigiously researched,The Endgameis not only based on an abundance of highly classified, still-secret government documents but is also brilliantly informed by access to key figures in the White House, the military, the State and Defense departments, the intelligence community, and, most strikingly, by extensive interviews with both Sunni and Shiite leaders, key Kurdish politicians, tribal sheikhs, former insurgents, Sadrists, and senior Iraqi military officers, whose insights about critical turning points and previously unknown decisions made during the war have heretofore been conspicuously missing from the media’s coverage of it.   The Endgameis riveting as a blow-by-blow chronicle of the fighting. It is also relentlessly revealing, as it deftly pieces together the puzzle of the prosecution of American, Iraqi, and Iranian objectives, and the diplomatic intrigue and political struggle within Iraq since the American invasion.","ISBN":"978-0-307-37722-7","title-short":"The Endgame","language":"en","author":[{"family":"Gordon","given":"Michael R."},{"family":"Trainor","given":"Bernard E."}],"issued":{"date-parts":[["2012"]]}}},{"id":826,"uris":["http://zotero.org/users/471208/items/6AA6WTW8"],"uri":["http://zotero.org/users/471208/items/6AA6WTW8"],"itemData":{"id":826,"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id":1443,"uris":["http://zotero.org/users/471208/items/Q732M7WE"],"uri":["http://zotero.org/users/471208/items/Q732M7WE"],"itemData":{"id":1443,"type":"book","title":"Relentless Strike: The Secret History of Joint Special Operations Command","publisher":"St. Martin's Press","number-of-pages":"610","source":"Google Books","abstract":"Since the attacks of September 11, one organization has been at the forefront of America's military response. Its efforts turned the tide against al-Qaida in Iraq, killed Bin Laden and Zarqawi, rescued Captain Phillips and captured Saddam Hussein. Its commander can direct cruise missile strikes from nuclear submarines and conduct special operations raids anywhere in the world.Relentless Strike tells the inside story of Joint Special Operations Command, the secret military organization that during the past decade has revolutionized counterterrorism, seamlessly fusing intelligence and operational skills to conduct missions that hit the headlines, and those that have remained in the shadows-until now. Because JSOC includes the military's most storied special operations units-Delta Force, SEAL Team 6, the 75th Ranger Regiment-as well as America's most secret aviation and intelligence units, this is their story, too.Relentless Strike reveals tension-drenched meetings in war rooms from the Pentagon to Iraq and special operations battles from the cabin of an MH-60 Black Hawk to the driver's seat of Delta Force's Pinzgauer vehicles as they approach their targets. Through exclusive interviews, reporter Sean Naylor uses his unique access to reveal how an organization designed in the 1980s for a very limited mission set transformed itself after 9/11 to become the military's premier weapon in the war against terrorism and how it continues to evolve today.","ISBN":"978-1-4668-7622-4","title-short":"Relentless Strike","language":"en","author":[{"family":"Naylor","given":"Sean"}],"issued":{"date-parts":[["2015",9,1]]}}}],"schema":"https://github.com/citation-style-language/schema/raw/master/csl-citation.json"} </w:instrText>
        </w:r>
      </w:ins>
      <w:r w:rsidR="00D74245">
        <w:rPr>
          <w:lang w:val="en-CA"/>
        </w:rPr>
        <w:fldChar w:fldCharType="separate"/>
      </w:r>
      <w:ins w:id="1371" w:author="Jon Lindsay" w:date="2019-06-12T18:29:00Z">
        <w:r w:rsidR="00D74245" w:rsidRPr="00D74245">
          <w:t>(Gordon and Trainor 2007, 2012; Lindsay and Petersen 2012; Naylor 201</w:t>
        </w:r>
        <w:r w:rsidR="00D74245" w:rsidRPr="00F74A5D">
          <w:t>5)</w:t>
        </w:r>
      </w:ins>
      <w:ins w:id="1372" w:author="Jon Lindsay" w:date="2019-06-12T18:28:00Z">
        <w:r w:rsidR="00D74245">
          <w:rPr>
            <w:lang w:val="en-CA"/>
          </w:rPr>
          <w:fldChar w:fldCharType="end"/>
        </w:r>
      </w:ins>
    </w:p>
    <w:p w14:paraId="654FDAC8" w14:textId="1D7072DF" w:rsidR="009150B0" w:rsidRDefault="009150B0" w:rsidP="009150B0">
      <w:pPr>
        <w:spacing w:after="200" w:line="276" w:lineRule="auto"/>
        <w:ind w:left="-15" w:right="0" w:firstLine="0"/>
        <w:rPr>
          <w:ins w:id="1373" w:author="Jon Lindsay" w:date="2019-06-12T21:20:00Z"/>
        </w:rPr>
      </w:pPr>
      <w:ins w:id="1374" w:author="Jon Lindsay" w:date="2019-06-12T17:03:00Z">
        <w:r>
          <w:rPr>
            <w:lang w:val="en-CA"/>
          </w:rPr>
          <w:t>Had American policymakers appreciated the true costs of their war, they would have faced a choice between two alternatives. If they were indeed resolved to conquer Iraq, they could have increased force levels to enable both invasion and stabilization. That is, they could have conducted major combat operations with a larger set of means and resources. The troop surge of 2008 followed a similar logic by increasing resources in an attempt to transform Iraq into a stable liberal society. If, however, policymaker</w:t>
        </w:r>
      </w:ins>
      <w:ins w:id="1375" w:author="Jon Lindsay" w:date="2019-06-12T18:30:00Z">
        <w:r w:rsidR="00D74245">
          <w:rPr>
            <w:lang w:val="en-CA"/>
          </w:rPr>
          <w:t>s’</w:t>
        </w:r>
      </w:ins>
      <w:ins w:id="1376" w:author="Jon Lindsay" w:date="2019-06-12T17:03:00Z">
        <w:r>
          <w:rPr>
            <w:lang w:val="en-CA"/>
          </w:rPr>
          <w:t xml:space="preserve"> war aims were more limited, as they arguably should have been, they might</w:t>
        </w:r>
      </w:ins>
      <w:ins w:id="1377" w:author="Jon Lindsay" w:date="2019-06-12T18:30:00Z">
        <w:r w:rsidR="00D74245">
          <w:rPr>
            <w:lang w:val="en-CA"/>
          </w:rPr>
          <w:t xml:space="preserve"> have</w:t>
        </w:r>
      </w:ins>
      <w:ins w:id="1378" w:author="Jon Lindsay" w:date="2019-06-12T17:03:00Z">
        <w:r>
          <w:rPr>
            <w:lang w:val="en-CA"/>
          </w:rPr>
          <w:t xml:space="preserve"> sought an alternative to invasion</w:t>
        </w:r>
      </w:ins>
      <w:ins w:id="1379" w:author="Jon Lindsay" w:date="2019-06-12T18:30:00Z">
        <w:r w:rsidR="00D74245">
          <w:rPr>
            <w:lang w:val="en-CA"/>
          </w:rPr>
          <w:t xml:space="preserve">, </w:t>
        </w:r>
      </w:ins>
      <w:ins w:id="1380" w:author="Jon Lindsay" w:date="2019-06-12T18:31:00Z">
        <w:r w:rsidR="00D74245">
          <w:rPr>
            <w:lang w:val="en-CA"/>
          </w:rPr>
          <w:t>such as maintenance of the existing containment regime</w:t>
        </w:r>
      </w:ins>
      <w:ins w:id="1381" w:author="Jon Lindsay" w:date="2019-06-12T17:03:00Z">
        <w:r>
          <w:rPr>
            <w:lang w:val="en-CA"/>
          </w:rPr>
          <w:t>. Indeed, between 1991 and 2003, the United States engaged in a continuous gray zone contest to contain Saddam Hussein with air policing, economic sanctions, covert intelligence, and occasional air strikes.</w:t>
        </w:r>
        <w:r w:rsidDel="004275F3">
          <w:t xml:space="preserve"> </w:t>
        </w:r>
        <w:r>
          <w:t xml:space="preserve">The Baath regime survived while the United States avoided a costly ground war, outcomes that were mutually preferable for both sides compared to the actual outcome of the war. </w:t>
        </w:r>
      </w:ins>
      <w:ins w:id="1382" w:author="Jon Lindsay" w:date="2019-06-12T18:01:00Z">
        <w:r w:rsidR="00372C6F">
          <w:t>I</w:t>
        </w:r>
      </w:ins>
      <w:ins w:id="1383" w:author="Jon Lindsay" w:date="2019-06-12T18:00:00Z">
        <w:r w:rsidR="00372C6F">
          <w:t>ntelligence assessment</w:t>
        </w:r>
      </w:ins>
      <w:ins w:id="1384" w:author="Jon Lindsay" w:date="2019-06-12T18:01:00Z">
        <w:r w:rsidR="00372C6F">
          <w:t xml:space="preserve"> and rational decision making</w:t>
        </w:r>
      </w:ins>
      <w:ins w:id="1385" w:author="Jon Lindsay" w:date="2019-06-12T18:00:00Z">
        <w:r w:rsidR="00372C6F">
          <w:t xml:space="preserve"> </w:t>
        </w:r>
      </w:ins>
      <w:ins w:id="1386" w:author="Jon Lindsay" w:date="2019-06-12T18:02:00Z">
        <w:r w:rsidR="00372C6F">
          <w:t>are both important for</w:t>
        </w:r>
      </w:ins>
      <w:ins w:id="1387" w:author="Jon Lindsay" w:date="2019-06-12T18:00:00Z">
        <w:r w:rsidR="00372C6F">
          <w:t xml:space="preserve"> assessing the parameters of deterrence</w:t>
        </w:r>
      </w:ins>
      <w:ins w:id="1388" w:author="Jon Lindsay" w:date="2019-06-12T18:01:00Z">
        <w:r w:rsidR="00372C6F">
          <w:t xml:space="preserve">, </w:t>
        </w:r>
      </w:ins>
      <w:ins w:id="1389" w:author="Jon Lindsay" w:date="2019-06-12T18:02:00Z">
        <w:r w:rsidR="00372C6F">
          <w:t xml:space="preserve">and </w:t>
        </w:r>
      </w:ins>
      <w:ins w:id="1390" w:author="Jon Lindsay" w:date="2019-06-12T18:01:00Z">
        <w:r w:rsidR="00372C6F">
          <w:t xml:space="preserve">both of </w:t>
        </w:r>
      </w:ins>
      <w:ins w:id="1391" w:author="Jon Lindsay" w:date="2019-06-12T18:02:00Z">
        <w:r w:rsidR="00372C6F">
          <w:t>them</w:t>
        </w:r>
      </w:ins>
      <w:ins w:id="1392" w:author="Jon Lindsay" w:date="2019-06-12T18:01:00Z">
        <w:r w:rsidR="00372C6F">
          <w:t xml:space="preserve"> were defective in this case</w:t>
        </w:r>
      </w:ins>
      <w:ins w:id="1393" w:author="Jon Lindsay" w:date="2019-06-12T18:00:00Z">
        <w:r w:rsidR="00372C6F">
          <w:t>.</w:t>
        </w:r>
      </w:ins>
    </w:p>
    <w:p w14:paraId="0E306385" w14:textId="5BE56F42" w:rsidR="005A43F8" w:rsidRDefault="005A43F8" w:rsidP="00B61712">
      <w:pPr>
        <w:spacing w:after="200" w:line="276" w:lineRule="auto"/>
        <w:ind w:left="-15" w:right="0" w:firstLine="0"/>
        <w:rPr>
          <w:ins w:id="1394" w:author="Jon Lindsay" w:date="2019-06-12T16:43:00Z"/>
        </w:rPr>
      </w:pPr>
      <w:ins w:id="1395" w:author="Jon Lindsay" w:date="2019-06-12T21:20:00Z">
        <w:r>
          <w:t xml:space="preserve">The Iraq case suggests that the distinction as presented above (and depicted in Table 1) is too stark. Gray zone conflict is not just a matter of limited ends but also, and primarily, of risk-sensitivity. In both categories of limited conflict (gray zone </w:t>
        </w:r>
        <w:r w:rsidR="006B52F5">
          <w:t>and major combat), strong actors may</w:t>
        </w:r>
        <w:r>
          <w:t xml:space="preserve"> choose to limit the means that they use, but they do so for different reasons. A resolved actor who highly values the stakes of the conflict may be willing to pay more to get a better outcome, but it does not necessarily have to </w:t>
        </w:r>
        <w:proofErr w:type="spellStart"/>
        <w:r>
          <w:t>given</w:t>
        </w:r>
        <w:proofErr w:type="spellEnd"/>
        <w:r>
          <w:t xml:space="preserve"> a favorable balance of power; it may want to spend its surplus on other domestic projects, for instance. A less resolved actor, however, will not want to risk paying more and will be willing to compromise to avoid doing so. The fact that both types pull their punches creates </w:t>
        </w:r>
        <w:commentRangeStart w:id="1396"/>
        <w:r>
          <w:t>something of a “gray zone” between our two categories.</w:t>
        </w:r>
        <w:r w:rsidRPr="00372C6F">
          <w:t xml:space="preserve"> </w:t>
        </w:r>
        <w:commentRangeEnd w:id="1396"/>
        <w:r>
          <w:rPr>
            <w:rStyle w:val="CommentReference"/>
          </w:rPr>
          <w:commentReference w:id="1396"/>
        </w:r>
        <w:r>
          <w:t xml:space="preserve"> </w:t>
        </w:r>
      </w:ins>
    </w:p>
    <w:p w14:paraId="025B600D" w14:textId="2A768D20" w:rsidR="00657E08" w:rsidDel="002D1A75" w:rsidRDefault="00483D1B" w:rsidP="00E925E9">
      <w:pPr>
        <w:spacing w:after="200" w:line="276" w:lineRule="auto"/>
        <w:ind w:left="-15" w:right="0" w:firstLine="0"/>
        <w:rPr>
          <w:del w:id="1397" w:author="Jon Lindsay" w:date="2019-06-12T16:32:00Z"/>
        </w:rPr>
      </w:pPr>
      <w:del w:id="1398" w:author="Jon Lindsay" w:date="2019-06-12T15:08:00Z">
        <w:r w:rsidDel="004275F3">
          <w:delText xml:space="preserve">Cases like Russia’s “little green men” in Crimea can also be understood as efforts to work around opponents’ red lines by “advancing without attacking” in order to achieve objectives without resorting to major war (Altman 2017). </w:delText>
        </w:r>
      </w:del>
    </w:p>
    <w:p w14:paraId="06808501" w14:textId="552501E0" w:rsidR="00657E08" w:rsidRDefault="00483D1B">
      <w:pPr>
        <w:pStyle w:val="Heading2"/>
        <w:spacing w:after="200" w:line="276" w:lineRule="auto"/>
        <w:rPr>
          <w:ins w:id="1399" w:author="Jon Lindsay" w:date="2019-06-12T17:04:00Z"/>
        </w:rPr>
      </w:pPr>
      <w:bookmarkStart w:id="1400" w:name="_6i5vhzgv1wh" w:colFirst="0" w:colLast="0"/>
      <w:bookmarkEnd w:id="1400"/>
      <w:del w:id="1401" w:author="Jon Lindsay" w:date="2019-06-12T18:16:00Z">
        <w:r w:rsidDel="008B7FCE">
          <w:delText>Two Logics for Gray Zone Conflict</w:delText>
        </w:r>
      </w:del>
      <w:ins w:id="1402" w:author="Jon Lindsay" w:date="2019-06-12T18:22:00Z">
        <w:r w:rsidR="00A12C1D">
          <w:t xml:space="preserve">The </w:t>
        </w:r>
      </w:ins>
      <w:ins w:id="1403" w:author="Jon Lindsay" w:date="2019-06-12T18:16:00Z">
        <w:r w:rsidR="008B7FCE">
          <w:t xml:space="preserve">Escalation Dilemma </w:t>
        </w:r>
      </w:ins>
    </w:p>
    <w:p w14:paraId="2944DC43" w14:textId="618F41CE" w:rsidR="001B35A0" w:rsidRDefault="001B35A0">
      <w:pPr>
        <w:spacing w:after="200" w:line="276" w:lineRule="auto"/>
        <w:ind w:left="-15" w:right="0" w:firstLine="0"/>
        <w:rPr>
          <w:ins w:id="1404" w:author="Jon Lindsay" w:date="2019-06-12T18:20:00Z"/>
        </w:rPr>
        <w:pPrChange w:id="1405" w:author="Jon Lindsay" w:date="2019-06-12T20:58:00Z">
          <w:pPr>
            <w:pStyle w:val="Heading2"/>
            <w:spacing w:after="200" w:line="276" w:lineRule="auto"/>
          </w:pPr>
        </w:pPrChange>
      </w:pPr>
      <w:moveToRangeStart w:id="1406" w:author="Jon Lindsay" w:date="2019-06-12T20:58:00Z" w:name="move11255235"/>
      <w:moveTo w:id="1407" w:author="Jon Lindsay" w:date="2019-06-12T20:58:00Z">
        <w:del w:id="1408" w:author="Jon Lindsay" w:date="2019-06-12T20:58:00Z">
          <w:r w:rsidDel="001B35A0">
            <w:delText>While high intensity conflict may accomplish an aggressor’s goals, it may also be unnecessary and inefficient if victory can be achieved with lower cost at lower levels of dispute intensity (Altman 2017).</w:delText>
          </w:r>
        </w:del>
      </w:moveTo>
      <w:moveToRangeEnd w:id="1406"/>
      <w:ins w:id="1409" w:author="Jon Lindsay" w:date="2019-06-13T10:21:00Z">
        <w:r w:rsidR="00E654F1">
          <w:t xml:space="preserve">Given that capable actors may use limited means for limited ends for quite different reasons, </w:t>
        </w:r>
      </w:ins>
      <w:ins w:id="1410" w:author="Jon Lindsay" w:date="2019-06-13T10:25:00Z">
        <w:r w:rsidR="00161322">
          <w:t>the</w:t>
        </w:r>
      </w:ins>
      <w:ins w:id="1411" w:author="Jon Lindsay" w:date="2019-06-12T20:58:00Z">
        <w:r>
          <w:t xml:space="preserve"> label of “major combat</w:t>
        </w:r>
      </w:ins>
      <w:ins w:id="1412" w:author="Jon Lindsay" w:date="2019-06-13T09:27:00Z">
        <w:r w:rsidR="00F76B0D">
          <w:t xml:space="preserve"> operations</w:t>
        </w:r>
      </w:ins>
      <w:ins w:id="1413" w:author="Jon Lindsay" w:date="2019-06-12T20:58:00Z">
        <w:r>
          <w:t xml:space="preserve">” </w:t>
        </w:r>
      </w:ins>
      <w:ins w:id="1414" w:author="Jon Lindsay" w:date="2019-06-12T21:01:00Z">
        <w:r w:rsidR="00E654F1">
          <w:t>is</w:t>
        </w:r>
      </w:ins>
      <w:ins w:id="1415" w:author="Jon Lindsay" w:date="2019-06-13T10:22:00Z">
        <w:r w:rsidR="00E654F1">
          <w:t xml:space="preserve"> a </w:t>
        </w:r>
      </w:ins>
      <w:ins w:id="1416" w:author="Jon Lindsay" w:date="2019-06-13T09:27:00Z">
        <w:r w:rsidR="00F76B0D">
          <w:t xml:space="preserve">rather misleading </w:t>
        </w:r>
      </w:ins>
      <w:ins w:id="1417" w:author="Jon Lindsay" w:date="2019-06-13T10:22:00Z">
        <w:r w:rsidR="00E654F1">
          <w:t xml:space="preserve">way to describe conflict </w:t>
        </w:r>
        <w:r w:rsidR="00E654F1">
          <w:lastRenderedPageBreak/>
          <w:t>motivated by efficiency</w:t>
        </w:r>
      </w:ins>
      <w:ins w:id="1418" w:author="Jon Lindsay" w:date="2019-06-12T20:58:00Z">
        <w:r>
          <w:t>.</w:t>
        </w:r>
      </w:ins>
      <w:ins w:id="1419" w:author="Jon Lindsay" w:date="2019-06-12T21:07:00Z">
        <w:r w:rsidR="00690E52">
          <w:rPr>
            <w:rStyle w:val="FootnoteReference"/>
          </w:rPr>
          <w:footnoteReference w:id="4"/>
        </w:r>
      </w:ins>
      <w:ins w:id="1426" w:author="Jon Lindsay" w:date="2019-06-12T20:58:00Z">
        <w:r>
          <w:t xml:space="preserve"> A challenger </w:t>
        </w:r>
      </w:ins>
      <w:ins w:id="1427" w:author="Jon Lindsay" w:date="2019-06-12T21:09:00Z">
        <w:r w:rsidR="00690E52">
          <w:t>who</w:t>
        </w:r>
      </w:ins>
      <w:ins w:id="1428" w:author="Jon Lindsay" w:date="2019-06-12T20:58:00Z">
        <w:r>
          <w:t xml:space="preserve"> is patient and capable relative to its adversaries at low intensities might benefit by choosing a limited conflict strategy. While high intensity conflict may be able to accomplish an aggressor’s goals, it may also be unnecessary and inefficient if victory can be achieved with lower cost at lower levels of dispute intensity (Altman 2017). If the local balance of power greatly favors the initiator, then it may only need</w:t>
        </w:r>
      </w:ins>
      <w:ins w:id="1429" w:author="Jon Lindsay" w:date="2019-06-12T21:09:00Z">
        <w:r w:rsidR="00690E52">
          <w:t xml:space="preserve"> employ</w:t>
        </w:r>
      </w:ins>
      <w:ins w:id="1430" w:author="Jon Lindsay" w:date="2019-06-12T20:58:00Z">
        <w:r>
          <w:t xml:space="preserve"> </w:t>
        </w:r>
      </w:ins>
      <w:ins w:id="1431" w:author="Jon Lindsay" w:date="2019-06-12T21:09:00Z">
        <w:r w:rsidR="00690E52">
          <w:t xml:space="preserve">modest </w:t>
        </w:r>
      </w:ins>
      <w:ins w:id="1432" w:author="Jon Lindsay" w:date="2019-06-12T20:58:00Z">
        <w:r>
          <w:t xml:space="preserve">resources to get all that it wants within a reasonable timeframe. If the aggressor only needs a few special operations units and some cyber effects to overwhelm the enemy, for example, then the conflict will be observably indistinguishable from the prototypical gray zone conflict. This sort of indistinguishability is most likely in cases where the revisionist actually has only limited aims but values them greatly, i.e., it desires something well short of total conquest and only needs to mobilize a small number of forces to compel the other side to make concessions. </w:t>
        </w:r>
      </w:ins>
    </w:p>
    <w:p w14:paraId="32975937" w14:textId="4DC367EE" w:rsidR="00F00A03" w:rsidRDefault="00F00A03">
      <w:pPr>
        <w:spacing w:after="200" w:line="276" w:lineRule="auto"/>
        <w:ind w:left="-15" w:right="0" w:firstLine="0"/>
        <w:rPr>
          <w:ins w:id="1433" w:author="Jon Lindsay" w:date="2019-06-12T21:01:00Z"/>
        </w:rPr>
        <w:pPrChange w:id="1434" w:author="Jon Lindsay" w:date="2019-06-12T17:25:00Z">
          <w:pPr>
            <w:pStyle w:val="Heading2"/>
            <w:spacing w:after="200" w:line="276" w:lineRule="auto"/>
          </w:pPr>
        </w:pPrChange>
      </w:pPr>
      <w:ins w:id="1435" w:author="Jon Lindsay" w:date="2019-06-12T17:26:00Z">
        <w:r>
          <w:t xml:space="preserve">Escalation becomes the distinguishing test that separates gray zone conflict and major combat operations. </w:t>
        </w:r>
      </w:ins>
      <w:ins w:id="1436" w:author="Jon Lindsay" w:date="2019-06-12T18:20:00Z">
        <w:r w:rsidR="008B7FCE">
          <w:t xml:space="preserve">By raising the cost of gray zone conflict, defenders can force the initiator into fighting less efficiently, </w:t>
        </w:r>
        <w:r w:rsidR="008B7FCE" w:rsidRPr="008B7FCE">
          <w:rPr>
            <w:rPrChange w:id="1437" w:author="Jon Lindsay" w:date="2019-06-12T18:21:00Z">
              <w:rPr>
                <w:i/>
              </w:rPr>
            </w:rPrChange>
          </w:rPr>
          <w:t>but only by also accepting higher costs/risks themselves, something that may be mutually unappealing</w:t>
        </w:r>
        <w:r w:rsidR="008B7FCE" w:rsidRPr="008B7FCE">
          <w:t xml:space="preserve">. </w:t>
        </w:r>
      </w:ins>
      <w:ins w:id="1438" w:author="Jon Lindsay" w:date="2019-06-12T17:43:00Z">
        <w:r w:rsidR="00475E07">
          <w:t>T</w:t>
        </w:r>
      </w:ins>
      <w:ins w:id="1439" w:author="Jon Lindsay" w:date="2019-06-12T17:26:00Z">
        <w:r>
          <w:t>hreats</w:t>
        </w:r>
      </w:ins>
      <w:ins w:id="1440" w:author="Jon Lindsay" w:date="2019-06-12T17:43:00Z">
        <w:r w:rsidR="00475E07">
          <w:t xml:space="preserve"> of retaliation or actual military resistance </w:t>
        </w:r>
      </w:ins>
      <w:ins w:id="1441" w:author="Jon Lindsay" w:date="2019-06-12T18:21:00Z">
        <w:r w:rsidR="008B7FCE">
          <w:t>may cause an</w:t>
        </w:r>
      </w:ins>
      <w:ins w:id="1442" w:author="Jon Lindsay" w:date="2019-06-12T17:26:00Z">
        <w:r>
          <w:t xml:space="preserve"> </w:t>
        </w:r>
      </w:ins>
      <w:ins w:id="1443" w:author="Jon Lindsay" w:date="2019-06-12T17:28:00Z">
        <w:r>
          <w:t>influence-maximizing combatant</w:t>
        </w:r>
      </w:ins>
      <w:ins w:id="1444" w:author="Jon Lindsay" w:date="2019-06-12T17:43:00Z">
        <w:r w:rsidR="00475E07">
          <w:t xml:space="preserve"> </w:t>
        </w:r>
      </w:ins>
      <w:ins w:id="1445" w:author="Jon Lindsay" w:date="2019-06-12T17:28:00Z">
        <w:r>
          <w:t xml:space="preserve">to </w:t>
        </w:r>
      </w:ins>
      <w:ins w:id="1446" w:author="Jon Lindsay" w:date="2019-06-12T18:21:00Z">
        <w:r w:rsidR="008B7FCE">
          <w:t>switch to a more efficient, and more intense, form of combat</w:t>
        </w:r>
      </w:ins>
      <w:ins w:id="1447" w:author="Jon Lindsay" w:date="2019-06-12T17:28:00Z">
        <w:r>
          <w:t>.</w:t>
        </w:r>
      </w:ins>
      <w:ins w:id="1448" w:author="Jon Lindsay" w:date="2019-06-12T17:44:00Z">
        <w:r w:rsidR="00475E07">
          <w:t xml:space="preserve"> This</w:t>
        </w:r>
      </w:ins>
      <w:ins w:id="1449" w:author="Jon Lindsay" w:date="2019-06-12T18:22:00Z">
        <w:r w:rsidR="008B7FCE">
          <w:t xml:space="preserve"> type of</w:t>
        </w:r>
      </w:ins>
      <w:ins w:id="1450" w:author="Jon Lindsay" w:date="2019-06-12T17:44:00Z">
        <w:r w:rsidR="00475E07">
          <w:t xml:space="preserve"> actor prefers high intensity warfare to ordinary peacetime comp</w:t>
        </w:r>
      </w:ins>
      <w:ins w:id="1451" w:author="Jon Lindsay" w:date="2019-06-12T17:45:00Z">
        <w:r w:rsidR="00475E07">
          <w:t>eti</w:t>
        </w:r>
      </w:ins>
      <w:ins w:id="1452" w:author="Jon Lindsay" w:date="2019-06-12T17:44:00Z">
        <w:r w:rsidR="00475E07">
          <w:t xml:space="preserve">tion. </w:t>
        </w:r>
      </w:ins>
      <w:ins w:id="1453" w:author="Jon Lindsay" w:date="2019-06-12T17:45:00Z">
        <w:r w:rsidR="00475E07">
          <w:t xml:space="preserve">The </w:t>
        </w:r>
      </w:ins>
      <w:ins w:id="1454" w:author="Jon Lindsay" w:date="2019-06-12T17:43:00Z">
        <w:r w:rsidR="00475E07">
          <w:t>risk-sensitive gray zone actor</w:t>
        </w:r>
      </w:ins>
      <w:ins w:id="1455" w:author="Jon Lindsay" w:date="2019-06-12T17:45:00Z">
        <w:r w:rsidR="00475E07">
          <w:t xml:space="preserve">, </w:t>
        </w:r>
      </w:ins>
      <w:ins w:id="1456" w:author="Jon Lindsay" w:date="2019-06-12T18:22:00Z">
        <w:r w:rsidR="008B7FCE">
          <w:t>by contrast</w:t>
        </w:r>
      </w:ins>
      <w:ins w:id="1457" w:author="Jon Lindsay" w:date="2019-06-12T17:45:00Z">
        <w:r w:rsidR="00475E07">
          <w:t>, will</w:t>
        </w:r>
      </w:ins>
      <w:ins w:id="1458" w:author="Jon Lindsay" w:date="2019-06-12T17:43:00Z">
        <w:r w:rsidR="00475E07">
          <w:t xml:space="preserve"> back down</w:t>
        </w:r>
      </w:ins>
      <w:ins w:id="1459" w:author="Jon Lindsay" w:date="2019-06-12T17:45:00Z">
        <w:r w:rsidR="00475E07">
          <w:t xml:space="preserve"> in the face of threats and resistance</w:t>
        </w:r>
      </w:ins>
      <w:ins w:id="1460" w:author="Jon Lindsay" w:date="2019-06-12T18:22:00Z">
        <w:r w:rsidR="008B7FCE">
          <w:t>, accepting both inefficiency and ineffectiveness</w:t>
        </w:r>
      </w:ins>
      <w:ins w:id="1461" w:author="Jon Lindsay" w:date="2019-06-12T17:45:00Z">
        <w:r w:rsidR="00475E07">
          <w:t xml:space="preserve">. This actor prefers peacetime competition to major war. </w:t>
        </w:r>
      </w:ins>
      <w:ins w:id="1462" w:author="Jon Lindsay" w:date="2019-06-12T17:48:00Z">
        <w:r w:rsidR="00475E07">
          <w:t>These</w:t>
        </w:r>
      </w:ins>
      <w:ins w:id="1463" w:author="Jon Lindsay" w:date="2019-06-12T17:46:00Z">
        <w:r w:rsidR="00475E07">
          <w:t xml:space="preserve"> different </w:t>
        </w:r>
      </w:ins>
      <w:ins w:id="1464" w:author="Jon Lindsay" w:date="2019-06-12T17:47:00Z">
        <w:r w:rsidR="00475E07">
          <w:t xml:space="preserve">preference orderings can be </w:t>
        </w:r>
      </w:ins>
      <w:ins w:id="1465" w:author="Jon Lindsay" w:date="2019-06-12T17:48:00Z">
        <w:r w:rsidR="00475E07">
          <w:t>summarized</w:t>
        </w:r>
      </w:ins>
      <w:ins w:id="1466" w:author="Jon Lindsay" w:date="2019-06-12T17:47:00Z">
        <w:r w:rsidR="00475E07">
          <w:t xml:space="preserve"> thus:</w:t>
        </w:r>
      </w:ins>
    </w:p>
    <w:p w14:paraId="6EDABA95" w14:textId="1DD3F830" w:rsidR="00475E07" w:rsidRDefault="00475E07" w:rsidP="00475E07">
      <w:pPr>
        <w:spacing w:after="200" w:line="276" w:lineRule="auto"/>
        <w:ind w:left="10" w:right="0" w:hanging="10"/>
        <w:jc w:val="center"/>
        <w:rPr>
          <w:ins w:id="1467" w:author="Jon Lindsay" w:date="2019-06-12T17:47:00Z"/>
        </w:rPr>
      </w:pPr>
      <w:ins w:id="1468" w:author="Jon Lindsay" w:date="2019-06-12T17:47:00Z">
        <w:r>
          <w:t>Limited conflict ≿</w:t>
        </w:r>
        <w:r>
          <w:rPr>
            <w:i/>
          </w:rPr>
          <w:t xml:space="preserve"> </w:t>
        </w:r>
        <w:r>
          <w:t>Ordinary competition ≿</w:t>
        </w:r>
        <w:r>
          <w:rPr>
            <w:i/>
          </w:rPr>
          <w:t xml:space="preserve"> </w:t>
        </w:r>
        <w:r>
          <w:t>High intensity warfare</w:t>
        </w:r>
      </w:ins>
    </w:p>
    <w:p w14:paraId="5834E3B5" w14:textId="356B1745" w:rsidR="00475E07" w:rsidRDefault="00475E07" w:rsidP="00475E07">
      <w:pPr>
        <w:spacing w:after="200" w:line="276" w:lineRule="auto"/>
        <w:ind w:left="10" w:right="40" w:hanging="10"/>
        <w:jc w:val="center"/>
        <w:rPr>
          <w:ins w:id="1469" w:author="Jon Lindsay" w:date="2019-06-12T17:47:00Z"/>
        </w:rPr>
      </w:pPr>
      <w:ins w:id="1470" w:author="Jon Lindsay" w:date="2019-06-12T17:48:00Z">
        <w:r>
          <w:t>Limited conflict</w:t>
        </w:r>
      </w:ins>
      <w:ins w:id="1471" w:author="Jon Lindsay" w:date="2019-06-12T17:47:00Z">
        <w:r>
          <w:t xml:space="preserve"> ≿</w:t>
        </w:r>
        <w:r>
          <w:rPr>
            <w:i/>
          </w:rPr>
          <w:t xml:space="preserve"> </w:t>
        </w:r>
        <w:r>
          <w:t xml:space="preserve">High intensity </w:t>
        </w:r>
      </w:ins>
      <w:ins w:id="1472" w:author="Jon Lindsay" w:date="2019-06-12T17:48:00Z">
        <w:r>
          <w:t>warfare</w:t>
        </w:r>
      </w:ins>
      <w:ins w:id="1473" w:author="Jon Lindsay" w:date="2019-06-12T17:47:00Z">
        <w:r>
          <w:t xml:space="preserve"> ≿</w:t>
        </w:r>
        <w:r>
          <w:rPr>
            <w:i/>
          </w:rPr>
          <w:t xml:space="preserve"> </w:t>
        </w:r>
        <w:r>
          <w:t>Ordinary competition</w:t>
        </w:r>
      </w:ins>
    </w:p>
    <w:p w14:paraId="6498D782" w14:textId="48FADD80" w:rsidR="001B35A0" w:rsidRDefault="00475E07">
      <w:pPr>
        <w:spacing w:after="200" w:line="276" w:lineRule="auto"/>
        <w:ind w:left="-15" w:right="0" w:firstLine="0"/>
        <w:rPr>
          <w:ins w:id="1474" w:author="Jon Lindsay" w:date="2019-06-12T21:04:00Z"/>
        </w:rPr>
        <w:pPrChange w:id="1475" w:author="Jon Lindsay" w:date="2019-06-12T17:25:00Z">
          <w:pPr>
            <w:pStyle w:val="Heading2"/>
            <w:spacing w:after="200" w:line="276" w:lineRule="auto"/>
          </w:pPr>
        </w:pPrChange>
      </w:pPr>
      <w:ins w:id="1476" w:author="Jon Lindsay" w:date="2019-06-12T17:48:00Z">
        <w:r>
          <w:t xml:space="preserve">Behaviorally </w:t>
        </w:r>
      </w:ins>
      <w:ins w:id="1477" w:author="Jon Lindsay" w:date="2019-06-12T21:03:00Z">
        <w:r w:rsidR="001B35A0">
          <w:t xml:space="preserve">both look like </w:t>
        </w:r>
      </w:ins>
      <w:ins w:id="1478" w:author="Jon Lindsay" w:date="2019-06-12T17:48:00Z">
        <w:r>
          <w:t>gray zone conflict. However, they will display different escalation dynamics.</w:t>
        </w:r>
      </w:ins>
      <w:ins w:id="1479" w:author="Jon Lindsay" w:date="2019-06-12T17:53:00Z">
        <w:r w:rsidR="00372C6F">
          <w:t xml:space="preserve"> </w:t>
        </w:r>
      </w:ins>
      <w:moveToRangeStart w:id="1480" w:author="Jon Lindsay" w:date="2019-06-12T17:53:00Z" w:name="move11254446"/>
      <w:moveTo w:id="1481" w:author="Jon Lindsay" w:date="2019-06-12T17:53:00Z">
        <w:del w:id="1482" w:author="Jon Lindsay" w:date="2019-06-12T17:55:00Z">
          <w:r w:rsidR="00372C6F" w:rsidDel="00372C6F">
            <w:delText xml:space="preserve">The first type of actor </w:delText>
          </w:r>
        </w:del>
      </w:moveTo>
      <w:ins w:id="1483" w:author="Jon Lindsay" w:date="2019-06-12T17:55:00Z">
        <w:r w:rsidR="00372C6F">
          <w:t xml:space="preserve">An actor with the first set of preferences </w:t>
        </w:r>
      </w:ins>
      <w:moveTo w:id="1484" w:author="Jon Lindsay" w:date="2019-06-12T17:53:00Z">
        <w:r w:rsidR="00372C6F">
          <w:t xml:space="preserve">should </w:t>
        </w:r>
        <w:del w:id="1485" w:author="Jon Lindsay" w:date="2019-06-12T17:53:00Z">
          <w:r w:rsidR="00372C6F" w:rsidDel="00372C6F">
            <w:delText>back down</w:delText>
          </w:r>
        </w:del>
      </w:moveTo>
      <w:ins w:id="1486" w:author="Jon Lindsay" w:date="2019-06-12T17:53:00Z">
        <w:r w:rsidR="00372C6F">
          <w:t>escalate if opposed</w:t>
        </w:r>
      </w:ins>
      <w:moveTo w:id="1487" w:author="Jon Lindsay" w:date="2019-06-12T17:53:00Z">
        <w:r w:rsidR="00372C6F">
          <w:t xml:space="preserve">, preferring </w:t>
        </w:r>
        <w:del w:id="1488" w:author="Jon Lindsay" w:date="2019-06-12T17:54:00Z">
          <w:r w:rsidR="00372C6F" w:rsidDel="00372C6F">
            <w:delText>peace</w:delText>
          </w:r>
        </w:del>
      </w:moveTo>
      <w:ins w:id="1489" w:author="Jon Lindsay" w:date="2019-06-12T17:54:00Z">
        <w:r w:rsidR="00372C6F">
          <w:t>war to peace</w:t>
        </w:r>
      </w:ins>
      <w:moveTo w:id="1490" w:author="Jon Lindsay" w:date="2019-06-12T17:53:00Z">
        <w:del w:id="1491" w:author="Jon Lindsay" w:date="2019-06-12T17:54:00Z">
          <w:r w:rsidR="00372C6F" w:rsidDel="00372C6F">
            <w:delText xml:space="preserve"> to war</w:delText>
          </w:r>
        </w:del>
        <w:r w:rsidR="00372C6F">
          <w:t xml:space="preserve">, while </w:t>
        </w:r>
      </w:moveTo>
      <w:ins w:id="1492" w:author="Jon Lindsay" w:date="2019-06-12T17:55:00Z">
        <w:r w:rsidR="00372C6F">
          <w:t xml:space="preserve">an actor with </w:t>
        </w:r>
      </w:ins>
      <w:moveTo w:id="1493" w:author="Jon Lindsay" w:date="2019-06-12T17:53:00Z">
        <w:r w:rsidR="00372C6F">
          <w:t xml:space="preserve">the second </w:t>
        </w:r>
      </w:moveTo>
      <w:ins w:id="1494" w:author="Jon Lindsay" w:date="2019-06-12T17:55:00Z">
        <w:r w:rsidR="00372C6F">
          <w:t xml:space="preserve">set </w:t>
        </w:r>
      </w:ins>
      <w:moveTo w:id="1495" w:author="Jon Lindsay" w:date="2019-06-12T17:53:00Z">
        <w:r w:rsidR="00372C6F">
          <w:t xml:space="preserve">will </w:t>
        </w:r>
        <w:del w:id="1496" w:author="Jon Lindsay" w:date="2019-06-12T17:54:00Z">
          <w:r w:rsidR="00372C6F" w:rsidDel="00372C6F">
            <w:delText>escalate in response</w:delText>
          </w:r>
        </w:del>
      </w:moveTo>
      <w:ins w:id="1497" w:author="Jon Lindsay" w:date="2019-06-12T17:54:00Z">
        <w:r w:rsidR="00372C6F">
          <w:t>back down</w:t>
        </w:r>
      </w:ins>
      <w:moveTo w:id="1498" w:author="Jon Lindsay" w:date="2019-06-12T17:53:00Z">
        <w:r w:rsidR="00372C6F">
          <w:t xml:space="preserve">, preferring </w:t>
        </w:r>
        <w:del w:id="1499" w:author="Jon Lindsay" w:date="2019-06-12T17:54:00Z">
          <w:r w:rsidR="00372C6F" w:rsidDel="00372C6F">
            <w:delText>war to peace</w:delText>
          </w:r>
        </w:del>
      </w:moveTo>
      <w:ins w:id="1500" w:author="Jon Lindsay" w:date="2019-06-12T17:54:00Z">
        <w:r w:rsidR="00372C6F">
          <w:t>peace to war</w:t>
        </w:r>
      </w:ins>
      <w:moveTo w:id="1501" w:author="Jon Lindsay" w:date="2019-06-12T17:53:00Z">
        <w:r w:rsidR="00372C6F">
          <w:t>.</w:t>
        </w:r>
      </w:moveTo>
      <w:moveToRangeEnd w:id="1480"/>
      <w:ins w:id="1502" w:author="Jon Lindsay" w:date="2019-06-12T17:48:00Z">
        <w:r>
          <w:t xml:space="preserve"> </w:t>
        </w:r>
      </w:ins>
      <w:moveToRangeStart w:id="1503" w:author="Jon Lindsay" w:date="2019-06-12T17:50:00Z" w:name="move11254235"/>
      <w:moveTo w:id="1504" w:author="Jon Lindsay" w:date="2019-06-12T17:50:00Z">
        <w:r w:rsidR="00D73D8D">
          <w:t xml:space="preserve">The </w:t>
        </w:r>
        <w:del w:id="1505" w:author="Jon Lindsay" w:date="2019-06-12T17:50:00Z">
          <w:r w:rsidR="00D73D8D" w:rsidDel="00D73D8D">
            <w:delText>second</w:delText>
          </w:r>
        </w:del>
      </w:moveTo>
      <w:ins w:id="1506" w:author="Jon Lindsay" w:date="2019-06-12T17:50:00Z">
        <w:r w:rsidR="00D73D8D">
          <w:t>first</w:t>
        </w:r>
      </w:ins>
      <w:moveTo w:id="1507" w:author="Jon Lindsay" w:date="2019-06-12T17:50:00Z">
        <w:r w:rsidR="00D73D8D">
          <w:t xml:space="preserve"> </w:t>
        </w:r>
        <w:del w:id="1508" w:author="Jon Lindsay" w:date="2019-06-12T17:54:00Z">
          <w:r w:rsidR="00D73D8D" w:rsidDel="00372C6F">
            <w:delText>reflects</w:delText>
          </w:r>
        </w:del>
      </w:moveTo>
      <w:ins w:id="1509" w:author="Jon Lindsay" w:date="2019-06-12T17:54:00Z">
        <w:r w:rsidR="00372C6F">
          <w:t>type</w:t>
        </w:r>
      </w:ins>
      <w:moveTo w:id="1510" w:author="Jon Lindsay" w:date="2019-06-12T17:50:00Z">
        <w:del w:id="1511" w:author="Jon Lindsay" w:date="2019-06-12T17:55:00Z">
          <w:r w:rsidR="00D73D8D" w:rsidDel="00372C6F">
            <w:delText xml:space="preserve"> gray zone conflict</w:delText>
          </w:r>
        </w:del>
      </w:moveTo>
      <w:ins w:id="1512" w:author="Jon Lindsay" w:date="2019-06-12T17:55:00Z">
        <w:r w:rsidR="00372C6F">
          <w:t xml:space="preserve"> of actor is</w:t>
        </w:r>
      </w:ins>
      <w:moveTo w:id="1513" w:author="Jon Lindsay" w:date="2019-06-12T17:50:00Z">
        <w:r w:rsidR="00D73D8D">
          <w:t xml:space="preserve"> motivated by </w:t>
        </w:r>
        <w:r w:rsidR="00D73D8D" w:rsidRPr="001B35A0">
          <w:rPr>
            <w:rPrChange w:id="1514" w:author="Jon Lindsay" w:date="2019-06-12T21:04:00Z">
              <w:rPr>
                <w:i/>
              </w:rPr>
            </w:rPrChange>
          </w:rPr>
          <w:t>efficiency</w:t>
        </w:r>
        <w:r w:rsidR="00D73D8D">
          <w:t xml:space="preserve">. </w:t>
        </w:r>
        <w:del w:id="1515" w:author="Jon Lindsay" w:date="2019-06-12T21:12:00Z">
          <w:r w:rsidR="00D73D8D" w:rsidDel="00690E52">
            <w:delText>The attacker</w:delText>
          </w:r>
        </w:del>
      </w:moveTo>
      <w:ins w:id="1516" w:author="Jon Lindsay" w:date="2019-06-12T21:12:00Z">
        <w:r w:rsidR="00690E52">
          <w:t>It</w:t>
        </w:r>
      </w:ins>
      <w:moveTo w:id="1517" w:author="Jon Lindsay" w:date="2019-06-12T17:50:00Z">
        <w:r w:rsidR="00D73D8D">
          <w:t xml:space="preserve"> is willing to go to war to achieve its objective, but </w:t>
        </w:r>
        <w:del w:id="1518" w:author="Jon Lindsay" w:date="2019-06-12T21:04:00Z">
          <w:r w:rsidR="00D73D8D" w:rsidDel="001B35A0">
            <w:delText>gray zone</w:delText>
          </w:r>
        </w:del>
      </w:moveTo>
      <w:ins w:id="1519" w:author="Jon Lindsay" w:date="2019-06-12T21:04:00Z">
        <w:r w:rsidR="001B35A0">
          <w:t>limited</w:t>
        </w:r>
      </w:ins>
      <w:moveTo w:id="1520" w:author="Jon Lindsay" w:date="2019-06-12T17:50:00Z">
        <w:r w:rsidR="00D73D8D">
          <w:t xml:space="preserve"> conflict is an easier way to achieve them at lower cost.</w:t>
        </w:r>
      </w:moveTo>
      <w:moveToRangeEnd w:id="1503"/>
      <w:ins w:id="1521" w:author="Jon Lindsay" w:date="2019-06-12T17:50:00Z">
        <w:r w:rsidR="00D73D8D">
          <w:t xml:space="preserve"> </w:t>
        </w:r>
      </w:ins>
      <w:moveToRangeStart w:id="1522" w:author="Jon Lindsay" w:date="2019-06-12T17:50:00Z" w:name="move11254260"/>
      <w:moveTo w:id="1523" w:author="Jon Lindsay" w:date="2019-06-12T17:50:00Z">
        <w:r w:rsidR="00D73D8D">
          <w:t xml:space="preserve">The </w:t>
        </w:r>
        <w:del w:id="1524" w:author="Jon Lindsay" w:date="2019-06-12T17:50:00Z">
          <w:r w:rsidR="00D73D8D" w:rsidDel="00D73D8D">
            <w:delText>first</w:delText>
          </w:r>
        </w:del>
      </w:moveTo>
      <w:ins w:id="1525" w:author="Jon Lindsay" w:date="2019-06-12T17:50:00Z">
        <w:r w:rsidR="00D73D8D">
          <w:t>second</w:t>
        </w:r>
      </w:ins>
      <w:moveTo w:id="1526" w:author="Jon Lindsay" w:date="2019-06-12T17:50:00Z">
        <w:r w:rsidR="00D73D8D">
          <w:t xml:space="preserve"> </w:t>
        </w:r>
        <w:del w:id="1527" w:author="Jon Lindsay" w:date="2019-06-12T17:50:00Z">
          <w:r w:rsidR="00D73D8D" w:rsidDel="00D73D8D">
            <w:delText>describes</w:delText>
          </w:r>
        </w:del>
      </w:moveTo>
      <w:ins w:id="1528" w:author="Jon Lindsay" w:date="2019-06-12T17:55:00Z">
        <w:r w:rsidR="00372C6F">
          <w:t xml:space="preserve">type is </w:t>
        </w:r>
      </w:ins>
      <w:moveTo w:id="1529" w:author="Jon Lindsay" w:date="2019-06-12T17:50:00Z">
        <w:del w:id="1530" w:author="Jon Lindsay" w:date="2019-06-12T17:55:00Z">
          <w:r w:rsidR="00D73D8D" w:rsidDel="00372C6F">
            <w:delText xml:space="preserve"> gray zone conflict </w:delText>
          </w:r>
        </w:del>
        <w:del w:id="1531" w:author="Jon Lindsay" w:date="2019-06-12T17:56:00Z">
          <w:r w:rsidR="00D73D8D" w:rsidDel="00372C6F">
            <w:delText>motivated</w:delText>
          </w:r>
        </w:del>
      </w:moveTo>
      <w:ins w:id="1532" w:author="Jon Lindsay" w:date="2019-06-12T17:56:00Z">
        <w:r w:rsidR="00372C6F">
          <w:t>constrained</w:t>
        </w:r>
      </w:ins>
      <w:moveTo w:id="1533" w:author="Jon Lindsay" w:date="2019-06-12T17:50:00Z">
        <w:r w:rsidR="00D73D8D">
          <w:t xml:space="preserve"> by </w:t>
        </w:r>
        <w:r w:rsidR="00D73D8D" w:rsidRPr="001B35A0">
          <w:rPr>
            <w:rPrChange w:id="1534" w:author="Jon Lindsay" w:date="2019-06-12T21:04:00Z">
              <w:rPr>
                <w:i/>
              </w:rPr>
            </w:rPrChange>
          </w:rPr>
          <w:t>deterrence</w:t>
        </w:r>
      </w:moveTo>
      <w:ins w:id="1535" w:author="Jon Lindsay" w:date="2019-06-12T17:51:00Z">
        <w:r w:rsidR="00D73D8D">
          <w:t>.</w:t>
        </w:r>
      </w:ins>
      <w:moveTo w:id="1536" w:author="Jon Lindsay" w:date="2019-06-12T17:50:00Z">
        <w:del w:id="1537" w:author="Jon Lindsay" w:date="2019-06-12T17:51:00Z">
          <w:r w:rsidR="00D73D8D" w:rsidDel="00D73D8D">
            <w:delText>.</w:delText>
          </w:r>
        </w:del>
        <w:r w:rsidR="00D73D8D">
          <w:t xml:space="preserve"> Military retaliation or other related consequences (</w:t>
        </w:r>
      </w:moveTo>
      <w:ins w:id="1538" w:author="Jon Lindsay" w:date="2019-06-12T17:56:00Z">
        <w:r w:rsidR="00372C6F">
          <w:t xml:space="preserve">incursions, </w:t>
        </w:r>
      </w:ins>
      <w:moveTo w:id="1539" w:author="Jon Lindsay" w:date="2019-06-12T17:50:00Z">
        <w:r w:rsidR="00D73D8D">
          <w:t xml:space="preserve">sanctions, etc.) </w:t>
        </w:r>
      </w:moveTo>
      <w:ins w:id="1540" w:author="Jon Lindsay" w:date="2019-06-12T17:56:00Z">
        <w:r w:rsidR="00372C6F">
          <w:t xml:space="preserve">that result from its ambiguous </w:t>
        </w:r>
      </w:ins>
      <w:moveTo w:id="1541" w:author="Jon Lindsay" w:date="2019-06-12T17:50:00Z">
        <w:del w:id="1542" w:author="Jon Lindsay" w:date="2019-06-12T17:56:00Z">
          <w:r w:rsidR="00D73D8D" w:rsidDel="00372C6F">
            <w:delText>resulting from the overt use</w:delText>
          </w:r>
        </w:del>
      </w:moveTo>
      <w:ins w:id="1543" w:author="Jon Lindsay" w:date="2019-06-12T17:56:00Z">
        <w:r w:rsidR="00372C6F">
          <w:t>uses</w:t>
        </w:r>
      </w:ins>
      <w:moveTo w:id="1544" w:author="Jon Lindsay" w:date="2019-06-12T17:50:00Z">
        <w:r w:rsidR="00D73D8D">
          <w:t xml:space="preserve"> of force </w:t>
        </w:r>
        <w:del w:id="1545" w:author="Jon Lindsay" w:date="2019-06-12T17:57:00Z">
          <w:r w:rsidR="00D73D8D" w:rsidDel="00372C6F">
            <w:delText>are</w:delText>
          </w:r>
        </w:del>
      </w:moveTo>
      <w:ins w:id="1546" w:author="Jon Lindsay" w:date="2019-06-12T17:57:00Z">
        <w:r w:rsidR="00372C6F">
          <w:t>will be</w:t>
        </w:r>
      </w:ins>
      <w:moveTo w:id="1547" w:author="Jon Lindsay" w:date="2019-06-12T17:50:00Z">
        <w:r w:rsidR="00D73D8D">
          <w:t xml:space="preserve"> deemed sufficiently costly that the initiator refrains from pursuing </w:t>
        </w:r>
        <w:del w:id="1548" w:author="Jon Lindsay" w:date="2019-06-12T17:57:00Z">
          <w:r w:rsidR="00D73D8D" w:rsidDel="00372C6F">
            <w:delText>it</w:delText>
          </w:r>
        </w:del>
      </w:moveTo>
      <w:moveToRangeEnd w:id="1522"/>
      <w:ins w:id="1549" w:author="Jon Lindsay" w:date="2019-06-12T17:57:00Z">
        <w:r w:rsidR="00372C6F">
          <w:t>them, or conducts them more ineffectively simply to save face</w:t>
        </w:r>
      </w:ins>
      <w:ins w:id="1550" w:author="Jon Lindsay" w:date="2019-06-12T17:51:00Z">
        <w:r w:rsidR="00D73D8D">
          <w:t xml:space="preserve">. </w:t>
        </w:r>
      </w:ins>
      <w:ins w:id="1551" w:author="Jon Lindsay" w:date="2019-06-12T17:58:00Z">
        <w:r w:rsidR="00372C6F">
          <w:t>This situation might be described as</w:t>
        </w:r>
      </w:ins>
      <w:ins w:id="1552" w:author="Jon Lindsay" w:date="2019-06-12T17:51:00Z">
        <w:r w:rsidR="00D73D8D">
          <w:t xml:space="preserve"> pure gray zone conflict as discussed above in </w:t>
        </w:r>
      </w:ins>
      <w:ins w:id="1553" w:author="Jon Lindsay" w:date="2019-06-12T17:52:00Z">
        <w:r w:rsidR="00D73D8D">
          <w:t>the typology of Table 1</w:t>
        </w:r>
      </w:ins>
      <w:ins w:id="1554" w:author="Jon Lindsay" w:date="2019-06-12T17:58:00Z">
        <w:r w:rsidR="00372C6F">
          <w:t xml:space="preserve">. The </w:t>
        </w:r>
      </w:ins>
      <w:ins w:id="1555" w:author="Jon Lindsay" w:date="2019-06-12T17:52:00Z">
        <w:r w:rsidR="00D73D8D">
          <w:t>former</w:t>
        </w:r>
      </w:ins>
      <w:ins w:id="1556" w:author="Jon Lindsay" w:date="2019-06-12T17:58:00Z">
        <w:r w:rsidR="00372C6F">
          <w:t xml:space="preserve"> situation, by contrast,</w:t>
        </w:r>
      </w:ins>
      <w:ins w:id="1557" w:author="Jon Lindsay" w:date="2019-06-12T17:52:00Z">
        <w:r w:rsidR="00D73D8D">
          <w:t xml:space="preserve"> is </w:t>
        </w:r>
        <w:r w:rsidR="00372C6F">
          <w:t>a mixed or behavior</w:t>
        </w:r>
      </w:ins>
      <w:ins w:id="1558" w:author="Jon Lindsay" w:date="2019-06-12T17:58:00Z">
        <w:r w:rsidR="00372C6F">
          <w:t>al</w:t>
        </w:r>
      </w:ins>
      <w:ins w:id="1559" w:author="Jon Lindsay" w:date="2019-06-12T17:52:00Z">
        <w:r w:rsidR="00372C6F">
          <w:t xml:space="preserve"> form of </w:t>
        </w:r>
        <w:r w:rsidR="00372C6F">
          <w:lastRenderedPageBreak/>
          <w:t xml:space="preserve">gray zone conflict. </w:t>
        </w:r>
      </w:ins>
      <w:ins w:id="1560" w:author="Jon Lindsay" w:date="2019-06-12T21:13:00Z">
        <w:r w:rsidR="00690E52">
          <w:t>A pressing challenge for the target of limited aggression is to glean the aggressor’s valuation of the stakes and willingness to run risks to achieve them.</w:t>
        </w:r>
      </w:ins>
    </w:p>
    <w:p w14:paraId="52384D5C" w14:textId="0EDFF596" w:rsidR="003E13AF" w:rsidDel="006B5D48" w:rsidRDefault="003E13AF" w:rsidP="003E13AF">
      <w:pPr>
        <w:spacing w:after="200" w:line="276" w:lineRule="auto"/>
        <w:ind w:left="-15" w:right="0" w:firstLine="0"/>
        <w:rPr>
          <w:del w:id="1561" w:author="Jon Lindsay" w:date="2019-06-12T18:23:00Z"/>
          <w:moveTo w:id="1562" w:author="Jon Lindsay" w:date="2019-06-12T18:11:00Z"/>
        </w:rPr>
      </w:pPr>
      <w:moveToRangeStart w:id="1563" w:author="Jon Lindsay" w:date="2019-06-12T18:11:00Z" w:name="move11255532"/>
      <w:moveTo w:id="1564" w:author="Jon Lindsay" w:date="2019-06-12T18:11:00Z">
        <w:del w:id="1565" w:author="Jon Lindsay" w:date="2019-06-12T19:32:00Z">
          <w:r w:rsidDel="000C61EA">
            <w:delText xml:space="preserve">There is an obvious conceptual affinity here with </w:delText>
          </w:r>
        </w:del>
      </w:moveTo>
      <w:ins w:id="1566" w:author="Jon Lindsay" w:date="2019-06-12T19:32:00Z">
        <w:r w:rsidR="000C61EA">
          <w:t xml:space="preserve">This problem recapitulates the basic logic of the </w:t>
        </w:r>
      </w:ins>
      <w:moveTo w:id="1567" w:author="Jon Lindsay" w:date="2019-06-12T18:11:00Z">
        <w:r>
          <w:t>security dilemma</w:t>
        </w:r>
        <w:del w:id="1568" w:author="Jon Lindsay" w:date="2019-06-13T10:26:00Z">
          <w:r w:rsidDel="00161322">
            <w:delText xml:space="preserve"> </w:delText>
          </w:r>
        </w:del>
        <w:del w:id="1569" w:author="Jon Lindsay" w:date="2019-06-12T19:33:00Z">
          <w:r w:rsidDel="000C61EA">
            <w:delText xml:space="preserve">logic </w:delText>
          </w:r>
        </w:del>
        <w:del w:id="1570" w:author="Jon Lindsay" w:date="2019-06-13T10:26:00Z">
          <w:r w:rsidDel="00161322">
            <w:delText>(Jervis 1976</w:delText>
          </w:r>
        </w:del>
        <w:del w:id="1571" w:author="Jon Lindsay" w:date="2019-06-12T19:36:00Z">
          <w:r w:rsidDel="000C61EA">
            <w:delText>, 1978</w:delText>
          </w:r>
        </w:del>
        <w:del w:id="1572" w:author="Jon Lindsay" w:date="2019-06-13T10:26:00Z">
          <w:r w:rsidDel="00161322">
            <w:delText>)</w:delText>
          </w:r>
        </w:del>
      </w:moveTo>
      <w:ins w:id="1573" w:author="Jon Lindsay" w:date="2019-06-13T10:26:00Z">
        <w:r w:rsidR="00161322">
          <w:t xml:space="preserve"> </w:t>
        </w:r>
        <w:r w:rsidR="00161322">
          <w:fldChar w:fldCharType="begin"/>
        </w:r>
      </w:ins>
      <w:ins w:id="1574" w:author="Jon Lindsay" w:date="2019-06-13T10:27:00Z">
        <w:r w:rsidR="00161322">
          <w:instrText xml:space="preserve"> ADDIN ZOTERO_ITEM CSL_CITATION {"citationID":"fuVJVfoX","properties":{"formattedCitation":"(Jervis 1978; Tang 2009)","plainCitation":"(Jervis 1978; Tang 2009)","noteIndex":0},"citationItems":[{"id":1219,"uris":["http://zotero.org/users/471208/items/RVGPZ94F"],"uri":["http://zotero.org/users/471208/items/RVGPZ94F"],"itemData":{"id":1219,"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2920,"uris":["http://zotero.org/users/471208/items/DDUGDE63"],"uri":["http://zotero.org/users/471208/items/DDUGDE63"],"itemData":{"id":2920,"type":"article-journal","title":"The Security Dilemma: A Conceptual Analysis","container-title":"Security Studies","page":"587-623","volume":"18","issue":"3","source":"Taylor and Francis+NEJM","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ISSN":"0963-6412","title-short":"The Security Dilemma","author":[{"family":"Tang","given":"Shiping"}],"issued":{"date-parts":[["2009"]]}}}],"schema":"https://github.com/citation-style-language/schema/raw/master/csl-citation.json"} </w:instrText>
        </w:r>
      </w:ins>
      <w:r w:rsidR="00161322">
        <w:fldChar w:fldCharType="separate"/>
      </w:r>
      <w:ins w:id="1575" w:author="Jon Lindsay" w:date="2019-06-13T10:27:00Z">
        <w:r w:rsidR="00161322" w:rsidRPr="00161322">
          <w:t>(Jervis 1978; Tang 2009)</w:t>
        </w:r>
      </w:ins>
      <w:ins w:id="1576" w:author="Jon Lindsay" w:date="2019-06-13T10:26:00Z">
        <w:r w:rsidR="00161322">
          <w:fldChar w:fldCharType="end"/>
        </w:r>
      </w:ins>
      <w:moveTo w:id="1577" w:author="Jon Lindsay" w:date="2019-06-12T18:11:00Z">
        <w:r>
          <w:t xml:space="preserve">. The classic problem is to divine whether a state </w:t>
        </w:r>
        <w:del w:id="1578" w:author="Jon Lindsay" w:date="2019-06-12T18:12:00Z">
          <w:r w:rsidDel="003E13AF">
            <w:delText>is a</w:delText>
          </w:r>
        </w:del>
      </w:moveTo>
      <w:ins w:id="1579" w:author="Jon Lindsay" w:date="2019-06-12T18:12:00Z">
        <w:r>
          <w:t>is satisfied with the</w:t>
        </w:r>
      </w:ins>
      <w:moveTo w:id="1580" w:author="Jon Lindsay" w:date="2019-06-12T18:11:00Z">
        <w:r>
          <w:t xml:space="preserve"> status quo </w:t>
        </w:r>
        <w:del w:id="1581" w:author="Jon Lindsay" w:date="2019-06-12T18:12:00Z">
          <w:r w:rsidDel="003E13AF">
            <w:delText xml:space="preserve">seeker or a </w:delText>
          </w:r>
        </w:del>
      </w:moveTo>
      <w:ins w:id="1582" w:author="Jon Lindsay" w:date="2019-06-12T18:12:00Z">
        <w:r>
          <w:t xml:space="preserve">or </w:t>
        </w:r>
      </w:ins>
      <w:ins w:id="1583" w:author="Jon Lindsay" w:date="2019-06-12T19:34:00Z">
        <w:r w:rsidR="000C61EA">
          <w:t>has</w:t>
        </w:r>
      </w:ins>
      <w:ins w:id="1584" w:author="Jon Lindsay" w:date="2019-06-12T18:12:00Z">
        <w:r>
          <w:t xml:space="preserve"> </w:t>
        </w:r>
      </w:ins>
      <w:moveTo w:id="1585" w:author="Jon Lindsay" w:date="2019-06-12T18:11:00Z">
        <w:r>
          <w:t>revisionist</w:t>
        </w:r>
      </w:moveTo>
      <w:ins w:id="1586" w:author="Jon Lindsay" w:date="2019-06-12T19:34:00Z">
        <w:r w:rsidR="000C61EA">
          <w:t xml:space="preserve"> intentions</w:t>
        </w:r>
      </w:ins>
      <w:moveTo w:id="1587" w:author="Jon Lindsay" w:date="2019-06-12T18:11:00Z">
        <w:del w:id="1588" w:author="Jon Lindsay" w:date="2019-06-12T18:12:00Z">
          <w:r w:rsidDel="003E13AF">
            <w:delText xml:space="preserve"> and then apply the</w:delText>
          </w:r>
        </w:del>
      </w:moveTo>
      <w:ins w:id="1589" w:author="Jon Lindsay" w:date="2019-06-12T18:12:00Z">
        <w:r>
          <w:t>. The</w:t>
        </w:r>
      </w:ins>
      <w:moveTo w:id="1590" w:author="Jon Lindsay" w:date="2019-06-12T18:11:00Z">
        <w:r>
          <w:t xml:space="preserve"> spiral model </w:t>
        </w:r>
        <w:del w:id="1591" w:author="Jon Lindsay" w:date="2019-06-12T18:12:00Z">
          <w:r w:rsidDel="003E13AF">
            <w:delText>to</w:delText>
          </w:r>
        </w:del>
      </w:moveTo>
      <w:ins w:id="1592" w:author="Jon Lindsay" w:date="2019-06-12T18:12:00Z">
        <w:r>
          <w:t>applies to</w:t>
        </w:r>
      </w:ins>
      <w:moveTo w:id="1593" w:author="Jon Lindsay" w:date="2019-06-12T18:11:00Z">
        <w:r>
          <w:t xml:space="preserve"> the former </w:t>
        </w:r>
        <w:del w:id="1594" w:author="Jon Lindsay" w:date="2019-06-12T18:13:00Z">
          <w:r w:rsidDel="00C87DE4">
            <w:delText>and</w:delText>
          </w:r>
        </w:del>
      </w:moveTo>
      <w:ins w:id="1595" w:author="Jon Lindsay" w:date="2019-06-12T18:13:00Z">
        <w:r w:rsidR="00C87DE4">
          <w:t>while</w:t>
        </w:r>
      </w:ins>
      <w:moveTo w:id="1596" w:author="Jon Lindsay" w:date="2019-06-12T18:11:00Z">
        <w:r>
          <w:t xml:space="preserve"> the deterrence model </w:t>
        </w:r>
      </w:moveTo>
      <w:ins w:id="1597" w:author="Jon Lindsay" w:date="2019-06-12T18:13:00Z">
        <w:r w:rsidR="00C87DE4">
          <w:t xml:space="preserve">applies </w:t>
        </w:r>
      </w:ins>
      <w:moveTo w:id="1598" w:author="Jon Lindsay" w:date="2019-06-12T18:11:00Z">
        <w:r>
          <w:t xml:space="preserve">to the latter; applying the wrong model leads to </w:t>
        </w:r>
      </w:moveTo>
      <w:ins w:id="1599" w:author="Jon Lindsay" w:date="2019-06-12T18:13:00Z">
        <w:r w:rsidR="00C87DE4">
          <w:t xml:space="preserve">tragic </w:t>
        </w:r>
      </w:ins>
      <w:moveTo w:id="1600" w:author="Jon Lindsay" w:date="2019-06-12T18:11:00Z">
        <w:r>
          <w:t>escalation</w:t>
        </w:r>
      </w:moveTo>
      <w:ins w:id="1601" w:author="Jon Lindsay" w:date="2019-06-12T19:34:00Z">
        <w:r w:rsidR="000C61EA">
          <w:t xml:space="preserve"> (threatening status quo </w:t>
        </w:r>
      </w:ins>
      <w:ins w:id="1602" w:author="Jon Lindsay" w:date="2019-06-12T19:35:00Z">
        <w:r w:rsidR="000C61EA">
          <w:t>seekers</w:t>
        </w:r>
      </w:ins>
      <w:ins w:id="1603" w:author="Jon Lindsay" w:date="2019-06-12T19:34:00Z">
        <w:r w:rsidR="000C61EA">
          <w:t>)</w:t>
        </w:r>
      </w:ins>
      <w:ins w:id="1604" w:author="Jon Lindsay" w:date="2019-06-12T18:13:00Z">
        <w:r w:rsidR="00C87DE4">
          <w:t xml:space="preserve"> or preventable exploitation</w:t>
        </w:r>
      </w:ins>
      <w:ins w:id="1605" w:author="Jon Lindsay" w:date="2019-06-12T19:35:00Z">
        <w:r w:rsidR="000C61EA">
          <w:t xml:space="preserve"> (appeasing revisionists)</w:t>
        </w:r>
      </w:ins>
      <w:moveTo w:id="1606" w:author="Jon Lindsay" w:date="2019-06-12T18:11:00Z">
        <w:r>
          <w:t xml:space="preserve">. The difference here is that the gray zone actor is already known to be revisionist; the uncertainty </w:t>
        </w:r>
      </w:moveTo>
      <w:ins w:id="1607" w:author="Jon Lindsay" w:date="2019-06-12T18:13:00Z">
        <w:r w:rsidR="00C87DE4">
          <w:t xml:space="preserve">at stake </w:t>
        </w:r>
      </w:ins>
      <w:moveTo w:id="1608" w:author="Jon Lindsay" w:date="2019-06-12T18:11:00Z">
        <w:r>
          <w:t xml:space="preserve">is </w:t>
        </w:r>
      </w:moveTo>
      <w:ins w:id="1609" w:author="Jon Lindsay" w:date="2019-06-12T18:13:00Z">
        <w:r w:rsidR="00C87DE4">
          <w:t xml:space="preserve">thus </w:t>
        </w:r>
      </w:ins>
      <w:moveTo w:id="1610" w:author="Jon Lindsay" w:date="2019-06-12T18:11:00Z">
        <w:r>
          <w:t xml:space="preserve">more about </w:t>
        </w:r>
      </w:moveTo>
      <w:ins w:id="1611" w:author="Jon Lindsay" w:date="2019-06-12T18:13:00Z">
        <w:r w:rsidR="00C87DE4">
          <w:t xml:space="preserve">its </w:t>
        </w:r>
      </w:ins>
      <w:moveTo w:id="1612" w:author="Jon Lindsay" w:date="2019-06-12T18:11:00Z">
        <w:r>
          <w:t xml:space="preserve">resolve </w:t>
        </w:r>
        <w:del w:id="1613" w:author="Jon Lindsay" w:date="2019-06-12T18:14:00Z">
          <w:r w:rsidDel="00C87DE4">
            <w:delText>rather t</w:delText>
          </w:r>
        </w:del>
      </w:moveTo>
      <w:ins w:id="1614" w:author="Jon Lindsay" w:date="2019-06-12T18:14:00Z">
        <w:r w:rsidR="00C87DE4">
          <w:t>t</w:t>
        </w:r>
      </w:ins>
      <w:moveTo w:id="1615" w:author="Jon Lindsay" w:date="2019-06-12T18:11:00Z">
        <w:r>
          <w:t>han</w:t>
        </w:r>
      </w:moveTo>
      <w:ins w:id="1616" w:author="Jon Lindsay" w:date="2019-06-12T18:14:00Z">
        <w:r w:rsidR="00C87DE4">
          <w:t xml:space="preserve"> its</w:t>
        </w:r>
      </w:ins>
      <w:moveTo w:id="1617" w:author="Jon Lindsay" w:date="2019-06-12T18:11:00Z">
        <w:r>
          <w:t xml:space="preserve">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w:t>
        </w:r>
      </w:moveTo>
      <w:ins w:id="1618" w:author="Jon Lindsay" w:date="2019-06-12T18:14:00Z">
        <w:r w:rsidR="00C87DE4">
          <w:t xml:space="preserve"> aggressor</w:t>
        </w:r>
      </w:ins>
      <w:moveTo w:id="1619" w:author="Jon Lindsay" w:date="2019-06-12T18:11:00Z">
        <w:r>
          <w:t xml:space="preserve">). If the problem of the security dilemma is to decide </w:t>
        </w:r>
        <w:r>
          <w:rPr>
            <w:i/>
          </w:rPr>
          <w:t xml:space="preserve">whether </w:t>
        </w:r>
        <w:r>
          <w:t xml:space="preserve">to deter, the problem of the gray zone is to decide </w:t>
        </w:r>
        <w:r>
          <w:rPr>
            <w:i/>
          </w:rPr>
          <w:t>how much</w:t>
        </w:r>
        <w:r>
          <w:t>.</w:t>
        </w:r>
      </w:moveTo>
      <w:ins w:id="1620" w:author="Jon Lindsay" w:date="2019-06-13T10:54:00Z">
        <w:r w:rsidR="00FC438C">
          <w:t xml:space="preserve"> </w:t>
        </w:r>
      </w:ins>
      <w:ins w:id="1621" w:author="Jon Lindsay" w:date="2019-06-13T10:56:00Z">
        <w:r w:rsidR="00AE0BFF">
          <w:t>Even</w:t>
        </w:r>
      </w:ins>
      <w:ins w:id="1622" w:author="Jon Lindsay" w:date="2019-06-13T10:54:00Z">
        <w:r w:rsidR="00FC438C">
          <w:t xml:space="preserve"> if all actors are assumed to harbor revisionist ambitions</w:t>
        </w:r>
      </w:ins>
      <w:ins w:id="1623" w:author="Jon Lindsay" w:date="2019-06-13T10:55:00Z">
        <w:r w:rsidR="00FC438C">
          <w:t xml:space="preserve"> </w:t>
        </w:r>
        <w:r w:rsidR="00FC438C">
          <w:fldChar w:fldCharType="begin"/>
        </w:r>
        <w:r w:rsidR="00AE0BFF">
          <w:instrText xml:space="preserve"> ADDIN ZOTERO_ITEM CSL_CITATION {"citationID":"5JJP9cAx","properties":{"formattedCitation":"(Schweller 1996)","plainCitation":"(Schweller 1996)","noteIndex":0},"citationItems":[{"id":8682,"uris":["http://zotero.org/users/471208/items/P4VHQ6MU"],"uri":["http://zotero.org/users/471208/items/P4VHQ6MU"],"itemData":{"id":8682,"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instrText>
        </w:r>
      </w:ins>
      <w:r w:rsidR="00FC438C">
        <w:fldChar w:fldCharType="separate"/>
      </w:r>
      <w:ins w:id="1624" w:author="Jon Lindsay" w:date="2019-06-13T10:55:00Z">
        <w:r w:rsidR="00AE0BFF" w:rsidRPr="00F53AFC">
          <w:t>(Schweller 1996)</w:t>
        </w:r>
        <w:r w:rsidR="00FC438C">
          <w:fldChar w:fldCharType="end"/>
        </w:r>
      </w:ins>
      <w:ins w:id="1625" w:author="Jon Lindsay" w:date="2019-06-13T10:54:00Z">
        <w:r w:rsidR="00FC438C">
          <w:t xml:space="preserve">, something like the security dilemma still applies </w:t>
        </w:r>
      </w:ins>
      <w:ins w:id="1626" w:author="Jon Lindsay" w:date="2019-06-13T10:56:00Z">
        <w:r w:rsidR="00AE0BFF">
          <w:t>for determining</w:t>
        </w:r>
      </w:ins>
      <w:ins w:id="1627" w:author="Jon Lindsay" w:date="2019-06-13T10:54:00Z">
        <w:r w:rsidR="00FC438C">
          <w:t xml:space="preserve"> the ways in which they are </w:t>
        </w:r>
      </w:ins>
      <w:ins w:id="1628" w:author="Jon Lindsay" w:date="2019-06-13T10:55:00Z">
        <w:r w:rsidR="00FC438C">
          <w:t>deterred</w:t>
        </w:r>
      </w:ins>
      <w:ins w:id="1629" w:author="Jon Lindsay" w:date="2019-06-13T10:54:00Z">
        <w:r w:rsidR="00FC438C">
          <w:t xml:space="preserve"> </w:t>
        </w:r>
      </w:ins>
      <w:ins w:id="1630" w:author="Jon Lindsay" w:date="2019-06-13T10:55:00Z">
        <w:r w:rsidR="00FC438C">
          <w:t>from acting on their desires.</w:t>
        </w:r>
      </w:ins>
      <w:moveTo w:id="1631" w:author="Jon Lindsay" w:date="2019-06-12T18:11:00Z">
        <w:r>
          <w:t xml:space="preserve"> </w:t>
        </w:r>
        <w:del w:id="1632" w:author="Jon Lindsay" w:date="2019-06-13T10:56:00Z">
          <w:r w:rsidDel="00AE0BFF">
            <w:delText xml:space="preserve">If conflict actually varies continuously between peace and war, then deterrence success and failure </w:delText>
          </w:r>
        </w:del>
        <w:del w:id="1633" w:author="Jon Lindsay" w:date="2019-06-12T19:58:00Z">
          <w:r w:rsidDel="0099449B">
            <w:delText>must be</w:delText>
          </w:r>
        </w:del>
        <w:del w:id="1634" w:author="Jon Lindsay" w:date="2019-06-13T10:56:00Z">
          <w:r w:rsidDel="00AE0BFF">
            <w:delText xml:space="preserve"> variable too.</w:delText>
          </w:r>
        </w:del>
      </w:moveTo>
    </w:p>
    <w:moveToRangeEnd w:id="1563"/>
    <w:p w14:paraId="7D12B861" w14:textId="77777777" w:rsidR="003E13AF" w:rsidRDefault="003E13AF">
      <w:pPr>
        <w:spacing w:after="200" w:line="276" w:lineRule="auto"/>
        <w:ind w:left="-15" w:right="0" w:firstLine="0"/>
        <w:rPr>
          <w:ins w:id="1635" w:author="Jon Lindsay" w:date="2019-06-12T17:24:00Z"/>
        </w:rPr>
        <w:pPrChange w:id="1636" w:author="Jon Lindsay" w:date="2019-06-12T18:23:00Z">
          <w:pPr>
            <w:pStyle w:val="Heading2"/>
            <w:spacing w:after="200" w:line="276" w:lineRule="auto"/>
          </w:pPr>
        </w:pPrChange>
      </w:pPr>
    </w:p>
    <w:p w14:paraId="0E2C9EA9" w14:textId="1AE22613" w:rsidR="005324C0" w:rsidRPr="005324C0" w:rsidDel="003E13AF" w:rsidRDefault="005324C0">
      <w:pPr>
        <w:ind w:firstLine="0"/>
        <w:rPr>
          <w:del w:id="1637" w:author="Jon Lindsay" w:date="2019-06-12T18:04:00Z"/>
        </w:rPr>
        <w:pPrChange w:id="1638" w:author="Jon Lindsay" w:date="2019-06-12T15:40:00Z">
          <w:pPr>
            <w:pStyle w:val="Heading2"/>
            <w:spacing w:after="200" w:line="276" w:lineRule="auto"/>
          </w:pPr>
        </w:pPrChange>
      </w:pPr>
    </w:p>
    <w:p w14:paraId="0B7B2646" w14:textId="0F78B71C" w:rsidR="00657E08" w:rsidDel="003E13AF" w:rsidRDefault="00483D1B">
      <w:pPr>
        <w:spacing w:after="200" w:line="276" w:lineRule="auto"/>
        <w:ind w:left="-15" w:right="0" w:firstLine="0"/>
        <w:rPr>
          <w:del w:id="1639" w:author="Jon Lindsay" w:date="2019-06-12T18:04:00Z"/>
        </w:rPr>
      </w:pPr>
      <w:del w:id="1640" w:author="Jon Lindsay" w:date="2019-06-12T18:04:00Z">
        <w:r w:rsidDel="003E13AF">
          <w:delText>The gray zone is different from peace because it is directed military or political maneuvering that is designed to change the status quo. By directed, we mean political/military maneuvering that has another international actor in mind as opposed to general military actions during peacetime like weapons testing or modernization. When states compete peacefully, competition is typically resolved through institutional or legal mechanisms as opposed to through conflict. An actor undertakes gray zone conflict when the expected benefits of doing so exceed the expected payoffs from ordinary competition and traditional conflict. This gives rise to two possible preference orderings:</w:delText>
        </w:r>
      </w:del>
    </w:p>
    <w:p w14:paraId="0E780AAA" w14:textId="6AE0CBA5" w:rsidR="00657E08" w:rsidDel="00475E07" w:rsidRDefault="00483D1B">
      <w:pPr>
        <w:spacing w:after="200" w:line="276" w:lineRule="auto"/>
        <w:ind w:left="10" w:right="0" w:hanging="10"/>
        <w:jc w:val="center"/>
        <w:rPr>
          <w:del w:id="1641" w:author="Jon Lindsay" w:date="2019-06-12T17:46:00Z"/>
        </w:rPr>
      </w:pPr>
      <w:del w:id="1642" w:author="Jon Lindsay" w:date="2019-06-12T17:46:00Z">
        <w:r w:rsidDel="00475E07">
          <w:delText>Gray zone ≿</w:delText>
        </w:r>
        <w:r w:rsidDel="00475E07">
          <w:rPr>
            <w:i/>
          </w:rPr>
          <w:delText xml:space="preserve"> </w:delText>
        </w:r>
        <w:r w:rsidDel="00475E07">
          <w:delText>Ordinary competition ≿</w:delText>
        </w:r>
        <w:r w:rsidDel="00475E07">
          <w:rPr>
            <w:i/>
          </w:rPr>
          <w:delText xml:space="preserve"> </w:delText>
        </w:r>
        <w:r w:rsidDel="00475E07">
          <w:delText>High intensity conflict</w:delText>
        </w:r>
      </w:del>
    </w:p>
    <w:p w14:paraId="2E3DCBAB" w14:textId="3BEC9E01" w:rsidR="00657E08" w:rsidDel="00475E07" w:rsidRDefault="00483D1B">
      <w:pPr>
        <w:spacing w:after="200" w:line="276" w:lineRule="auto"/>
        <w:ind w:left="10" w:right="40" w:hanging="10"/>
        <w:jc w:val="center"/>
        <w:rPr>
          <w:del w:id="1643" w:author="Jon Lindsay" w:date="2019-06-12T17:46:00Z"/>
        </w:rPr>
      </w:pPr>
      <w:del w:id="1644" w:author="Jon Lindsay" w:date="2019-06-12T17:46:00Z">
        <w:r w:rsidDel="00475E07">
          <w:delText>Gray zone ≿</w:delText>
        </w:r>
        <w:r w:rsidDel="00475E07">
          <w:rPr>
            <w:i/>
          </w:rPr>
          <w:delText xml:space="preserve"> </w:delText>
        </w:r>
        <w:r w:rsidDel="00475E07">
          <w:delText>High intensity conflict ≿</w:delText>
        </w:r>
        <w:r w:rsidDel="00475E07">
          <w:rPr>
            <w:i/>
          </w:rPr>
          <w:delText xml:space="preserve"> </w:delText>
        </w:r>
        <w:r w:rsidDel="00475E07">
          <w:delText>Ordinary competition</w:delText>
        </w:r>
      </w:del>
    </w:p>
    <w:p w14:paraId="13BB1CA4" w14:textId="041F0F35" w:rsidR="00657E08" w:rsidDel="003E13AF" w:rsidRDefault="00483D1B">
      <w:pPr>
        <w:spacing w:after="200" w:line="276" w:lineRule="auto"/>
        <w:ind w:left="-15" w:right="0" w:firstLine="0"/>
        <w:rPr>
          <w:del w:id="1645" w:author="Jon Lindsay" w:date="2019-06-12T18:04:00Z"/>
        </w:rPr>
      </w:pPr>
      <w:moveFromRangeStart w:id="1646" w:author="Jon Lindsay" w:date="2019-06-12T17:50:00Z" w:name="move11254260"/>
      <w:moveFrom w:id="1647" w:author="Jon Lindsay" w:date="2019-06-12T17:50:00Z">
        <w:del w:id="1648" w:author="Jon Lindsay" w:date="2019-06-12T18:04:00Z">
          <w:r w:rsidDel="003E13AF">
            <w:delText xml:space="preserve">The first describes gray zone conflict motivated by </w:delText>
          </w:r>
          <w:r w:rsidDel="003E13AF">
            <w:rPr>
              <w:i/>
            </w:rPr>
            <w:delText>deterrence</w:delText>
          </w:r>
          <w:r w:rsidDel="003E13AF">
            <w:delText>. Military retaliation or other related consequences (sanctions, etc.) resulting from the overt use of force are deemed sufficiently costly that the initiator refrains from pursuing it</w:delText>
          </w:r>
        </w:del>
      </w:moveFrom>
      <w:moveFromRangeEnd w:id="1646"/>
      <w:del w:id="1649" w:author="Jon Lindsay" w:date="2019-06-12T18:04:00Z">
        <w:r w:rsidDel="003E13AF">
          <w:delText xml:space="preserve">. </w:delText>
        </w:r>
      </w:del>
      <w:moveFromRangeStart w:id="1650" w:author="Jon Lindsay" w:date="2019-06-12T17:50:00Z" w:name="move11254235"/>
      <w:moveFrom w:id="1651" w:author="Jon Lindsay" w:date="2019-06-12T17:50:00Z">
        <w:del w:id="1652" w:author="Jon Lindsay" w:date="2019-06-12T18:04:00Z">
          <w:r w:rsidDel="003E13AF">
            <w:delText xml:space="preserve">The second reflects gray zone conflict motivated by </w:delText>
          </w:r>
          <w:r w:rsidDel="003E13AF">
            <w:rPr>
              <w:i/>
            </w:rPr>
            <w:delText>efficiency</w:delText>
          </w:r>
          <w:r w:rsidDel="003E13AF">
            <w:delText xml:space="preserve">. The attacker is willing to go to war to achieve its objective, but gray zone conflict is an easier way to achieve them at lower cost. </w:delText>
          </w:r>
        </w:del>
      </w:moveFrom>
      <w:moveFromRangeEnd w:id="1650"/>
      <w:ins w:id="1653" w:author="Andres Gannon" w:date="2019-04-04T11:09:00Z">
        <w:del w:id="1654" w:author="Jon Lindsay" w:date="2019-06-12T18:04:00Z">
          <w:r w:rsidR="00AB1F4B" w:rsidDel="003E13AF">
            <w:delText>Conventional wisdom has focused on the latter – efficiency – rather than differentiating these tw</w:delText>
          </w:r>
        </w:del>
      </w:ins>
      <w:ins w:id="1655" w:author="Andres Gannon" w:date="2019-04-04T11:10:00Z">
        <w:del w:id="1656" w:author="Jon Lindsay" w:date="2019-06-12T18:04:00Z">
          <w:r w:rsidR="00AB1F4B" w:rsidDel="003E13AF">
            <w:delText xml:space="preserve">o contrasting logics. </w:delText>
          </w:r>
        </w:del>
      </w:ins>
      <w:del w:id="1657" w:author="Jon Lindsay" w:date="2019-06-12T18:04:00Z">
        <w:r w:rsidDel="003E13AF">
          <w:delText xml:space="preserve">The key difference is how the attacker is likely to respond if operating in the gray zone becomes more difficult as a result of increasing coercive pressure from the target or others. </w:delText>
        </w:r>
      </w:del>
      <w:moveFromRangeStart w:id="1658" w:author="Jon Lindsay" w:date="2019-06-12T17:53:00Z" w:name="move11254446"/>
      <w:moveFrom w:id="1659" w:author="Jon Lindsay" w:date="2019-06-12T17:53:00Z">
        <w:del w:id="1660" w:author="Jon Lindsay" w:date="2019-06-12T18:04:00Z">
          <w:r w:rsidDel="003E13AF">
            <w:delText>The first type of actor should back down, preferring peace to war, while the second will escalate in response, preferring war to peace.</w:delText>
          </w:r>
        </w:del>
      </w:moveFrom>
      <w:moveFromRangeEnd w:id="1658"/>
    </w:p>
    <w:p w14:paraId="0C4677ED" w14:textId="119A8659" w:rsidR="00657E08" w:rsidDel="008B7FCE" w:rsidRDefault="00483D1B">
      <w:pPr>
        <w:pStyle w:val="Heading3"/>
        <w:spacing w:after="200" w:line="276" w:lineRule="auto"/>
        <w:ind w:left="-5" w:firstLine="0"/>
        <w:rPr>
          <w:del w:id="1661" w:author="Jon Lindsay" w:date="2019-06-12T18:17:00Z"/>
        </w:rPr>
      </w:pPr>
      <w:del w:id="1662" w:author="Jon Lindsay" w:date="2019-06-12T18:17:00Z">
        <w:r w:rsidDel="008B7FCE">
          <w:delText>Gray Zone Conflict as a Product of Deterrence</w:delText>
        </w:r>
      </w:del>
    </w:p>
    <w:p w14:paraId="0673895B" w14:textId="6AAAD12A" w:rsidR="00657E08" w:rsidDel="008B7FCE" w:rsidRDefault="00483D1B">
      <w:pPr>
        <w:spacing w:after="200" w:line="276" w:lineRule="auto"/>
        <w:ind w:left="-15" w:right="0" w:firstLine="0"/>
        <w:rPr>
          <w:moveFrom w:id="1663" w:author="Jon Lindsay" w:date="2019-06-12T18:17:00Z"/>
        </w:rPr>
      </w:pPr>
      <w:moveFromRangeStart w:id="1664" w:author="Jon Lindsay" w:date="2019-06-12T18:17:00Z" w:name="move11255872"/>
      <w:moveFrom w:id="1665" w:author="Jon Lindsay" w:date="2019-06-12T18:17:00Z">
        <w:r w:rsidDel="008B7FCE">
          <w:t xml:space="preserve">Contrary to alarmist perspectives, much of gray zone conflict actually reflects deterrence success. Initiators in the gray zone are choosing to initiate contests with limited means in part because they are intimidated by the risks/consequences of escalation by a target or its partners. Initiators in these circumstances are not choosing to fight as they most prefer but instead choose militarily sub-optimal modes of conflict for political reasons. They are deterred. As a result, the initiator cannot expect to perform especially well on the battlefield, as its fear of escalation prevents implementation of a more effective strategy. </w:t>
        </w:r>
      </w:moveFrom>
    </w:p>
    <w:p w14:paraId="19691BC3" w14:textId="115C3976" w:rsidR="00657E08" w:rsidDel="008B7FCE" w:rsidRDefault="00483D1B">
      <w:pPr>
        <w:spacing w:after="200" w:line="276" w:lineRule="auto"/>
        <w:ind w:left="-15" w:right="0" w:firstLine="0"/>
        <w:rPr>
          <w:moveFrom w:id="1666" w:author="Jon Lindsay" w:date="2019-06-12T18:17:00Z"/>
        </w:rPr>
      </w:pPr>
      <w:moveFrom w:id="1667" w:author="Jon Lindsay" w:date="2019-06-12T18:17:00Z">
        <w:r w:rsidDel="008B7FCE">
          <w:t>Ukraine is a commonly misunderstood example. Here, NATO has conventional escalation dominance, should it decide to intervene on behalf of Ukraine for some reason. Russia would most likely lose a conventional contest involving NATO, risking escalation to nuclear war in the process. The risk of triggering a robust NATO reaction appears to have led to considerable Russian circumspection. For example, when Malaysian Airlines flight MH17 was shot down over Donetsk by a Russian BUK anti-aircraft system, Moscow quickly withdrew all of its heavy weapons from the battlefield (Smith-Spark and Master 2018). The presence of gray zone conflict in Ukraine is thus emblematic of a significant deterrent effect on Russia’s operational efforts, despite the fact that NATO has no formal commitment to Ukraine.</w:t>
        </w:r>
        <w:r w:rsidDel="008B7FCE">
          <w:rPr>
            <w:vertAlign w:val="superscript"/>
          </w:rPr>
          <w:footnoteReference w:id="5"/>
        </w:r>
      </w:moveFrom>
    </w:p>
    <w:p w14:paraId="705AC80D" w14:textId="5472843C" w:rsidR="00657E08" w:rsidDel="008B7FCE" w:rsidRDefault="00483D1B">
      <w:pPr>
        <w:spacing w:after="200" w:line="276" w:lineRule="auto"/>
        <w:ind w:left="-15" w:right="0" w:firstLine="0"/>
        <w:rPr>
          <w:moveFrom w:id="1670" w:author="Jon Lindsay" w:date="2019-06-12T18:17:00Z"/>
        </w:rPr>
      </w:pPr>
      <w:moveFrom w:id="1671" w:author="Jon Lindsay" w:date="2019-06-12T18:17:00Z">
        <w:r w:rsidDel="008B7FCE">
          <w:t xml:space="preserve">The gray zone thus functions as a policy arena formed by and below thresholds created by deterrence (formally or practically, explicitly or implicitly). While not new per se, gray zone operations also become more attractive with the expanding benefits of economic interdependence and cyber connectivity and the increasingly prohibitive cost of conventional, let alone nuclear, war. Though capable of acting more vigorously, powerful actors are deterred from initiating high-intensity conflict because of incentives to both cooperate through interdependence and coordinate for coexistence. Adversaries who no longer possess monolithic interests will also prefer to compete around the edges rather than openly confront opponents, concerned that the maximization of military power would undermine larger political objectives. </w:t>
        </w:r>
      </w:moveFrom>
    </w:p>
    <w:p w14:paraId="65B98E1C" w14:textId="76F13997" w:rsidR="00657E08" w:rsidDel="008B7FCE" w:rsidRDefault="00483D1B">
      <w:pPr>
        <w:spacing w:after="200" w:line="276" w:lineRule="auto"/>
        <w:ind w:left="-15" w:right="0" w:firstLine="0"/>
        <w:rPr>
          <w:moveFrom w:id="1672" w:author="Jon Lindsay" w:date="2019-06-12T18:17:00Z"/>
        </w:rPr>
      </w:pPr>
      <w:moveFrom w:id="1673" w:author="Jon Lindsay" w:date="2019-06-12T18:17:00Z">
        <w:r w:rsidDel="008B7FCE">
          <w:t xml:space="preserve">Schelling (1966) argued that “the main consequence of limited war, and potentially a main purpose for engaging in it, is to raise the risk of larger war.” Gray zone poses a different relationship in which a capable actor may choose to engage in limited war precisely to </w:t>
        </w:r>
        <w:r w:rsidDel="008B7FCE">
          <w:rPr>
            <w:i/>
          </w:rPr>
          <w:t xml:space="preserve">lower </w:t>
        </w:r>
        <w:r w:rsidDel="008B7FCE">
          <w:t>the risk of larger war (Schram 2019). As Powell states, “the amount of power the challenger brings to bear affects the stability of the conflict. More specifically, how much power the challenger brings to bear limits how much risk the defender can generate” (Powell 2015). Mutually constrained actors pursue (and resist) aggression furtively, so as to protect broader cooperative or compatible goals.</w:t>
        </w:r>
      </w:moveFrom>
    </w:p>
    <w:p w14:paraId="1A8DBDE3" w14:textId="4C149CE3" w:rsidR="00657E08" w:rsidDel="008B7FCE" w:rsidRDefault="00483D1B">
      <w:pPr>
        <w:spacing w:after="200" w:line="276" w:lineRule="auto"/>
        <w:ind w:left="-15" w:right="0" w:firstLine="0"/>
        <w:rPr>
          <w:moveFrom w:id="1674" w:author="Jon Lindsay" w:date="2019-06-12T18:17:00Z"/>
        </w:rPr>
      </w:pPr>
      <w:moveFrom w:id="1675" w:author="Jon Lindsay" w:date="2019-06-12T18:17:00Z">
        <w:r w:rsidDel="008B7FCE">
          <w:t>A key implication of this perspective is that, for actors in this category, raising the costs or risks of gray zone conflict can further inhibit or even prevent them from acting more aggressively. Much as the shooting down of the Malaysian Airlines aircraft over Donetsk led both to heightened debate in NATO about the possibility of intervention and to greater restraint on the battlefield on the part of Moscow, so too intensifying the chicken dynamic of deterrence, or lowering conflict escalation thresholds, can help to contain conflict in the gray zone. In a world where gray zone strategy has been chosen because of a fear of escalation, tying aggression in the gray zone to a retaliatory response should force an initiator to think twice. This “doubling down” on deterrence begs several questions about the motivation and resources, but technically it does follow from our logic.</w:t>
        </w:r>
      </w:moveFrom>
    </w:p>
    <w:moveFromRangeEnd w:id="1664"/>
    <w:p w14:paraId="4ABA6EA7" w14:textId="3D0C7D36" w:rsidR="00657E08" w:rsidDel="006B5D48" w:rsidRDefault="00483D1B">
      <w:pPr>
        <w:pStyle w:val="Heading3"/>
        <w:spacing w:after="200" w:line="276" w:lineRule="auto"/>
        <w:ind w:left="-5" w:firstLine="0"/>
        <w:rPr>
          <w:del w:id="1676" w:author="Jon Lindsay" w:date="2019-06-12T18:23:00Z"/>
        </w:rPr>
      </w:pPr>
      <w:del w:id="1677" w:author="Jon Lindsay" w:date="2019-06-12T18:23:00Z">
        <w:r w:rsidDel="006B5D48">
          <w:delText>Gray Zone Conflict as a Product of Strategic or Tactical Efficacy</w:delText>
        </w:r>
      </w:del>
    </w:p>
    <w:p w14:paraId="6D33D78E" w14:textId="1A54C162" w:rsidR="00657E08" w:rsidDel="006B5D48" w:rsidRDefault="00483D1B">
      <w:pPr>
        <w:spacing w:after="200" w:line="276" w:lineRule="auto"/>
        <w:ind w:left="-15" w:right="0" w:firstLine="0"/>
        <w:rPr>
          <w:del w:id="1678" w:author="Jon Lindsay" w:date="2019-06-12T18:23:00Z"/>
        </w:rPr>
      </w:pPr>
      <w:del w:id="1679" w:author="Jon Lindsay" w:date="2019-06-12T18:23:00Z">
        <w:r w:rsidDel="006B5D48">
          <w:delText xml:space="preserve">If the first explanation for gray zone conflict involves inherent tensions between the use of force and its consequences, the second argument requires no such contrast. Initiators (and their targets) may have decided that pulling their punches is, in fact, optimal. A challenger that is patient and capable relative to its adversaries at low intensities might benefit by choosing a gray zone strategy. </w:delText>
        </w:r>
      </w:del>
      <w:ins w:id="1680" w:author="Andres Gannon" w:date="2019-04-04T11:18:00Z">
        <w:del w:id="1681" w:author="Jon Lindsay" w:date="2019-06-12T18:23:00Z">
          <w:r w:rsidR="00AB1F4B" w:rsidDel="006B5D48">
            <w:delText xml:space="preserve">Current attention to gray zone conflict focused </w:delText>
          </w:r>
        </w:del>
      </w:ins>
      <w:ins w:id="1682" w:author="Andres Gannon" w:date="2019-04-04T11:19:00Z">
        <w:del w:id="1683" w:author="Jon Lindsay" w:date="2019-06-12T18:23:00Z">
          <w:r w:rsidR="00AB1F4B" w:rsidDel="006B5D48">
            <w:delText>almost exclusively on this dimension.</w:delText>
          </w:r>
        </w:del>
      </w:ins>
      <w:ins w:id="1684" w:author="Andres Gannon" w:date="2019-04-04T11:18:00Z">
        <w:del w:id="1685" w:author="Jon Lindsay" w:date="2019-06-12T18:23:00Z">
          <w:r w:rsidR="00AB1F4B" w:rsidDel="006B5D48">
            <w:delText xml:space="preserve"> </w:delText>
          </w:r>
        </w:del>
      </w:ins>
      <w:moveFromRangeStart w:id="1686" w:author="Jon Lindsay" w:date="2019-06-12T20:58:00Z" w:name="move11255235"/>
      <w:moveFrom w:id="1687" w:author="Jon Lindsay" w:date="2019-06-12T20:58:00Z">
        <w:r w:rsidDel="006B5D48">
          <w:t xml:space="preserve">While high intensity conflict may accomplish an aggressor’s goals, it may also be unnecessary and inefficient if victory can be achieved with lower cost at lower levels of dispute intensity (Altman 2017). </w:t>
        </w:r>
      </w:moveFrom>
      <w:moveFromRangeEnd w:id="1686"/>
      <w:del w:id="1688" w:author="Jon Lindsay" w:date="2019-06-12T18:23:00Z">
        <w:r w:rsidDel="006B5D48">
          <w:delText>Better to fight a long and comparatively less expensive war of attrition, replete with aggressive cyber operations there and elsewhere, that the conflict initiator is optimistic it can shape favorably over the long run.</w:delText>
        </w:r>
      </w:del>
    </w:p>
    <w:p w14:paraId="78E14916" w14:textId="2059E788" w:rsidR="00657E08" w:rsidDel="006B5D48" w:rsidRDefault="00483D1B">
      <w:pPr>
        <w:spacing w:after="200" w:line="276" w:lineRule="auto"/>
        <w:ind w:left="-15" w:right="0" w:firstLine="0"/>
        <w:rPr>
          <w:del w:id="1689" w:author="Jon Lindsay" w:date="2019-06-12T18:23:00Z"/>
        </w:rPr>
      </w:pPr>
      <w:del w:id="1690" w:author="Jon Lindsay" w:date="2019-06-12T18:23:00Z">
        <w:r w:rsidDel="006B5D48">
          <w:delText xml:space="preserve">The efficiency scenario carries the opposite policy implication from the deterrence case. If the initiator chooses gray zone conflict because it is a lower-cost means to achieving its goals, then raising costs in the gray zone reduces the attractiveness of limited means strategies to the initiator, thus encouraging it to escalate. Escalation may, in fact, be desirable for the target. Assuming that gray zone conflict is not optimal for the target, the target can exploit the escalation effect of inefficient warfare by raising the cost of gray zone conflict, thus preventing the initiator from exploiting a low cost means of achieving its goals. In essence, </w:delText>
        </w:r>
      </w:del>
      <w:del w:id="1691" w:author="Jon Lindsay" w:date="2019-06-12T18:19:00Z">
        <w:r w:rsidDel="008B7FCE">
          <w:delText xml:space="preserve">by raising the cost of gray zone conflict, the target can force the initiator into fighting less efficiently, </w:delText>
        </w:r>
        <w:r w:rsidDel="008B7FCE">
          <w:rPr>
            <w:i/>
          </w:rPr>
          <w:delText>but only by also accepting higher costs/risks themselves, something that may be mutually unappealing</w:delText>
        </w:r>
        <w:r w:rsidDel="008B7FCE">
          <w:delText>.</w:delText>
        </w:r>
      </w:del>
    </w:p>
    <w:p w14:paraId="75BDBD69" w14:textId="32DA559A" w:rsidR="00657E08" w:rsidDel="003E13AF" w:rsidRDefault="00483D1B">
      <w:pPr>
        <w:spacing w:after="200" w:line="276" w:lineRule="auto"/>
        <w:ind w:left="-15" w:right="0" w:firstLine="0"/>
        <w:rPr>
          <w:moveFrom w:id="1692" w:author="Jon Lindsay" w:date="2019-06-12T18:11:00Z"/>
        </w:rPr>
      </w:pPr>
      <w:moveFromRangeStart w:id="1693" w:author="Jon Lindsay" w:date="2019-06-12T18:11:00Z" w:name="move11255532"/>
      <w:moveFrom w:id="1694" w:author="Jon Lindsay" w:date="2019-06-12T18:11:00Z">
        <w:r w:rsidDel="003E13AF">
          <w:t xml:space="preserve">There is an obvious conceptual affinity here with security dilemma logic (Jervis 1976, 1978). The classic problem is to divine whether a state is a status quo seeker or a revisionist and then apply the spiral model to the former and the deterrence model to the latter; applying the wrong model leads to escalation. The difference here is that the gray zone actor is already known to be revisionist; the uncertainty is more about resolve rather than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 If the problem of the security dilemma is to decide </w:t>
        </w:r>
        <w:r w:rsidDel="003E13AF">
          <w:rPr>
            <w:i/>
          </w:rPr>
          <w:t xml:space="preserve">whether </w:t>
        </w:r>
        <w:r w:rsidDel="003E13AF">
          <w:t xml:space="preserve">to deter, the problem of the gray zone is to decide </w:t>
        </w:r>
        <w:r w:rsidDel="003E13AF">
          <w:rPr>
            <w:i/>
          </w:rPr>
          <w:t>how much</w:t>
        </w:r>
        <w:r w:rsidDel="003E13AF">
          <w:t>. If conflict actually varies continuously between peace and war, then deterrence success and failure must be variable too.</w:t>
        </w:r>
      </w:moveFrom>
    </w:p>
    <w:p w14:paraId="1FB0C49B" w14:textId="77777777" w:rsidR="0099449B" w:rsidRDefault="0099449B" w:rsidP="0099449B">
      <w:pPr>
        <w:pStyle w:val="Heading2"/>
        <w:spacing w:after="200"/>
        <w:ind w:firstLine="0"/>
        <w:rPr>
          <w:moveTo w:id="1695" w:author="Jon Lindsay" w:date="2019-06-12T19:57:00Z"/>
        </w:rPr>
      </w:pPr>
      <w:bookmarkStart w:id="1696" w:name="_mtpq2ba65iue" w:colFirst="0" w:colLast="0"/>
      <w:bookmarkEnd w:id="1696"/>
      <w:moveFromRangeEnd w:id="1693"/>
      <w:moveToRangeStart w:id="1697" w:author="Jon Lindsay" w:date="2019-06-12T19:57:00Z" w:name="move11261857"/>
      <w:moveTo w:id="1698" w:author="Jon Lindsay" w:date="2019-06-12T19:57:00Z">
        <w:r>
          <w:t>The Deterrence Gradient</w:t>
        </w:r>
      </w:moveTo>
    </w:p>
    <w:p w14:paraId="436BDCB9" w14:textId="78E01F99" w:rsidR="001F771E" w:rsidRDefault="00AE0BFF" w:rsidP="0099449B">
      <w:pPr>
        <w:spacing w:after="200"/>
        <w:ind w:firstLine="0"/>
        <w:rPr>
          <w:ins w:id="1699" w:author="Jon Lindsay" w:date="2019-06-12T22:04:00Z"/>
        </w:rPr>
      </w:pPr>
      <w:ins w:id="1700" w:author="Jon Lindsay" w:date="2019-06-13T10:56:00Z">
        <w:r>
          <w:t xml:space="preserve">If conflict varies continuously between peace and war, then if might be explained by treating deterrence success and failure as a variable too. </w:t>
        </w:r>
      </w:ins>
      <w:ins w:id="1701" w:author="Jon Lindsay" w:date="2019-06-12T19:58:00Z">
        <w:r w:rsidR="0099449B">
          <w:t>If gray zone conflict is a</w:t>
        </w:r>
      </w:ins>
      <w:ins w:id="1702" w:author="Jon Lindsay" w:date="2019-06-12T19:59:00Z">
        <w:r w:rsidR="0099449B">
          <w:t xml:space="preserve"> second-best</w:t>
        </w:r>
      </w:ins>
      <w:ins w:id="1703" w:author="Jon Lindsay" w:date="2019-06-12T19:58:00Z">
        <w:r w:rsidR="0099449B">
          <w:t xml:space="preserve"> reaction to </w:t>
        </w:r>
      </w:ins>
      <w:ins w:id="1704" w:author="Jon Lindsay" w:date="2019-06-12T19:59:00Z">
        <w:r w:rsidR="0099449B">
          <w:t xml:space="preserve">successful </w:t>
        </w:r>
      </w:ins>
      <w:ins w:id="1705" w:author="Jon Lindsay" w:date="2019-06-12T19:58:00Z">
        <w:r w:rsidR="0099449B">
          <w:t>deterrence</w:t>
        </w:r>
      </w:ins>
      <w:ins w:id="1706" w:author="Jon Lindsay" w:date="2019-06-12T19:59:00Z">
        <w:r w:rsidR="0099449B">
          <w:t xml:space="preserve">, then </w:t>
        </w:r>
      </w:ins>
      <w:ins w:id="1707" w:author="Jon Lindsay" w:date="2019-06-12T22:01:00Z">
        <w:r w:rsidR="001F771E">
          <w:t xml:space="preserve">conflict severity should be inversely </w:t>
        </w:r>
      </w:ins>
      <w:ins w:id="1708" w:author="Jon Lindsay" w:date="2019-06-12T22:02:00Z">
        <w:r w:rsidR="001F771E">
          <w:t>proportional</w:t>
        </w:r>
      </w:ins>
      <w:ins w:id="1709" w:author="Jon Lindsay" w:date="2019-06-12T22:01:00Z">
        <w:r w:rsidR="001F771E">
          <w:t xml:space="preserve"> to the</w:t>
        </w:r>
      </w:ins>
      <w:ins w:id="1710" w:author="Jon Lindsay" w:date="2019-06-12T19:59:00Z">
        <w:r w:rsidR="0099449B">
          <w:t xml:space="preserve"> </w:t>
        </w:r>
      </w:ins>
      <w:ins w:id="1711" w:author="Jon Lindsay" w:date="2019-06-12T22:02:00Z">
        <w:r w:rsidR="001F771E">
          <w:t>deterrence credibility</w:t>
        </w:r>
      </w:ins>
      <w:ins w:id="1712" w:author="Jon Lindsay" w:date="2019-06-12T19:59:00Z">
        <w:r w:rsidR="0099449B">
          <w:t xml:space="preserve"> of deterrence.</w:t>
        </w:r>
      </w:ins>
      <w:ins w:id="1713" w:author="Jon Lindsay" w:date="2019-06-12T22:02:00Z">
        <w:r w:rsidR="001F771E">
          <w:t xml:space="preserve"> Conflict motivated by efficiency should not be so correlated.</w:t>
        </w:r>
      </w:ins>
      <w:ins w:id="1714" w:author="Jon Lindsay" w:date="2019-06-12T19:59:00Z">
        <w:r w:rsidR="0099449B">
          <w:t xml:space="preserve"> </w:t>
        </w:r>
      </w:ins>
      <w:ins w:id="1715" w:author="Jon Lindsay" w:date="2019-06-12T22:13:00Z">
        <w:r w:rsidR="00A403C9">
          <w:t>Furthermore</w:t>
        </w:r>
      </w:ins>
      <w:ins w:id="1716" w:author="Jon Lindsay" w:date="2019-06-12T22:12:00Z">
        <w:r w:rsidR="00A403C9">
          <w:t>, conflict at the weaker end of the deterrence gradient should be more motivated by efficiency concerns than fears about retaliatory consequences.</w:t>
        </w:r>
      </w:ins>
    </w:p>
    <w:p w14:paraId="5B732B26" w14:textId="32E081D9" w:rsidR="0099449B" w:rsidRDefault="0099449B" w:rsidP="0099449B">
      <w:pPr>
        <w:spacing w:after="200"/>
        <w:ind w:firstLine="0"/>
        <w:rPr>
          <w:moveTo w:id="1717" w:author="Jon Lindsay" w:date="2019-06-12T19:57:00Z"/>
        </w:rPr>
      </w:pPr>
      <w:moveTo w:id="1718" w:author="Jon Lindsay" w:date="2019-06-12T19:57:00Z">
        <w:del w:id="1719" w:author="Jon Lindsay" w:date="2019-06-12T20:00:00Z">
          <w:r w:rsidDel="0099449B">
            <w:delText>To explain the geographical pattern of Russian gray zone operations, w</w:delText>
          </w:r>
        </w:del>
      </w:moveTo>
      <w:ins w:id="1720" w:author="Jon Lindsay" w:date="2019-06-12T22:03:00Z">
        <w:r w:rsidR="001F771E">
          <w:t>To operationalize this hypothesis, we</w:t>
        </w:r>
      </w:ins>
      <w:moveTo w:id="1721" w:author="Jon Lindsay" w:date="2019-06-12T19:57:00Z">
        <w:del w:id="1722" w:author="Jon Lindsay" w:date="2019-06-12T22:03:00Z">
          <w:r w:rsidDel="001F771E">
            <w:delText>e</w:delText>
          </w:r>
        </w:del>
        <w:r>
          <w:t xml:space="preserve"> posit a deterrence analogue to the military loss of strength gradient (</w:t>
        </w:r>
        <w:proofErr w:type="spellStart"/>
        <w:r>
          <w:t>Boulding</w:t>
        </w:r>
        <w:proofErr w:type="spellEnd"/>
        <w:r>
          <w:t xml:space="preserve"> 1962).</w:t>
        </w:r>
      </w:moveTo>
      <w:ins w:id="1723" w:author="Jon Lindsay" w:date="2019-06-12T20:00:00Z">
        <w:r>
          <w:t xml:space="preserve"> </w:t>
        </w:r>
        <w:r w:rsidRPr="0099449B">
          <w:t>All things being equal, a state requires more supplies and troops to achieve the same concentration of force further from its border. Distant deployments involve extended supply lines and exposed flanks. An army is also likely to lack sympathetic populations and local knowledge in “contested zones” far from home (Posen 2003). The loss of strength can be partially offset by basing and mobility (Corbett 1911; Friedman 2001)</w:t>
        </w:r>
      </w:ins>
      <w:ins w:id="1724" w:author="Jon Lindsay" w:date="2019-06-12T20:01:00Z">
        <w:r>
          <w:t xml:space="preserve"> but not eliminated due to the enduring vulnerabilities of naval power</w:t>
        </w:r>
      </w:ins>
      <w:ins w:id="1725" w:author="Jon Lindsay" w:date="2019-06-12T20:02:00Z">
        <w:r>
          <w:t xml:space="preserve"> and frictions with host nations</w:t>
        </w:r>
      </w:ins>
      <w:moveTo w:id="1726" w:author="Jon Lindsay" w:date="2019-06-12T19:57:00Z">
        <w:del w:id="1727" w:author="Jon Lindsay" w:date="2019-06-12T20:02:00Z">
          <w:r w:rsidDel="0099449B">
            <w:rPr>
              <w:vertAlign w:val="superscript"/>
            </w:rPr>
            <w:footnoteReference w:id="6"/>
          </w:r>
        </w:del>
      </w:moveTo>
      <w:ins w:id="1732" w:author="Jon Lindsay" w:date="2019-06-12T20:02:00Z">
        <w:r>
          <w:t>.</w:t>
        </w:r>
      </w:ins>
      <w:ins w:id="1733" w:author="Jon Lindsay" w:date="2019-06-12T22:03:00Z">
        <w:r w:rsidR="001F771E">
          <w:t xml:space="preserve"> </w:t>
        </w:r>
      </w:ins>
      <w:ins w:id="1734" w:author="Jon Lindsay" w:date="2019-06-12T22:04:00Z">
        <w:r w:rsidR="001F771E">
          <w:t>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useful proxy for other factors that do.</w:t>
        </w:r>
      </w:ins>
      <w:moveTo w:id="1735" w:author="Jon Lindsay" w:date="2019-06-12T19:57:00Z">
        <w:del w:id="1736" w:author="Jon Lindsay" w:date="2019-06-12T20:02:00Z">
          <w:r w:rsidDel="0099449B">
            <w:delText xml:space="preserve"> </w:delText>
          </w:r>
        </w:del>
        <w:del w:id="1737" w:author="Jon Lindsay" w:date="2019-06-12T22:04:00Z">
          <w:r w:rsidDel="001F771E">
            <w:delText xml:space="preserve">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w:delText>
          </w:r>
        </w:del>
        <w:del w:id="1738" w:author="Jon Lindsay" w:date="2019-06-12T20:02:00Z">
          <w:r w:rsidDel="0099449B">
            <w:delText>rather that it is a</w:delText>
          </w:r>
        </w:del>
        <w:del w:id="1739" w:author="Jon Lindsay" w:date="2019-06-12T22:04:00Z">
          <w:r w:rsidDel="001F771E">
            <w:delText xml:space="preserve"> useful proxy for other factors that do</w:delText>
          </w:r>
        </w:del>
        <w:del w:id="1740" w:author="Jon Lindsay" w:date="2019-06-12T20:03:00Z">
          <w:r w:rsidDel="0099449B">
            <w:delText xml:space="preserve"> (capabilities, interest)</w:delText>
          </w:r>
        </w:del>
        <w:del w:id="1741" w:author="Jon Lindsay" w:date="2019-06-12T22:04:00Z">
          <w:r w:rsidDel="001F771E">
            <w:delText>.</w:delText>
          </w:r>
        </w:del>
      </w:moveTo>
    </w:p>
    <w:p w14:paraId="6C4B3D86" w14:textId="39973129" w:rsidR="0099449B" w:rsidRDefault="0099449B" w:rsidP="0099449B">
      <w:pPr>
        <w:spacing w:after="200"/>
        <w:ind w:firstLine="0"/>
        <w:rPr>
          <w:ins w:id="1742" w:author="Jon Lindsay" w:date="2019-06-12T21:49:00Z"/>
        </w:rPr>
      </w:pPr>
      <w:moveTo w:id="1743" w:author="Jon Lindsay" w:date="2019-06-12T19:57:00Z">
        <w:r>
          <w:t>Insofar as military power is affected by a loss of strength gradient, deterrence</w:t>
        </w:r>
      </w:moveTo>
      <w:ins w:id="1744" w:author="Jon Lindsay" w:date="2019-06-12T20:04:00Z">
        <w:r>
          <w:t xml:space="preserve"> that relies on that power</w:t>
        </w:r>
      </w:ins>
      <w:moveTo w:id="1745" w:author="Jon Lindsay" w:date="2019-06-12T19:57:00Z">
        <w:r>
          <w:t xml:space="preserve"> </w:t>
        </w:r>
      </w:moveTo>
      <w:ins w:id="1746" w:author="Jon Lindsay" w:date="2019-06-12T20:04:00Z">
        <w:r>
          <w:t xml:space="preserve">also </w:t>
        </w:r>
      </w:ins>
      <w:moveTo w:id="1747" w:author="Jon Lindsay" w:date="2019-06-12T19:57:00Z">
        <w:del w:id="1748" w:author="Jon Lindsay" w:date="2019-06-12T20:04:00Z">
          <w:r w:rsidDel="0099449B">
            <w:delText xml:space="preserve">at distance </w:delText>
          </w:r>
        </w:del>
        <w:r>
          <w:t xml:space="preserve">should be less </w:t>
        </w:r>
        <w:del w:id="1749" w:author="Jon Lindsay" w:date="2019-06-12T20:04:00Z">
          <w:r w:rsidDel="0099449B">
            <w:delText>robust</w:delText>
          </w:r>
        </w:del>
      </w:moveTo>
      <w:ins w:id="1750" w:author="Jon Lindsay" w:date="2019-06-12T20:04:00Z">
        <w:r>
          <w:t>effective</w:t>
        </w:r>
      </w:ins>
      <w:moveTo w:id="1751" w:author="Jon Lindsay" w:date="2019-06-12T19:57:00Z">
        <w:r>
          <w:t xml:space="preserve"> than proximate deterrence. There are </w:t>
        </w:r>
        <w:del w:id="1752" w:author="Jon Lindsay" w:date="2019-06-12T20:04:00Z">
          <w:r w:rsidDel="0016229E">
            <w:delText>also</w:delText>
          </w:r>
        </w:del>
      </w:moveTo>
      <w:ins w:id="1753" w:author="Jon Lindsay" w:date="2019-06-12T20:04:00Z">
        <w:r w:rsidR="0016229E">
          <w:t>other</w:t>
        </w:r>
      </w:ins>
      <w:moveTo w:id="1754" w:author="Jon Lindsay" w:date="2019-06-12T19:57:00Z">
        <w:r>
          <w:t xml:space="preserve"> reasons to expect resolve to vary with distance. All things being equal, states likely care more about </w:t>
        </w:r>
        <w:del w:id="1755" w:author="Jon Lindsay" w:date="2019-06-12T20:04:00Z">
          <w:r w:rsidDel="0016229E">
            <w:lastRenderedPageBreak/>
            <w:delText>issues</w:delText>
          </w:r>
        </w:del>
      </w:moveTo>
      <w:ins w:id="1756" w:author="Jon Lindsay" w:date="2019-06-12T20:04:00Z">
        <w:r w:rsidR="0016229E">
          <w:t>regional issues that more directly affect their populations than about happenings</w:t>
        </w:r>
      </w:ins>
      <w:moveTo w:id="1757" w:author="Jon Lindsay" w:date="2019-06-12T19:57:00Z">
        <w:r>
          <w:t xml:space="preserve"> </w:t>
        </w:r>
        <w:del w:id="1758" w:author="Jon Lindsay" w:date="2019-06-12T20:05:00Z">
          <w:r w:rsidDel="0016229E">
            <w:delText xml:space="preserve">nearby than those that are </w:delText>
          </w:r>
        </w:del>
        <w:r>
          <w:t xml:space="preserve">far from home. Defenders </w:t>
        </w:r>
        <w:del w:id="1759" w:author="Jon Lindsay" w:date="2019-06-12T20:05:00Z">
          <w:r w:rsidDel="0016229E">
            <w:delText>are</w:delText>
          </w:r>
        </w:del>
      </w:moveTo>
      <w:ins w:id="1760" w:author="Jon Lindsay" w:date="2019-06-12T20:06:00Z">
        <w:r w:rsidR="0016229E">
          <w:t>will thus be</w:t>
        </w:r>
      </w:ins>
      <w:ins w:id="1761" w:author="Jon Lindsay" w:date="2019-06-12T20:05:00Z">
        <w:r w:rsidR="0016229E">
          <w:t xml:space="preserve"> </w:t>
        </w:r>
      </w:ins>
      <w:moveTo w:id="1762" w:author="Jon Lindsay" w:date="2019-06-12T19:57:00Z">
        <w:del w:id="1763" w:author="Jon Lindsay" w:date="2019-06-12T20:05:00Z">
          <w:r w:rsidDel="0016229E">
            <w:delText xml:space="preserve"> thus </w:delText>
          </w:r>
        </w:del>
        <w:r>
          <w:t xml:space="preserve">more resolved to resist aggression on their borders, </w:t>
        </w:r>
        <w:del w:id="1764" w:author="Jon Lindsay" w:date="2019-06-12T20:05:00Z">
          <w:r w:rsidDel="0016229E">
            <w:delText>even as distant</w:delText>
          </w:r>
        </w:del>
      </w:moveTo>
      <w:ins w:id="1765" w:author="Jon Lindsay" w:date="2019-06-12T20:05:00Z">
        <w:r w:rsidR="0016229E">
          <w:t xml:space="preserve">while </w:t>
        </w:r>
      </w:ins>
      <w:moveTo w:id="1766" w:author="Jon Lindsay" w:date="2019-06-12T19:57:00Z">
        <w:del w:id="1767" w:author="Jon Lindsay" w:date="2019-06-12T20:05:00Z">
          <w:r w:rsidDel="0016229E">
            <w:delText xml:space="preserve"> </w:delText>
          </w:r>
        </w:del>
        <w:r>
          <w:t>attackers</w:t>
        </w:r>
      </w:moveTo>
      <w:ins w:id="1768" w:author="Jon Lindsay" w:date="2019-06-12T20:06:00Z">
        <w:r w:rsidR="0016229E">
          <w:t xml:space="preserve"> campaigning from distant shores will</w:t>
        </w:r>
      </w:ins>
      <w:moveTo w:id="1769" w:author="Jon Lindsay" w:date="2019-06-12T19:57:00Z">
        <w:r>
          <w:t xml:space="preserve"> are less </w:t>
        </w:r>
        <w:del w:id="1770" w:author="Jon Lindsay" w:date="2019-06-12T20:06:00Z">
          <w:r w:rsidDel="0016229E">
            <w:delText>capable or resolved</w:delText>
          </w:r>
        </w:del>
      </w:moveTo>
      <w:ins w:id="1771" w:author="Jon Lindsay" w:date="2019-06-12T20:06:00Z">
        <w:r w:rsidR="0016229E">
          <w:t>so</w:t>
        </w:r>
      </w:ins>
      <w:moveTo w:id="1772" w:author="Jon Lindsay" w:date="2019-06-12T19:57:00Z">
        <w:r>
          <w:t xml:space="preserve">. Alliances to nearby states should similarly be more credible since patrons </w:t>
        </w:r>
        <w:del w:id="1773" w:author="Jon Lindsay" w:date="2019-06-12T20:06:00Z">
          <w:r w:rsidDel="0016229E">
            <w:delText>are</w:delText>
          </w:r>
        </w:del>
      </w:moveTo>
      <w:ins w:id="1774" w:author="Jon Lindsay" w:date="2019-06-12T20:06:00Z">
        <w:r w:rsidR="0016229E">
          <w:t>will be</w:t>
        </w:r>
      </w:ins>
      <w:moveTo w:id="1775" w:author="Jon Lindsay" w:date="2019-06-12T19:57:00Z">
        <w:r>
          <w:t xml:space="preserve"> more willing to defend a proximate client (</w:t>
        </w:r>
        <w:proofErr w:type="spellStart"/>
        <w:r>
          <w:t>Bak</w:t>
        </w:r>
        <w:proofErr w:type="spellEnd"/>
        <w:r>
          <w:t xml:space="preserve"> 2018). </w:t>
        </w:r>
        <w:del w:id="1776" w:author="Jon Lindsay" w:date="2019-06-12T20:07:00Z">
          <w:r w:rsidDel="0016229E">
            <w:delText>Alliance</w:delText>
          </w:r>
        </w:del>
      </w:moveTo>
      <w:ins w:id="1777" w:author="Jon Lindsay" w:date="2019-06-12T20:07:00Z">
        <w:r w:rsidR="0016229E">
          <w:t>Conversely,</w:t>
        </w:r>
      </w:ins>
      <w:moveTo w:id="1778" w:author="Jon Lindsay" w:date="2019-06-12T19:57:00Z">
        <w:r>
          <w:t xml:space="preserve"> commitments should be less credible with distance as well, as patrons will fear entrapment by distant</w:t>
        </w:r>
        <w:del w:id="1779" w:author="Jon Lindsay" w:date="2019-06-12T20:07:00Z">
          <w:r w:rsidDel="0016229E">
            <w:delText>, more highly resolved</w:delText>
          </w:r>
        </w:del>
        <w:r>
          <w:t xml:space="preserve"> allies</w:t>
        </w:r>
      </w:moveTo>
      <w:ins w:id="1780" w:author="Jon Lindsay" w:date="2019-06-12T20:07:00Z">
        <w:r w:rsidR="0016229E">
          <w:t xml:space="preserve"> with stronger local interests</w:t>
        </w:r>
      </w:ins>
      <w:ins w:id="1781" w:author="Jon Lindsay" w:date="2019-06-12T20:08:00Z">
        <w:r w:rsidR="0016229E">
          <w:t xml:space="preserve"> </w:t>
        </w:r>
      </w:ins>
      <w:ins w:id="1782" w:author="Jon Lindsay" w:date="2019-06-12T20:07:00Z">
        <w:r w:rsidR="0016229E">
          <w:fldChar w:fldCharType="begin"/>
        </w:r>
      </w:ins>
      <w:ins w:id="1783" w:author="Jon Lindsay" w:date="2019-06-12T20:08:00Z">
        <w:r w:rsidR="0016229E">
          <w:instrText xml:space="preserve"> ADDIN ZOTERO_ITEM CSL_CITATION {"citationID":"RMY9HYRd","properties":{"formattedCitation":"(Christensen and Snyder 1990)","plainCitation":"(Christensen and Snyder 1990)","noteIndex":0},"citationItems":[{"id":1325,"uris":["http://zotero.org/users/471208/items/6J3XQI4V"],"uri":["http://zotero.org/users/471208/items/6J3XQI4V"],"itemData":{"id":1325,"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instrText>
        </w:r>
      </w:ins>
      <w:r w:rsidR="0016229E">
        <w:fldChar w:fldCharType="separate"/>
      </w:r>
      <w:ins w:id="1784" w:author="Jon Lindsay" w:date="2019-06-12T20:08:00Z">
        <w:r w:rsidR="0016229E" w:rsidRPr="0016229E">
          <w:t>(Christensen and</w:t>
        </w:r>
        <w:r w:rsidR="0016229E" w:rsidRPr="0077666F">
          <w:t xml:space="preserve"> Snyder 1990)</w:t>
        </w:r>
      </w:ins>
      <w:ins w:id="1785" w:author="Jon Lindsay" w:date="2019-06-12T20:07:00Z">
        <w:r w:rsidR="0016229E">
          <w:fldChar w:fldCharType="end"/>
        </w:r>
      </w:ins>
      <w:moveTo w:id="1786" w:author="Jon Lindsay" w:date="2019-06-12T19:57:00Z">
        <w:del w:id="1787" w:author="Jon Lindsay" w:date="2019-06-12T20:07:00Z">
          <w:r w:rsidDel="0016229E">
            <w:delText xml:space="preserve"> (i.e., chain-ganging)</w:delText>
          </w:r>
        </w:del>
        <w:r>
          <w:t xml:space="preserve">. </w:t>
        </w:r>
      </w:moveTo>
      <w:ins w:id="1788" w:author="Jon Lindsay" w:date="2019-06-12T20:09:00Z">
        <w:r w:rsidR="0016229E">
          <w:t>Extended deterrence—the use of threats to protect allies beyond a state’s borders—is thus widely believed to be less credible than homeland deterrence (</w:t>
        </w:r>
        <w:proofErr w:type="spellStart"/>
        <w:r w:rsidR="0016229E">
          <w:t>Fuhrmann</w:t>
        </w:r>
        <w:proofErr w:type="spellEnd"/>
        <w:r w:rsidR="0016229E">
          <w:t xml:space="preserve"> 2018). The Cold War solution to this problem was the forward deployment of American troops in Europe, </w:t>
        </w:r>
      </w:ins>
      <w:ins w:id="1789" w:author="Jon Lindsay" w:date="2019-06-12T20:10:00Z">
        <w:r w:rsidR="0016229E">
          <w:t>a practice that continues today with NATO tripwire force in the Baltics</w:t>
        </w:r>
      </w:ins>
      <w:ins w:id="1790" w:author="Jon Lindsay" w:date="2019-06-12T20:15:00Z">
        <w:r w:rsidR="0077666F">
          <w:t xml:space="preserve"> and helps </w:t>
        </w:r>
      </w:ins>
      <w:ins w:id="1791" w:author="Jon Lindsay" w:date="2019-06-12T20:16:00Z">
        <w:r w:rsidR="0077666F">
          <w:t>bolster</w:t>
        </w:r>
      </w:ins>
      <w:ins w:id="1792" w:author="Jon Lindsay" w:date="2019-06-12T20:15:00Z">
        <w:r w:rsidR="0077666F">
          <w:t xml:space="preserve"> the deterrence gradient</w:t>
        </w:r>
      </w:ins>
      <w:ins w:id="1793" w:author="Jon Lindsay" w:date="2019-06-12T20:09:00Z">
        <w:r w:rsidR="0016229E">
          <w:t>.</w:t>
        </w:r>
      </w:ins>
    </w:p>
    <w:p w14:paraId="638632DC" w14:textId="51D38332" w:rsidR="00762838" w:rsidRDefault="00762838" w:rsidP="0099449B">
      <w:pPr>
        <w:spacing w:after="200"/>
        <w:ind w:firstLine="0"/>
        <w:rPr>
          <w:moveTo w:id="1794" w:author="Jon Lindsay" w:date="2019-06-12T19:57:00Z"/>
        </w:rPr>
      </w:pPr>
      <w:ins w:id="1795" w:author="Jon Lindsay" w:date="2019-06-12T21:49:00Z">
        <w:r>
          <w:t>Alliance commitments are to extended deterrence what forward basing is to the loss-of-strength gradient; both mechanisms seek to roll back the damaging effects of distance. Just as not all outposts are created equal, furthermore, some commitments are stronger than others. While NATO security guarantees nominally cover all 29 members equally, the 12 founding members in Western Europe and North America are arguably more confident in this commitment (George and Sandler 2018). Indeed, recent Eastern European entrants have questioned NATO resolve. Declarations from NATO leadership that there are no second tier members simply underscore this concern. Eastern European NATO members also appear to have greater need of the NATO insurance policy given that Russia is both more interested in, and more able to, control territory on or near their borders (</w:t>
        </w:r>
        <w:proofErr w:type="spellStart"/>
        <w:r>
          <w:t>Noetzel</w:t>
        </w:r>
        <w:proofErr w:type="spellEnd"/>
        <w:r>
          <w:t xml:space="preserve"> and </w:t>
        </w:r>
        <w:proofErr w:type="spellStart"/>
        <w:r>
          <w:t>Schreer</w:t>
        </w:r>
        <w:proofErr w:type="spellEnd"/>
        <w:r>
          <w:t xml:space="preserve"> 2009; </w:t>
        </w:r>
        <w:proofErr w:type="spellStart"/>
        <w:r>
          <w:t>Matláry</w:t>
        </w:r>
        <w:proofErr w:type="spellEnd"/>
        <w:r>
          <w:t xml:space="preserve"> 2014). In sum, Western resolve and capability decreases from West to East while Russian resolve and capability increases. </w:t>
        </w:r>
      </w:ins>
    </w:p>
    <w:p w14:paraId="1D842D07" w14:textId="3D801AD4" w:rsidR="0099449B" w:rsidDel="0016229E" w:rsidRDefault="0099449B" w:rsidP="0099449B">
      <w:pPr>
        <w:spacing w:after="200"/>
        <w:ind w:firstLine="0"/>
        <w:rPr>
          <w:del w:id="1796" w:author="Jon Lindsay" w:date="2019-06-12T20:10:00Z"/>
          <w:moveTo w:id="1797" w:author="Jon Lindsay" w:date="2019-06-12T19:57:00Z"/>
        </w:rPr>
      </w:pPr>
      <w:moveTo w:id="1798" w:author="Jon Lindsay" w:date="2019-06-12T19:57:00Z">
        <w:del w:id="1799" w:author="Jon Lindsay" w:date="2019-06-12T20:10:00Z">
          <w:r w:rsidDel="0016229E">
            <w:delText xml:space="preserve">A fundamental question about nuclear deterrence during the Cold War was </w:delText>
          </w:r>
          <w:r w:rsidDel="0016229E">
            <w:rPr>
              <w:i/>
            </w:rPr>
            <w:delText xml:space="preserve">not </w:delText>
          </w:r>
          <w:r w:rsidDel="0016229E">
            <w:delText xml:space="preserve">whether the United States was </w:delText>
          </w:r>
          <w:r w:rsidDel="0016229E">
            <w:rPr>
              <w:i/>
            </w:rPr>
            <w:delText xml:space="preserve">able </w:delText>
          </w:r>
          <w:r w:rsidDel="0016229E">
            <w:delText xml:space="preserve">to inflict terrible punishment on the Soviet Union—nuclear weapons made this obvious—but whether it was </w:delText>
          </w:r>
          <w:r w:rsidDel="0016229E">
            <w:rPr>
              <w:i/>
            </w:rPr>
            <w:delText xml:space="preserve">willing </w:delText>
          </w:r>
          <w:r w:rsidDel="0016229E">
            <w:delText xml:space="preserve">to do so. While the United States could be expected to retaliate for nuclear attacks on its own soil, many questioned its willingness to trade Washington for London or Paris. </w:delText>
          </w:r>
        </w:del>
        <w:del w:id="1800" w:author="Jon Lindsay" w:date="2019-06-12T20:09:00Z">
          <w:r w:rsidDel="0016229E">
            <w:delText xml:space="preserve">Extended deterrence—the use of threats to protect allies beyond a state’s borders—is widely believed to be less credible than homeland deterrence (Fuhrmann 2018). The Cold War solution to this problem was the forward deployment of American troops in Europe </w:delText>
          </w:r>
        </w:del>
        <w:del w:id="1801" w:author="Jon Lindsay" w:date="2019-06-12T20:10:00Z">
          <w:r w:rsidDel="0016229E">
            <w:delText xml:space="preserve">as a visible commitment mechanism. This practice continues today on a lesser scale with tripwire forces currently deployed in the Baltic states. </w:delText>
          </w:r>
        </w:del>
      </w:moveTo>
    </w:p>
    <w:p w14:paraId="72C01605" w14:textId="38387C79" w:rsidR="0099449B" w:rsidDel="0077666F" w:rsidRDefault="0099449B" w:rsidP="0099449B">
      <w:pPr>
        <w:spacing w:after="200"/>
        <w:ind w:firstLine="0"/>
        <w:rPr>
          <w:del w:id="1802" w:author="Jon Lindsay" w:date="2019-06-12T20:15:00Z"/>
          <w:moveTo w:id="1803" w:author="Jon Lindsay" w:date="2019-06-12T19:57:00Z"/>
        </w:rPr>
      </w:pPr>
      <w:moveTo w:id="1804" w:author="Jon Lindsay" w:date="2019-06-12T19:57:00Z">
        <w:del w:id="1805" w:author="Jon Lindsay" w:date="2019-06-12T20:15:00Z">
          <w:r w:rsidDel="0077666F">
            <w:delText xml:space="preserve">Alliance commitments are to extended deterrence what forward basing is to the loss-of-strength gradient; both mechanisms seek to roll back the damaging effects of distance. </w:delText>
          </w:r>
        </w:del>
        <w:del w:id="1806" w:author="Jon Lindsay" w:date="2019-06-12T20:12:00Z">
          <w:r w:rsidDel="0016229E">
            <w:delText xml:space="preserve">The Russian port of Tartus is important in both regards as a staging base for Russian combat operations in Syria and may help to explain the Syrian exception to the East-West pattern in the intensity of Russian operations in Figure 3. </w:delText>
          </w:r>
        </w:del>
        <w:del w:id="1807" w:author="Jon Lindsay" w:date="2019-06-12T20:15:00Z">
          <w:r w:rsidDel="0077666F">
            <w:delText>Just as not all outposts are created equal, furthermore, some commitments are stronger than others. While NATO security guarantees nominally cover all 29 members equally, the 12 founding members in Western Europe and North America are arguably more confident in this commitment (George and Sandler 2018). Indeed, recent Eastern European entrants have questioned NATO resolve. Declarations from NATO leadership that there are no second tier members simply underscore</w:delText>
          </w:r>
        </w:del>
        <w:del w:id="1808" w:author="Jon Lindsay" w:date="2019-06-12T20:14:00Z">
          <w:r w:rsidDel="0016229E">
            <w:delText>s</w:delText>
          </w:r>
        </w:del>
        <w:del w:id="1809" w:author="Jon Lindsay" w:date="2019-06-12T20:15:00Z">
          <w:r w:rsidDel="0077666F">
            <w:delText xml:space="preserve"> this concern. Eastern European NATO members also appear to have greater need of the NATO insurance policy given that Russia is both more interested in, and more able to, control territory on or near their borders (Noetzel and Schreer 2009; Matláry 2014). In sum, Western resolve</w:delText>
          </w:r>
        </w:del>
        <w:del w:id="1810" w:author="Jon Lindsay" w:date="2019-06-12T20:14:00Z">
          <w:r w:rsidDel="0077666F">
            <w:delText>/</w:delText>
          </w:r>
        </w:del>
        <w:del w:id="1811" w:author="Jon Lindsay" w:date="2019-06-12T20:15:00Z">
          <w:r w:rsidDel="0077666F">
            <w:delText>capability decreases from West to East while Russian resolve</w:delText>
          </w:r>
        </w:del>
        <w:del w:id="1812" w:author="Jon Lindsay" w:date="2019-06-12T20:14:00Z">
          <w:r w:rsidDel="0077666F">
            <w:delText>/</w:delText>
          </w:r>
        </w:del>
        <w:del w:id="1813" w:author="Jon Lindsay" w:date="2019-06-12T20:15:00Z">
          <w:r w:rsidDel="0077666F">
            <w:delText xml:space="preserve">capability increases. </w:delText>
          </w:r>
        </w:del>
      </w:moveTo>
    </w:p>
    <w:p w14:paraId="5509B20C" w14:textId="5B104CD8" w:rsidR="00474772" w:rsidRDefault="0099449B" w:rsidP="00B61712">
      <w:pPr>
        <w:spacing w:after="200"/>
        <w:ind w:firstLine="0"/>
        <w:rPr>
          <w:ins w:id="1814" w:author="Jon Lindsay" w:date="2019-06-12T20:35:00Z"/>
        </w:rPr>
      </w:pPr>
      <w:moveTo w:id="1815" w:author="Jon Lindsay" w:date="2019-06-12T19:57:00Z">
        <w:del w:id="1816" w:author="Jon Lindsay" w:date="2019-06-13T09:28:00Z">
          <w:r w:rsidDel="00F76B0D">
            <w:delText xml:space="preserve">Wither cyberspace? </w:delText>
          </w:r>
        </w:del>
        <w:r>
          <w:t>Technology conditions but does not eliminate geography. Cyberspace seems to open up the entire world to anyone with an internet connection. Yet most states can and do enforce their laws on the digital infrastructure within their borders</w:t>
        </w:r>
      </w:moveTo>
      <w:ins w:id="1817" w:author="Jon Lindsay" w:date="2019-06-12T20:20:00Z">
        <w:r w:rsidR="0077666F">
          <w:t>, which they connect across borders for good economic reasons</w:t>
        </w:r>
      </w:ins>
      <w:moveTo w:id="1818" w:author="Jon Lindsay" w:date="2019-06-12T19:57:00Z">
        <w:r>
          <w:t xml:space="preserve"> (</w:t>
        </w:r>
      </w:moveTo>
      <w:proofErr w:type="spellStart"/>
      <w:ins w:id="1819" w:author="Jon Lindsay" w:date="2019-06-12T20:20:00Z">
        <w:r w:rsidR="0077666F">
          <w:t>Drezner</w:t>
        </w:r>
        <w:proofErr w:type="spellEnd"/>
        <w:r w:rsidR="0077666F">
          <w:t xml:space="preserve"> 2004; </w:t>
        </w:r>
      </w:ins>
      <w:moveTo w:id="1820" w:author="Jon Lindsay" w:date="2019-06-12T19:57:00Z">
        <w:r>
          <w:t xml:space="preserve">Goldsmith and Wu 2006). The </w:t>
        </w:r>
        <w:del w:id="1821" w:author="Jon Lindsay" w:date="2019-06-12T20:16:00Z">
          <w:r w:rsidDel="0077666F">
            <w:delText>geographical</w:delText>
          </w:r>
        </w:del>
      </w:moveTo>
      <w:ins w:id="1822" w:author="Jon Lindsay" w:date="2019-06-12T20:16:00Z">
        <w:r w:rsidR="0077666F">
          <w:t>terrestrial</w:t>
        </w:r>
      </w:ins>
      <w:moveTo w:id="1823" w:author="Jon Lindsay" w:date="2019-06-12T19:57:00Z">
        <w:r>
          <w:t xml:space="preserve"> metaphor of “cyberspace” </w:t>
        </w:r>
        <w:del w:id="1824" w:author="Jon Lindsay" w:date="2019-06-12T20:17:00Z">
          <w:r w:rsidDel="0077666F">
            <w:delText>ignores</w:delText>
          </w:r>
        </w:del>
      </w:moveTo>
      <w:ins w:id="1825" w:author="Jon Lindsay" w:date="2019-06-12T20:17:00Z">
        <w:r w:rsidR="0077666F">
          <w:t>elides</w:t>
        </w:r>
      </w:ins>
      <w:ins w:id="1826" w:author="Jon Lindsay" w:date="2019-06-12T20:21:00Z">
        <w:r w:rsidR="0077666F">
          <w:t xml:space="preserve"> the</w:t>
        </w:r>
      </w:ins>
      <w:ins w:id="1827" w:author="Jon Lindsay" w:date="2019-06-12T20:17:00Z">
        <w:r w:rsidR="0077666F">
          <w:t xml:space="preserve"> </w:t>
        </w:r>
      </w:ins>
      <w:ins w:id="1828" w:author="Jon Lindsay" w:date="2019-06-12T20:21:00Z">
        <w:r w:rsidR="0077666F">
          <w:t xml:space="preserve">mutual </w:t>
        </w:r>
      </w:ins>
      <w:ins w:id="1829" w:author="Jon Lindsay" w:date="2019-06-12T20:25:00Z">
        <w:r w:rsidR="005A0F0C">
          <w:t xml:space="preserve">interests actors have in building and </w:t>
        </w:r>
        <w:proofErr w:type="spellStart"/>
        <w:r w:rsidR="005A0F0C">
          <w:t>maintaiing</w:t>
        </w:r>
      </w:ins>
      <w:proofErr w:type="spellEnd"/>
      <w:ins w:id="1830" w:author="Jon Lindsay" w:date="2019-06-12T20:21:00Z">
        <w:r w:rsidR="0077666F">
          <w:t xml:space="preserve"> the sociotechnical institutions that enabl</w:t>
        </w:r>
      </w:ins>
      <w:moveTo w:id="1831" w:author="Jon Lindsay" w:date="2019-06-12T19:57:00Z">
        <w:del w:id="1832" w:author="Jon Lindsay" w:date="2019-06-12T20:17:00Z">
          <w:r w:rsidDel="0077666F">
            <w:delText xml:space="preserve"> overlapping</w:delText>
          </w:r>
        </w:del>
        <w:del w:id="1833" w:author="Jon Lindsay" w:date="2019-06-12T20:21:00Z">
          <w:r w:rsidDel="0077666F">
            <w:delText xml:space="preserve"> institutions and infrastructures that </w:delText>
          </w:r>
        </w:del>
        <w:del w:id="1834" w:author="Jon Lindsay" w:date="2019-06-12T20:19:00Z">
          <w:r w:rsidDel="0077666F">
            <w:delText xml:space="preserve">enable </w:delText>
          </w:r>
        </w:del>
        <w:del w:id="1835" w:author="Jon Lindsay" w:date="2019-06-12T20:21:00Z">
          <w:r w:rsidDel="0077666F">
            <w:delText>states to shar</w:delText>
          </w:r>
        </w:del>
        <w:r>
          <w:t>e</w:t>
        </w:r>
      </w:moveTo>
      <w:ins w:id="1836" w:author="Jon Lindsay" w:date="2019-06-12T20:22:00Z">
        <w:r w:rsidR="0077666F">
          <w:t xml:space="preserve"> them to share</w:t>
        </w:r>
      </w:ins>
      <w:moveTo w:id="1837" w:author="Jon Lindsay" w:date="2019-06-12T19:57:00Z">
        <w:r>
          <w:t xml:space="preserve"> information </w:t>
        </w:r>
      </w:moveTo>
      <w:ins w:id="1838" w:author="Jon Lindsay" w:date="2019-06-12T20:26:00Z">
        <w:r w:rsidR="005A0F0C">
          <w:t xml:space="preserve">and make money </w:t>
        </w:r>
      </w:ins>
      <w:moveTo w:id="1839" w:author="Jon Lindsay" w:date="2019-06-12T19:57:00Z">
        <w:r>
          <w:t>(</w:t>
        </w:r>
      </w:moveTo>
      <w:ins w:id="1840" w:author="Jon Lindsay" w:date="2019-06-12T20:22:00Z">
        <w:r w:rsidR="0077666F">
          <w:t xml:space="preserve">Raymond 2013; Sowell 2015; </w:t>
        </w:r>
      </w:ins>
      <w:ins w:id="1841" w:author="Jon Lindsay" w:date="2019-06-12T20:17:00Z">
        <w:r w:rsidR="0077666F">
          <w:t xml:space="preserve">Lindsay 2017; </w:t>
        </w:r>
      </w:ins>
      <w:moveTo w:id="1842" w:author="Jon Lindsay" w:date="2019-06-12T19:57:00Z">
        <w:r>
          <w:t xml:space="preserve">Branch 2018). </w:t>
        </w:r>
        <w:del w:id="1843" w:author="Jon Lindsay" w:date="2019-06-12T20:22:00Z">
          <w:r w:rsidDel="0077666F">
            <w:delText>If global information systems have some characteristics of a commons it is because interconnection is in the interest of the stakeholders who make and maintain them (</w:delText>
          </w:r>
        </w:del>
        <w:del w:id="1844" w:author="Jon Lindsay" w:date="2019-06-12T20:20:00Z">
          <w:r w:rsidDel="0077666F">
            <w:delText>Drezner 2004</w:delText>
          </w:r>
        </w:del>
        <w:del w:id="1845" w:author="Jon Lindsay" w:date="2019-06-12T20:22:00Z">
          <w:r w:rsidDel="0077666F">
            <w:delText xml:space="preserve">; Raymond 2013; Sowell 2015). </w:delText>
          </w:r>
        </w:del>
        <w:r>
          <w:t xml:space="preserve">What happens in the cyber domain is conditioned by </w:t>
        </w:r>
        <w:del w:id="1846" w:author="Jon Lindsay" w:date="2019-06-12T20:22:00Z">
          <w:r w:rsidDel="0077666F">
            <w:delText>what happens in other domains</w:delText>
          </w:r>
        </w:del>
      </w:moveTo>
      <w:ins w:id="1847" w:author="Jon Lindsay" w:date="2019-06-12T20:22:00Z">
        <w:r w:rsidR="0077666F">
          <w:t>the power and interests of actors in other domains</w:t>
        </w:r>
      </w:ins>
      <w:moveTo w:id="1848" w:author="Jon Lindsay" w:date="2019-06-12T19:57:00Z">
        <w:r>
          <w:t xml:space="preserve">. </w:t>
        </w:r>
        <w:del w:id="1849" w:author="Jon Lindsay" w:date="2019-06-12T20:23:00Z">
          <w:r w:rsidDel="0077666F">
            <w:delText>We thus expect the interaction of a global domain with more localized domains to impose geographical constraints on the distribution of conflict in that domain</w:delText>
          </w:r>
        </w:del>
      </w:moveTo>
      <w:ins w:id="1850" w:author="Jon Lindsay" w:date="2019-06-12T20:23:00Z">
        <w:r w:rsidR="0077666F">
          <w:t xml:space="preserve">Indeed, cyber conflict appears to be concentrated along the fissures of traditional geographic rivalries </w:t>
        </w:r>
      </w:ins>
      <w:ins w:id="1851" w:author="Jon Lindsay" w:date="2019-06-12T20:24:00Z">
        <w:r w:rsidR="0077666F">
          <w:fldChar w:fldCharType="begin"/>
        </w:r>
        <w:r w:rsidR="0077666F">
          <w:instrText xml:space="preserve"> ADDIN ZOTERO_ITEM CSL_CITATION {"citationID":"RS6sdQHb","properties":{"formattedCitation":"(Valeriano and Maness 2014)","plainCitation":"(Valeriano and Maness 2014)","noteIndex":0},"citationItems":[{"id":1299,"uris":["http://zotero.org/users/471208/items/WSVEGB3T"],"uri":["http://zotero.org/users/471208/items/WSVEGB3T"],"itemData":{"id":1299,"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ins>
      <w:r w:rsidR="0077666F">
        <w:fldChar w:fldCharType="separate"/>
      </w:r>
      <w:ins w:id="1852" w:author="Jon Lindsay" w:date="2019-06-12T20:24:00Z">
        <w:r w:rsidR="0077666F" w:rsidRPr="0077666F">
          <w:t>(Valeriano and Maness 2014)</w:t>
        </w:r>
        <w:r w:rsidR="0077666F">
          <w:fldChar w:fldCharType="end"/>
        </w:r>
      </w:ins>
      <w:moveTo w:id="1853" w:author="Jon Lindsay" w:date="2019-06-12T19:57:00Z">
        <w:r>
          <w:t xml:space="preserve">. </w:t>
        </w:r>
      </w:moveTo>
    </w:p>
    <w:p w14:paraId="4E19ABA9" w14:textId="7FC803CC" w:rsidR="0099449B" w:rsidDel="005A0F0C" w:rsidRDefault="005A0F0C" w:rsidP="00042B06">
      <w:pPr>
        <w:spacing w:after="200"/>
        <w:ind w:firstLine="0"/>
        <w:rPr>
          <w:del w:id="1854" w:author="Jon Lindsay" w:date="2019-06-12T20:33:00Z"/>
          <w:moveTo w:id="1855" w:author="Jon Lindsay" w:date="2019-06-12T19:57:00Z"/>
        </w:rPr>
      </w:pPr>
      <w:ins w:id="1856" w:author="Jon Lindsay" w:date="2019-06-12T20:30:00Z">
        <w:r>
          <w:t>To the extent that cyberspace does enable remote conflict, we should expect it to be used for limited aims operations that do not directly threaten vital interests.</w:t>
        </w:r>
      </w:ins>
      <w:ins w:id="1857" w:author="Jon Lindsay" w:date="2019-06-12T22:25:00Z">
        <w:r w:rsidR="00042B06">
          <w:t xml:space="preserve"> </w:t>
        </w:r>
      </w:ins>
      <w:ins w:id="1858" w:author="Jon Lindsay" w:date="2019-06-12T22:26:00Z">
        <w:r w:rsidR="00042B06">
          <w:t>Because</w:t>
        </w:r>
      </w:ins>
      <w:ins w:id="1859" w:author="Jon Lindsay" w:date="2019-06-12T22:25:00Z">
        <w:r w:rsidR="00042B06">
          <w:t xml:space="preserve"> </w:t>
        </w:r>
        <w:proofErr w:type="spellStart"/>
        <w:r w:rsidR="00042B06">
          <w:t>cyber attacks</w:t>
        </w:r>
        <w:proofErr w:type="spellEnd"/>
        <w:r w:rsidR="00042B06">
          <w:t xml:space="preserve"> rarely lead to escalation (Schneider 2017)</w:t>
        </w:r>
      </w:ins>
      <w:ins w:id="1860" w:author="Jon Lindsay" w:date="2019-06-12T22:26:00Z">
        <w:r w:rsidR="00042B06">
          <w:t>, the cyber domain is</w:t>
        </w:r>
      </w:ins>
      <w:ins w:id="1861" w:author="Jon Lindsay" w:date="2019-06-13T09:30:00Z">
        <w:r w:rsidR="00F76B0D">
          <w:t xml:space="preserve"> particularly</w:t>
        </w:r>
      </w:ins>
      <w:ins w:id="1862" w:author="Jon Lindsay" w:date="2019-06-12T22:26:00Z">
        <w:r w:rsidR="00042B06">
          <w:t xml:space="preserve"> attractive for risk-sensitive revisionists</w:t>
        </w:r>
      </w:ins>
      <w:ins w:id="1863" w:author="Jon Lindsay" w:date="2019-06-12T22:25:00Z">
        <w:r w:rsidR="00042B06">
          <w:t>.</w:t>
        </w:r>
      </w:ins>
      <w:ins w:id="1864" w:author="Jon Lindsay" w:date="2019-06-12T20:31:00Z">
        <w:r>
          <w:t xml:space="preserve"> Similarly, </w:t>
        </w:r>
      </w:ins>
      <w:ins w:id="1865" w:author="Jon Lindsay" w:date="2019-06-12T20:32:00Z">
        <w:r>
          <w:t xml:space="preserve">navies </w:t>
        </w:r>
      </w:ins>
      <w:ins w:id="1866" w:author="Jon Lindsay" w:date="2019-06-13T09:29:00Z">
        <w:r w:rsidR="00F76B0D">
          <w:t>have traditionally been useful for</w:t>
        </w:r>
      </w:ins>
      <w:ins w:id="1867" w:author="Jon Lindsay" w:date="2019-06-12T20:32:00Z">
        <w:r>
          <w:t xml:space="preserve"> limited war because they </w:t>
        </w:r>
      </w:ins>
      <w:ins w:id="1868" w:author="Jon Lindsay" w:date="2019-06-13T09:29:00Z">
        <w:r w:rsidR="00F76B0D">
          <w:t>could</w:t>
        </w:r>
      </w:ins>
      <w:ins w:id="1869" w:author="Jon Lindsay" w:date="2019-06-12T20:32:00Z">
        <w:r>
          <w:t xml:space="preserve"> </w:t>
        </w:r>
      </w:ins>
      <w:ins w:id="1870" w:author="Jon Lindsay" w:date="2019-06-12T20:34:00Z">
        <w:r>
          <w:t>raid an adversary</w:t>
        </w:r>
      </w:ins>
      <w:ins w:id="1871" w:author="Jon Lindsay" w:date="2019-06-12T20:35:00Z">
        <w:r>
          <w:t xml:space="preserve">’s </w:t>
        </w:r>
      </w:ins>
      <w:ins w:id="1872" w:author="Jon Lindsay" w:date="2019-06-12T20:34:00Z">
        <w:r>
          <w:t>distant assets</w:t>
        </w:r>
      </w:ins>
    </w:p>
    <w:p w14:paraId="49DB5753" w14:textId="72BB4BA8" w:rsidR="0099449B" w:rsidDel="00474772" w:rsidRDefault="0099449B" w:rsidP="003179E9">
      <w:pPr>
        <w:spacing w:after="200"/>
        <w:ind w:firstLine="0"/>
        <w:rPr>
          <w:del w:id="1873" w:author="Jon Lindsay" w:date="2019-06-12T20:36:00Z"/>
          <w:moveTo w:id="1874" w:author="Jon Lindsay" w:date="2019-06-12T19:57:00Z"/>
        </w:rPr>
      </w:pPr>
      <w:moveTo w:id="1875" w:author="Jon Lindsay" w:date="2019-06-12T19:57:00Z">
        <w:del w:id="1876" w:author="Jon Lindsay" w:date="2019-06-12T20:33:00Z">
          <w:r w:rsidDel="005A0F0C">
            <w:delText xml:space="preserve">A naval analogy is helpful. Corbett (1911) argues that navies are better suited for limited war than armies because the ocean provides access to </w:delText>
          </w:r>
        </w:del>
        <w:del w:id="1877" w:author="Jon Lindsay" w:date="2019-06-12T20:34:00Z">
          <w:r w:rsidDel="005A0F0C">
            <w:delText>distant resources</w:delText>
          </w:r>
        </w:del>
        <w:r>
          <w:t xml:space="preserve"> </w:t>
        </w:r>
        <w:del w:id="1878" w:author="Jon Lindsay" w:date="2019-06-12T20:35:00Z">
          <w:r w:rsidDel="005A0F0C">
            <w:delText xml:space="preserve">that an adversary is less </w:delText>
          </w:r>
        </w:del>
        <w:del w:id="1879" w:author="Jon Lindsay" w:date="2019-06-12T20:28:00Z">
          <w:r w:rsidDel="005A0F0C">
            <w:delText>resolved</w:delText>
          </w:r>
        </w:del>
        <w:del w:id="1880" w:author="Jon Lindsay" w:date="2019-06-12T20:35:00Z">
          <w:r w:rsidDel="005A0F0C">
            <w:delText xml:space="preserve"> to defend</w:delText>
          </w:r>
        </w:del>
      </w:moveTo>
      <w:proofErr w:type="gramStart"/>
      <w:ins w:id="1881" w:author="Jon Lindsay" w:date="2019-06-12T20:33:00Z">
        <w:r w:rsidR="005A0F0C">
          <w:t>without</w:t>
        </w:r>
        <w:proofErr w:type="gramEnd"/>
        <w:r w:rsidR="005A0F0C">
          <w:t xml:space="preserve"> </w:t>
        </w:r>
      </w:ins>
      <w:ins w:id="1882" w:author="Jon Lindsay" w:date="2019-06-13T09:29:00Z">
        <w:r w:rsidR="00F76B0D">
          <w:t xml:space="preserve">directly </w:t>
        </w:r>
      </w:ins>
      <w:ins w:id="1883" w:author="Jon Lindsay" w:date="2019-06-12T20:33:00Z">
        <w:r w:rsidR="005A0F0C">
          <w:t>threatening its</w:t>
        </w:r>
      </w:ins>
      <w:ins w:id="1884" w:author="Jon Lindsay" w:date="2019-06-13T09:29:00Z">
        <w:r w:rsidR="00F76B0D">
          <w:t xml:space="preserve"> homeland</w:t>
        </w:r>
      </w:ins>
      <w:ins w:id="1885" w:author="Jon Lindsay" w:date="2019-06-12T20:34:00Z">
        <w:r w:rsidR="005A0F0C">
          <w:t xml:space="preserve"> (Corbett 1911)</w:t>
        </w:r>
      </w:ins>
      <w:moveTo w:id="1886" w:author="Jon Lindsay" w:date="2019-06-12T19:57:00Z">
        <w:r>
          <w:t xml:space="preserve">. </w:t>
        </w:r>
        <w:del w:id="1887" w:author="Jon Lindsay" w:date="2019-06-12T20:35:00Z">
          <w:r w:rsidDel="00474772">
            <w:delText xml:space="preserve">A state is less likely to make the effort to recover a colony detached and defended by an enemy fleet than to resist a threatened invasion of its homeland. When the stakes increase, naval power is typically combined with expeditionary or allied land forces. Applying Corbett’s logic, </w:delText>
          </w:r>
        </w:del>
        <w:del w:id="1888" w:author="Jon Lindsay" w:date="2019-06-12T20:29:00Z">
          <w:r w:rsidDel="005A0F0C">
            <w:delText xml:space="preserve">expanded digital reach might be similarly useful for limited aims operations that do not directly threaten vital interests. </w:delText>
          </w:r>
        </w:del>
        <w:del w:id="1889" w:author="Jon Lindsay" w:date="2019-06-12T20:35:00Z">
          <w:r w:rsidDel="00474772">
            <w:delText>Indeed, ubiquitous computers enable intelligence, influence, and counterintelligence at a grand scale. Yet while online abuse is troublesome and can be costly, it seldom provokes a military response. Disruption or destruction of physical infrastructure, moreover, happens very infrequently compared to the epidemic of espionage and abuse online. To date, tbe striking empirical trend in cyber conflict restraint (Valeriano and Maness 2015). High-end cyber conflict could be more attractive in conjunction with war in other domains, but that sort of war itself is a rare event.</w:delText>
          </w:r>
        </w:del>
      </w:moveTo>
    </w:p>
    <w:p w14:paraId="7EB1D853" w14:textId="5DD0A9A0" w:rsidR="0099449B" w:rsidRDefault="0099449B">
      <w:pPr>
        <w:spacing w:after="200"/>
        <w:ind w:firstLine="0"/>
        <w:rPr>
          <w:moveTo w:id="1890" w:author="Jon Lindsay" w:date="2019-06-12T19:57:00Z"/>
        </w:rPr>
        <w:pPrChange w:id="1891" w:author="Jon Lindsay" w:date="2019-06-12T20:36:00Z">
          <w:pPr>
            <w:pBdr>
              <w:top w:val="nil"/>
              <w:left w:val="nil"/>
              <w:bottom w:val="nil"/>
              <w:right w:val="nil"/>
              <w:between w:val="nil"/>
            </w:pBdr>
            <w:spacing w:after="200"/>
            <w:ind w:firstLine="0"/>
          </w:pPr>
        </w:pPrChange>
      </w:pPr>
      <w:moveTo w:id="1892" w:author="Jon Lindsay" w:date="2019-06-12T19:57:00Z">
        <w:r>
          <w:t xml:space="preserve">The cybersecurity literature offers two logics for the </w:t>
        </w:r>
        <w:del w:id="1893" w:author="Jon Lindsay" w:date="2019-06-12T20:36:00Z">
          <w:r w:rsidDel="00474772">
            <w:delText>muted nature of cyber aggression</w:delText>
          </w:r>
        </w:del>
      </w:moveTo>
      <w:ins w:id="1894" w:author="Jon Lindsay" w:date="2019-06-12T20:36:00Z">
        <w:r w:rsidR="00474772">
          <w:t xml:space="preserve">empirical pattern of restraint </w:t>
        </w:r>
      </w:ins>
      <w:ins w:id="1895" w:author="Jon Lindsay" w:date="2019-06-12T22:27:00Z">
        <w:r w:rsidR="003179E9">
          <w:t xml:space="preserve">observed </w:t>
        </w:r>
      </w:ins>
      <w:ins w:id="1896" w:author="Jon Lindsay" w:date="2019-06-12T20:36:00Z">
        <w:r w:rsidR="00474772">
          <w:t>in the cyber domain (</w:t>
        </w:r>
        <w:proofErr w:type="spellStart"/>
        <w:r w:rsidR="00474772" w:rsidRPr="0077666F">
          <w:t>Valeriano</w:t>
        </w:r>
        <w:proofErr w:type="spellEnd"/>
        <w:r w:rsidR="00474772" w:rsidRPr="0077666F">
          <w:t xml:space="preserve"> and Maness 2014</w:t>
        </w:r>
        <w:r w:rsidR="00474772">
          <w:t>)</w:t>
        </w:r>
      </w:ins>
      <w:moveTo w:id="1897" w:author="Jon Lindsay" w:date="2019-06-12T19:57:00Z">
        <w:del w:id="1898" w:author="Jon Lindsay" w:date="2019-06-12T20:36:00Z">
          <w:r w:rsidDel="00474772">
            <w:delText xml:space="preserve">. </w:delText>
          </w:r>
        </w:del>
      </w:moveTo>
      <w:ins w:id="1899" w:author="Jon Lindsay" w:date="2019-06-12T22:27:00Z">
        <w:r w:rsidR="00F76B0D">
          <w:t>, and g</w:t>
        </w:r>
      </w:ins>
      <w:moveTo w:id="1900" w:author="Jon Lindsay" w:date="2019-06-12T19:57:00Z">
        <w:del w:id="1901" w:author="Jon Lindsay" w:date="2019-06-12T20:36:00Z">
          <w:r w:rsidDel="00474772">
            <w:delText>G</w:delText>
          </w:r>
        </w:del>
        <w:r>
          <w:t xml:space="preserve">eography plays a tacit role in both. First, </w:t>
        </w:r>
        <w:del w:id="1902" w:author="Jon Lindsay" w:date="2019-06-12T20:38:00Z">
          <w:r w:rsidDel="00474772">
            <w:delText xml:space="preserve">the complexities of planning and conducting offensive cyber operations against sensitive targets and the possibility of active defense create a sort of deterrence by denial (Lindsay 2013; Gartzke and Lindsay 2015; Buchanan 2016; Slayton 2017). Distance matters because </w:delText>
          </w:r>
        </w:del>
        <w:del w:id="1903" w:author="Jon Lindsay" w:date="2019-06-12T20:37:00Z">
          <w:r w:rsidDel="00474772">
            <w:delText>the remote intelligence needed to plan and monitor</w:delText>
          </w:r>
        </w:del>
      </w:moveTo>
      <w:ins w:id="1904" w:author="Jon Lindsay" w:date="2019-06-12T20:37:00Z">
        <w:r w:rsidR="00474772">
          <w:t>complex</w:t>
        </w:r>
      </w:ins>
      <w:moveTo w:id="1905" w:author="Jon Lindsay" w:date="2019-06-12T19:57:00Z">
        <w:r>
          <w:t xml:space="preserve"> offensive cyber operations</w:t>
        </w:r>
      </w:moveTo>
      <w:ins w:id="1906" w:author="Jon Lindsay" w:date="2019-06-12T20:37:00Z">
        <w:r w:rsidR="00474772">
          <w:t xml:space="preserve"> require </w:t>
        </w:r>
        <w:r w:rsidR="00474772">
          <w:lastRenderedPageBreak/>
          <w:t>detailed intelligence preparation</w:t>
        </w:r>
      </w:ins>
      <w:ins w:id="1907" w:author="Jon Lindsay" w:date="2019-06-13T09:30:00Z">
        <w:r w:rsidR="00F76B0D">
          <w:t>, often including human intelligence</w:t>
        </w:r>
      </w:ins>
      <w:ins w:id="1908" w:author="Jon Lindsay" w:date="2019-06-12T20:38:00Z">
        <w:r w:rsidR="00474772">
          <w:t xml:space="preserve"> (Lindsay 2013; </w:t>
        </w:r>
        <w:proofErr w:type="spellStart"/>
        <w:r w:rsidR="00474772">
          <w:t>Gartzke</w:t>
        </w:r>
        <w:proofErr w:type="spellEnd"/>
        <w:r w:rsidR="00474772">
          <w:t xml:space="preserve"> and Lindsay 2015; Buchanan 2016; Slayton 2017)</w:t>
        </w:r>
      </w:ins>
      <w:moveTo w:id="1909" w:author="Jon Lindsay" w:date="2019-06-12T19:57:00Z">
        <w:del w:id="1910" w:author="Jon Lindsay" w:date="2019-06-13T09:30:00Z">
          <w:r w:rsidDel="00F76B0D">
            <w:delText xml:space="preserve">, </w:delText>
          </w:r>
        </w:del>
        <w:del w:id="1911" w:author="Jon Lindsay" w:date="2019-06-12T20:37:00Z">
          <w:r w:rsidDel="00474772">
            <w:delText xml:space="preserve">which </w:delText>
          </w:r>
        </w:del>
        <w:del w:id="1912" w:author="Jon Lindsay" w:date="2019-06-13T09:30:00Z">
          <w:r w:rsidDel="00F76B0D">
            <w:delText xml:space="preserve">often </w:delText>
          </w:r>
        </w:del>
        <w:del w:id="1913" w:author="Jon Lindsay" w:date="2019-06-12T20:37:00Z">
          <w:r w:rsidDel="00474772">
            <w:delText>include</w:delText>
          </w:r>
        </w:del>
        <w:del w:id="1914" w:author="Jon Lindsay" w:date="2019-06-13T09:30:00Z">
          <w:r w:rsidDel="00F76B0D">
            <w:delText xml:space="preserve"> human intelligence</w:delText>
          </w:r>
        </w:del>
        <w:del w:id="1915" w:author="Jon Lindsay" w:date="2019-06-13T09:31:00Z">
          <w:r w:rsidDel="00F76B0D">
            <w:delText xml:space="preserve">, </w:delText>
          </w:r>
        </w:del>
        <w:del w:id="1916" w:author="Jon Lindsay" w:date="2019-06-12T20:38:00Z">
          <w:r w:rsidDel="00474772">
            <w:delText>are</w:delText>
          </w:r>
        </w:del>
      </w:moveTo>
      <w:ins w:id="1917" w:author="Jon Lindsay" w:date="2019-06-13T09:31:00Z">
        <w:r w:rsidR="00F76B0D">
          <w:t>.</w:t>
        </w:r>
      </w:ins>
      <w:ins w:id="1918" w:author="Jon Lindsay" w:date="2019-06-13T09:32:00Z">
        <w:r w:rsidR="00F76B0D">
          <w:t xml:space="preserve"> It is noteworthy that the United States relied on a regional partner (Israel) for the </w:t>
        </w:r>
        <w:proofErr w:type="spellStart"/>
        <w:r w:rsidR="00F76B0D">
          <w:t>Stuxnet</w:t>
        </w:r>
        <w:proofErr w:type="spellEnd"/>
        <w:r w:rsidR="00F76B0D">
          <w:t xml:space="preserve"> operation.</w:t>
        </w:r>
      </w:ins>
      <w:ins w:id="1919" w:author="Jon Lindsay" w:date="2019-06-13T09:31:00Z">
        <w:r w:rsidR="00F76B0D">
          <w:t xml:space="preserve"> Intelligence</w:t>
        </w:r>
      </w:ins>
      <w:ins w:id="1920" w:author="Jon Lindsay" w:date="2019-06-12T20:38:00Z">
        <w:r w:rsidR="00474772">
          <w:t xml:space="preserve"> is</w:t>
        </w:r>
      </w:ins>
      <w:moveTo w:id="1921" w:author="Jon Lindsay" w:date="2019-06-12T19:57:00Z">
        <w:r>
          <w:t xml:space="preserve"> harder to </w:t>
        </w:r>
        <w:del w:id="1922" w:author="Jon Lindsay" w:date="2019-06-12T20:38:00Z">
          <w:r w:rsidDel="00474772">
            <w:delText>obtain</w:delText>
          </w:r>
        </w:del>
      </w:moveTo>
      <w:ins w:id="1923" w:author="Jon Lindsay" w:date="2019-06-12T20:38:00Z">
        <w:r w:rsidR="00474772">
          <w:t xml:space="preserve">collect and </w:t>
        </w:r>
      </w:ins>
      <w:ins w:id="1924" w:author="Jon Lindsay" w:date="2019-06-13T09:31:00Z">
        <w:r w:rsidR="00F76B0D">
          <w:t>understand</w:t>
        </w:r>
      </w:ins>
      <w:ins w:id="1925" w:author="Jon Lindsay" w:date="2019-06-12T20:38:00Z">
        <w:r w:rsidR="00474772">
          <w:t xml:space="preserve"> from a distance</w:t>
        </w:r>
      </w:ins>
      <w:ins w:id="1926" w:author="Jon Lindsay" w:date="2019-06-12T20:39:00Z">
        <w:r w:rsidR="00474772">
          <w:t xml:space="preserve">, and </w:t>
        </w:r>
      </w:ins>
      <w:ins w:id="1927" w:author="Jon Lindsay" w:date="2019-06-13T09:31:00Z">
        <w:r w:rsidR="00F76B0D">
          <w:t>poor intelligence</w:t>
        </w:r>
      </w:ins>
      <w:ins w:id="1928" w:author="Jon Lindsay" w:date="2019-06-12T20:39:00Z">
        <w:r w:rsidR="00474772">
          <w:t xml:space="preserve"> enhances </w:t>
        </w:r>
      </w:ins>
      <w:ins w:id="1929" w:author="Jon Lindsay" w:date="2019-06-12T20:41:00Z">
        <w:r w:rsidR="00474772">
          <w:t xml:space="preserve">cyber </w:t>
        </w:r>
      </w:ins>
      <w:ins w:id="1930" w:author="Jon Lindsay" w:date="2019-06-12T20:39:00Z">
        <w:r w:rsidR="00474772">
          <w:t>deterrence-by-denial</w:t>
        </w:r>
      </w:ins>
      <w:moveTo w:id="1931" w:author="Jon Lindsay" w:date="2019-06-12T19:57:00Z">
        <w:r>
          <w:t xml:space="preserve">. Second, </w:t>
        </w:r>
      </w:moveTo>
      <w:ins w:id="1932" w:author="Jon Lindsay" w:date="2019-06-12T20:40:00Z">
        <w:r w:rsidR="00474772">
          <w:t>attribution and retaliation depend on capabilities</w:t>
        </w:r>
      </w:ins>
      <w:ins w:id="1933" w:author="Jon Lindsay" w:date="2019-06-12T20:41:00Z">
        <w:r w:rsidR="00474772">
          <w:t xml:space="preserve"> </w:t>
        </w:r>
      </w:ins>
      <w:ins w:id="1934" w:author="Jon Lindsay" w:date="2019-06-12T20:42:00Z">
        <w:r w:rsidR="00474772">
          <w:t xml:space="preserve">in more traditional domains </w:t>
        </w:r>
      </w:ins>
      <w:ins w:id="1935" w:author="Jon Lindsay" w:date="2019-06-12T20:41:00Z">
        <w:r w:rsidR="00474772">
          <w:t>(</w:t>
        </w:r>
        <w:proofErr w:type="spellStart"/>
        <w:r w:rsidR="00474772">
          <w:t>Gartzke</w:t>
        </w:r>
        <w:proofErr w:type="spellEnd"/>
        <w:r w:rsidR="00474772">
          <w:t xml:space="preserve"> 2013; Lindsay 2015; </w:t>
        </w:r>
        <w:proofErr w:type="spellStart"/>
        <w:r w:rsidR="00474772">
          <w:t>Borghard</w:t>
        </w:r>
        <w:proofErr w:type="spellEnd"/>
        <w:r w:rsidR="00474772">
          <w:t xml:space="preserve"> and </w:t>
        </w:r>
        <w:proofErr w:type="spellStart"/>
        <w:r w:rsidR="00474772">
          <w:t>Lonergan</w:t>
        </w:r>
        <w:proofErr w:type="spellEnd"/>
        <w:r w:rsidR="00474772">
          <w:t xml:space="preserve"> 2017; Schneider 2019)</w:t>
        </w:r>
      </w:ins>
      <w:ins w:id="1936" w:author="Jon Lindsay" w:date="2019-06-13T09:32:00Z">
        <w:r w:rsidR="00F76B0D">
          <w:t>. Thus</w:t>
        </w:r>
      </w:ins>
      <w:ins w:id="1937" w:author="Jon Lindsay" w:date="2019-06-12T20:40:00Z">
        <w:r w:rsidR="00474772">
          <w:t xml:space="preserve"> deterrence-by-punishment </w:t>
        </w:r>
      </w:ins>
      <w:ins w:id="1938" w:author="Jon Lindsay" w:date="2019-06-13T09:33:00Z">
        <w:r w:rsidR="00F76B0D">
          <w:t xml:space="preserve">of cyber aggression </w:t>
        </w:r>
      </w:ins>
      <w:moveTo w:id="1939" w:author="Jon Lindsay" w:date="2019-06-12T19:57:00Z">
        <w:del w:id="1940" w:author="Jon Lindsay" w:date="2019-06-12T20:42:00Z">
          <w:r w:rsidDel="00474772">
            <w:delText>the likelihood of attribution and the possibility of retaliation in different domains create a sort of deterrence by punishment</w:delText>
          </w:r>
        </w:del>
        <w:del w:id="1941" w:author="Jon Lindsay" w:date="2019-06-12T20:41:00Z">
          <w:r w:rsidDel="00474772">
            <w:delText xml:space="preserve"> (Gartzke 2013; Lindsay 2015; Borghard and Lonergan 2017; Schneider 2019)</w:delText>
          </w:r>
        </w:del>
        <w:del w:id="1942" w:author="Jon Lindsay" w:date="2019-06-12T20:42:00Z">
          <w:r w:rsidDel="00474772">
            <w:delText>. Distance matters in this case because the ability and will to use capabilities in other domains is constrained by distance</w:delText>
          </w:r>
        </w:del>
      </w:moveTo>
      <w:ins w:id="1943" w:author="Jon Lindsay" w:date="2019-06-12T20:42:00Z">
        <w:r w:rsidR="00474772">
          <w:t xml:space="preserve">will be affected by the same deterrence gradient that affects </w:t>
        </w:r>
      </w:ins>
      <w:ins w:id="1944" w:author="Jon Lindsay" w:date="2019-06-13T09:34:00Z">
        <w:r w:rsidR="00F76B0D">
          <w:t xml:space="preserve">cross-domain </w:t>
        </w:r>
      </w:ins>
      <w:ins w:id="1945" w:author="Jon Lindsay" w:date="2019-06-13T09:33:00Z">
        <w:r w:rsidR="00F76B0D">
          <w:t xml:space="preserve">military capabilities in </w:t>
        </w:r>
      </w:ins>
      <w:ins w:id="1946" w:author="Jon Lindsay" w:date="2019-06-13T09:34:00Z">
        <w:r w:rsidR="001E21B6">
          <w:t>the terrestrial world</w:t>
        </w:r>
      </w:ins>
      <w:moveTo w:id="1947" w:author="Jon Lindsay" w:date="2019-06-12T19:57:00Z">
        <w:r>
          <w:t xml:space="preserve">. </w:t>
        </w:r>
        <w:del w:id="1948" w:author="Jon Lindsay" w:date="2019-06-12T20:43:00Z">
          <w:r w:rsidDel="00474772">
            <w:delText>We should expect actors to employ destructive cyber operations only in situations where they are confident in their abilities and expect the target to be disinclined to escalate. It is notable that t</w:delText>
          </w:r>
        </w:del>
        <w:del w:id="1949" w:author="Jon Lindsay" w:date="2019-06-13T09:32:00Z">
          <w:r w:rsidDel="00F76B0D">
            <w:delText xml:space="preserve">he Stuxnet operation </w:delText>
          </w:r>
        </w:del>
        <w:del w:id="1950" w:author="Jon Lindsay" w:date="2019-06-12T20:44:00Z">
          <w:r w:rsidDel="00474772">
            <w:delText>involved</w:delText>
          </w:r>
        </w:del>
        <w:del w:id="1951" w:author="Jon Lindsay" w:date="2019-06-13T09:32:00Z">
          <w:r w:rsidDel="00F76B0D">
            <w:delText xml:space="preserve"> a local partner in Israel and American escalation dominance over Iran.</w:delText>
          </w:r>
        </w:del>
        <w:r>
          <w:t xml:space="preserve"> </w:t>
        </w:r>
      </w:moveTo>
    </w:p>
    <w:p w14:paraId="07C4EBCE" w14:textId="5DD1D0F0" w:rsidR="0099449B" w:rsidDel="00474772" w:rsidRDefault="0099449B" w:rsidP="0099449B">
      <w:pPr>
        <w:pBdr>
          <w:top w:val="nil"/>
          <w:left w:val="nil"/>
          <w:bottom w:val="nil"/>
          <w:right w:val="nil"/>
          <w:between w:val="nil"/>
        </w:pBdr>
        <w:spacing w:after="200"/>
        <w:ind w:firstLine="0"/>
        <w:rPr>
          <w:del w:id="1952" w:author="Jon Lindsay" w:date="2019-06-12T20:44:00Z"/>
          <w:moveTo w:id="1953" w:author="Jon Lindsay" w:date="2019-06-12T19:57:00Z"/>
        </w:rPr>
      </w:pPr>
      <w:moveTo w:id="1954" w:author="Jon Lindsay" w:date="2019-06-12T19:57:00Z">
        <w:del w:id="1955" w:author="Jon Lindsay" w:date="2019-06-12T20:44:00Z">
          <w:r w:rsidDel="00474772">
            <w:delText>Figure 3 is consistent with a geographical interpretation of deterrence.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Because the deterrence gradient still matters in cyberspace, furthermore, we see Russia conducting low-intensity cyber influence and espionage operations around the world, while it conducts high-intensity cyber-physical operations in closer proximity to its border.</w:delText>
          </w:r>
        </w:del>
      </w:moveTo>
    </w:p>
    <w:moveToRangeEnd w:id="1697"/>
    <w:p w14:paraId="0B185F0E" w14:textId="4EECB7E1" w:rsidR="00657E08" w:rsidRDefault="00483D1B">
      <w:pPr>
        <w:pStyle w:val="Heading2"/>
        <w:spacing w:after="200"/>
        <w:ind w:firstLine="0"/>
      </w:pPr>
      <w:del w:id="1956" w:author="Jon Lindsay" w:date="2019-06-13T00:37:00Z">
        <w:r w:rsidDel="0029769F">
          <w:delText>The Role of</w:delText>
        </w:r>
      </w:del>
      <w:ins w:id="1957" w:author="Jon Lindsay" w:date="2019-06-13T00:37:00Z">
        <w:r w:rsidR="0029769F">
          <w:t>A Note on</w:t>
        </w:r>
      </w:ins>
      <w:r>
        <w:t xml:space="preserve"> Third Parties</w:t>
      </w:r>
    </w:p>
    <w:p w14:paraId="2BB377D9" w14:textId="15D33E0D" w:rsidR="0029769F" w:rsidRDefault="00483D1B" w:rsidP="0047062D">
      <w:pPr>
        <w:spacing w:after="200" w:line="276" w:lineRule="auto"/>
        <w:ind w:left="-15" w:right="0" w:firstLine="0"/>
        <w:rPr>
          <w:ins w:id="1958" w:author="Jon Lindsay" w:date="2019-06-13T00:39:00Z"/>
        </w:rPr>
      </w:pPr>
      <w:r>
        <w:t xml:space="preserve">As </w:t>
      </w:r>
      <w:del w:id="1959" w:author="Jon Lindsay" w:date="2019-06-13T09:34:00Z">
        <w:r w:rsidDel="001E21B6">
          <w:delText xml:space="preserve">the </w:delText>
        </w:r>
      </w:del>
      <w:ins w:id="1960" w:author="Jon Lindsay" w:date="2019-06-13T09:34:00Z">
        <w:r w:rsidR="001E21B6">
          <w:t xml:space="preserve">the </w:t>
        </w:r>
      </w:ins>
      <w:r>
        <w:t xml:space="preserve">logic </w:t>
      </w:r>
      <w:ins w:id="1961" w:author="Jon Lindsay" w:date="2019-06-13T09:34:00Z">
        <w:r w:rsidR="001E21B6">
          <w:t xml:space="preserve">of our argument </w:t>
        </w:r>
      </w:ins>
      <w:del w:id="1962" w:author="Jon Lindsay" w:date="2019-06-13T09:34:00Z">
        <w:r w:rsidDel="001E21B6">
          <w:delText xml:space="preserve">above </w:delText>
        </w:r>
      </w:del>
      <w:r>
        <w:t xml:space="preserve">is dyadic, the role of third parties deserves </w:t>
      </w:r>
      <w:ins w:id="1963" w:author="Jon Lindsay" w:date="2019-06-13T00:38:00Z">
        <w:r w:rsidR="0029769F">
          <w:t xml:space="preserve">a brief </w:t>
        </w:r>
      </w:ins>
      <w:r>
        <w:t xml:space="preserve">comment. Many treatments of covert warfare focus on military aid to local proxies from a powerful patron. </w:t>
      </w:r>
      <w:del w:id="1964" w:author="Jon Lindsay" w:date="2019-06-13T00:39:00Z">
        <w:r w:rsidDel="0029769F">
          <w:delText xml:space="preserve">Lanoszka (2016) emphasizes that the initiator must have escalation dominance over the target, e.g., Russia has more capability at every rung of the escalation ladder than Ukraine or Lithuania. This would </w:delText>
        </w:r>
      </w:del>
      <w:del w:id="1965" w:author="Jon Lindsay" w:date="2019-06-12T19:37:00Z">
        <w:r w:rsidDel="000C61EA">
          <w:delText xml:space="preserve">preclude </w:delText>
        </w:r>
      </w:del>
      <w:del w:id="1966" w:author="Jon Lindsay" w:date="2019-06-13T00:39:00Z">
        <w:r w:rsidDel="0029769F">
          <w:delText xml:space="preserve">our deterrence story, </w:delText>
        </w:r>
      </w:del>
      <w:del w:id="1967" w:author="Jon Lindsay" w:date="2019-06-12T19:38:00Z">
        <w:r w:rsidDel="000C61EA">
          <w:delText xml:space="preserve">but deterrence again becomes an important shaping influence when we take into account </w:delText>
        </w:r>
        <w:r w:rsidR="00A82218" w:rsidDel="000C61EA">
          <w:delText xml:space="preserve">asymmetric resolve or </w:delText>
        </w:r>
        <w:r w:rsidR="00AA506D" w:rsidDel="000C61EA">
          <w:delText xml:space="preserve">the effect of </w:delText>
        </w:r>
        <w:r w:rsidDel="000C61EA">
          <w:delText xml:space="preserve">alliances between the </w:delText>
        </w:r>
      </w:del>
      <w:del w:id="1968" w:author="Jon Lindsay" w:date="2019-06-13T00:39:00Z">
        <w:r w:rsidDel="0029769F">
          <w:delText xml:space="preserve">weaker state </w:delText>
        </w:r>
      </w:del>
      <w:del w:id="1969" w:author="Jon Lindsay" w:date="2019-06-12T19:38:00Z">
        <w:r w:rsidDel="000C61EA">
          <w:delText>and more</w:delText>
        </w:r>
      </w:del>
      <w:del w:id="1970" w:author="Jon Lindsay" w:date="2019-06-13T00:39:00Z">
        <w:r w:rsidDel="0029769F">
          <w:delText xml:space="preserve"> powerful </w:delText>
        </w:r>
      </w:del>
      <w:del w:id="1971" w:author="Jon Lindsay" w:date="2019-06-12T19:38:00Z">
        <w:r w:rsidDel="000C61EA">
          <w:delText>protectors</w:delText>
        </w:r>
      </w:del>
      <w:del w:id="1972" w:author="Jon Lindsay" w:date="2019-06-13T00:39:00Z">
        <w:r w:rsidDel="0029769F">
          <w:delText xml:space="preserve">. Russia may not be deterred by the Ukrainian military, but it </w:delText>
        </w:r>
      </w:del>
      <w:del w:id="1973" w:author="Jon Lindsay" w:date="2019-06-12T19:38:00Z">
        <w:r w:rsidDel="000C61EA">
          <w:delText xml:space="preserve">must take </w:delText>
        </w:r>
        <w:r w:rsidR="00AA506D" w:rsidDel="000C61EA">
          <w:delText xml:space="preserve">into account </w:delText>
        </w:r>
        <w:r w:rsidDel="000C61EA">
          <w:delText xml:space="preserve">the </w:delText>
        </w:r>
        <w:r w:rsidR="00AA506D" w:rsidDel="000C61EA">
          <w:delText>risk</w:delText>
        </w:r>
        <w:r w:rsidDel="000C61EA">
          <w:delText xml:space="preserve"> o</w:delText>
        </w:r>
      </w:del>
      <w:del w:id="1974" w:author="Jon Lindsay" w:date="2019-06-12T19:39:00Z">
        <w:r w:rsidDel="000C61EA">
          <w:delText xml:space="preserve">f </w:delText>
        </w:r>
        <w:r w:rsidR="00AA506D" w:rsidDel="000C61EA">
          <w:delText>triggering an unwanted</w:delText>
        </w:r>
      </w:del>
      <w:del w:id="1975" w:author="Jon Lindsay" w:date="2019-06-13T00:39:00Z">
        <w:r w:rsidR="00AA506D" w:rsidDel="0029769F">
          <w:delText xml:space="preserve"> </w:delText>
        </w:r>
        <w:r w:rsidDel="0029769F">
          <w:delText>NATO</w:delText>
        </w:r>
      </w:del>
      <w:del w:id="1976" w:author="Jon Lindsay" w:date="2019-06-12T19:39:00Z">
        <w:r w:rsidDel="000C61EA">
          <w:delText xml:space="preserve"> </w:delText>
        </w:r>
        <w:r w:rsidR="00AA506D" w:rsidDel="000C61EA">
          <w:delText>in</w:delText>
        </w:r>
        <w:r w:rsidDel="000C61EA">
          <w:delText xml:space="preserve"> calibrat</w:delText>
        </w:r>
        <w:r w:rsidR="00AA506D" w:rsidDel="000C61EA">
          <w:delText>ing</w:delText>
        </w:r>
        <w:r w:rsidDel="000C61EA">
          <w:delText xml:space="preserve"> its </w:delText>
        </w:r>
        <w:r w:rsidR="00AA506D" w:rsidDel="000C61EA">
          <w:delText>actions</w:delText>
        </w:r>
      </w:del>
      <w:del w:id="1977" w:author="Jon Lindsay" w:date="2019-06-13T00:39:00Z">
        <w:r w:rsidDel="0029769F">
          <w:delText xml:space="preserve">. </w:delText>
        </w:r>
      </w:del>
      <w:ins w:id="1978" w:author="Jon Lindsay" w:date="2019-06-12T19:39:00Z">
        <w:r w:rsidR="000C61EA">
          <w:t>As an analytical first cut, a</w:t>
        </w:r>
      </w:ins>
      <w:del w:id="1979" w:author="Jon Lindsay" w:date="2019-06-12T19:39:00Z">
        <w:r w:rsidR="00AA506D" w:rsidDel="000C61EA">
          <w:delText>A more</w:delText>
        </w:r>
      </w:del>
      <w:r w:rsidR="00AA506D">
        <w:t xml:space="preserve"> complex portfolio of actors can </w:t>
      </w:r>
      <w:del w:id="1980" w:author="Jon Lindsay" w:date="2019-06-12T19:39:00Z">
        <w:r w:rsidR="00AA506D" w:rsidDel="000C61EA">
          <w:delText xml:space="preserve">thus </w:delText>
        </w:r>
      </w:del>
      <w:r w:rsidR="00AA506D">
        <w:t xml:space="preserve">be </w:t>
      </w:r>
      <w:del w:id="1981" w:author="Jon Lindsay" w:date="2019-06-12T19:39:00Z">
        <w:r w:rsidR="00AA506D" w:rsidDel="000C61EA">
          <w:delText>boiled down for analytical purposes</w:delText>
        </w:r>
      </w:del>
      <w:ins w:id="1982" w:author="Jon Lindsay" w:date="2019-06-12T19:39:00Z">
        <w:r w:rsidR="000C61EA">
          <w:t>considered</w:t>
        </w:r>
      </w:ins>
      <w:r w:rsidR="00AA506D">
        <w:t xml:space="preserve"> (at least initially</w:t>
      </w:r>
      <w:ins w:id="1983" w:author="Jon Lindsay" w:date="2019-06-12T19:44:00Z">
        <w:r w:rsidR="00F74A5D">
          <w:t xml:space="preserve">—for complications see </w:t>
        </w:r>
        <w:r w:rsidR="00F74A5D">
          <w:fldChar w:fldCharType="begin"/>
        </w:r>
        <w:r w:rsidR="00F74A5D">
          <w:instrText xml:space="preserve"> ADDIN ZOTERO_ITEM CSL_CITATION {"citationID":"9qrkbpVW","properties":{"unsorted":true,"formattedCitation":"(Crawford 2003; Pearlman and Atzili 2018)","plainCitation":"(Crawford 2003; Pearlman and Atzili 2018)","noteIndex":0},"citationItems":[{"id":1824,"uris":["http://zotero.org/users/471208/items/CAFINTFU"],"uri":["http://zotero.org/users/471208/items/CAFINTFU"],"itemData":{"id":1824,"type":"book","title":"Pivotal Deterrence: Third-party Statecraft and the Pursuit of Peace","publisher":"Cornell University Press","number-of-pages":"308","source":"Google Books","abstract":"As the preponderant world power, the United States is a potential arbiter of war and peace between such feuding rivals as India and Pakistan, Turkey and Greece, China and Taiwan. How can it deter them from going to war and impel them to accept compromise without firmly choosing sides? This age-old strategic dilemma, which Timothy W. Crawford calls \"pivotal deterrence,\" has become a central challenge of international security in today's unipolar world.Crawford explains the political dynamics of pivotal deterrence and the conditions under which it is likely to succeed, while examining some of its most impressive feats and failures. German Chancellor Otto von Bismarck's agile approach to the 1870s Eastern Crisis, which prevented war between Russia and Austria-Hungary, is contrasted with Britain's ambiguous and ill-fated maneuvers to deter Germany and France in July 1914. Shifting to the 1960s Cold War, Crawford explores the successes and setbacks in U.S. efforts to prevent NATO allies Greece and Turkey from fighting over Cyprus and to defuse the Kashmir conflict between India and Pakistan. Capping the analysis is a rich look at similar U.S. efforts in the 1990s in South Asia, the Aegean, the Balkans, and East Asia. Crawford concludes with an assessment of the prospects for American pivotal deterrence in the years ahead and its implications for international relations theory.","ISBN":"978-0-8014-4097-7","title-short":"Pivotal Deterrence","language":"en","author":[{"family":"Crawford","given":"Timothy W."}],"issued":{"date-parts":[["2003"]]}}},{"id":8680,"uris":["http://zotero.org/users/471208/items/I6TP73ZX"],"uri":["http://zotero.org/users/471208/items/I6TP73ZX"],"itemData":{"id":8680,"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instrText>
        </w:r>
      </w:ins>
      <w:r w:rsidR="00F74A5D">
        <w:fldChar w:fldCharType="separate"/>
      </w:r>
      <w:ins w:id="1984" w:author="Jon Lindsay" w:date="2019-06-12T19:44:00Z">
        <w:r w:rsidR="00F74A5D" w:rsidRPr="00F74A5D">
          <w:t>(Crawford 2003; Pearlman and Atzili 2018)</w:t>
        </w:r>
        <w:r w:rsidR="00F74A5D">
          <w:fldChar w:fldCharType="end"/>
        </w:r>
      </w:ins>
      <w:r w:rsidR="00AA506D">
        <w:t xml:space="preserve">) </w:t>
      </w:r>
      <w:del w:id="1985" w:author="Jon Lindsay" w:date="2019-06-12T19:40:00Z">
        <w:r w:rsidR="00AA506D" w:rsidDel="000C61EA">
          <w:delText xml:space="preserve">to </w:delText>
        </w:r>
        <w:r w:rsidDel="000C61EA">
          <w:delText>our</w:delText>
        </w:r>
      </w:del>
      <w:ins w:id="1986" w:author="Jon Lindsay" w:date="2019-06-12T19:40:00Z">
        <w:r w:rsidR="000C61EA">
          <w:t>through a</w:t>
        </w:r>
      </w:ins>
      <w:r>
        <w:t xml:space="preserve"> dyadic conception of gray zone conflict</w:t>
      </w:r>
      <w:del w:id="1987" w:author="Jon Lindsay" w:date="2019-06-12T20:45:00Z">
        <w:r w:rsidR="00AA506D" w:rsidDel="00882695">
          <w:delText>;</w:delText>
        </w:r>
        <w:r w:rsidDel="00882695">
          <w:delText xml:space="preserve"> </w:delText>
        </w:r>
      </w:del>
      <w:del w:id="1988" w:author="Jon Lindsay" w:date="2019-06-12T19:40:00Z">
        <w:r w:rsidR="00AA506D" w:rsidDel="000C61EA">
          <w:delText>for convenience</w:delText>
        </w:r>
      </w:del>
      <w:ins w:id="1989" w:author="Jon Lindsay" w:date="2019-06-12T20:45:00Z">
        <w:r w:rsidR="00882695">
          <w:t>. T</w:t>
        </w:r>
      </w:ins>
      <w:ins w:id="1990" w:author="Jon Lindsay" w:date="2019-06-12T19:40:00Z">
        <w:r w:rsidR="000C61EA">
          <w:t>hat is</w:t>
        </w:r>
      </w:ins>
      <w:r w:rsidR="00AA506D">
        <w:t xml:space="preserve">, </w:t>
      </w:r>
      <w:r>
        <w:t xml:space="preserve">a target’s allies </w:t>
      </w:r>
      <w:del w:id="1991" w:author="Jon Lindsay" w:date="2019-06-13T00:41:00Z">
        <w:r w:rsidDel="0029769F">
          <w:delText xml:space="preserve">or friends </w:delText>
        </w:r>
      </w:del>
      <w:r>
        <w:t>can be considered as part of the target’s capabilit</w:t>
      </w:r>
      <w:r w:rsidR="00AA506D">
        <w:t>ies</w:t>
      </w:r>
      <w:r>
        <w:t xml:space="preserve">, </w:t>
      </w:r>
      <w:del w:id="1992" w:author="Jon Lindsay" w:date="2019-06-13T00:41:00Z">
        <w:r w:rsidDel="0029769F">
          <w:delText xml:space="preserve">and </w:delText>
        </w:r>
      </w:del>
      <w:ins w:id="1993" w:author="Jon Lindsay" w:date="2019-06-13T00:41:00Z">
        <w:r w:rsidR="0029769F">
          <w:t xml:space="preserve">discounted by </w:t>
        </w:r>
      </w:ins>
      <w:r>
        <w:t>the level of commitment</w:t>
      </w:r>
      <w:ins w:id="1994" w:author="Jon Lindsay" w:date="2019-06-12T19:40:00Z">
        <w:r w:rsidR="000C61EA">
          <w:t xml:space="preserve"> (or disunity)</w:t>
        </w:r>
      </w:ins>
      <w:r>
        <w:t xml:space="preserve"> in </w:t>
      </w:r>
      <w:r w:rsidR="00AA506D">
        <w:t>an</w:t>
      </w:r>
      <w:r>
        <w:t xml:space="preserve"> alliance</w:t>
      </w:r>
      <w:del w:id="1995" w:author="Jon Lindsay" w:date="2019-06-13T00:41:00Z">
        <w:r w:rsidDel="0029769F">
          <w:delText xml:space="preserve"> can be factored in</w:delText>
        </w:r>
      </w:del>
      <w:del w:id="1996" w:author="Jon Lindsay" w:date="2019-06-12T19:40:00Z">
        <w:r w:rsidDel="000C61EA">
          <w:delText xml:space="preserve"> </w:delText>
        </w:r>
        <w:r w:rsidR="00AA506D" w:rsidDel="000C61EA">
          <w:delText>in terms of</w:delText>
        </w:r>
        <w:r w:rsidDel="000C61EA">
          <w:delText xml:space="preserve"> </w:delText>
        </w:r>
      </w:del>
      <w:del w:id="1997" w:author="Jon Lindsay" w:date="2019-06-13T00:41:00Z">
        <w:r w:rsidDel="0029769F">
          <w:delText xml:space="preserve">the </w:delText>
        </w:r>
        <w:r w:rsidR="00AA506D" w:rsidDel="0029769F">
          <w:delText xml:space="preserve">overall </w:delText>
        </w:r>
        <w:r w:rsidDel="0029769F">
          <w:delText>strength of deterrence</w:delText>
        </w:r>
      </w:del>
      <w:r>
        <w:t xml:space="preserve">. </w:t>
      </w:r>
      <w:proofErr w:type="spellStart"/>
      <w:ins w:id="1998" w:author="Jon Lindsay" w:date="2019-06-13T00:39:00Z">
        <w:r w:rsidR="0029769F">
          <w:t>Lanoszka</w:t>
        </w:r>
        <w:proofErr w:type="spellEnd"/>
        <w:r w:rsidR="0029769F">
          <w:t xml:space="preserve"> (2016) </w:t>
        </w:r>
      </w:ins>
      <w:ins w:id="1999" w:author="Jon Lindsay" w:date="2019-06-13T00:46:00Z">
        <w:r w:rsidR="009E5ABE">
          <w:t>argues</w:t>
        </w:r>
      </w:ins>
      <w:ins w:id="2000" w:author="Jon Lindsay" w:date="2019-06-13T00:39:00Z">
        <w:r w:rsidR="0029769F">
          <w:t xml:space="preserve"> that </w:t>
        </w:r>
      </w:ins>
      <w:ins w:id="2001" w:author="Jon Lindsay" w:date="2019-06-13T00:46:00Z">
        <w:r w:rsidR="009E5ABE">
          <w:t>a gray zone</w:t>
        </w:r>
      </w:ins>
      <w:ins w:id="2002" w:author="Jon Lindsay" w:date="2019-06-13T00:39:00Z">
        <w:r w:rsidR="0029769F">
          <w:t xml:space="preserve"> initiator must have escalation dominance over the target, e.g., Russia has more capability at every rung of the escalation ladder than Ukraine or Lithuania. </w:t>
        </w:r>
      </w:ins>
      <w:ins w:id="2003" w:author="Jon Lindsay" w:date="2019-06-13T00:46:00Z">
        <w:r w:rsidR="009E5ABE">
          <w:t>His</w:t>
        </w:r>
      </w:ins>
      <w:ins w:id="2004" w:author="Jon Lindsay" w:date="2019-06-13T00:39:00Z">
        <w:r w:rsidR="0029769F">
          <w:t xml:space="preserve"> </w:t>
        </w:r>
      </w:ins>
      <w:ins w:id="2005" w:author="Jon Lindsay" w:date="2019-06-13T00:46:00Z">
        <w:r w:rsidR="009E5ABE">
          <w:t>argument</w:t>
        </w:r>
      </w:ins>
      <w:ins w:id="2006" w:author="Jon Lindsay" w:date="2019-06-13T00:39:00Z">
        <w:r w:rsidR="0029769F">
          <w:t xml:space="preserve"> </w:t>
        </w:r>
      </w:ins>
      <w:ins w:id="2007" w:author="Jon Lindsay" w:date="2019-06-13T00:41:00Z">
        <w:r w:rsidR="0029769F">
          <w:t>seems to run counter to</w:t>
        </w:r>
      </w:ins>
      <w:ins w:id="2008" w:author="Jon Lindsay" w:date="2019-06-13T00:39:00Z">
        <w:r w:rsidR="0029769F">
          <w:t xml:space="preserve"> our deterrence story</w:t>
        </w:r>
      </w:ins>
      <w:ins w:id="2009" w:author="Jon Lindsay" w:date="2019-06-13T00:41:00Z">
        <w:r w:rsidR="0029769F">
          <w:t xml:space="preserve"> until</w:t>
        </w:r>
      </w:ins>
      <w:ins w:id="2010" w:author="Jon Lindsay" w:date="2019-06-13T00:39:00Z">
        <w:r w:rsidR="0029769F">
          <w:t xml:space="preserve"> the weaker state is considered together with its powerful protector(s). Russia may not be deterred by the Ukrainian military directly, but it calibrates its actions to avoid triggering a confrontation with NATO.</w:t>
        </w:r>
      </w:ins>
      <w:ins w:id="2011" w:author="Jon Lindsay" w:date="2019-06-13T00:46:00Z">
        <w:r w:rsidR="009E5ABE">
          <w:t xml:space="preserve"> More actors should thus be considered “capable” than if considered in purely bilateral terms.</w:t>
        </w:r>
      </w:ins>
    </w:p>
    <w:p w14:paraId="1F9606F2" w14:textId="1F09952D" w:rsidR="00F74A5D" w:rsidDel="00F74A5D" w:rsidRDefault="00F74A5D" w:rsidP="0047062D">
      <w:pPr>
        <w:spacing w:after="200" w:line="276" w:lineRule="auto"/>
        <w:ind w:left="-15" w:right="0" w:firstLine="0"/>
        <w:rPr>
          <w:del w:id="2012" w:author="Jon Lindsay" w:date="2019-06-12T19:51:00Z"/>
        </w:rPr>
      </w:pPr>
      <w:ins w:id="2013" w:author="Jon Lindsay" w:date="2019-06-12T19:50:00Z">
        <w:r>
          <w:t>Importantly, alliances, commitment mechanisms, and other attempts to aggregate capabilities are often explicitly or implicitly designed to generate deterrence by reducing agency (autonomy) on the part of individual participants, making them behave more like a single unit (</w:t>
        </w:r>
        <w:proofErr w:type="spellStart"/>
        <w:r>
          <w:t>Sobek</w:t>
        </w:r>
        <w:proofErr w:type="spellEnd"/>
        <w:r>
          <w:t xml:space="preserve"> and Clare 2013). Deterrence works if an ally might respond to a given provocation, but </w:t>
        </w:r>
      </w:ins>
    </w:p>
    <w:p w14:paraId="11E00CAF" w14:textId="77777777" w:rsidR="0029769F" w:rsidRDefault="00F74A5D" w:rsidP="0047062D">
      <w:pPr>
        <w:spacing w:after="200" w:line="276" w:lineRule="auto"/>
        <w:ind w:left="-15" w:right="0" w:firstLine="0"/>
        <w:rPr>
          <w:ins w:id="2014" w:author="Jon Lindsay" w:date="2019-06-13T00:42:00Z"/>
        </w:rPr>
      </w:pPr>
      <w:moveToRangeStart w:id="2015" w:author="Jon Lindsay" w:date="2019-06-12T19:47:00Z" w:name="move11261247"/>
      <w:moveTo w:id="2016" w:author="Jon Lindsay" w:date="2019-06-12T19:47:00Z">
        <w:del w:id="2017" w:author="Jon Lindsay" w:date="2019-06-12T19:51:00Z">
          <w:r w:rsidDel="00F74A5D">
            <w:delText xml:space="preserve">We </w:delText>
          </w:r>
        </w:del>
        <w:del w:id="2018" w:author="Jon Lindsay" w:date="2019-06-12T19:47:00Z">
          <w:r w:rsidDel="00F74A5D">
            <w:delText xml:space="preserve">thus </w:delText>
          </w:r>
        </w:del>
        <w:del w:id="2019" w:author="Jon Lindsay" w:date="2019-06-12T19:51:00Z">
          <w:r w:rsidDel="00F74A5D">
            <w:delText xml:space="preserve">treat patrons and clients for the moment as compound actors, recognizing that </w:delText>
          </w:r>
        </w:del>
        <w:proofErr w:type="gramStart"/>
        <w:r>
          <w:t>friction</w:t>
        </w:r>
        <w:proofErr w:type="gramEnd"/>
        <w:r>
          <w:t xml:space="preserve"> between them complicates deterrence (</w:t>
        </w:r>
        <w:proofErr w:type="spellStart"/>
        <w:r>
          <w:t>Danilovic</w:t>
        </w:r>
        <w:proofErr w:type="spellEnd"/>
        <w:r>
          <w:t xml:space="preserve"> 2001). Indeed, </w:t>
        </w:r>
        <w:del w:id="2020" w:author="Jon Lindsay" w:date="2019-06-13T00:42:00Z">
          <w:r w:rsidDel="0029769F">
            <w:delText xml:space="preserve">as we demonstrate below, a </w:delText>
          </w:r>
        </w:del>
        <w:r>
          <w:t>misalignment of interests within an alliance (</w:t>
        </w:r>
      </w:moveTo>
      <w:ins w:id="2021" w:author="Jon Lindsay" w:date="2019-06-13T00:42:00Z">
        <w:r w:rsidR="0029769F">
          <w:t xml:space="preserve">or </w:t>
        </w:r>
      </w:ins>
      <w:moveTo w:id="2022" w:author="Jon Lindsay" w:date="2019-06-12T19:47:00Z">
        <w:del w:id="2023" w:author="Jon Lindsay" w:date="2019-06-13T00:42:00Z">
          <w:r w:rsidDel="0029769F">
            <w:delText xml:space="preserve">or in a </w:delText>
          </w:r>
        </w:del>
        <w:r>
          <w:t>domestic civil politics) can serve to weaken deterrence and provide opportunities for gray zone intervention.</w:t>
        </w:r>
      </w:moveTo>
      <w:moveToRangeEnd w:id="2015"/>
      <w:ins w:id="2024" w:author="Jon Lindsay" w:date="2019-06-12T19:48:00Z">
        <w:r>
          <w:t xml:space="preserve"> </w:t>
        </w:r>
      </w:ins>
    </w:p>
    <w:p w14:paraId="3A1DF5CF" w14:textId="2D70EFD0" w:rsidR="00657E08" w:rsidRDefault="00F74A5D" w:rsidP="0047062D">
      <w:pPr>
        <w:spacing w:after="200" w:line="276" w:lineRule="auto"/>
        <w:ind w:left="-15" w:right="0" w:firstLine="0"/>
      </w:pPr>
      <w:ins w:id="2025" w:author="Jon Lindsay" w:date="2019-06-12T19:48:00Z">
        <w:r>
          <w:t xml:space="preserve">Conflict initiators </w:t>
        </w:r>
      </w:ins>
      <w:ins w:id="2026" w:author="Jon Lindsay" w:date="2019-06-12T19:49:00Z">
        <w:r>
          <w:t>can</w:t>
        </w:r>
      </w:ins>
      <w:ins w:id="2027" w:author="Jon Lindsay" w:date="2019-06-12T19:48:00Z">
        <w:r>
          <w:t xml:space="preserve"> similarly rely on proxies to complicate the deterrence calculus.</w:t>
        </w:r>
      </w:ins>
      <w:ins w:id="2028" w:author="Jon Lindsay" w:date="2019-06-12T19:47:00Z">
        <w:r>
          <w:t xml:space="preserve"> </w:t>
        </w:r>
      </w:ins>
      <w:moveToRangeStart w:id="2029" w:author="Jon Lindsay" w:date="2019-06-12T19:47:00Z" w:name="move11261287"/>
      <w:moveTo w:id="2030" w:author="Jon Lindsay" w:date="2019-06-12T19:47:00Z">
        <w:del w:id="2031" w:author="Jon Lindsay" w:date="2019-06-12T19:47:00Z">
          <w:r w:rsidDel="00F74A5D">
            <w:delText>This</w:delText>
          </w:r>
        </w:del>
        <w:del w:id="2032" w:author="Jon Lindsay" w:date="2019-06-12T19:48:00Z">
          <w:r w:rsidDel="00F74A5D">
            <w:delText xml:space="preserve"> a</w:delText>
          </w:r>
        </w:del>
      </w:moveTo>
      <w:ins w:id="2033" w:author="Jon Lindsay" w:date="2019-06-12T19:48:00Z">
        <w:r>
          <w:t>A</w:t>
        </w:r>
      </w:ins>
      <w:moveTo w:id="2034" w:author="Jon Lindsay" w:date="2019-06-12T19:47:00Z">
        <w:r>
          <w:t xml:space="preserve">mbiguity </w:t>
        </w:r>
        <w:del w:id="2035" w:author="Jon Lindsay" w:date="2019-06-12T19:47:00Z">
          <w:r w:rsidDel="00F74A5D">
            <w:delText>regarding</w:delText>
          </w:r>
        </w:del>
      </w:moveTo>
      <w:ins w:id="2036" w:author="Jon Lindsay" w:date="2019-06-12T19:48:00Z">
        <w:r>
          <w:t>regarding</w:t>
        </w:r>
      </w:ins>
      <w:moveTo w:id="2037" w:author="Jon Lindsay" w:date="2019-06-12T19:47:00Z">
        <w:del w:id="2038" w:author="Jon Lindsay" w:date="2019-06-12T19:48:00Z">
          <w:r w:rsidDel="00F74A5D">
            <w:delText xml:space="preserve"> attribution of</w:delText>
          </w:r>
        </w:del>
        <w:r>
          <w:t xml:space="preserve"> responsibility for an attack makes a retaliatory response less likely</w:t>
        </w:r>
      </w:moveTo>
      <w:ins w:id="2039" w:author="Jon Lindsay" w:date="2019-06-12T19:49:00Z">
        <w:r>
          <w:t xml:space="preserve"> (</w:t>
        </w:r>
        <w:proofErr w:type="spellStart"/>
        <w:r>
          <w:t>Borghard</w:t>
        </w:r>
        <w:proofErr w:type="spellEnd"/>
        <w:r>
          <w:t xml:space="preserve"> and </w:t>
        </w:r>
        <w:proofErr w:type="spellStart"/>
        <w:r>
          <w:t>Lonergan</w:t>
        </w:r>
        <w:proofErr w:type="spellEnd"/>
        <w:r>
          <w:t xml:space="preserve"> 2017)</w:t>
        </w:r>
      </w:ins>
      <w:moveTo w:id="2040" w:author="Jon Lindsay" w:date="2019-06-12T19:47:00Z">
        <w:r>
          <w:t xml:space="preserve">, especially if the target is looking for reasons not to retaliate. </w:t>
        </w:r>
      </w:moveTo>
      <w:moveToRangeEnd w:id="2029"/>
      <w:ins w:id="2041" w:author="Jon Lindsay" w:date="2019-06-13T00:44:00Z">
        <w:r w:rsidR="009E5ABE">
          <w:t>Recognizing that there is a</w:t>
        </w:r>
      </w:ins>
      <w:ins w:id="2042" w:author="Jon Lindsay" w:date="2019-06-13T00:43:00Z">
        <w:r w:rsidR="0029769F">
          <w:t xml:space="preserve"> possibil</w:t>
        </w:r>
      </w:ins>
      <w:ins w:id="2043" w:author="Jon Lindsay" w:date="2019-06-13T00:44:00Z">
        <w:r w:rsidR="0029769F">
          <w:t>ity of agency problems (proxies behave too aggr</w:t>
        </w:r>
        <w:r w:rsidR="009E5ABE">
          <w:t xml:space="preserve">essively for their own reasons), </w:t>
        </w:r>
        <w:r w:rsidR="0029769F">
          <w:t>target</w:t>
        </w:r>
      </w:ins>
      <w:ins w:id="2044" w:author="Jon Lindsay" w:date="2019-06-13T00:45:00Z">
        <w:r w:rsidR="009E5ABE">
          <w:t>s</w:t>
        </w:r>
      </w:ins>
      <w:ins w:id="2045" w:author="Jon Lindsay" w:date="2019-06-13T00:44:00Z">
        <w:r w:rsidR="0029769F">
          <w:t xml:space="preserve"> </w:t>
        </w:r>
      </w:ins>
      <w:ins w:id="2046" w:author="Jon Lindsay" w:date="2019-06-13T00:45:00Z">
        <w:r w:rsidR="009E5ABE">
          <w:t>may</w:t>
        </w:r>
      </w:ins>
      <w:ins w:id="2047" w:author="Jon Lindsay" w:date="2019-06-13T00:44:00Z">
        <w:r w:rsidR="0029769F">
          <w:t xml:space="preserve"> discount </w:t>
        </w:r>
        <w:r w:rsidR="009E5ABE">
          <w:t xml:space="preserve">the harm </w:t>
        </w:r>
      </w:ins>
      <w:ins w:id="2048" w:author="Jon Lindsay" w:date="2019-06-13T00:45:00Z">
        <w:r w:rsidR="009E5ABE">
          <w:t>that proxies</w:t>
        </w:r>
      </w:ins>
      <w:ins w:id="2049" w:author="Jon Lindsay" w:date="2019-06-13T00:44:00Z">
        <w:r w:rsidR="009E5ABE">
          <w:t xml:space="preserve"> inflict. </w:t>
        </w:r>
      </w:ins>
      <w:del w:id="2050" w:author="Jon Lindsay" w:date="2019-06-12T19:50:00Z">
        <w:r w:rsidR="00483D1B" w:rsidDel="00F74A5D">
          <w:delText xml:space="preserve">Thinking of allies or other partners as a component of the </w:delText>
        </w:r>
        <w:r w:rsidR="00527EA5" w:rsidDel="00F74A5D">
          <w:delText xml:space="preserve">initiator or </w:delText>
        </w:r>
        <w:r w:rsidR="00483D1B" w:rsidDel="00F74A5D">
          <w:delText xml:space="preserve">target’s power, discounted by the probability of third-party intervention, suggests that more </w:delText>
        </w:r>
        <w:r w:rsidR="00527EA5" w:rsidDel="00F74A5D">
          <w:delText>actors</w:delText>
        </w:r>
        <w:r w:rsidR="00483D1B" w:rsidDel="00F74A5D">
          <w:delText xml:space="preserve"> </w:delText>
        </w:r>
      </w:del>
      <w:del w:id="2051" w:author="Jon Lindsay" w:date="2019-06-12T19:40:00Z">
        <w:r w:rsidR="00483D1B" w:rsidDel="000C61EA">
          <w:delText xml:space="preserve">are </w:delText>
        </w:r>
      </w:del>
      <w:del w:id="2052" w:author="Jon Lindsay" w:date="2019-06-12T19:50:00Z">
        <w:r w:rsidR="00483D1B" w:rsidDel="00F74A5D">
          <w:delText xml:space="preserve">“capable” than </w:delText>
        </w:r>
      </w:del>
      <w:del w:id="2053" w:author="Jon Lindsay" w:date="2019-06-12T19:41:00Z">
        <w:r w:rsidR="00483D1B" w:rsidDel="000C61EA">
          <w:delText xml:space="preserve">when </w:delText>
        </w:r>
      </w:del>
      <w:del w:id="2054" w:author="Jon Lindsay" w:date="2019-06-12T19:50:00Z">
        <w:r w:rsidR="00483D1B" w:rsidDel="00F74A5D">
          <w:delText xml:space="preserve">considered in purely bilateral terms. Importantly, alliances and other attempts to aggregate capabilities are often explicitly or implicitly designed to generate deterrence </w:delText>
        </w:r>
        <w:r w:rsidR="00527EA5" w:rsidDel="00F74A5D">
          <w:delText xml:space="preserve">by reducing agency (autonomy) on the part of individual </w:delText>
        </w:r>
      </w:del>
      <w:del w:id="2055" w:author="Jon Lindsay" w:date="2019-06-12T19:41:00Z">
        <w:r w:rsidR="00527EA5" w:rsidDel="000C61EA">
          <w:delText>nation states</w:delText>
        </w:r>
      </w:del>
      <w:del w:id="2056" w:author="Jon Lindsay" w:date="2019-06-12T19:50:00Z">
        <w:r w:rsidR="00527EA5" w:rsidDel="00F74A5D">
          <w:delText>, making them behave more like a single unit</w:delText>
        </w:r>
      </w:del>
      <w:del w:id="2057" w:author="Jon Lindsay" w:date="2019-06-12T19:41:00Z">
        <w:r w:rsidR="00527EA5" w:rsidDel="000C61EA">
          <w:delText>—not unlike our assumption</w:delText>
        </w:r>
      </w:del>
      <w:del w:id="2058" w:author="Jon Lindsay" w:date="2019-06-12T19:50:00Z">
        <w:r w:rsidR="00527EA5" w:rsidDel="00F74A5D">
          <w:delText xml:space="preserve"> </w:delText>
        </w:r>
        <w:r w:rsidR="00483D1B" w:rsidDel="00F74A5D">
          <w:delText xml:space="preserve">(Sobek and Clare 2013). While declaratory policy may draw a bright line between peace and war, in practice deterrence/compellence and coercion are inherently ambiguous, and thus closely tied to gray zone provocation. Deterrence works if an ally might respond to a given provocation, but gray zone conflict occurs nonetheless precisely because an ally might not intervene. </w:delText>
        </w:r>
      </w:del>
      <w:del w:id="2059" w:author="Jon Lindsay" w:date="2019-06-12T19:53:00Z">
        <w:r w:rsidR="00527EA5" w:rsidDel="00F74A5D">
          <w:delText>Indeed, t</w:delText>
        </w:r>
        <w:r w:rsidR="00483D1B" w:rsidDel="00F74A5D">
          <w:delText xml:space="preserve">he existence of </w:delText>
        </w:r>
        <w:r w:rsidR="00527EA5" w:rsidDel="00F74A5D">
          <w:delText xml:space="preserve">interested </w:delText>
        </w:r>
      </w:del>
      <w:ins w:id="2060" w:author="Jon Lindsay" w:date="2019-06-12T19:54:00Z">
        <w:r>
          <w:t>Reliance on</w:t>
        </w:r>
      </w:ins>
      <w:ins w:id="2061" w:author="Jon Lindsay" w:date="2019-06-12T19:53:00Z">
        <w:r>
          <w:t xml:space="preserve"> </w:t>
        </w:r>
      </w:ins>
      <w:r w:rsidR="00483D1B">
        <w:t xml:space="preserve">third-parties </w:t>
      </w:r>
      <w:ins w:id="2062" w:author="Jon Lindsay" w:date="2019-06-12T19:53:00Z">
        <w:r>
          <w:t xml:space="preserve">may </w:t>
        </w:r>
      </w:ins>
      <w:ins w:id="2063" w:author="Jon Lindsay" w:date="2019-06-12T19:54:00Z">
        <w:r w:rsidR="0047062D">
          <w:t>thus</w:t>
        </w:r>
      </w:ins>
      <w:del w:id="2064" w:author="Jon Lindsay" w:date="2019-06-12T19:53:00Z">
        <w:r w:rsidR="00483D1B" w:rsidDel="00F74A5D">
          <w:delText>can</w:delText>
        </w:r>
      </w:del>
      <w:r w:rsidR="00483D1B">
        <w:t xml:space="preserve"> transform cases that would have been </w:t>
      </w:r>
      <w:del w:id="2065" w:author="Jon Lindsay" w:date="2019-06-12T19:45:00Z">
        <w:r w:rsidR="00483D1B" w:rsidDel="00F74A5D">
          <w:delText>limited war</w:delText>
        </w:r>
      </w:del>
      <w:ins w:id="2066" w:author="Jon Lindsay" w:date="2019-06-12T19:45:00Z">
        <w:r>
          <w:t>small wars</w:t>
        </w:r>
      </w:ins>
      <w:r w:rsidR="00483D1B">
        <w:t xml:space="preserve"> into gray zone conflict</w:t>
      </w:r>
      <w:r w:rsidR="00527EA5">
        <w:t>s</w:t>
      </w:r>
      <w:r w:rsidR="00483D1B">
        <w:t xml:space="preserve">. </w:t>
      </w:r>
      <w:del w:id="2067" w:author="Jon Lindsay" w:date="2019-06-12T19:46:00Z">
        <w:r w:rsidR="00483D1B" w:rsidDel="00F74A5D">
          <w:delText xml:space="preserve">Interestingly, </w:delText>
        </w:r>
        <w:r w:rsidR="00527EA5" w:rsidDel="00F74A5D">
          <w:delText>t</w:delText>
        </w:r>
      </w:del>
      <w:ins w:id="2068" w:author="Jon Lindsay" w:date="2019-06-12T19:46:00Z">
        <w:r>
          <w:t>T</w:t>
        </w:r>
      </w:ins>
      <w:r w:rsidR="00527EA5">
        <w:t xml:space="preserve">he </w:t>
      </w:r>
      <w:r w:rsidR="00483D1B">
        <w:t xml:space="preserve">explicit delineation of </w:t>
      </w:r>
      <w:r w:rsidR="00527EA5">
        <w:t>a</w:t>
      </w:r>
      <w:ins w:id="2069" w:author="Jon Lindsay" w:date="2019-06-12T19:46:00Z">
        <w:r>
          <w:t>n extended</w:t>
        </w:r>
      </w:ins>
      <w:r w:rsidR="00527EA5">
        <w:t xml:space="preserve"> </w:t>
      </w:r>
      <w:r w:rsidR="00483D1B">
        <w:t xml:space="preserve">deterrence </w:t>
      </w:r>
      <w:r w:rsidR="00483D1B">
        <w:rPr>
          <w:i/>
        </w:rPr>
        <w:t>quid pro quo</w:t>
      </w:r>
      <w:r w:rsidR="00483D1B">
        <w:t xml:space="preserve"> probably increases this risk, as red lines clarify what can be achieved in the gray zone.</w:t>
      </w:r>
    </w:p>
    <w:p w14:paraId="2A6BD733" w14:textId="0E92EDFC" w:rsidR="00657E08" w:rsidDel="0047062D" w:rsidRDefault="00483D1B">
      <w:pPr>
        <w:spacing w:after="200" w:line="276" w:lineRule="auto"/>
        <w:ind w:left="-15" w:right="0" w:firstLine="0"/>
        <w:rPr>
          <w:del w:id="2070" w:author="Jon Lindsay" w:date="2019-06-12T19:55:00Z"/>
        </w:rPr>
      </w:pPr>
      <w:del w:id="2071" w:author="Jon Lindsay" w:date="2019-06-12T19:55:00Z">
        <w:r w:rsidDel="0047062D">
          <w:lastRenderedPageBreak/>
          <w:delText xml:space="preserve">Similarly, a gray zone initiator faces compromises in relying on proxy actors. On the one hand, proxies allow the initiator to claim it was not responsible for </w:delText>
        </w:r>
        <w:r w:rsidR="00527EA5" w:rsidDel="0047062D">
          <w:delText>an</w:delText>
        </w:r>
        <w:r w:rsidDel="0047062D">
          <w:delText xml:space="preserve"> attack. </w:delText>
        </w:r>
      </w:del>
      <w:moveFromRangeStart w:id="2072" w:author="Jon Lindsay" w:date="2019-06-12T19:47:00Z" w:name="move11261287"/>
      <w:moveFrom w:id="2073" w:author="Jon Lindsay" w:date="2019-06-12T19:47:00Z">
        <w:del w:id="2074" w:author="Jon Lindsay" w:date="2019-06-12T19:55:00Z">
          <w:r w:rsidDel="0047062D">
            <w:delText xml:space="preserve">This ambiguity regarding attribution of responsibility for an attack makes a retaliatory response less likely, especially if the target is looking for reasons not to retaliate. </w:delText>
          </w:r>
        </w:del>
      </w:moveFrom>
      <w:moveFromRangeEnd w:id="2072"/>
      <w:del w:id="2075" w:author="Jon Lindsay" w:date="2019-06-12T19:55:00Z">
        <w:r w:rsidDel="0047062D">
          <w:delText>On the other hand, without deliberate efforts at attribution, coercion becomes more difficult</w:delText>
        </w:r>
      </w:del>
      <w:del w:id="2076" w:author="Jon Lindsay" w:date="2019-06-12T19:49:00Z">
        <w:r w:rsidDel="00F74A5D">
          <w:delText xml:space="preserve"> (Borghard and Lonergan 2017)</w:delText>
        </w:r>
      </w:del>
      <w:del w:id="2077" w:author="Jon Lindsay" w:date="2019-06-12T19:55:00Z">
        <w:r w:rsidDel="0047062D">
          <w:delText xml:space="preserve">. How is the target to </w:delText>
        </w:r>
        <w:r w:rsidR="00BE547F" w:rsidDel="0047062D">
          <w:delText>determine the necessary conditions</w:delText>
        </w:r>
        <w:r w:rsidDel="0047062D">
          <w:delText xml:space="preserve"> for compliance, and to reassure </w:delText>
        </w:r>
        <w:r w:rsidR="00BE547F" w:rsidDel="0047062D">
          <w:delText xml:space="preserve">itself </w:delText>
        </w:r>
        <w:r w:rsidDel="0047062D">
          <w:delText>about the</w:delText>
        </w:r>
        <w:r w:rsidR="00BE547F" w:rsidDel="0047062D">
          <w:delText xml:space="preserve"> </w:delText>
        </w:r>
        <w:r w:rsidR="00BE547F" w:rsidRPr="00BE547F" w:rsidDel="0047062D">
          <w:rPr>
            <w:i/>
          </w:rPr>
          <w:delText>quid pro quo</w:delText>
        </w:r>
        <w:r w:rsidDel="0047062D">
          <w:delText xml:space="preserve">, if </w:delText>
        </w:r>
        <w:r w:rsidR="00BE547F" w:rsidDel="0047062D">
          <w:delText>it cannot determine the</w:delText>
        </w:r>
        <w:r w:rsidDel="0047062D">
          <w:delText xml:space="preserve"> initiator</w:delText>
        </w:r>
        <w:r w:rsidR="00BE547F" w:rsidDel="0047062D">
          <w:delText>, its goals and level of commitment</w:delText>
        </w:r>
        <w:r w:rsidDel="0047062D">
          <w:delText>? Moreover, telegraphing limited intentions to the target also signal</w:delText>
        </w:r>
        <w:r w:rsidR="00BE547F" w:rsidDel="0047062D">
          <w:delText>s</w:delText>
        </w:r>
        <w:r w:rsidDel="0047062D">
          <w:delText xml:space="preserve"> restraint to </w:delText>
        </w:r>
        <w:r w:rsidR="00BE547F" w:rsidDel="0047062D">
          <w:delText>the initiator’s</w:delText>
        </w:r>
        <w:r w:rsidDel="0047062D">
          <w:delText xml:space="preserve"> proxies</w:delText>
        </w:r>
        <w:r w:rsidR="00BE547F" w:rsidDel="0047062D">
          <w:delText>. This</w:delText>
        </w:r>
        <w:r w:rsidDel="0047062D">
          <w:delText xml:space="preserve"> could backfire if the proxies then choose to limit their efforts. </w:delText>
        </w:r>
      </w:del>
      <w:moveFromRangeStart w:id="2078" w:author="Jon Lindsay" w:date="2019-06-12T19:47:00Z" w:name="move11261247"/>
      <w:moveFrom w:id="2079" w:author="Jon Lindsay" w:date="2019-06-12T19:47:00Z">
        <w:del w:id="2080" w:author="Jon Lindsay" w:date="2019-06-12T19:55:00Z">
          <w:r w:rsidR="00BE547F" w:rsidDel="0047062D">
            <w:delText>W</w:delText>
          </w:r>
          <w:r w:rsidDel="0047062D">
            <w:delText xml:space="preserve">e </w:delText>
          </w:r>
          <w:r w:rsidR="00BE547F" w:rsidDel="0047062D">
            <w:delText>thus treat</w:delText>
          </w:r>
          <w:r w:rsidDel="0047062D">
            <w:delText xml:space="preserve"> patrons and clients </w:delText>
          </w:r>
          <w:r w:rsidR="00BE547F" w:rsidDel="0047062D">
            <w:delText>for the moment</w:delText>
          </w:r>
          <w:r w:rsidDel="0047062D">
            <w:delText xml:space="preserve"> as compound actors, </w:delText>
          </w:r>
          <w:r w:rsidR="00BE547F" w:rsidDel="0047062D">
            <w:delText xml:space="preserve">recognizing </w:delText>
          </w:r>
          <w:r w:rsidDel="0047062D">
            <w:delText xml:space="preserve">that friction between them complicates deterrence (Danilovic 2001). Indeed, </w:delText>
          </w:r>
          <w:r w:rsidR="00BE547F" w:rsidDel="0047062D">
            <w:delText xml:space="preserve">as we demonstrate below, a </w:delText>
          </w:r>
          <w:r w:rsidDel="0047062D">
            <w:delText>misalign</w:delText>
          </w:r>
          <w:r w:rsidR="00BE547F" w:rsidDel="0047062D">
            <w:delText>ment of</w:delText>
          </w:r>
          <w:r w:rsidDel="0047062D">
            <w:delText xml:space="preserve"> interests within an alliance (or </w:delText>
          </w:r>
          <w:r w:rsidR="00BE547F" w:rsidDel="0047062D">
            <w:delText xml:space="preserve">in a </w:delText>
          </w:r>
          <w:r w:rsidDel="0047062D">
            <w:delText xml:space="preserve">domestic civil </w:delText>
          </w:r>
          <w:r w:rsidR="00BE547F" w:rsidDel="0047062D">
            <w:delText>politics</w:delText>
          </w:r>
          <w:r w:rsidDel="0047062D">
            <w:delText>) can</w:delText>
          </w:r>
          <w:r w:rsidR="00BE547F" w:rsidDel="0047062D">
            <w:delText xml:space="preserve"> serve to </w:delText>
          </w:r>
          <w:r w:rsidDel="0047062D">
            <w:delText>weaken deterrence and provide opportunities for gray zone intervention.</w:delText>
          </w:r>
        </w:del>
      </w:moveFrom>
      <w:moveFromRangeEnd w:id="2078"/>
    </w:p>
    <w:p w14:paraId="062B8092" w14:textId="4B3DE5BC" w:rsidR="00657E08" w:rsidDel="0099449B" w:rsidRDefault="00BE547F">
      <w:pPr>
        <w:spacing w:after="200"/>
        <w:ind w:firstLine="0"/>
        <w:rPr>
          <w:del w:id="2081" w:author="Jon Lindsay" w:date="2019-06-12T19:56:00Z"/>
        </w:rPr>
      </w:pPr>
      <w:del w:id="2082" w:author="Jon Lindsay" w:date="2019-06-12T19:56:00Z">
        <w:r w:rsidDel="0099449B">
          <w:delText>In</w:delText>
        </w:r>
        <w:r w:rsidR="00483D1B" w:rsidDel="0099449B">
          <w:delText xml:space="preserve"> sum, capable actors </w:delText>
        </w:r>
        <w:r w:rsidDel="0099449B">
          <w:delText xml:space="preserve">pulling punches </w:delText>
        </w:r>
        <w:r w:rsidR="00483D1B" w:rsidDel="0099449B">
          <w:delText xml:space="preserve">(alone or through proxies) is not explained </w:delText>
        </w:r>
        <w:r w:rsidR="00BB3BED" w:rsidDel="0099449B">
          <w:delText xml:space="preserve">simply </w:delText>
        </w:r>
        <w:r w:rsidR="00483D1B" w:rsidDel="0099449B">
          <w:delText xml:space="preserve">by limited ends or </w:delText>
        </w:r>
        <w:r w:rsidR="00BB3BED" w:rsidDel="0099449B">
          <w:delText xml:space="preserve">by </w:delText>
        </w:r>
        <w:r w:rsidR="00483D1B" w:rsidDel="0099449B">
          <w:delText>fear of escalation</w:delText>
        </w:r>
        <w:r w:rsidR="00BB3BED" w:rsidDel="0099449B">
          <w:delText>, but by both processes operating interactively</w:delText>
        </w:r>
        <w:r w:rsidR="00483D1B" w:rsidDel="0099449B">
          <w:delText xml:space="preserve">. </w:delText>
        </w:r>
        <w:r w:rsidR="009B28EA" w:rsidDel="0099449B">
          <w:delText>S</w:delText>
        </w:r>
        <w:r w:rsidR="00483D1B" w:rsidDel="0099449B">
          <w:delText xml:space="preserve">tates </w:delText>
        </w:r>
        <w:r w:rsidR="009B28EA" w:rsidDel="0099449B">
          <w:delText xml:space="preserve">in the modern world </w:delText>
        </w:r>
        <w:r w:rsidR="00483D1B" w:rsidDel="0099449B">
          <w:delText xml:space="preserve">still disagree enough to take steps to alter the distribution of power and benefits, despite </w:delText>
        </w:r>
        <w:r w:rsidR="009B28EA" w:rsidDel="0099449B">
          <w:delText>desiring</w:delText>
        </w:r>
        <w:r w:rsidR="00483D1B" w:rsidDel="0099449B">
          <w:delText xml:space="preserve"> peace and </w:delText>
        </w:r>
        <w:r w:rsidR="009B28EA" w:rsidDel="0099449B">
          <w:delText xml:space="preserve">wishing to limit </w:delText>
        </w:r>
        <w:r w:rsidR="00483D1B" w:rsidDel="0099449B">
          <w:delText xml:space="preserve">the costs of conventional conflict. </w:delText>
        </w:r>
        <w:r w:rsidR="009B28EA" w:rsidDel="0099449B">
          <w:delText>G</w:delText>
        </w:r>
        <w:r w:rsidR="00483D1B" w:rsidDel="0099449B">
          <w:delText xml:space="preserve">ray zone conflict </w:delText>
        </w:r>
        <w:r w:rsidR="009B28EA" w:rsidDel="0099449B">
          <w:delText>may also</w:delText>
        </w:r>
        <w:r w:rsidR="00483D1B" w:rsidDel="0099449B">
          <w:delText xml:space="preserve"> simply </w:delText>
        </w:r>
        <w:r w:rsidR="009B28EA" w:rsidDel="0099449B">
          <w:delText xml:space="preserve">be </w:delText>
        </w:r>
        <w:r w:rsidR="00483D1B" w:rsidDel="0099449B">
          <w:delText>more efficient. The presence of contrasting motiv</w:delText>
        </w:r>
        <w:r w:rsidR="009B28EA" w:rsidDel="0099449B">
          <w:delText>e</w:delText>
        </w:r>
        <w:r w:rsidR="00483D1B" w:rsidDel="0099449B">
          <w:delText xml:space="preserve">s explains why in some cases, increasing the cost of gray zone conflict can </w:delText>
        </w:r>
        <w:r w:rsidR="009B28EA" w:rsidDel="0099449B">
          <w:delText>lead</w:delText>
        </w:r>
        <w:r w:rsidR="00483D1B" w:rsidDel="0099449B">
          <w:delText xml:space="preserve"> an initiator to de-escalate in favor of ordinary competition (gray zone motivated by deterrence), while in other instances it encourages an initiator to escalate (gray zone motivated by efficiency). </w:delText>
        </w:r>
        <w:r w:rsidR="009B28EA" w:rsidDel="0099449B">
          <w:delText>We argue</w:delText>
        </w:r>
        <w:r w:rsidR="00483D1B" w:rsidDel="0099449B">
          <w:delText xml:space="preserve"> </w:delText>
        </w:r>
        <w:r w:rsidR="009B28EA" w:rsidDel="0099449B">
          <w:delText xml:space="preserve">that it </w:delText>
        </w:r>
        <w:r w:rsidR="00483D1B" w:rsidDel="0099449B">
          <w:delText xml:space="preserve">is the deterrence explanation that has become more common in the 21st century. </w:delText>
        </w:r>
      </w:del>
    </w:p>
    <w:p w14:paraId="4DF007A0" w14:textId="77777777" w:rsidR="00657E08" w:rsidRDefault="00483D1B">
      <w:pPr>
        <w:pStyle w:val="Heading1"/>
        <w:ind w:left="0" w:firstLine="0"/>
      </w:pPr>
      <w:bookmarkStart w:id="2083" w:name="_5n3w61b4kam6" w:colFirst="0" w:colLast="0"/>
      <w:bookmarkEnd w:id="2083"/>
      <w:r>
        <w:t>Russian Gray Zone Campaigns</w:t>
      </w:r>
    </w:p>
    <w:p w14:paraId="0C6173DF" w14:textId="4BC96209" w:rsidR="00657E08" w:rsidRDefault="00483D1B">
      <w:pPr>
        <w:spacing w:after="200"/>
        <w:ind w:firstLine="0"/>
      </w:pPr>
      <w:del w:id="2084" w:author="Jon Lindsay" w:date="2019-06-13T09:35:00Z">
        <w:r w:rsidDel="001E21B6">
          <w:delText>In this section w</w:delText>
        </w:r>
      </w:del>
      <w:ins w:id="2085" w:author="Jon Lindsay" w:date="2019-06-13T09:35:00Z">
        <w:r w:rsidR="001E21B6">
          <w:t>W</w:t>
        </w:r>
      </w:ins>
      <w:r>
        <w:t>e</w:t>
      </w:r>
      <w:ins w:id="2086" w:author="Jon Lindsay" w:date="2019-06-13T09:35:00Z">
        <w:r w:rsidR="001E21B6">
          <w:t xml:space="preserve"> now</w:t>
        </w:r>
      </w:ins>
      <w:r>
        <w:t xml:space="preserve"> test the plausibility of our argument about deterrence sensitivity by examining major Russian foreign interventions over the past two decades. </w:t>
      </w:r>
      <w:del w:id="2087" w:author="Jon Lindsay" w:date="2019-06-12T21:22:00Z">
        <w:r w:rsidDel="005A43F8">
          <w:delText>Most</w:delText>
        </w:r>
        <w:r w:rsidR="00B56182" w:rsidDel="005A43F8">
          <w:delText xml:space="preserve"> </w:delText>
        </w:r>
      </w:del>
      <w:ins w:id="2088" w:author="Jon Lindsay" w:date="2019-06-12T21:22:00Z">
        <w:r w:rsidR="005A43F8">
          <w:t xml:space="preserve">Almost all </w:t>
        </w:r>
      </w:ins>
      <w:r w:rsidR="00B56182">
        <w:t xml:space="preserve">cases </w:t>
      </w:r>
      <w:r>
        <w:t>feature cyber campaigns for disruption or influence</w:t>
      </w:r>
      <w:del w:id="2089" w:author="Jon Lindsay" w:date="2019-06-12T21:22:00Z">
        <w:r w:rsidDel="005A43F8">
          <w:delText>, and some also</w:delText>
        </w:r>
      </w:del>
      <w:ins w:id="2090" w:author="Jon Lindsay" w:date="2019-06-12T21:22:00Z">
        <w:r w:rsidR="005A43F8">
          <w:t>. Some further</w:t>
        </w:r>
      </w:ins>
      <w:r>
        <w:t xml:space="preserve"> feature intervention by special operations or conventional forces. Why does Russia bring more </w:t>
      </w:r>
      <w:r w:rsidR="00B56182">
        <w:t xml:space="preserve">of its capabilities </w:t>
      </w:r>
      <w:r>
        <w:t xml:space="preserve">to some fights than others? We focus on Russia because its recent interventions, especially those featuring significant cyber operations, are often referenced as paradigmatic examples of gray zone conflict (Freedman 2014; Marten 2015; Driscoll and </w:t>
      </w:r>
      <w:proofErr w:type="spellStart"/>
      <w:r>
        <w:t>Maliniak</w:t>
      </w:r>
      <w:proofErr w:type="spellEnd"/>
      <w:r>
        <w:t xml:space="preserve"> 2016; </w:t>
      </w:r>
      <w:proofErr w:type="spellStart"/>
      <w:r>
        <w:t>Lanoszka</w:t>
      </w:r>
      <w:proofErr w:type="spellEnd"/>
      <w:r>
        <w:t xml:space="preserve"> 2016; </w:t>
      </w:r>
      <w:proofErr w:type="spellStart"/>
      <w:r>
        <w:t>Chivvis</w:t>
      </w:r>
      <w:proofErr w:type="spellEnd"/>
      <w:r>
        <w:t xml:space="preserve"> 2017). </w:t>
      </w:r>
      <w:del w:id="2091" w:author="Jon Lindsay" w:date="2019-06-12T21:23:00Z">
        <w:r w:rsidDel="005A43F8">
          <w:delText xml:space="preserve">Along the way we introduce the notion of a geographical deterrence gradient, modeled on the military loss-of-strength gradient (Boulding 1962), as an instrumental variable to proxy for various factors that can affect the strength of deterrence. We then </w:delText>
        </w:r>
        <w:r w:rsidR="00B56182" w:rsidDel="005A43F8">
          <w:delText>review</w:delText>
        </w:r>
      </w:del>
      <w:ins w:id="2092" w:author="Jon Lindsay" w:date="2019-06-12T21:23:00Z">
        <w:r w:rsidR="005A43F8">
          <w:t>Specifically we focus on</w:t>
        </w:r>
      </w:ins>
      <w:r>
        <w:t xml:space="preserve"> four major Russian cyber campaigns </w:t>
      </w:r>
      <w:del w:id="2093" w:author="Jon Lindsay" w:date="2019-06-12T21:23:00Z">
        <w:r w:rsidDel="005A43F8">
          <w:delText xml:space="preserve">that have </w:delText>
        </w:r>
      </w:del>
      <w:ins w:id="2094" w:author="Jon Lindsay" w:date="2019-06-12T21:23:00Z">
        <w:r w:rsidR="005A43F8">
          <w:t xml:space="preserve">targeting </w:t>
        </w:r>
      </w:ins>
      <w:del w:id="2095" w:author="Jon Lindsay" w:date="2019-06-12T21:24:00Z">
        <w:r w:rsidDel="005A43F8">
          <w:delText>targete</w:delText>
        </w:r>
        <w:r w:rsidR="00B56182" w:rsidDel="005A43F8">
          <w:delText>d</w:delText>
        </w:r>
        <w:r w:rsidDel="005A43F8">
          <w:delText xml:space="preserve"> </w:delText>
        </w:r>
      </w:del>
      <w:r>
        <w:t xml:space="preserve">states </w:t>
      </w:r>
      <w:ins w:id="2096" w:author="Jon Lindsay" w:date="2019-06-12T21:24:00Z">
        <w:r w:rsidR="005A43F8">
          <w:t>that are located at different locations along the Western deterrence gradient</w:t>
        </w:r>
      </w:ins>
      <w:del w:id="2097" w:author="Jon Lindsay" w:date="2019-06-12T21:24:00Z">
        <w:r w:rsidDel="005A43F8">
          <w:delText>differentially located on this gradient</w:delText>
        </w:r>
      </w:del>
      <w:r>
        <w:t xml:space="preserve">: Estonia (2007), Georgia (2008), Ukraine (2014), and the United States (2016). The diversity of Russian targets provides an opportunity to conduct a natural controlled comparison of Russian choices under different </w:t>
      </w:r>
      <w:ins w:id="2098" w:author="Jon Lindsay" w:date="2019-06-12T21:24:00Z">
        <w:r w:rsidR="005A43F8">
          <w:t xml:space="preserve">deterrent </w:t>
        </w:r>
      </w:ins>
      <w:r>
        <w:t>circumstances</w:t>
      </w:r>
      <w:del w:id="2099" w:author="Jon Lindsay" w:date="2019-06-12T21:24:00Z">
        <w:r w:rsidDel="005A43F8">
          <w:delText xml:space="preserve"> of deterrence</w:delText>
        </w:r>
      </w:del>
      <w:r>
        <w:t>.</w:t>
      </w:r>
    </w:p>
    <w:p w14:paraId="11A6F753" w14:textId="77777777" w:rsidR="00657E08" w:rsidRDefault="00483D1B">
      <w:pPr>
        <w:pStyle w:val="Heading2"/>
        <w:spacing w:after="200"/>
        <w:ind w:firstLine="0"/>
      </w:pPr>
      <w:bookmarkStart w:id="2100" w:name="_nz7gptvniecz" w:colFirst="0" w:colLast="0"/>
      <w:bookmarkEnd w:id="2100"/>
      <w:r>
        <w:t>Cross-National Data</w:t>
      </w:r>
    </w:p>
    <w:p w14:paraId="4D6ADF4D" w14:textId="701017D0" w:rsidR="00657E08" w:rsidRDefault="00483D1B">
      <w:pPr>
        <w:spacing w:after="200"/>
        <w:ind w:firstLine="0"/>
      </w:pPr>
      <w:commentRangeStart w:id="2101"/>
      <w:r>
        <w:t>It</w:t>
      </w:r>
      <w:commentRangeEnd w:id="2101"/>
      <w:r w:rsidR="001E21B6">
        <w:rPr>
          <w:rStyle w:val="CommentReference"/>
        </w:rPr>
        <w:commentReference w:id="2101"/>
      </w:r>
      <w:r>
        <w:t xml:space="preserve"> is perhaps fitting that data on Russian gray zone interventions are themselves ambiguous. Previous studies have compiled </w:t>
      </w:r>
      <w:r w:rsidR="00B25F9C">
        <w:t xml:space="preserve">open source </w:t>
      </w:r>
      <w:r>
        <w:t>data on Russian-attributed cyber conflict over the past three decades. T</w:t>
      </w:r>
      <w:del w:id="2102" w:author="Jon Lindsay" w:date="2019-06-12T21:25:00Z">
        <w:r w:rsidDel="005A43F8">
          <w:delText>he t</w:delText>
        </w:r>
      </w:del>
      <w:proofErr w:type="gramStart"/>
      <w:r>
        <w:t>wo</w:t>
      </w:r>
      <w:proofErr w:type="gramEnd"/>
      <w:r>
        <w:t xml:space="preserve"> cross-national datasets (Dyadic Cyber Incident and Dispute V1.1 (DCID) by </w:t>
      </w:r>
      <w:hyperlink r:id="rId10">
        <w:proofErr w:type="spellStart"/>
        <w:r>
          <w:t>Valeriano</w:t>
        </w:r>
        <w:proofErr w:type="spellEnd"/>
        <w:r>
          <w:t xml:space="preserve"> and Maness (2014</w:t>
        </w:r>
      </w:hyperlink>
      <w:r>
        <w:t xml:space="preserve">)) and Russian Electoral Interventions (REI) by </w:t>
      </w:r>
      <w:hyperlink r:id="rId11">
        <w:r>
          <w:t>Casey and Way (2017</w:t>
        </w:r>
      </w:hyperlink>
      <w:r>
        <w:t xml:space="preserve">)) cover almost entirely distinct </w:t>
      </w:r>
      <w:r w:rsidR="00B15D66">
        <w:t>samples.</w:t>
      </w:r>
      <w:moveToRangeStart w:id="2103" w:author="Jon Lindsay" w:date="2019-06-13T09:43:00Z" w:name="move11311410"/>
      <w:moveTo w:id="2104" w:author="Jon Lindsay" w:date="2019-06-13T09:43:00Z">
        <w:r w:rsidR="009713EE">
          <w:rPr>
            <w:rStyle w:val="FootnoteReference"/>
          </w:rPr>
          <w:footnoteReference w:id="7"/>
        </w:r>
      </w:moveTo>
      <w:moveToRangeEnd w:id="2103"/>
      <w:r w:rsidR="00B15D66">
        <w:t xml:space="preserve"> </w:t>
      </w:r>
      <w:ins w:id="2107" w:author="Jon Lindsay" w:date="2019-06-13T09:43:00Z">
        <w:r w:rsidR="009713EE">
          <w:t xml:space="preserve">Indeed, </w:t>
        </w:r>
        <w:r w:rsidR="009713EE" w:rsidRPr="002B3ACB">
          <w:t xml:space="preserve">the only country-year that appears in both datasets is Ukraine 2014. </w:t>
        </w:r>
      </w:ins>
      <w:moveToRangeStart w:id="2108" w:author="Jon Lindsay" w:date="2019-06-13T09:45:00Z" w:name="move11311552"/>
      <w:moveTo w:id="2109" w:author="Jon Lindsay" w:date="2019-06-13T09:45:00Z">
        <w:r w:rsidR="0034757E">
          <w:t xml:space="preserve">The DCID data identifies the United States, United Kingdom, Poland and Ukraine as targets of the most severe Russian cyber operations. In the cases documented by REI, the most severe Russian attacks occurred against France, Austria, and Ukraine. </w:t>
        </w:r>
      </w:moveTo>
      <w:moveToRangeEnd w:id="2108"/>
      <w:ins w:id="2110" w:author="Jon Lindsay" w:date="2019-06-13T09:44:00Z">
        <w:r w:rsidR="0034757E">
          <w:t xml:space="preserve">The different emphases of each dataset </w:t>
        </w:r>
      </w:ins>
      <w:ins w:id="2111" w:author="Jon Lindsay" w:date="2019-06-13T09:45:00Z">
        <w:r w:rsidR="0034757E">
          <w:t>result in</w:t>
        </w:r>
      </w:ins>
      <w:del w:id="2112" w:author="Jon Lindsay" w:date="2019-06-13T09:45:00Z">
        <w:r w:rsidR="00B15D66" w:rsidDel="0034757E">
          <w:delText>T</w:delText>
        </w:r>
        <w:r w:rsidDel="0034757E">
          <w:delText xml:space="preserve">he severity of Russian cyber operations </w:delText>
        </w:r>
        <w:r w:rsidR="00B15D66" w:rsidDel="0034757E">
          <w:delText xml:space="preserve">also </w:delText>
        </w:r>
        <w:r w:rsidR="00141554" w:rsidDel="0034757E">
          <w:delText>reveals</w:delText>
        </w:r>
      </w:del>
      <w:r>
        <w:t xml:space="preserve"> </w:t>
      </w:r>
      <w:r w:rsidR="00141554">
        <w:t>major</w:t>
      </w:r>
      <w:r>
        <w:t xml:space="preserve"> coding heterogeneity.</w:t>
      </w:r>
      <w:moveFromRangeStart w:id="2113" w:author="Jon Lindsay" w:date="2019-06-13T09:43:00Z" w:name="move11311410"/>
      <w:moveFrom w:id="2114" w:author="Jon Lindsay" w:date="2019-06-13T09:43:00Z">
        <w:r w:rsidR="00141554" w:rsidDel="009713EE">
          <w:rPr>
            <w:rStyle w:val="FootnoteReference"/>
          </w:rPr>
          <w:footnoteReference w:id="8"/>
        </w:r>
      </w:moveFrom>
      <w:moveFromRangeEnd w:id="2113"/>
    </w:p>
    <w:p w14:paraId="18057700" w14:textId="66B5A884" w:rsidR="00657E08" w:rsidDel="0034757E" w:rsidRDefault="00483D1B">
      <w:pPr>
        <w:spacing w:after="200"/>
        <w:ind w:firstLine="0"/>
        <w:rPr>
          <w:del w:id="2120" w:author="Jon Lindsay" w:date="2019-06-13T09:45:00Z"/>
        </w:rPr>
      </w:pPr>
      <w:del w:id="2121" w:author="Jon Lindsay" w:date="2019-06-13T09:45:00Z">
        <w:r w:rsidDel="0034757E">
          <w:delText xml:space="preserve">Figure 1 </w:delText>
        </w:r>
      </w:del>
      <w:del w:id="2122" w:author="Jon Lindsay" w:date="2019-06-12T21:25:00Z">
        <w:r w:rsidDel="002B3ACB">
          <w:delText xml:space="preserve">shows </w:delText>
        </w:r>
      </w:del>
      <w:del w:id="2123" w:author="Jon Lindsay" w:date="2019-06-13T09:45:00Z">
        <w:r w:rsidDel="0034757E">
          <w:delText>the severity of Russian cyber operations coded by the two cross-national datasets. Each paints a distinct picture of the primary targets of the most severe Russian attacks.</w:delText>
        </w:r>
      </w:del>
      <w:del w:id="2124" w:author="Jon Lindsay" w:date="2019-06-12T21:28:00Z">
        <w:r w:rsidDel="002B3ACB">
          <w:rPr>
            <w:vertAlign w:val="superscript"/>
          </w:rPr>
          <w:footnoteReference w:id="9"/>
        </w:r>
      </w:del>
      <w:del w:id="2127" w:author="Jon Lindsay" w:date="2019-06-13T09:45:00Z">
        <w:r w:rsidDel="0034757E">
          <w:delText xml:space="preserve"> </w:delText>
        </w:r>
      </w:del>
      <w:moveFromRangeStart w:id="2128" w:author="Jon Lindsay" w:date="2019-06-13T09:45:00Z" w:name="move11311552"/>
      <w:moveFrom w:id="2129" w:author="Jon Lindsay" w:date="2019-06-13T09:45:00Z">
        <w:del w:id="2130" w:author="Jon Lindsay" w:date="2019-06-13T09:45:00Z">
          <w:r w:rsidDel="0034757E">
            <w:delText>The DCID data identifies the U</w:delText>
          </w:r>
          <w:r w:rsidR="00141554" w:rsidDel="0034757E">
            <w:delText xml:space="preserve">nited </w:delText>
          </w:r>
          <w:r w:rsidDel="0034757E">
            <w:delText>S</w:delText>
          </w:r>
          <w:r w:rsidR="00141554" w:rsidDel="0034757E">
            <w:delText>tates</w:delText>
          </w:r>
          <w:r w:rsidDel="0034757E">
            <w:delText>, U</w:delText>
          </w:r>
          <w:r w:rsidR="00141554" w:rsidDel="0034757E">
            <w:delText xml:space="preserve">nited </w:delText>
          </w:r>
          <w:r w:rsidDel="0034757E">
            <w:delText>K</w:delText>
          </w:r>
          <w:r w:rsidR="00141554" w:rsidDel="0034757E">
            <w:delText>ingdom</w:delText>
          </w:r>
          <w:r w:rsidDel="0034757E">
            <w:delText xml:space="preserve">, Poland and Ukraine as targets of the most severe Russian cyber operations. In the cases documented by REI, the most severe Russian attacks occurred against France, Austria, and Ukraine. </w:delText>
          </w:r>
        </w:del>
      </w:moveFrom>
      <w:moveFromRangeEnd w:id="2128"/>
      <w:del w:id="2131" w:author="Jon Lindsay" w:date="2019-06-13T09:45:00Z">
        <w:r w:rsidDel="0034757E">
          <w:delText xml:space="preserve">Part of this discrepancy </w:delText>
        </w:r>
        <w:r w:rsidR="00141554" w:rsidDel="0034757E">
          <w:delText xml:space="preserve">is due to the respective </w:delText>
        </w:r>
      </w:del>
      <w:del w:id="2132" w:author="Jon Lindsay" w:date="2019-06-12T21:25:00Z">
        <w:r w:rsidR="00141554" w:rsidDel="002B3ACB">
          <w:delText xml:space="preserve">foci </w:delText>
        </w:r>
      </w:del>
      <w:del w:id="2133" w:author="Jon Lindsay" w:date="2019-06-13T09:45:00Z">
        <w:r w:rsidR="00141554" w:rsidDel="0034757E">
          <w:delText>of each dataset;</w:delText>
        </w:r>
        <w:r w:rsidDel="0034757E">
          <w:delText xml:space="preserve"> DCID s</w:delText>
        </w:r>
        <w:r w:rsidR="00141554" w:rsidDel="0034757E">
          <w:delText>eeks</w:delText>
        </w:r>
        <w:r w:rsidDel="0034757E">
          <w:delText xml:space="preserve"> out cases of cyber incidents and disputes while REI </w:delText>
        </w:r>
        <w:r w:rsidR="00141554" w:rsidDel="0034757E">
          <w:delText>focuses</w:delText>
        </w:r>
        <w:r w:rsidDel="0034757E">
          <w:delText xml:space="preserve"> </w:delText>
        </w:r>
        <w:r w:rsidR="00141554" w:rsidDel="0034757E">
          <w:delText xml:space="preserve">on </w:delText>
        </w:r>
        <w:r w:rsidDel="0034757E">
          <w:delText xml:space="preserve">Russian electoral interference. While a majority of the REI cases include some form of Russian cyber activity, there are a few cases where only material support was provided (eg. Moldova 2014 and Belarus 1994). This discrepancy exemplifies not only the challenges of relying on open source reporting for identifying </w:delText>
        </w:r>
        <w:r w:rsidR="00141554" w:rsidDel="0034757E">
          <w:delText xml:space="preserve">cyber </w:delText>
        </w:r>
        <w:r w:rsidDel="0034757E">
          <w:delText>influence or disruption campaigns</w:delText>
        </w:r>
        <w:r w:rsidR="00141554" w:rsidDel="0034757E">
          <w:delText xml:space="preserve">, </w:delText>
        </w:r>
        <w:r w:rsidDel="0034757E">
          <w:delText>but also</w:delText>
        </w:r>
      </w:del>
      <w:del w:id="2134" w:author="Jon Lindsay" w:date="2019-06-12T21:26:00Z">
        <w:r w:rsidDel="002B3ACB">
          <w:delText xml:space="preserve"> differences in defining</w:delText>
        </w:r>
      </w:del>
      <w:del w:id="2135" w:author="Jon Lindsay" w:date="2019-06-13T09:45:00Z">
        <w:r w:rsidDel="0034757E">
          <w:delText xml:space="preserve"> what counts as </w:delText>
        </w:r>
        <w:r w:rsidR="00141554" w:rsidDel="0034757E">
          <w:delText>an attack</w:delText>
        </w:r>
        <w:r w:rsidDel="0034757E">
          <w:delText>.</w:delText>
        </w:r>
      </w:del>
    </w:p>
    <w:p w14:paraId="24B2EF4D" w14:textId="2C0D6E69" w:rsidR="00657E08" w:rsidDel="0034757E" w:rsidRDefault="00483D1B">
      <w:pPr>
        <w:spacing w:after="200"/>
        <w:ind w:firstLine="0"/>
        <w:jc w:val="center"/>
        <w:rPr>
          <w:del w:id="2136" w:author="Jon Lindsay" w:date="2019-06-13T09:45:00Z"/>
        </w:rPr>
      </w:pPr>
      <w:del w:id="2137" w:author="Jon Lindsay" w:date="2019-06-13T09:45:00Z">
        <w:r w:rsidDel="0034757E">
          <w:rPr>
            <w:b/>
          </w:rPr>
          <w:delText>Figure 1</w:delText>
        </w:r>
        <w:r w:rsidDel="0034757E">
          <w:delText>: Prior Analysis of Russian Cyber Attack</w:delText>
        </w:r>
      </w:del>
      <w:ins w:id="2138" w:author="Andres Gannon" w:date="2019-04-04T11:32:00Z">
        <w:del w:id="2139" w:author="Jon Lindsay" w:date="2019-06-13T09:45:00Z">
          <w:r w:rsidR="008F67D3" w:rsidDel="0034757E">
            <w:delText>Cyber-attack</w:delText>
          </w:r>
        </w:del>
      </w:ins>
      <w:del w:id="2140" w:author="Jon Lindsay" w:date="2019-06-13T09:45:00Z">
        <w:r w:rsidDel="0034757E">
          <w:delText>s</w:delText>
        </w:r>
      </w:del>
    </w:p>
    <w:p w14:paraId="7F932E91" w14:textId="4600EDE2" w:rsidR="00657E08" w:rsidDel="0034757E" w:rsidRDefault="00483D1B">
      <w:pPr>
        <w:spacing w:after="200"/>
        <w:ind w:firstLine="0"/>
        <w:jc w:val="center"/>
        <w:rPr>
          <w:del w:id="2141" w:author="Jon Lindsay" w:date="2019-06-13T09:45:00Z"/>
        </w:rPr>
      </w:pPr>
      <w:del w:id="2142" w:author="Jon Lindsay" w:date="2019-06-13T09:45:00Z">
        <w:r w:rsidDel="0034757E">
          <w:rPr>
            <w:noProof/>
            <w:lang w:val="en-CA" w:eastAsia="en-CA"/>
          </w:rPr>
          <w:drawing>
            <wp:inline distT="114300" distB="114300" distL="114300" distR="114300" wp14:anchorId="0C65E208" wp14:editId="3B9CF30C">
              <wp:extent cx="5257800" cy="672465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b="11639"/>
                      <a:stretch>
                        <a:fillRect/>
                      </a:stretch>
                    </pic:blipFill>
                    <pic:spPr>
                      <a:xfrm>
                        <a:off x="0" y="0"/>
                        <a:ext cx="5257800" cy="6724650"/>
                      </a:xfrm>
                      <a:prstGeom prst="rect">
                        <a:avLst/>
                      </a:prstGeom>
                      <a:ln/>
                    </pic:spPr>
                  </pic:pic>
                </a:graphicData>
              </a:graphic>
            </wp:inline>
          </w:drawing>
        </w:r>
      </w:del>
    </w:p>
    <w:p w14:paraId="374E811C" w14:textId="627AEDE9" w:rsidR="00F16F51" w:rsidDel="0034757E" w:rsidRDefault="00F16F51">
      <w:pPr>
        <w:spacing w:after="200"/>
        <w:ind w:firstLine="0"/>
        <w:rPr>
          <w:ins w:id="2143" w:author="Andres Gannon" w:date="2019-04-04T11:26:00Z"/>
          <w:del w:id="2144" w:author="Jon Lindsay" w:date="2019-06-13T09:45:00Z"/>
        </w:rPr>
      </w:pPr>
    </w:p>
    <w:p w14:paraId="5CE3A879" w14:textId="1D61CF49" w:rsidR="002B3ACB" w:rsidRDefault="001E21B6" w:rsidP="00FB0630">
      <w:pPr>
        <w:spacing w:after="200"/>
        <w:ind w:firstLine="0"/>
        <w:rPr>
          <w:ins w:id="2145" w:author="Jon Lindsay" w:date="2019-06-12T21:32:00Z"/>
        </w:rPr>
      </w:pPr>
      <w:ins w:id="2146" w:author="Jon Lindsay" w:date="2019-06-13T09:35:00Z">
        <w:r>
          <w:t>We present an expanded and consolidated dataset of</w:t>
        </w:r>
      </w:ins>
      <w:ins w:id="2147" w:author="Jon Lindsay" w:date="2019-06-12T22:00:00Z">
        <w:r w:rsidR="001F771E">
          <w:t xml:space="preserve"> 82 cases of Russian intervention from 1994-2018 (using country-year as the unit of analysis).</w:t>
        </w:r>
      </w:ins>
      <w:ins w:id="2148" w:author="Jon Lindsay" w:date="2019-06-13T09:52:00Z">
        <w:r w:rsidR="0034757E">
          <w:rPr>
            <w:rStyle w:val="FootnoteReference"/>
          </w:rPr>
          <w:footnoteReference w:id="10"/>
        </w:r>
      </w:ins>
      <w:ins w:id="2151" w:author="Jon Lindsay" w:date="2019-06-12T22:00:00Z">
        <w:r w:rsidR="001F771E">
          <w:t xml:space="preserve"> </w:t>
        </w:r>
      </w:ins>
      <w:del w:id="2152" w:author="Jon Lindsay" w:date="2019-06-12T21:59:00Z">
        <w:r w:rsidR="00483D1B" w:rsidDel="001F771E">
          <w:delText xml:space="preserve">These two </w:delText>
        </w:r>
      </w:del>
      <w:ins w:id="2153" w:author="Jon Lindsay" w:date="2019-06-12T21:59:00Z">
        <w:r w:rsidR="001F771E">
          <w:t xml:space="preserve">DCID and REI </w:t>
        </w:r>
      </w:ins>
      <w:del w:id="2154" w:author="Jon Lindsay" w:date="2019-06-13T09:46:00Z">
        <w:r w:rsidR="00483D1B" w:rsidDel="0034757E">
          <w:delText xml:space="preserve">datasets </w:delText>
        </w:r>
      </w:del>
      <w:del w:id="2155" w:author="Jon Lindsay" w:date="2019-06-12T21:32:00Z">
        <w:r w:rsidR="00483D1B" w:rsidDel="002B3ACB">
          <w:delText xml:space="preserve">give </w:delText>
        </w:r>
      </w:del>
      <w:ins w:id="2156" w:author="Jon Lindsay" w:date="2019-06-12T21:32:00Z">
        <w:r w:rsidR="002B3ACB">
          <w:t xml:space="preserve">together describe </w:t>
        </w:r>
      </w:ins>
      <w:r w:rsidR="00483D1B">
        <w:t>71 unique cases of Russian aggression</w:t>
      </w:r>
      <w:del w:id="2157" w:author="Jon Lindsay" w:date="2019-06-12T22:00:00Z">
        <w:r w:rsidR="00483D1B" w:rsidDel="001F771E">
          <w:delText xml:space="preserve"> </w:delText>
        </w:r>
      </w:del>
      <w:ins w:id="2158" w:author="Jon Lindsay" w:date="2019-06-12T21:37:00Z">
        <w:r w:rsidR="00CC0083">
          <w:t xml:space="preserve"> </w:t>
        </w:r>
      </w:ins>
      <w:r w:rsidR="00483D1B">
        <w:t xml:space="preserve">that </w:t>
      </w:r>
      <w:ins w:id="2159" w:author="Jon Lindsay" w:date="2019-06-12T21:37:00Z">
        <w:r w:rsidR="00CC0083">
          <w:t xml:space="preserve">have </w:t>
        </w:r>
      </w:ins>
      <w:r w:rsidR="00483D1B">
        <w:t xml:space="preserve">either included some degree of cyber intervention or were cases of electoral interference. </w:t>
      </w:r>
      <w:del w:id="2160" w:author="Jon Lindsay" w:date="2019-06-12T21:32:00Z">
        <w:r w:rsidR="00483D1B" w:rsidDel="002B3ACB">
          <w:delText>Using the combination of these two datasets as a starting point, we add</w:delText>
        </w:r>
      </w:del>
      <w:ins w:id="2161" w:author="Jon Lindsay" w:date="2019-06-12T21:32:00Z">
        <w:r w:rsidR="002B3ACB">
          <w:t>We have identified</w:t>
        </w:r>
      </w:ins>
      <w:r w:rsidR="00483D1B">
        <w:t xml:space="preserve"> 10 </w:t>
      </w:r>
      <w:del w:id="2162" w:author="Jon Lindsay" w:date="2019-06-12T21:33:00Z">
        <w:r w:rsidR="00483D1B" w:rsidDel="002B3ACB">
          <w:delText xml:space="preserve">new </w:delText>
        </w:r>
      </w:del>
      <w:ins w:id="2163" w:author="Jon Lindsay" w:date="2019-06-12T21:33:00Z">
        <w:r w:rsidR="002B3ACB">
          <w:t xml:space="preserve">additional </w:t>
        </w:r>
      </w:ins>
      <w:r w:rsidR="00483D1B">
        <w:t xml:space="preserve">instances of Russian </w:t>
      </w:r>
      <w:del w:id="2164" w:author="Andres Gannon" w:date="2019-04-04T11:11:00Z">
        <w:r w:rsidR="00483D1B" w:rsidDel="00AB1F4B">
          <w:delText>cyber attack</w:delText>
        </w:r>
      </w:del>
      <w:ins w:id="2165" w:author="Andres Gannon" w:date="2019-04-04T11:32:00Z">
        <w:del w:id="2166" w:author="Jon Lindsay" w:date="2019-06-12T21:33:00Z">
          <w:r w:rsidR="008F67D3" w:rsidDel="002B3ACB">
            <w:delText>cyber-attack</w:delText>
          </w:r>
        </w:del>
      </w:ins>
      <w:del w:id="2167" w:author="Andres Gannon" w:date="2019-04-04T11:11:00Z">
        <w:r w:rsidR="00483D1B" w:rsidDel="00AB1F4B">
          <w:delText>s</w:delText>
        </w:r>
      </w:del>
      <w:ins w:id="2168" w:author="Andres Gannon" w:date="2019-04-04T11:11:00Z">
        <w:r w:rsidR="00AB1F4B">
          <w:t>cyber-attacks</w:t>
        </w:r>
      </w:ins>
      <w:r w:rsidR="00483D1B">
        <w:t xml:space="preserve"> from 1994-2018 and also include 3 cases of non-cyber Russian aggression during this time period from the International Crisis Behavior</w:t>
      </w:r>
      <w:ins w:id="2169" w:author="Jon Lindsay" w:date="2019-06-13T09:53:00Z">
        <w:r w:rsidR="0034757E">
          <w:t xml:space="preserve"> (ICB)</w:t>
        </w:r>
      </w:ins>
      <w:r w:rsidR="00483D1B">
        <w:t xml:space="preserve"> dataset </w:t>
      </w:r>
      <w:hyperlink r:id="rId13">
        <w:r w:rsidR="00483D1B">
          <w:t>(Singer, Bremer, and Stuckey 1972)</w:t>
        </w:r>
      </w:hyperlink>
      <w:r w:rsidR="00483D1B">
        <w:t>.</w:t>
      </w:r>
      <w:del w:id="2170" w:author="Jon Lindsay" w:date="2019-06-13T09:47:00Z">
        <w:r w:rsidR="00483D1B" w:rsidDel="0034757E">
          <w:rPr>
            <w:vertAlign w:val="superscript"/>
          </w:rPr>
          <w:footnoteReference w:id="11"/>
        </w:r>
      </w:del>
      <w:r w:rsidR="00483D1B">
        <w:t xml:space="preserve"> </w:t>
      </w:r>
      <w:del w:id="2173" w:author="Jon Lindsay" w:date="2019-06-12T21:33:00Z">
        <w:r w:rsidR="00483D1B" w:rsidDel="002B3ACB">
          <w:delText xml:space="preserve">This </w:delText>
        </w:r>
      </w:del>
      <w:ins w:id="2174" w:author="Jon Lindsay" w:date="2019-06-12T21:33:00Z">
        <w:r w:rsidR="002B3ACB">
          <w:t xml:space="preserve">Including </w:t>
        </w:r>
      </w:ins>
      <w:ins w:id="2175" w:author="Jon Lindsay" w:date="2019-06-13T09:53:00Z">
        <w:r w:rsidR="0034757E">
          <w:t>ICB data</w:t>
        </w:r>
      </w:ins>
      <w:ins w:id="2176" w:author="Jon Lindsay" w:date="2019-06-12T21:33:00Z">
        <w:r w:rsidR="002B3ACB">
          <w:t xml:space="preserve"> </w:t>
        </w:r>
      </w:ins>
      <w:r w:rsidR="00483D1B">
        <w:t xml:space="preserve">has the </w:t>
      </w:r>
      <w:r w:rsidR="00E70DAC">
        <w:t xml:space="preserve">further </w:t>
      </w:r>
      <w:r w:rsidR="00483D1B">
        <w:t xml:space="preserve">advantage of not </w:t>
      </w:r>
      <w:r w:rsidR="00E70DAC">
        <w:t>focusing exclusively on</w:t>
      </w:r>
      <w:r w:rsidR="00483D1B">
        <w:t xml:space="preserve"> Russian cyber</w:t>
      </w:r>
      <w:ins w:id="2177" w:author="Andres Gannon" w:date="2019-04-04T11:11:00Z">
        <w:r w:rsidR="00AB1F4B">
          <w:t>-</w:t>
        </w:r>
      </w:ins>
      <w:del w:id="2178" w:author="Andres Gannon" w:date="2019-04-04T11:11:00Z">
        <w:r w:rsidR="00483D1B" w:rsidDel="00AB1F4B">
          <w:delText xml:space="preserve"> </w:delText>
        </w:r>
      </w:del>
      <w:r w:rsidR="00483D1B">
        <w:t>attacks but</w:t>
      </w:r>
      <w:r w:rsidR="00E70DAC">
        <w:t xml:space="preserve"> also </w:t>
      </w:r>
      <w:r w:rsidR="00483D1B">
        <w:t xml:space="preserve">including all Russian conflict short of war. </w:t>
      </w:r>
      <w:del w:id="2179" w:author="Jon Lindsay" w:date="2019-06-12T21:29:00Z">
        <w:r w:rsidR="00483D1B" w:rsidDel="002B3ACB">
          <w:delText>The</w:delText>
        </w:r>
      </w:del>
      <w:del w:id="2180" w:author="Jon Lindsay" w:date="2019-06-12T21:36:00Z">
        <w:r w:rsidR="00483D1B" w:rsidDel="00CC0083">
          <w:delText xml:space="preserve"> unit of </w:delText>
        </w:r>
        <w:r w:rsidR="00E70DAC" w:rsidDel="00CC0083">
          <w:delText>analysis</w:delText>
        </w:r>
        <w:r w:rsidR="00483D1B" w:rsidDel="00CC0083">
          <w:delText xml:space="preserve"> is </w:delText>
        </w:r>
        <w:r w:rsidR="00E70DAC" w:rsidDel="00CC0083">
          <w:delText xml:space="preserve">the </w:delText>
        </w:r>
        <w:r w:rsidR="00483D1B" w:rsidDel="00CC0083">
          <w:delText>country-year</w:delText>
        </w:r>
        <w:r w:rsidR="00E70DAC" w:rsidDel="00CC0083">
          <w:delText>,</w:delText>
        </w:r>
        <w:r w:rsidR="00483D1B" w:rsidDel="00CC0083">
          <w:delText xml:space="preserve"> with</w:delText>
        </w:r>
      </w:del>
      <w:del w:id="2181" w:author="Jon Lindsay" w:date="2019-06-12T22:00:00Z">
        <w:r w:rsidR="00046CFF" w:rsidDel="001F771E">
          <w:delText xml:space="preserve"> </w:delText>
        </w:r>
        <w:r w:rsidR="00483D1B" w:rsidDel="001F771E">
          <w:delText xml:space="preserve">82 cases of Russian intervention from 1994-2018. </w:delText>
        </w:r>
      </w:del>
      <w:del w:id="2182" w:author="Jon Lindsay" w:date="2019-06-12T21:29:00Z">
        <w:r w:rsidR="00483D1B" w:rsidDel="002B3ACB">
          <w:delText>Second, we</w:delText>
        </w:r>
      </w:del>
      <w:del w:id="2183" w:author="Jon Lindsay" w:date="2019-06-12T21:30:00Z">
        <w:r w:rsidR="00483D1B" w:rsidDel="002B3ACB">
          <w:delText xml:space="preserve"> code</w:delText>
        </w:r>
      </w:del>
      <w:del w:id="2184" w:author="Jon Lindsay" w:date="2019-06-13T09:47:00Z">
        <w:r w:rsidR="00483D1B" w:rsidDel="0034757E">
          <w:delText xml:space="preserve"> new variables </w:delText>
        </w:r>
      </w:del>
      <w:del w:id="2185" w:author="Jon Lindsay" w:date="2019-06-12T21:30:00Z">
        <w:r w:rsidR="00483D1B" w:rsidDel="002B3ACB">
          <w:delText>concerning variation in</w:delText>
        </w:r>
      </w:del>
      <w:del w:id="2186" w:author="Jon Lindsay" w:date="2019-06-13T09:47:00Z">
        <w:r w:rsidR="00483D1B" w:rsidDel="0034757E">
          <w:delText xml:space="preserve"> how Russia conducted its attack. </w:delText>
        </w:r>
      </w:del>
      <w:ins w:id="2187" w:author="Jon Lindsay" w:date="2019-06-12T21:57:00Z">
        <w:r w:rsidR="001F771E">
          <w:t xml:space="preserve">To resolve the heterogeneity across datasets, we compiled an entirely new coding of the intensity of Russian attacks. </w:t>
        </w:r>
      </w:ins>
      <w:moveToRangeStart w:id="2188" w:author="Jon Lindsay" w:date="2019-06-12T21:32:00Z" w:name="move11267544"/>
      <w:moveTo w:id="2189" w:author="Jon Lindsay" w:date="2019-06-12T21:32:00Z">
        <w:r w:rsidR="002B3ACB">
          <w:t>For each incident, we code whether Russia used conventional ground forces, conventional air or sea forces, paramilitary or covert forces, cyber disruption</w:t>
        </w:r>
      </w:moveTo>
      <w:ins w:id="2190" w:author="Jon Lindsay" w:date="2019-06-13T09:49:00Z">
        <w:r w:rsidR="0034757E">
          <w:t xml:space="preserve"> (service denial or industrial control system attacks)</w:t>
        </w:r>
      </w:ins>
      <w:moveTo w:id="2191" w:author="Jon Lindsay" w:date="2019-06-12T21:32:00Z">
        <w:r w:rsidR="002B3ACB">
          <w:t xml:space="preserve">, and information </w:t>
        </w:r>
        <w:r w:rsidR="002B3ACB">
          <w:lastRenderedPageBreak/>
          <w:t>operations</w:t>
        </w:r>
      </w:moveTo>
      <w:ins w:id="2192" w:author="Jon Lindsay" w:date="2019-06-13T09:49:00Z">
        <w:r w:rsidR="0034757E">
          <w:t xml:space="preserve"> (social media and disinformation)</w:t>
        </w:r>
      </w:ins>
      <w:moveTo w:id="2193" w:author="Jon Lindsay" w:date="2019-06-12T21:32:00Z">
        <w:r w:rsidR="002B3ACB">
          <w:t xml:space="preserve">. By distinguishing between these five types of aggression, we obtain a clearer picture of the intensity of each case of Russian intervention. </w:t>
        </w:r>
      </w:moveTo>
    </w:p>
    <w:p w14:paraId="4C6E6976" w14:textId="55708540" w:rsidR="00657E08" w:rsidDel="002B3ACB" w:rsidRDefault="002B3ACB">
      <w:pPr>
        <w:spacing w:after="200"/>
        <w:ind w:firstLine="0"/>
        <w:rPr>
          <w:del w:id="2194" w:author="Jon Lindsay" w:date="2019-06-12T21:32:00Z"/>
        </w:rPr>
      </w:pPr>
      <w:moveTo w:id="2195" w:author="Jon Lindsay" w:date="2019-06-12T21:32:00Z">
        <w:del w:id="2196" w:author="Jon Lindsay" w:date="2019-06-13T09:50:00Z">
          <w:r w:rsidDel="0034757E">
            <w:delText>The vast majority of cases include at least some type of cyber operations.</w:delText>
          </w:r>
        </w:del>
      </w:moveTo>
      <w:moveToRangeEnd w:id="2188"/>
      <w:del w:id="2197" w:author="Jon Lindsay" w:date="2019-06-13T09:50:00Z">
        <w:r w:rsidR="00483D1B" w:rsidDel="0034757E">
          <w:delText>In some cases, cyber</w:delText>
        </w:r>
      </w:del>
      <w:ins w:id="2198" w:author="Andres Gannon" w:date="2019-04-04T11:11:00Z">
        <w:del w:id="2199" w:author="Jon Lindsay" w:date="2019-06-13T09:50:00Z">
          <w:r w:rsidR="00AB1F4B" w:rsidDel="0034757E">
            <w:delText>-</w:delText>
          </w:r>
        </w:del>
      </w:ins>
      <w:del w:id="2200" w:author="Jon Lindsay" w:date="2019-06-13T09:50:00Z">
        <w:r w:rsidR="00483D1B" w:rsidDel="0034757E">
          <w:delText xml:space="preserve"> attacks were limited to information operations. In other cases, Russian actions included more severe </w:delText>
        </w:r>
        <w:r w:rsidR="00046CFF" w:rsidDel="0034757E">
          <w:delText>actions,</w:delText>
        </w:r>
        <w:r w:rsidR="00483D1B" w:rsidDel="0034757E">
          <w:delText xml:space="preserve"> </w:delText>
        </w:r>
        <w:r w:rsidR="00046CFF" w:rsidDel="0034757E">
          <w:delText xml:space="preserve">such as </w:delText>
        </w:r>
        <w:r w:rsidR="00483D1B" w:rsidDel="0034757E">
          <w:delText>DD</w:delText>
        </w:r>
        <w:r w:rsidR="00046CFF" w:rsidDel="0034757E">
          <w:delText>o</w:delText>
        </w:r>
        <w:r w:rsidR="00483D1B" w:rsidDel="0034757E">
          <w:delText>S attacks and attacks on critical infrastructure, or even uses of force by paramilitary or conventional military units.</w:delText>
        </w:r>
        <w:r w:rsidR="00483D1B" w:rsidDel="0034757E">
          <w:rPr>
            <w:vertAlign w:val="superscript"/>
          </w:rPr>
          <w:footnoteReference w:id="12"/>
        </w:r>
        <w:r w:rsidR="00483D1B" w:rsidDel="0034757E">
          <w:delText xml:space="preserve"> Some </w:delText>
        </w:r>
        <w:r w:rsidR="00046CFF" w:rsidDel="0034757E">
          <w:delText>cyber</w:delText>
        </w:r>
      </w:del>
      <w:ins w:id="2203" w:author="Andres Gannon" w:date="2019-04-04T11:11:00Z">
        <w:del w:id="2204" w:author="Jon Lindsay" w:date="2019-06-13T09:50:00Z">
          <w:r w:rsidR="00AB1F4B" w:rsidDel="0034757E">
            <w:delText>-</w:delText>
          </w:r>
        </w:del>
      </w:ins>
      <w:del w:id="2205" w:author="Jon Lindsay" w:date="2019-06-13T09:50:00Z">
        <w:r w:rsidR="00046CFF" w:rsidDel="0034757E">
          <w:delText xml:space="preserve"> attacks may result in </w:delText>
        </w:r>
        <w:r w:rsidR="00483D1B" w:rsidDel="0034757E">
          <w:delText xml:space="preserve">disruptions </w:delText>
        </w:r>
        <w:r w:rsidR="00046CFF" w:rsidDel="0034757E">
          <w:delText>that are</w:delText>
        </w:r>
        <w:r w:rsidR="00483D1B" w:rsidDel="0034757E">
          <w:delText xml:space="preserve"> temporary </w:delText>
        </w:r>
        <w:r w:rsidR="00046CFF" w:rsidDel="0034757E">
          <w:delText>or</w:delText>
        </w:r>
        <w:r w:rsidR="00483D1B" w:rsidDel="0034757E">
          <w:delText xml:space="preserve"> easy to mitigate (DDoS)</w:delText>
        </w:r>
        <w:r w:rsidR="00046CFF" w:rsidDel="0034757E">
          <w:delText>. O</w:delText>
        </w:r>
        <w:r w:rsidR="00483D1B" w:rsidDel="0034757E">
          <w:delText>ther</w:delText>
        </w:r>
        <w:r w:rsidR="00046CFF" w:rsidDel="0034757E">
          <w:delText>s</w:delText>
        </w:r>
        <w:r w:rsidR="00483D1B" w:rsidDel="0034757E">
          <w:delText xml:space="preserve"> may be more permanent and physically destructive (industrial control system sabotage). Cyber exploitation (espionage) falls somewhat in between </w:delText>
        </w:r>
        <w:r w:rsidR="00046CFF" w:rsidDel="0034757E">
          <w:delText xml:space="preserve">the two levels of cyber aggression </w:delText>
        </w:r>
        <w:r w:rsidR="00483D1B" w:rsidDel="0034757E">
          <w:delText xml:space="preserve">as attackers may use software hacking techniques but try </w:delText>
        </w:r>
        <w:r w:rsidR="00046CFF" w:rsidDel="0034757E">
          <w:delText xml:space="preserve">to avoid detection by not disrupting </w:delText>
        </w:r>
        <w:r w:rsidR="00483D1B" w:rsidDel="0034757E">
          <w:delText xml:space="preserve"> normal </w:delText>
        </w:r>
        <w:r w:rsidR="00046CFF" w:rsidDel="0034757E">
          <w:delText xml:space="preserve">user </w:delText>
        </w:r>
        <w:r w:rsidR="00483D1B" w:rsidDel="0034757E">
          <w:delText>operations.</w:delText>
        </w:r>
      </w:del>
    </w:p>
    <w:p w14:paraId="42D0A637" w14:textId="5C59E0E6" w:rsidR="00657E08" w:rsidDel="0034757E" w:rsidRDefault="00483D1B">
      <w:pPr>
        <w:spacing w:after="200"/>
        <w:ind w:firstLine="0"/>
        <w:rPr>
          <w:del w:id="2206" w:author="Jon Lindsay" w:date="2019-06-13T09:50:00Z"/>
        </w:rPr>
      </w:pPr>
      <w:moveFromRangeStart w:id="2207" w:author="Jon Lindsay" w:date="2019-06-12T21:32:00Z" w:name="move11267544"/>
      <w:moveFrom w:id="2208" w:author="Jon Lindsay" w:date="2019-06-12T21:32:00Z">
        <w:del w:id="2209" w:author="Jon Lindsay" w:date="2019-06-13T09:50:00Z">
          <w:r w:rsidDel="0034757E">
            <w:delText xml:space="preserve">For each incident, we code whether Russia used conventional ground forces, conventional air or sea forces, paramilitary or covert forces, cyber disruption, and information operations. By </w:delText>
          </w:r>
          <w:r w:rsidR="00D3328A" w:rsidDel="0034757E">
            <w:delText xml:space="preserve">distinguishing between </w:delText>
          </w:r>
          <w:r w:rsidDel="0034757E">
            <w:delText xml:space="preserve">these five </w:delText>
          </w:r>
          <w:r w:rsidR="00D3328A" w:rsidDel="0034757E">
            <w:delText>types of aggression</w:delText>
          </w:r>
          <w:r w:rsidDel="0034757E">
            <w:delText xml:space="preserve">, we </w:delText>
          </w:r>
          <w:r w:rsidR="00D3328A" w:rsidDel="0034757E">
            <w:delText>obtain</w:delText>
          </w:r>
          <w:r w:rsidDel="0034757E">
            <w:delText xml:space="preserve"> a clearer picture of the intensity of </w:delText>
          </w:r>
          <w:r w:rsidR="00D3328A" w:rsidDel="0034757E">
            <w:delText>each case</w:delText>
          </w:r>
          <w:r w:rsidDel="0034757E">
            <w:delText xml:space="preserve"> of Russian intervention. The vast majority of </w:delText>
          </w:r>
          <w:r w:rsidR="00D3328A" w:rsidDel="0034757E">
            <w:delText xml:space="preserve">cases </w:delText>
          </w:r>
          <w:r w:rsidDel="0034757E">
            <w:delText xml:space="preserve">include at least some </w:delText>
          </w:r>
          <w:r w:rsidR="00D3328A" w:rsidDel="0034757E">
            <w:delText xml:space="preserve">type of </w:delText>
          </w:r>
          <w:r w:rsidDel="0034757E">
            <w:delText xml:space="preserve">cyber operations. </w:delText>
          </w:r>
        </w:del>
      </w:moveFrom>
      <w:moveFromRangeEnd w:id="2207"/>
      <w:del w:id="2210" w:author="Jon Lindsay" w:date="2019-06-13T09:50:00Z">
        <w:r w:rsidDel="0034757E">
          <w:delText xml:space="preserve">In a few cases, </w:delText>
        </w:r>
        <w:r w:rsidR="00D3328A" w:rsidDel="0034757E">
          <w:delText>data</w:delText>
        </w:r>
        <w:r w:rsidDel="0034757E">
          <w:delText xml:space="preserve"> limitations preclude coding of non-kinetic activity </w:delText>
        </w:r>
        <w:r w:rsidR="00D3328A" w:rsidDel="0034757E">
          <w:delText xml:space="preserve">by Russia or </w:delText>
        </w:r>
        <w:r w:rsidDel="0034757E">
          <w:delText>other</w:delText>
        </w:r>
        <w:r w:rsidR="00D3328A" w:rsidDel="0034757E">
          <w:delText xml:space="preserve"> actor</w:delText>
        </w:r>
        <w:r w:rsidDel="0034757E">
          <w:delText>s. In Moldova 2005, for example, Russia provided material support for the Communist Party but there is no credible evidence of cyber activities.</w:delText>
        </w:r>
      </w:del>
    </w:p>
    <w:p w14:paraId="5985575B" w14:textId="61FEC35A" w:rsidR="00657E08" w:rsidRDefault="00483D1B">
      <w:pPr>
        <w:spacing w:after="200"/>
        <w:ind w:firstLine="0"/>
      </w:pPr>
      <w:r>
        <w:t xml:space="preserve">Figure 2 </w:t>
      </w:r>
      <w:del w:id="2211" w:author="Jon Lindsay" w:date="2019-06-12T21:39:00Z">
        <w:r w:rsidDel="00CC0083">
          <w:delText xml:space="preserve">describes </w:delText>
        </w:r>
      </w:del>
      <w:ins w:id="2212" w:author="Jon Lindsay" w:date="2019-06-12T21:39:00Z">
        <w:r w:rsidR="00CC0083">
          <w:t xml:space="preserve">shows </w:t>
        </w:r>
      </w:ins>
      <w:del w:id="2213" w:author="Jon Lindsay" w:date="2019-06-12T21:34:00Z">
        <w:r w:rsidDel="002B3ACB">
          <w:delText xml:space="preserve">our analysis of </w:delText>
        </w:r>
      </w:del>
      <w:ins w:id="2214" w:author="Jon Lindsay" w:date="2019-06-12T21:34:00Z">
        <w:r w:rsidR="002B3ACB">
          <w:t xml:space="preserve">the </w:t>
        </w:r>
      </w:ins>
      <w:ins w:id="2215" w:author="Jon Lindsay" w:date="2019-06-12T21:39:00Z">
        <w:r w:rsidR="00CC0083">
          <w:t>frequency</w:t>
        </w:r>
      </w:ins>
      <w:ins w:id="2216" w:author="Jon Lindsay" w:date="2019-06-12T21:34:00Z">
        <w:r w:rsidR="002B3ACB">
          <w:t xml:space="preserve"> distribution of </w:t>
        </w:r>
      </w:ins>
      <w:r>
        <w:t xml:space="preserve">Russian gray zone operations since 1994. Contrary to descriptions of gray zone conflict as new or the product of new technologies of war, there does not appear to be an increase in low-intensity or non-kinetic Russian activity over time. Chechnya (1999) and Georgia (2008) represent the most intense Russian intervention and 2014 experienced the highest number of interventions </w:t>
      </w:r>
      <w:r w:rsidR="00D3328A">
        <w:t xml:space="preserve">(most of which were associated with </w:t>
      </w:r>
      <w:r>
        <w:t>Ukraine</w:t>
      </w:r>
      <w:r w:rsidR="00D3328A">
        <w:t>)</w:t>
      </w:r>
      <w:r>
        <w:t>.</w:t>
      </w:r>
      <w:del w:id="2217" w:author="Jon Lindsay" w:date="2019-06-12T21:38:00Z">
        <w:r w:rsidDel="00CC0083">
          <w:delText xml:space="preserve"> We posit that the recent concern</w:delText>
        </w:r>
        <w:r w:rsidR="00D3328A" w:rsidDel="00CC0083">
          <w:delText>s</w:delText>
        </w:r>
        <w:r w:rsidDel="00CC0083">
          <w:delText xml:space="preserve"> about </w:delText>
        </w:r>
      </w:del>
      <w:ins w:id="2218" w:author="Jon Lindsay" w:date="2019-06-12T21:38:00Z">
        <w:r w:rsidR="00CC0083">
          <w:t xml:space="preserve"> </w:t>
        </w:r>
      </w:ins>
      <w:r>
        <w:t xml:space="preserve">Russian gray zone operations </w:t>
      </w:r>
      <w:del w:id="2219" w:author="Jon Lindsay" w:date="2019-06-12T21:38:00Z">
        <w:r w:rsidDel="00CC0083">
          <w:delText xml:space="preserve">is driven not by an increase in their </w:delText>
        </w:r>
      </w:del>
      <w:ins w:id="2220" w:author="Jon Lindsay" w:date="2019-06-12T21:38:00Z">
        <w:r w:rsidR="00CC0083">
          <w:t xml:space="preserve">have not increased in </w:t>
        </w:r>
      </w:ins>
      <w:r>
        <w:t xml:space="preserve">intensity, but </w:t>
      </w:r>
      <w:del w:id="2221" w:author="Jon Lindsay" w:date="2019-06-12T21:38:00Z">
        <w:r w:rsidDel="00CC0083">
          <w:delText xml:space="preserve">by the </w:delText>
        </w:r>
        <w:r w:rsidR="00D3328A" w:rsidDel="00CC0083">
          <w:delText>higher</w:delText>
        </w:r>
        <w:r w:rsidDel="00CC0083">
          <w:delText xml:space="preserve"> frequen</w:delText>
        </w:r>
        <w:r w:rsidR="00D3328A" w:rsidDel="00CC0083">
          <w:delText>cy of their</w:delText>
        </w:r>
        <w:r w:rsidDel="00CC0083">
          <w:delText xml:space="preserve"> occurrence</w:delText>
        </w:r>
      </w:del>
      <w:ins w:id="2222" w:author="Jon Lindsay" w:date="2019-06-12T21:38:00Z">
        <w:r w:rsidR="00CC0083">
          <w:t xml:space="preserve">they do appear to be happening more </w:t>
        </w:r>
      </w:ins>
      <w:ins w:id="2223" w:author="Jon Lindsay" w:date="2019-06-12T21:39:00Z">
        <w:r w:rsidR="00CC0083">
          <w:t>frequently</w:t>
        </w:r>
      </w:ins>
      <w:r>
        <w:t>.</w:t>
      </w:r>
      <w:ins w:id="2224" w:author="Jon Lindsay" w:date="2019-06-13T09:54:00Z">
        <w:r w:rsidR="00EA18E1">
          <w:t xml:space="preserve"> This might </w:t>
        </w:r>
      </w:ins>
      <w:ins w:id="2225" w:author="Jon Lindsay" w:date="2019-06-13T09:55:00Z">
        <w:r w:rsidR="00EA18E1">
          <w:t xml:space="preserve">reflect </w:t>
        </w:r>
      </w:ins>
      <w:ins w:id="2226" w:author="Jon Lindsay" w:date="2019-06-13T09:54:00Z">
        <w:r w:rsidR="00EA18E1">
          <w:t>a weakening of Western deterrence, an emboldening of Russia</w:t>
        </w:r>
      </w:ins>
      <w:ins w:id="2227" w:author="Jon Lindsay" w:date="2019-06-13T09:57:00Z">
        <w:r w:rsidR="00EA18E1">
          <w:t>n leadership</w:t>
        </w:r>
      </w:ins>
      <w:ins w:id="2228" w:author="Jon Lindsay" w:date="2019-06-13T09:54:00Z">
        <w:r w:rsidR="00EA18E1">
          <w:t xml:space="preserve">, or the maturation of technical </w:t>
        </w:r>
      </w:ins>
      <w:ins w:id="2229" w:author="Jon Lindsay" w:date="2019-06-13T09:55:00Z">
        <w:r w:rsidR="00EA18E1">
          <w:t>capabilities</w:t>
        </w:r>
      </w:ins>
      <w:ins w:id="2230" w:author="Jon Lindsay" w:date="2019-06-13T09:54:00Z">
        <w:r w:rsidR="00EA18E1">
          <w:t>.</w:t>
        </w:r>
      </w:ins>
      <w:ins w:id="2231" w:author="Jon Lindsay" w:date="2019-06-13T09:55:00Z">
        <w:r w:rsidR="00EA18E1">
          <w:t xml:space="preserve"> </w:t>
        </w:r>
      </w:ins>
      <w:ins w:id="2232" w:author="Jon Lindsay" w:date="2019-06-13T09:58:00Z">
        <w:r w:rsidR="00EA18E1">
          <w:t>Whatever the cause, the</w:t>
        </w:r>
      </w:ins>
      <w:ins w:id="2233" w:author="Jon Lindsay" w:date="2019-06-13T09:57:00Z">
        <w:r w:rsidR="00EA18E1">
          <w:t xml:space="preserve"> result is likely to be a self-defeating (for Russia) strengthening of Western defenses </w:t>
        </w:r>
      </w:ins>
      <w:ins w:id="2234" w:author="Jon Lindsay" w:date="2019-06-13T09:59:00Z">
        <w:r w:rsidR="00EA18E1">
          <w:t xml:space="preserve">and resolve </w:t>
        </w:r>
      </w:ins>
      <w:ins w:id="2235" w:author="Jon Lindsay" w:date="2019-06-13T09:57:00Z">
        <w:r w:rsidR="00EA18E1">
          <w:t>given better information about the nature of the Russian threat.</w:t>
        </w:r>
      </w:ins>
      <w:ins w:id="2236" w:author="Jon Lindsay" w:date="2019-06-13T09:59:00Z">
        <w:r w:rsidR="00EA18E1">
          <w:t xml:space="preserve"> Like a stain on a microscope slide, Russian operations highlight the contours of the Western deterrence gradient.</w:t>
        </w:r>
      </w:ins>
    </w:p>
    <w:p w14:paraId="6B7533EB" w14:textId="77777777" w:rsidR="00657E08" w:rsidRDefault="00483D1B">
      <w:pPr>
        <w:spacing w:after="200"/>
        <w:ind w:firstLine="0"/>
        <w:jc w:val="center"/>
      </w:pPr>
      <w:r>
        <w:rPr>
          <w:b/>
        </w:rPr>
        <w:t>Figure 2</w:t>
      </w:r>
      <w:r>
        <w:t>: Intensity of Russian intervention over time</w:t>
      </w:r>
    </w:p>
    <w:p w14:paraId="0A55B3DD" w14:textId="77777777" w:rsidR="00657E08" w:rsidRDefault="00483D1B">
      <w:pPr>
        <w:spacing w:after="200" w:line="276" w:lineRule="auto"/>
        <w:ind w:right="0" w:firstLine="0"/>
        <w:jc w:val="center"/>
      </w:pPr>
      <w:r>
        <w:rPr>
          <w:noProof/>
          <w:lang w:val="en-CA" w:eastAsia="en-CA"/>
        </w:rPr>
        <w:drawing>
          <wp:inline distT="114300" distB="114300" distL="114300" distR="114300" wp14:anchorId="0F24D84C" wp14:editId="138A9349">
            <wp:extent cx="5943600" cy="4584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943600" cy="4584700"/>
                    </a:xfrm>
                    <a:prstGeom prst="rect">
                      <a:avLst/>
                    </a:prstGeom>
                    <a:ln/>
                  </pic:spPr>
                </pic:pic>
              </a:graphicData>
            </a:graphic>
          </wp:inline>
        </w:drawing>
      </w:r>
    </w:p>
    <w:p w14:paraId="129FB64C" w14:textId="4B6D30B5" w:rsidR="00B61712" w:rsidRDefault="00762838">
      <w:pPr>
        <w:spacing w:after="200"/>
        <w:ind w:firstLine="0"/>
        <w:rPr>
          <w:ins w:id="2237" w:author="Jon Lindsay" w:date="2019-06-12T21:43:00Z"/>
        </w:rPr>
      </w:pPr>
      <w:ins w:id="2238" w:author="Jon Lindsay" w:date="2019-06-12T21:54:00Z">
        <w:r>
          <w:lastRenderedPageBreak/>
          <w:t xml:space="preserve">A basic hypothesis of our theory is that limited war constrained by deterrence (gray zone conflict) should be distributed along </w:t>
        </w:r>
      </w:ins>
      <w:ins w:id="2239" w:author="Jon Lindsay" w:date="2019-06-13T09:58:00Z">
        <w:r w:rsidR="00EA18E1">
          <w:t>a</w:t>
        </w:r>
      </w:ins>
      <w:ins w:id="2240" w:author="Jon Lindsay" w:date="2019-06-12T21:54:00Z">
        <w:r>
          <w:t xml:space="preserve"> deterrence gradient, with conflict intensity inversely proportional to the </w:t>
        </w:r>
      </w:ins>
      <w:ins w:id="2241" w:author="Jon Lindsay" w:date="2019-06-12T21:55:00Z">
        <w:r>
          <w:t>credibility</w:t>
        </w:r>
      </w:ins>
      <w:ins w:id="2242" w:author="Jon Lindsay" w:date="2019-06-12T21:54:00Z">
        <w:r>
          <w:t xml:space="preserve"> </w:t>
        </w:r>
      </w:ins>
      <w:ins w:id="2243" w:author="Jon Lindsay" w:date="2019-06-12T21:55:00Z">
        <w:r>
          <w:t xml:space="preserve">of deterrence. Limited war that is motivated by efficiency, by contrast, should </w:t>
        </w:r>
      </w:ins>
      <w:ins w:id="2244" w:author="Jon Lindsay" w:date="2019-06-12T22:06:00Z">
        <w:r w:rsidR="001F771E">
          <w:t>be less</w:t>
        </w:r>
      </w:ins>
      <w:ins w:id="2245" w:author="Jon Lindsay" w:date="2019-06-12T21:55:00Z">
        <w:r>
          <w:t xml:space="preserve"> correlat</w:t>
        </w:r>
      </w:ins>
      <w:ins w:id="2246" w:author="Jon Lindsay" w:date="2019-06-12T22:06:00Z">
        <w:r w:rsidR="001F771E">
          <w:t>ed with geography</w:t>
        </w:r>
      </w:ins>
      <w:ins w:id="2247" w:author="Jon Lindsay" w:date="2019-06-12T21:55:00Z">
        <w:r>
          <w:t xml:space="preserve">. </w:t>
        </w:r>
      </w:ins>
      <w:del w:id="2248" w:author="Jon Lindsay" w:date="2019-06-12T21:55:00Z">
        <w:r w:rsidR="00483D1B" w:rsidDel="001F771E">
          <w:delText xml:space="preserve">Figure 3 </w:delText>
        </w:r>
      </w:del>
      <w:del w:id="2249" w:author="Jon Lindsay" w:date="2019-06-12T21:40:00Z">
        <w:r w:rsidR="00770184" w:rsidDel="00CC0083">
          <w:delText>depicts</w:delText>
        </w:r>
        <w:r w:rsidR="00483D1B" w:rsidDel="00CC0083">
          <w:delText xml:space="preserve"> the relationship between geography and the intensity </w:delText>
        </w:r>
      </w:del>
      <w:del w:id="2250" w:author="Jon Lindsay" w:date="2019-06-12T21:55:00Z">
        <w:r w:rsidR="00483D1B" w:rsidDel="001F771E">
          <w:delText xml:space="preserve">of Russian operations. </w:delText>
        </w:r>
      </w:del>
      <w:del w:id="2251" w:author="Jon Lindsay" w:date="2019-06-12T21:42:00Z">
        <w:r w:rsidR="00770184" w:rsidDel="00B61712">
          <w:delText xml:space="preserve">To prepare </w:delText>
        </w:r>
      </w:del>
      <w:del w:id="2252" w:author="Jon Lindsay" w:date="2019-06-12T21:41:00Z">
        <w:r w:rsidR="00770184" w:rsidDel="00B61712">
          <w:delText xml:space="preserve">the </w:delText>
        </w:r>
      </w:del>
      <w:del w:id="2253" w:author="Jon Lindsay" w:date="2019-06-12T21:42:00Z">
        <w:r w:rsidR="00770184" w:rsidDel="00B61712">
          <w:delText>figure</w:delText>
        </w:r>
      </w:del>
      <w:del w:id="2254" w:author="Jon Lindsay" w:date="2019-06-12T21:55:00Z">
        <w:r w:rsidR="00770184" w:rsidDel="001F771E">
          <w:delText xml:space="preserve">, we compiled an entirely </w:delText>
        </w:r>
        <w:r w:rsidR="00483D1B" w:rsidDel="001F771E">
          <w:delText xml:space="preserve">new coding of the intensity of Russian </w:delText>
        </w:r>
        <w:r w:rsidR="00770184" w:rsidDel="001F771E">
          <w:delText>attacks</w:delText>
        </w:r>
      </w:del>
      <w:del w:id="2255" w:author="Jon Lindsay" w:date="2019-06-12T21:42:00Z">
        <w:r w:rsidR="00770184" w:rsidDel="00B61712">
          <w:delText>,</w:delText>
        </w:r>
        <w:r w:rsidR="00483D1B" w:rsidDel="00B61712">
          <w:delText xml:space="preserve"> independent of codings </w:delText>
        </w:r>
        <w:r w:rsidR="00770184" w:rsidDel="00B61712">
          <w:delText>in</w:delText>
        </w:r>
        <w:r w:rsidR="00483D1B" w:rsidDel="00B61712">
          <w:delText xml:space="preserve"> previous datasets</w:delText>
        </w:r>
      </w:del>
      <w:del w:id="2256" w:author="Jon Lindsay" w:date="2019-06-12T21:55:00Z">
        <w:r w:rsidR="00483D1B" w:rsidDel="001F771E">
          <w:delText xml:space="preserve">. </w:delText>
        </w:r>
      </w:del>
      <w:del w:id="2257" w:author="Jon Lindsay" w:date="2019-06-12T21:42:00Z">
        <w:r w:rsidR="00770184" w:rsidDel="00B61712">
          <w:delText xml:space="preserve">Here, </w:delText>
        </w:r>
      </w:del>
      <w:del w:id="2258" w:author="Jon Lindsay" w:date="2019-06-12T21:55:00Z">
        <w:r w:rsidR="00770184" w:rsidDel="001F771E">
          <w:delText xml:space="preserve">DCID and REI </w:delText>
        </w:r>
      </w:del>
      <w:del w:id="2259" w:author="Jon Lindsay" w:date="2019-06-12T21:41:00Z">
        <w:r w:rsidR="00770184" w:rsidDel="00B61712">
          <w:delText xml:space="preserve">are </w:delText>
        </w:r>
      </w:del>
      <w:del w:id="2260" w:author="Jon Lindsay" w:date="2019-06-12T21:55:00Z">
        <w:r w:rsidR="00770184" w:rsidDel="001F771E">
          <w:delText xml:space="preserve">used primarily for initial case selection. </w:delText>
        </w:r>
      </w:del>
      <w:del w:id="2261" w:author="Jon Lindsay" w:date="2019-06-12T21:43:00Z">
        <w:r w:rsidR="00770184" w:rsidDel="00B61712">
          <w:delText>T</w:delText>
        </w:r>
        <w:r w:rsidR="00483D1B" w:rsidDel="00B61712">
          <w:delText xml:space="preserve">he </w:delText>
        </w:r>
      </w:del>
      <w:del w:id="2262" w:author="Jon Lindsay" w:date="2019-06-12T21:42:00Z">
        <w:r w:rsidR="00770184" w:rsidDel="00B61712">
          <w:delText>previous</w:delText>
        </w:r>
        <w:r w:rsidR="00483D1B" w:rsidDel="00B61712">
          <w:delText xml:space="preserve"> heterogeneity in coding </w:delText>
        </w:r>
      </w:del>
      <w:del w:id="2263" w:author="Jon Lindsay" w:date="2019-06-12T21:43:00Z">
        <w:r w:rsidR="00483D1B" w:rsidDel="00B61712">
          <w:delText>has</w:delText>
        </w:r>
        <w:r w:rsidR="00770184" w:rsidDel="00B61712">
          <w:delText xml:space="preserve"> thus</w:delText>
        </w:r>
        <w:r w:rsidR="00483D1B" w:rsidDel="00B61712">
          <w:delText xml:space="preserve"> been </w:delText>
        </w:r>
        <w:r w:rsidR="00770184" w:rsidDel="00B61712">
          <w:delText>resolved.</w:delText>
        </w:r>
        <w:r w:rsidR="00483D1B" w:rsidDel="00B61712">
          <w:delText xml:space="preserve"> </w:delText>
        </w:r>
      </w:del>
    </w:p>
    <w:p w14:paraId="14E1D192" w14:textId="51EABC8C" w:rsidR="00657E08" w:rsidDel="00B61712" w:rsidRDefault="00483D1B">
      <w:pPr>
        <w:spacing w:after="200"/>
        <w:ind w:firstLine="0"/>
        <w:rPr>
          <w:del w:id="2264" w:author="Jon Lindsay" w:date="2019-06-12T21:44:00Z"/>
        </w:rPr>
      </w:pPr>
      <w:del w:id="2265" w:author="Jon Lindsay" w:date="2019-06-12T21:44:00Z">
        <w:r w:rsidDel="00B61712">
          <w:delText>Russia seems less likely to engage in kinetic escalation if the conflict zone is further from its border. Inversely, Russia is more likely to e</w:delText>
        </w:r>
        <w:r w:rsidR="00770184" w:rsidDel="00B61712">
          <w:delText xml:space="preserve">scalate </w:delText>
        </w:r>
        <w:r w:rsidDel="00B61712">
          <w:delText>in nearby territories. While Russian influence operations are pervasive, cyber disruption is less common, and intervention with military force occurs only in Russia’s immediate periphery (its “near abroad”). The</w:delText>
        </w:r>
        <w:r w:rsidR="00770184" w:rsidDel="00B61712">
          <w:delText xml:space="preserve"> </w:delText>
        </w:r>
        <w:r w:rsidDel="00B61712">
          <w:delText xml:space="preserve">exception to this </w:delText>
        </w:r>
        <w:r w:rsidR="00770184" w:rsidDel="00B61712">
          <w:delText xml:space="preserve">geographical </w:delText>
        </w:r>
        <w:r w:rsidDel="00B61712">
          <w:delText xml:space="preserve">pattern is </w:delText>
        </w:r>
        <w:r w:rsidR="00770184" w:rsidDel="00B61712">
          <w:delText xml:space="preserve">in </w:delText>
        </w:r>
        <w:r w:rsidDel="00B61712">
          <w:delText xml:space="preserve">Syria, </w:delText>
        </w:r>
        <w:r w:rsidR="00770184" w:rsidDel="00B61712">
          <w:delText>site</w:delText>
        </w:r>
        <w:r w:rsidDel="00B61712">
          <w:delText xml:space="preserve"> of </w:delText>
        </w:r>
        <w:r w:rsidR="00770184" w:rsidDel="00B61712">
          <w:delText xml:space="preserve">a </w:delText>
        </w:r>
        <w:r w:rsidDel="00B61712">
          <w:delText>major Russian naval base on the Mediterranean.</w:delText>
        </w:r>
      </w:del>
    </w:p>
    <w:p w14:paraId="36318EEE" w14:textId="77777777" w:rsidR="00657E08" w:rsidRDefault="00483D1B">
      <w:pPr>
        <w:spacing w:after="200"/>
        <w:ind w:firstLine="0"/>
        <w:jc w:val="center"/>
      </w:pPr>
      <w:r>
        <w:rPr>
          <w:b/>
        </w:rPr>
        <w:t>Figure 3</w:t>
      </w:r>
      <w:r>
        <w:t>: Geographic representation of Russian intervention</w:t>
      </w:r>
    </w:p>
    <w:p w14:paraId="2644FF7A" w14:textId="77777777" w:rsidR="00657E08" w:rsidRDefault="00483D1B">
      <w:pPr>
        <w:spacing w:after="200"/>
        <w:ind w:firstLine="0"/>
        <w:jc w:val="center"/>
        <w:rPr>
          <w:ins w:id="2266" w:author="Jon Lindsay" w:date="2019-06-12T20:15:00Z"/>
        </w:rPr>
      </w:pPr>
      <w:r>
        <w:rPr>
          <w:noProof/>
          <w:lang w:val="en-CA" w:eastAsia="en-CA"/>
        </w:rPr>
        <w:drawing>
          <wp:inline distT="114300" distB="114300" distL="114300" distR="114300" wp14:anchorId="4641096C" wp14:editId="48134D06">
            <wp:extent cx="5400675" cy="336232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t="13229" b="18093"/>
                    <a:stretch>
                      <a:fillRect/>
                    </a:stretch>
                  </pic:blipFill>
                  <pic:spPr>
                    <a:xfrm>
                      <a:off x="0" y="0"/>
                      <a:ext cx="5400675" cy="3362325"/>
                    </a:xfrm>
                    <a:prstGeom prst="rect">
                      <a:avLst/>
                    </a:prstGeom>
                    <a:ln/>
                  </pic:spPr>
                </pic:pic>
              </a:graphicData>
            </a:graphic>
          </wp:inline>
        </w:drawing>
      </w:r>
    </w:p>
    <w:p w14:paraId="6A0C02C6" w14:textId="5C6F2449" w:rsidR="0077666F" w:rsidRDefault="00B61712">
      <w:pPr>
        <w:spacing w:after="200"/>
        <w:ind w:firstLine="0"/>
        <w:rPr>
          <w:ins w:id="2267" w:author="Jon Lindsay" w:date="2019-06-12T21:50:00Z"/>
        </w:rPr>
        <w:pPrChange w:id="2268" w:author="Jon Lindsay" w:date="2019-06-12T21:49:00Z">
          <w:pPr>
            <w:spacing w:after="200"/>
            <w:ind w:firstLine="0"/>
            <w:jc w:val="center"/>
          </w:pPr>
        </w:pPrChange>
      </w:pPr>
      <w:ins w:id="2269" w:author="Jon Lindsay" w:date="2019-06-12T21:44:00Z">
        <w:r>
          <w:t xml:space="preserve">Figure 3 reveals a pattern that is </w:t>
        </w:r>
      </w:ins>
      <w:ins w:id="2270" w:author="Jon Lindsay" w:date="2019-06-12T22:07:00Z">
        <w:r w:rsidR="00A403C9">
          <w:t xml:space="preserve">roughly </w:t>
        </w:r>
      </w:ins>
      <w:ins w:id="2271" w:author="Jon Lindsay" w:date="2019-06-12T21:44:00Z">
        <w:r>
          <w:t>consist</w:t>
        </w:r>
        <w:r w:rsidR="00762838">
          <w:t>ent with our argument about the</w:t>
        </w:r>
      </w:ins>
      <w:ins w:id="2272" w:author="Jon Lindsay" w:date="2019-06-12T21:45:00Z">
        <w:r>
          <w:t xml:space="preserve"> geographical</w:t>
        </w:r>
      </w:ins>
      <w:ins w:id="2273" w:author="Jon Lindsay" w:date="2019-06-12T21:44:00Z">
        <w:r>
          <w:t xml:space="preserve"> deterrence gradient. </w:t>
        </w:r>
      </w:ins>
      <w:ins w:id="2274" w:author="Jon Lindsay" w:date="2019-06-12T21:46:00Z">
        <w:r w:rsidR="00762838">
          <w:t xml:space="preserve">At the West end is the United States, and on the East end is Russia. In between are European states in a variety of alliance configurations with the United States, to include no alliance at all. Russia appears to be willing to use more force in </w:t>
        </w:r>
        <w:proofErr w:type="gramStart"/>
        <w:r w:rsidR="00762838">
          <w:t>its</w:t>
        </w:r>
        <w:proofErr w:type="gramEnd"/>
        <w:r w:rsidR="00762838">
          <w:t xml:space="preserve"> </w:t>
        </w:r>
      </w:ins>
      <w:ins w:id="2275" w:author="Jon Lindsay" w:date="2019-06-12T21:47:00Z">
        <w:r w:rsidR="00762838">
          <w:t>“</w:t>
        </w:r>
      </w:ins>
      <w:ins w:id="2276" w:author="Jon Lindsay" w:date="2019-06-12T21:46:00Z">
        <w:r w:rsidR="00762838">
          <w:t>near abroad</w:t>
        </w:r>
      </w:ins>
      <w:ins w:id="2277" w:author="Jon Lindsay" w:date="2019-06-12T21:47:00Z">
        <w:r w:rsidR="00762838">
          <w:t>”</w:t>
        </w:r>
      </w:ins>
      <w:ins w:id="2278" w:author="Jon Lindsay" w:date="2019-06-12T21:46:00Z">
        <w:r w:rsidR="00762838">
          <w:t xml:space="preserve"> (where it is less deterred) than farther away. </w:t>
        </w:r>
      </w:ins>
      <w:ins w:id="2279" w:author="Jon Lindsay" w:date="2019-06-12T21:44:00Z">
        <w:r>
          <w:t xml:space="preserve">The exception to this geographical pattern is in Syria, </w:t>
        </w:r>
      </w:ins>
      <w:ins w:id="2280" w:author="Jon Lindsay" w:date="2019-06-12T21:45:00Z">
        <w:r w:rsidR="00762838">
          <w:t xml:space="preserve">which hosts </w:t>
        </w:r>
      </w:ins>
      <w:ins w:id="2281" w:author="Jon Lindsay" w:date="2019-06-12T21:44:00Z">
        <w:r>
          <w:t xml:space="preserve">a major Russian naval base on the Mediterranean. The port of </w:t>
        </w:r>
        <w:proofErr w:type="spellStart"/>
        <w:r>
          <w:t>Tartus</w:t>
        </w:r>
        <w:proofErr w:type="spellEnd"/>
        <w:r>
          <w:t>,</w:t>
        </w:r>
        <w:r w:rsidRPr="0016229E">
          <w:t xml:space="preserve"> </w:t>
        </w:r>
        <w:r>
          <w:t>a staging base for Russian combat operations in Syria, serves to lessen the Russian loss of strength gradient as and may help to explain the Syrian exception to the East-West pattern in the intensity of Russian operations in Figure 3.</w:t>
        </w:r>
      </w:ins>
    </w:p>
    <w:p w14:paraId="5D9B908F" w14:textId="3405AEDE" w:rsidR="00762838" w:rsidRDefault="00762838">
      <w:pPr>
        <w:spacing w:after="200"/>
        <w:ind w:firstLine="0"/>
        <w:pPrChange w:id="2282" w:author="Jon Lindsay" w:date="2019-06-12T21:49:00Z">
          <w:pPr>
            <w:spacing w:after="200"/>
            <w:ind w:firstLine="0"/>
            <w:jc w:val="center"/>
          </w:pPr>
        </w:pPrChange>
      </w:pPr>
      <w:ins w:id="2283" w:author="Jon Lindsay" w:date="2019-06-12T21:50:00Z">
        <w:r>
          <w:t>Because the deterrence gradient still matters in cyberspace, furthermore, we see Russia conducting low-intensity cyber influence and espionage operations around the world, while it conducts high-intensity cyber-physical operations in closer proximity to its border. While Russian influence operations are ubiquitous, cyber disruption is less common, and intervention with military force occurs only in Russia’s immediate periphery (“near abroad”).</w:t>
        </w:r>
      </w:ins>
    </w:p>
    <w:p w14:paraId="4009BBF2" w14:textId="3B7F810A" w:rsidR="00657E08" w:rsidDel="00762838" w:rsidRDefault="00483D1B">
      <w:pPr>
        <w:pStyle w:val="Heading2"/>
        <w:spacing w:after="200"/>
        <w:ind w:firstLine="0"/>
        <w:rPr>
          <w:del w:id="2284" w:author="Jon Lindsay" w:date="2019-06-12T21:50:00Z"/>
          <w:moveFrom w:id="2285" w:author="Jon Lindsay" w:date="2019-06-12T19:57:00Z"/>
        </w:rPr>
      </w:pPr>
      <w:bookmarkStart w:id="2286" w:name="_67l51pwqju7m" w:colFirst="0" w:colLast="0"/>
      <w:bookmarkEnd w:id="2286"/>
      <w:moveFromRangeStart w:id="2287" w:author="Jon Lindsay" w:date="2019-06-12T19:57:00Z" w:name="move11261857"/>
      <w:moveFrom w:id="2288" w:author="Jon Lindsay" w:date="2019-06-12T19:57:00Z">
        <w:del w:id="2289" w:author="Jon Lindsay" w:date="2019-06-12T21:50:00Z">
          <w:r w:rsidDel="00762838">
            <w:lastRenderedPageBreak/>
            <w:delText>The Deterrence Gradient</w:delText>
          </w:r>
        </w:del>
      </w:moveFrom>
    </w:p>
    <w:p w14:paraId="507BF779" w14:textId="127D3F13" w:rsidR="00657E08" w:rsidDel="00762838" w:rsidRDefault="00483D1B">
      <w:pPr>
        <w:spacing w:after="200"/>
        <w:ind w:firstLine="0"/>
        <w:rPr>
          <w:del w:id="2290" w:author="Jon Lindsay" w:date="2019-06-12T21:50:00Z"/>
          <w:moveFrom w:id="2291" w:author="Jon Lindsay" w:date="2019-06-12T19:57:00Z"/>
        </w:rPr>
      </w:pPr>
      <w:moveFrom w:id="2292" w:author="Jon Lindsay" w:date="2019-06-12T19:57:00Z">
        <w:del w:id="2293" w:author="Jon Lindsay" w:date="2019-06-12T21:50:00Z">
          <w:r w:rsidDel="00762838">
            <w:delText>To explain the geographical pattern of Russian gray zone operations, we posit a deterrence analogue to the military loss of strength gradient (Boulding 1962).</w:delText>
          </w:r>
          <w:r w:rsidDel="00762838">
            <w:rPr>
              <w:vertAlign w:val="superscript"/>
            </w:rPr>
            <w:footnoteReference w:id="13"/>
          </w:r>
          <w:r w:rsidDel="00762838">
            <w:delText xml:space="preserve"> Geography is not the focus of this article, per se, but we use it here </w:delText>
          </w:r>
          <w:r w:rsidR="00C216EB" w:rsidDel="00762838">
            <w:delText>to</w:delText>
          </w:r>
          <w:r w:rsidDel="00762838">
            <w:delText xml:space="preserve"> instrument variation in the strength of deterrence. This in turn enables us to examine arguments about the relationship between deterrence and gray zone conflict. We do not assume that geography causes deterrence directly, but rather that it is a useful proxy for other factors that do</w:delText>
          </w:r>
          <w:r w:rsidR="00C216EB" w:rsidDel="00762838">
            <w:delText xml:space="preserve"> (capabilities, interest)</w:delText>
          </w:r>
          <w:r w:rsidDel="00762838">
            <w:delText>.</w:delText>
          </w:r>
        </w:del>
      </w:moveFrom>
    </w:p>
    <w:p w14:paraId="3ED1BE84" w14:textId="2001D93C" w:rsidR="00657E08" w:rsidDel="00762838" w:rsidRDefault="00483D1B">
      <w:pPr>
        <w:spacing w:after="200"/>
        <w:ind w:firstLine="0"/>
        <w:rPr>
          <w:del w:id="2296" w:author="Jon Lindsay" w:date="2019-06-12T21:50:00Z"/>
          <w:moveFrom w:id="2297" w:author="Jon Lindsay" w:date="2019-06-12T19:57:00Z"/>
        </w:rPr>
      </w:pPr>
      <w:moveFrom w:id="2298" w:author="Jon Lindsay" w:date="2019-06-12T19:57:00Z">
        <w:del w:id="2299" w:author="Jon Lindsay" w:date="2019-06-12T21:50:00Z">
          <w:r w:rsidDel="00762838">
            <w:delText>Insofar as military power is affected by a loss of strength gradient, deterren</w:delText>
          </w:r>
          <w:r w:rsidR="00A8426F" w:rsidDel="00762838">
            <w:delText>ce at distance should be less robust than proximate deterrence</w:delText>
          </w:r>
          <w:r w:rsidDel="00762838">
            <w:delText xml:space="preserve">. </w:delText>
          </w:r>
          <w:r w:rsidR="00A8426F" w:rsidDel="00762838">
            <w:delText>T</w:delText>
          </w:r>
          <w:r w:rsidDel="00762838">
            <w:delText xml:space="preserve">here are </w:delText>
          </w:r>
          <w:r w:rsidR="00A8426F" w:rsidDel="00762838">
            <w:delText xml:space="preserve">also </w:delText>
          </w:r>
          <w:r w:rsidDel="00762838">
            <w:delText xml:space="preserve">reasons to expect resolve to vary with distance. All things being equal, states </w:delText>
          </w:r>
          <w:r w:rsidR="008E5D53" w:rsidDel="00762838">
            <w:delText>likely care more about issues</w:delText>
          </w:r>
          <w:r w:rsidDel="00762838">
            <w:delText xml:space="preserve"> nearby </w:delText>
          </w:r>
          <w:r w:rsidR="008E5D53" w:rsidDel="00762838">
            <w:delText>than those that are far from home</w:delText>
          </w:r>
          <w:r w:rsidDel="00762838">
            <w:delText xml:space="preserve">. </w:delText>
          </w:r>
          <w:r w:rsidR="008E5D53" w:rsidDel="00762838">
            <w:delText>D</w:delText>
          </w:r>
          <w:r w:rsidDel="00762838">
            <w:delText>efend</w:delText>
          </w:r>
          <w:r w:rsidR="008E5D53" w:rsidDel="00762838">
            <w:delText>ers are</w:delText>
          </w:r>
          <w:r w:rsidDel="00762838">
            <w:delText xml:space="preserve"> thus more resolved to resist </w:delText>
          </w:r>
          <w:r w:rsidR="008E5D53" w:rsidDel="00762838">
            <w:delText>aggression on their borders, even as distant attackers are less capable or resolved</w:delText>
          </w:r>
          <w:r w:rsidDel="00762838">
            <w:delText xml:space="preserve">. </w:delText>
          </w:r>
          <w:r w:rsidR="008E5D53" w:rsidDel="00762838">
            <w:delText>A</w:delText>
          </w:r>
          <w:r w:rsidDel="00762838">
            <w:delText xml:space="preserve">lliances to nearby states should </w:delText>
          </w:r>
          <w:r w:rsidR="008E5D53" w:rsidDel="00762838">
            <w:delText xml:space="preserve">similarly </w:delText>
          </w:r>
          <w:r w:rsidDel="00762838">
            <w:delText xml:space="preserve">be more credible since patrons </w:delText>
          </w:r>
          <w:r w:rsidR="008E5D53" w:rsidDel="00762838">
            <w:delText>are</w:delText>
          </w:r>
          <w:r w:rsidDel="00762838">
            <w:delText xml:space="preserve"> more willing to defend a </w:delText>
          </w:r>
          <w:r w:rsidR="008E5D53" w:rsidDel="00762838">
            <w:delText xml:space="preserve">proximate </w:delText>
          </w:r>
          <w:r w:rsidDel="00762838">
            <w:delText xml:space="preserve">client (Bak 2018). Alliance commitments should be less credible with distance as well, as patrons will fear entrapment </w:delText>
          </w:r>
          <w:r w:rsidR="008E5D53" w:rsidDel="00762838">
            <w:delText>by</w:delText>
          </w:r>
          <w:r w:rsidDel="00762838">
            <w:delText xml:space="preserve"> distant</w:delText>
          </w:r>
          <w:r w:rsidR="008E5D53" w:rsidDel="00762838">
            <w:delText>, more highly resolved</w:delText>
          </w:r>
          <w:r w:rsidDel="00762838">
            <w:delText xml:space="preserve"> allies</w:delText>
          </w:r>
          <w:r w:rsidR="008E5D53" w:rsidDel="00762838">
            <w:delText xml:space="preserve"> (i.e., chain-ganging)</w:delText>
          </w:r>
          <w:r w:rsidDel="00762838">
            <w:delText xml:space="preserve">. </w:delText>
          </w:r>
        </w:del>
      </w:moveFrom>
    </w:p>
    <w:p w14:paraId="0F869477" w14:textId="4B5577F7" w:rsidR="00657E08" w:rsidDel="00762838" w:rsidRDefault="00483D1B">
      <w:pPr>
        <w:spacing w:after="200"/>
        <w:ind w:firstLine="0"/>
        <w:rPr>
          <w:del w:id="2300" w:author="Jon Lindsay" w:date="2019-06-12T21:50:00Z"/>
          <w:moveFrom w:id="2301" w:author="Jon Lindsay" w:date="2019-06-12T19:57:00Z"/>
        </w:rPr>
      </w:pPr>
      <w:moveFrom w:id="2302" w:author="Jon Lindsay" w:date="2019-06-12T19:57:00Z">
        <w:del w:id="2303" w:author="Jon Lindsay" w:date="2019-06-12T21:50:00Z">
          <w:r w:rsidDel="00762838">
            <w:delText xml:space="preserve">A fundamental question about nuclear deterrence during the Cold War was </w:delText>
          </w:r>
          <w:r w:rsidDel="00762838">
            <w:rPr>
              <w:i/>
            </w:rPr>
            <w:delText xml:space="preserve">not </w:delText>
          </w:r>
          <w:r w:rsidDel="00762838">
            <w:delText xml:space="preserve">whether the United States was </w:delText>
          </w:r>
          <w:r w:rsidDel="00762838">
            <w:rPr>
              <w:i/>
            </w:rPr>
            <w:delText xml:space="preserve">able </w:delText>
          </w:r>
          <w:r w:rsidDel="00762838">
            <w:delText>to inflict terrible punishment on the Soviet Union</w:delText>
          </w:r>
          <w:r w:rsidR="00347FD7" w:rsidDel="00762838">
            <w:delText>—</w:delText>
          </w:r>
          <w:r w:rsidDel="00762838">
            <w:delText>nuclear weapons made th</w:delText>
          </w:r>
          <w:r w:rsidR="00347FD7" w:rsidDel="00762838">
            <w:delText>is</w:delText>
          </w:r>
          <w:r w:rsidDel="00762838">
            <w:delText xml:space="preserve"> obvious</w:delText>
          </w:r>
          <w:r w:rsidR="00347FD7" w:rsidDel="00762838">
            <w:delText>—</w:delText>
          </w:r>
          <w:r w:rsidDel="00762838">
            <w:delText xml:space="preserve">but whether it was </w:delText>
          </w:r>
          <w:r w:rsidDel="00762838">
            <w:rPr>
              <w:i/>
            </w:rPr>
            <w:delText xml:space="preserve">willing </w:delText>
          </w:r>
          <w:r w:rsidDel="00762838">
            <w:delText xml:space="preserve">to do so. While the United States could be expected to retaliate for nuclear attacks on its own soil, many questioned its willingness to trade Washington for </w:delText>
          </w:r>
          <w:r w:rsidR="00347FD7" w:rsidDel="00762838">
            <w:delText>London or Paris</w:delText>
          </w:r>
          <w:r w:rsidDel="00762838">
            <w:delText>. Extended deterrence</w:delText>
          </w:r>
          <w:r w:rsidR="00347FD7" w:rsidDel="00762838">
            <w:delText>—</w:delText>
          </w:r>
          <w:r w:rsidDel="00762838">
            <w:delText>the use of threats to protect allies beyond a state’s borders</w:delText>
          </w:r>
          <w:r w:rsidR="00347FD7" w:rsidDel="00762838">
            <w:delText>—i</w:delText>
          </w:r>
          <w:r w:rsidDel="00762838">
            <w:delText xml:space="preserve">s widely believed to be less credible than homeland deterrence (Fuhrmann 2018). The Cold War solution to this problem was the forward deployment of American troops in Europe as a visible commitment mechanism. This practice continues today on a lesser scale with tripwire forces currently deployed in the Baltic states. </w:delText>
          </w:r>
        </w:del>
      </w:moveFrom>
    </w:p>
    <w:p w14:paraId="38FA49C9" w14:textId="5D384129" w:rsidR="00657E08" w:rsidDel="00762838" w:rsidRDefault="00483D1B">
      <w:pPr>
        <w:spacing w:after="200"/>
        <w:ind w:firstLine="0"/>
        <w:rPr>
          <w:del w:id="2304" w:author="Jon Lindsay" w:date="2019-06-12T21:50:00Z"/>
          <w:moveFrom w:id="2305" w:author="Jon Lindsay" w:date="2019-06-12T19:57:00Z"/>
        </w:rPr>
      </w:pPr>
      <w:moveFrom w:id="2306" w:author="Jon Lindsay" w:date="2019-06-12T19:57:00Z">
        <w:del w:id="2307" w:author="Jon Lindsay" w:date="2019-06-12T21:50:00Z">
          <w:r w:rsidDel="00762838">
            <w:delText xml:space="preserve">Alliance commitments are to extended deterrence </w:delText>
          </w:r>
          <w:r w:rsidR="00347FD7" w:rsidDel="00762838">
            <w:delText>what</w:delText>
          </w:r>
          <w:r w:rsidDel="00762838">
            <w:delText xml:space="preserve"> forward basing is to the loss-of-strength gradient; both mechanisms</w:delText>
          </w:r>
          <w:r w:rsidR="008453AF" w:rsidDel="00762838">
            <w:delText xml:space="preserve"> seek to roll back </w:delText>
          </w:r>
          <w:r w:rsidDel="00762838">
            <w:delText xml:space="preserve">the </w:delText>
          </w:r>
          <w:r w:rsidR="008453AF" w:rsidDel="00762838">
            <w:delText xml:space="preserve">damaging </w:delText>
          </w:r>
          <w:r w:rsidDel="00762838">
            <w:delText>effects of distance. The Russian port of Tartus is important in both regards as a staging base for Russian combat operations in Syria and may help to explain the Syrian exception to the East-West pattern in the intensity of Russian operations in Figure 3. Just as not all outposts are created equal, furthermore, some commitments are stronger than others. While NATO security guarantees nominally cover all 29 members</w:delText>
          </w:r>
          <w:r w:rsidR="008453AF" w:rsidDel="00762838">
            <w:delText xml:space="preserve"> equally</w:delText>
          </w:r>
          <w:r w:rsidDel="00762838">
            <w:delText xml:space="preserve">, the 12 founding members in Western Europe and North America are arguably more confident in </w:delText>
          </w:r>
          <w:r w:rsidR="008453AF" w:rsidDel="00762838">
            <w:delText>this commitment</w:delText>
          </w:r>
          <w:r w:rsidDel="00762838">
            <w:delText xml:space="preserve"> (George and Sandler 2018). </w:delText>
          </w:r>
          <w:r w:rsidR="008453AF" w:rsidDel="00762838">
            <w:delText>Indeed, r</w:delText>
          </w:r>
          <w:r w:rsidDel="00762838">
            <w:delText>ecent Eastern Europe</w:delText>
          </w:r>
          <w:r w:rsidR="008453AF" w:rsidDel="00762838">
            <w:delText xml:space="preserve">an entrants </w:delText>
          </w:r>
          <w:r w:rsidDel="00762838">
            <w:delText xml:space="preserve">have questioned </w:delText>
          </w:r>
          <w:r w:rsidR="008453AF" w:rsidDel="00762838">
            <w:delText>NATO resolve</w:delText>
          </w:r>
          <w:r w:rsidDel="00762838">
            <w:delText>. Declarations from NATO leadership that there are no second tier members simply underscore</w:delText>
          </w:r>
          <w:r w:rsidR="008453AF" w:rsidDel="00762838">
            <w:delText>s</w:delText>
          </w:r>
          <w:r w:rsidDel="00762838">
            <w:delText xml:space="preserve"> </w:delText>
          </w:r>
          <w:r w:rsidR="008453AF" w:rsidDel="00762838">
            <w:delText xml:space="preserve">this </w:delText>
          </w:r>
          <w:r w:rsidDel="00762838">
            <w:delText xml:space="preserve">concern. Eastern European </w:delText>
          </w:r>
          <w:r w:rsidR="0011179C" w:rsidDel="00762838">
            <w:delText>NATO members</w:delText>
          </w:r>
          <w:r w:rsidDel="00762838">
            <w:delText xml:space="preserve"> also </w:delText>
          </w:r>
          <w:r w:rsidR="0011179C" w:rsidDel="00762838">
            <w:delText xml:space="preserve">appear to </w:delText>
          </w:r>
          <w:r w:rsidDel="00762838">
            <w:delText xml:space="preserve">have greater need of the NATO insurance policy given that Russia is </w:delText>
          </w:r>
          <w:r w:rsidR="008453AF" w:rsidDel="00762838">
            <w:delText xml:space="preserve">both </w:delText>
          </w:r>
          <w:r w:rsidDel="00762838">
            <w:delText xml:space="preserve">more interested </w:delText>
          </w:r>
          <w:r w:rsidR="008453AF" w:rsidDel="00762838">
            <w:delText>in, and more able to,</w:delText>
          </w:r>
          <w:r w:rsidDel="00762838">
            <w:delText xml:space="preserve"> control territory on or near </w:delText>
          </w:r>
          <w:r w:rsidR="008453AF" w:rsidDel="00762838">
            <w:delText>their</w:delText>
          </w:r>
          <w:r w:rsidDel="00762838">
            <w:delText xml:space="preserve"> border</w:delText>
          </w:r>
          <w:r w:rsidR="008453AF" w:rsidDel="00762838">
            <w:delText>s</w:delText>
          </w:r>
          <w:r w:rsidDel="00762838">
            <w:delText xml:space="preserve"> (Noetzel and Schreer 2009; Matláry 2014). </w:delText>
          </w:r>
          <w:r w:rsidR="0011179C" w:rsidDel="00762838">
            <w:delText xml:space="preserve">In sum, </w:delText>
          </w:r>
          <w:r w:rsidDel="00762838">
            <w:delText>Western resolve</w:delText>
          </w:r>
          <w:r w:rsidR="0011179C" w:rsidDel="00762838">
            <w:delText>/capability</w:delText>
          </w:r>
          <w:r w:rsidDel="00762838">
            <w:delText xml:space="preserve"> decreases from West to East while Russian resolve</w:delText>
          </w:r>
          <w:r w:rsidR="0011179C" w:rsidDel="00762838">
            <w:delText>/capability</w:delText>
          </w:r>
          <w:r w:rsidDel="00762838">
            <w:delText xml:space="preserve"> increases. </w:delText>
          </w:r>
        </w:del>
      </w:moveFrom>
    </w:p>
    <w:p w14:paraId="74ED7277" w14:textId="331A4756" w:rsidR="00657E08" w:rsidDel="00762838" w:rsidRDefault="00483D1B">
      <w:pPr>
        <w:spacing w:after="200"/>
        <w:ind w:firstLine="0"/>
        <w:rPr>
          <w:del w:id="2308" w:author="Jon Lindsay" w:date="2019-06-12T21:50:00Z"/>
          <w:moveFrom w:id="2309" w:author="Jon Lindsay" w:date="2019-06-12T19:57:00Z"/>
        </w:rPr>
      </w:pPr>
      <w:moveFrom w:id="2310" w:author="Jon Lindsay" w:date="2019-06-12T19:57:00Z">
        <w:del w:id="2311" w:author="Jon Lindsay" w:date="2019-06-12T21:50:00Z">
          <w:r w:rsidDel="00762838">
            <w:delText xml:space="preserve">Wither cyberspace? Technology conditions but does not eliminate geography. Cyberspace seems to open up the entire world to anyone with an internet connection. Yet most states can and do enforce their laws on the digital infrastructure within their borders (Goldsmith and Wu 2006). The geographical metaphor of “cyberspace” </w:delText>
          </w:r>
          <w:r w:rsidR="00F332E8" w:rsidDel="00762838">
            <w:delText>ignores</w:delText>
          </w:r>
          <w:r w:rsidDel="00762838">
            <w:delText xml:space="preserve"> overlapping institutions and infrastructures that enable states to share information (Branch 2018). If global information systems have some characteristics of a commons it is because interconnection is in the interest of the stakeholders who make and maintain them (Drezner 2004; Raymond 2013; Sowell 2015). What happens in the cyber domain is conditioned by what happens in other domains. We thus expect the interaction of a global domain with more localized domains to impose geographical constraints on the distribution of conflict in that domain. </w:delText>
          </w:r>
        </w:del>
      </w:moveFrom>
    </w:p>
    <w:p w14:paraId="544D4640" w14:textId="4F9BD5CE" w:rsidR="00657E08" w:rsidDel="00762838" w:rsidRDefault="00483D1B">
      <w:pPr>
        <w:spacing w:after="200"/>
        <w:ind w:firstLine="0"/>
        <w:rPr>
          <w:del w:id="2312" w:author="Jon Lindsay" w:date="2019-06-12T21:50:00Z"/>
          <w:moveFrom w:id="2313" w:author="Jon Lindsay" w:date="2019-06-12T19:57:00Z"/>
        </w:rPr>
      </w:pPr>
      <w:moveFrom w:id="2314" w:author="Jon Lindsay" w:date="2019-06-12T19:57:00Z">
        <w:del w:id="2315" w:author="Jon Lindsay" w:date="2019-06-12T21:50:00Z">
          <w:r w:rsidDel="00762838">
            <w:delText xml:space="preserve">A naval analogy is helpful. Corbett (1911) argues that navies are better suited for limited war than armies because the ocean provides access to distant resources that an adversary is less resolved to defend. A state is less likely to make the effort to recover a colony detached and defended by an enemy fleet than to resist </w:delText>
          </w:r>
          <w:r w:rsidR="004B6C1C" w:rsidDel="00762838">
            <w:delText xml:space="preserve">a threatened </w:delText>
          </w:r>
          <w:r w:rsidDel="00762838">
            <w:delText xml:space="preserve">invasion </w:delText>
          </w:r>
          <w:r w:rsidR="004B6C1C" w:rsidDel="00762838">
            <w:delText>of</w:delText>
          </w:r>
          <w:r w:rsidDel="00762838">
            <w:delText xml:space="preserve"> its homeland. </w:delText>
          </w:r>
          <w:r w:rsidR="004B6C1C" w:rsidDel="00762838">
            <w:delText>When the stakes increase, n</w:delText>
          </w:r>
          <w:r w:rsidDel="00762838">
            <w:delText xml:space="preserve">aval power </w:delText>
          </w:r>
          <w:r w:rsidR="004B6C1C" w:rsidDel="00762838">
            <w:delText xml:space="preserve">is typically combined </w:delText>
          </w:r>
          <w:r w:rsidDel="00762838">
            <w:delText xml:space="preserve">with expeditionary or allied land forces. </w:delText>
          </w:r>
          <w:r w:rsidR="004B6C1C" w:rsidDel="00762838">
            <w:delText xml:space="preserve">Applying </w:delText>
          </w:r>
          <w:r w:rsidDel="00762838">
            <w:delText>Corbett’s logic</w:delText>
          </w:r>
          <w:r w:rsidR="004B6C1C" w:rsidDel="00762838">
            <w:delText>,</w:delText>
          </w:r>
          <w:r w:rsidDel="00762838">
            <w:delText xml:space="preserve"> expanded digital reach might be similarly useful for limited aims operations that do not directly threaten vital interests. Indeed, ubiquitous computers enable intelligence, influence, and counterintelligence at a grand scale. Yet while online abuse is troublesome and </w:delText>
          </w:r>
          <w:r w:rsidR="004B6C1C" w:rsidDel="00762838">
            <w:delText>can be</w:delText>
          </w:r>
          <w:r w:rsidDel="00762838">
            <w:delText xml:space="preserve"> costly, </w:delText>
          </w:r>
          <w:r w:rsidR="004B6C1C" w:rsidDel="00762838">
            <w:delText xml:space="preserve">it seldom </w:delText>
          </w:r>
          <w:r w:rsidDel="00762838">
            <w:delText>provoke</w:delText>
          </w:r>
          <w:r w:rsidR="004B6C1C" w:rsidDel="00762838">
            <w:delText>s</w:delText>
          </w:r>
          <w:r w:rsidDel="00762838">
            <w:delText xml:space="preserve"> a military response. </w:delText>
          </w:r>
          <w:r w:rsidR="004B6C1C" w:rsidDel="00762838">
            <w:delText>D</w:delText>
          </w:r>
          <w:r w:rsidDel="00762838">
            <w:delText xml:space="preserve">isruption or destruction of physical infrastructure, moreover, happens very infrequently compared to the epidemic of espionage and abuse online. </w:delText>
          </w:r>
          <w:r w:rsidR="00B03317" w:rsidDel="00762838">
            <w:delText>To date,</w:delText>
          </w:r>
          <w:r w:rsidDel="00762838">
            <w:delText xml:space="preserve"> </w:delText>
          </w:r>
          <w:r w:rsidR="00B03317" w:rsidDel="00762838">
            <w:delText xml:space="preserve">tbe </w:delText>
          </w:r>
          <w:r w:rsidDel="00762838">
            <w:delText xml:space="preserve">striking empirical trend in cyber conflict </w:delText>
          </w:r>
          <w:r w:rsidR="00B03317" w:rsidDel="00762838">
            <w:delText>restraint</w:delText>
          </w:r>
          <w:r w:rsidDel="00762838">
            <w:delText xml:space="preserve"> (Valeriano and Maness 2015). High-end cyber conflict could be more attractive in conjunction with war in other domains, but that sort of war itself is a rare event.</w:delText>
          </w:r>
        </w:del>
      </w:moveFrom>
    </w:p>
    <w:p w14:paraId="338CEB61" w14:textId="4C792B92" w:rsidR="00657E08" w:rsidDel="00762838" w:rsidRDefault="00483D1B">
      <w:pPr>
        <w:pBdr>
          <w:top w:val="nil"/>
          <w:left w:val="nil"/>
          <w:bottom w:val="nil"/>
          <w:right w:val="nil"/>
          <w:between w:val="nil"/>
        </w:pBdr>
        <w:spacing w:after="200"/>
        <w:ind w:firstLine="0"/>
        <w:rPr>
          <w:del w:id="2316" w:author="Jon Lindsay" w:date="2019-06-12T21:50:00Z"/>
          <w:moveFrom w:id="2317" w:author="Jon Lindsay" w:date="2019-06-12T19:57:00Z"/>
        </w:rPr>
      </w:pPr>
      <w:moveFrom w:id="2318" w:author="Jon Lindsay" w:date="2019-06-12T19:57:00Z">
        <w:del w:id="2319" w:author="Jon Lindsay" w:date="2019-06-12T21:50:00Z">
          <w:r w:rsidDel="00762838">
            <w:delText xml:space="preserve">The cybersecurity literature offers two </w:delText>
          </w:r>
          <w:r w:rsidR="001004A9" w:rsidDel="00762838">
            <w:delText>logics</w:delText>
          </w:r>
          <w:r w:rsidDel="00762838">
            <w:delText xml:space="preserve"> for </w:delText>
          </w:r>
          <w:r w:rsidR="001004A9" w:rsidDel="00762838">
            <w:delText>the muted nature of cyber aggression. G</w:delText>
          </w:r>
          <w:r w:rsidDel="00762838">
            <w:delText xml:space="preserve">eography plays a tacit role in both. First, the complexities of planning and conducting offensive cyber operations against sensitive targets and the possibility of active defense create a sort of deterrence by denial (Lindsay 2013; Gartzke and Lindsay 2015; Buchanan 2016; Slayton 2017). Distance matters because the remote intelligence needed to plan and monitor offensive cyber operations, which often include human intelligence, </w:delText>
          </w:r>
          <w:r w:rsidR="00BA153E" w:rsidDel="00762838">
            <w:delText>are</w:delText>
          </w:r>
          <w:r w:rsidDel="00762838">
            <w:delText xml:space="preserve"> harder to obtain. Second, the likelihood of attribution and the possibility of retaliation in different domains create a sort of deterrence by punishment (Gartzke 2013; Lindsay 2015; Borghard and Lonergan 2017; Schneider 2019). Distance matters in this case because the ability and will to use capabilities in other domains is constrained by distance. We should expect actors to employ destructive cyber operations only in situations where they are confident in their abilities and expect the target to be </w:delText>
          </w:r>
          <w:r w:rsidR="00BA153E" w:rsidDel="00762838">
            <w:delText>disinclined to</w:delText>
          </w:r>
          <w:r w:rsidDel="00762838">
            <w:delText xml:space="preserve"> </w:delText>
          </w:r>
          <w:r w:rsidR="00BA153E" w:rsidDel="00762838">
            <w:delText>escalate</w:delText>
          </w:r>
          <w:r w:rsidDel="00762838">
            <w:delText xml:space="preserve">. It is notable that the Stuxnet operation involved a local partner in Israel and American escalation dominance over Iran. </w:delText>
          </w:r>
        </w:del>
      </w:moveFrom>
    </w:p>
    <w:p w14:paraId="402EB1D1" w14:textId="3C34A94E" w:rsidR="00657E08" w:rsidDel="00762838" w:rsidRDefault="00483D1B">
      <w:pPr>
        <w:pBdr>
          <w:top w:val="nil"/>
          <w:left w:val="nil"/>
          <w:bottom w:val="nil"/>
          <w:right w:val="nil"/>
          <w:between w:val="nil"/>
        </w:pBdr>
        <w:spacing w:after="200"/>
        <w:ind w:firstLine="0"/>
        <w:rPr>
          <w:del w:id="2320" w:author="Jon Lindsay" w:date="2019-06-12T21:50:00Z"/>
          <w:moveFrom w:id="2321" w:author="Jon Lindsay" w:date="2019-06-12T19:57:00Z"/>
        </w:rPr>
      </w:pPr>
      <w:moveFrom w:id="2322" w:author="Jon Lindsay" w:date="2019-06-12T19:57:00Z">
        <w:del w:id="2323" w:author="Jon Lindsay" w:date="2019-06-12T21:50:00Z">
          <w:r w:rsidDel="00762838">
            <w:delText>Figure 3 is consistent with a geographical interpretation of deterrence.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Because the deterrence gradient still matters in cyberspace, furthermore, we see Russia conducting low-intensity cyber influence and espionage operations around the world</w:delText>
          </w:r>
          <w:r w:rsidR="002433F9" w:rsidDel="00762838">
            <w:delText>,</w:delText>
          </w:r>
          <w:r w:rsidDel="00762838">
            <w:delText xml:space="preserve"> </w:delText>
          </w:r>
          <w:r w:rsidR="002433F9" w:rsidDel="00762838">
            <w:delText>while</w:delText>
          </w:r>
          <w:r w:rsidDel="00762838">
            <w:delText xml:space="preserve"> it conducts high-intensity cyber-physical operations in closer proximity to its border.</w:delText>
          </w:r>
        </w:del>
      </w:moveFrom>
    </w:p>
    <w:p w14:paraId="4BA0D0BE" w14:textId="4B4FF4CB" w:rsidR="00762838" w:rsidDel="0099449B" w:rsidRDefault="00483D1B">
      <w:pPr>
        <w:pStyle w:val="Heading2"/>
        <w:spacing w:after="200"/>
        <w:ind w:firstLine="0"/>
        <w:rPr>
          <w:ins w:id="2324" w:author="Jon Lindsay" w:date="2019-06-12T21:50:00Z"/>
          <w:del w:id="2325" w:author="Jon Lindsay" w:date="2019-06-12T19:57:00Z"/>
        </w:rPr>
      </w:pPr>
      <w:bookmarkStart w:id="2326" w:name="_qj6388j08rsl" w:colFirst="0" w:colLast="0"/>
      <w:bookmarkEnd w:id="2326"/>
      <w:moveFromRangeEnd w:id="2287"/>
      <w:del w:id="2327" w:author="Jon Lindsay" w:date="2019-06-12T21:50:00Z">
        <w:r w:rsidDel="00762838">
          <w:delText xml:space="preserve">Significant </w:delText>
        </w:r>
      </w:del>
      <w:ins w:id="2328" w:author="Jon Lindsay" w:date="2019-06-12T21:50:00Z">
        <w:del w:id="2329" w:author="Jon Lindsay" w:date="2019-06-12T19:57:00Z">
          <w:r w:rsidR="00762838" w:rsidDel="0099449B">
            <w:delText>The Deterrence Gradient</w:delText>
          </w:r>
        </w:del>
      </w:ins>
    </w:p>
    <w:p w14:paraId="7374ED0D" w14:textId="77777777" w:rsidR="00762838" w:rsidDel="0099449B" w:rsidRDefault="00762838">
      <w:pPr>
        <w:spacing w:after="200"/>
        <w:ind w:firstLine="0"/>
        <w:rPr>
          <w:ins w:id="2330" w:author="Jon Lindsay" w:date="2019-06-12T21:50:00Z"/>
          <w:del w:id="2331" w:author="Jon Lindsay" w:date="2019-06-12T19:57:00Z"/>
        </w:rPr>
      </w:pPr>
      <w:ins w:id="2332" w:author="Jon Lindsay" w:date="2019-06-12T21:50:00Z">
        <w:del w:id="2333" w:author="Jon Lindsay" w:date="2019-06-12T19:57:00Z">
          <w:r w:rsidDel="0099449B">
            <w:delText>To explain the geographical pattern of Russian gray zone operations, we posit a deterrence analogue to the military loss of strength gradient (Boulding 1962).</w:delText>
          </w:r>
          <w:r w:rsidDel="0099449B">
            <w:rPr>
              <w:vertAlign w:val="superscript"/>
            </w:rPr>
            <w:footnoteReference w:id="14"/>
          </w:r>
          <w:r w:rsidDel="0099449B">
            <w:delText xml:space="preserve">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rather that it is a useful proxy for other factors that do (capabilities, interest).</w:delText>
          </w:r>
        </w:del>
      </w:ins>
    </w:p>
    <w:p w14:paraId="67B6F85E" w14:textId="77777777" w:rsidR="00762838" w:rsidDel="0099449B" w:rsidRDefault="00762838">
      <w:pPr>
        <w:spacing w:after="200"/>
        <w:ind w:firstLine="0"/>
        <w:rPr>
          <w:ins w:id="2336" w:author="Jon Lindsay" w:date="2019-06-12T21:50:00Z"/>
          <w:del w:id="2337" w:author="Jon Lindsay" w:date="2019-06-12T19:57:00Z"/>
        </w:rPr>
      </w:pPr>
      <w:ins w:id="2338" w:author="Jon Lindsay" w:date="2019-06-12T21:50:00Z">
        <w:del w:id="2339" w:author="Jon Lindsay" w:date="2019-06-12T19:57:00Z">
          <w:r w:rsidDel="0099449B">
            <w:delText xml:space="preserve">Insofar as military power is affected by a loss of strength gradient, deterrence at distance should be less robust than proximate deterrence. There are also reasons to expect resolve to vary with distance. All things being equal, states likely care more about issues nearby than those that are far from home. Defenders are thus more resolved to resist aggression on their borders, even as distant attackers are less capable or resolved. Alliances to nearby states should similarly be more credible since patrons are more willing to defend a proximate client (Bak 2018). Alliance commitments should be less credible with distance as well, as patrons will fear entrapment by distant, more highly resolved allies (i.e., chain-ganging). </w:delText>
          </w:r>
        </w:del>
      </w:ins>
    </w:p>
    <w:p w14:paraId="716316AC" w14:textId="77777777" w:rsidR="00762838" w:rsidDel="0099449B" w:rsidRDefault="00762838">
      <w:pPr>
        <w:spacing w:after="200"/>
        <w:ind w:firstLine="0"/>
        <w:rPr>
          <w:ins w:id="2340" w:author="Jon Lindsay" w:date="2019-06-12T21:50:00Z"/>
          <w:del w:id="2341" w:author="Jon Lindsay" w:date="2019-06-12T19:57:00Z"/>
        </w:rPr>
      </w:pPr>
      <w:ins w:id="2342" w:author="Jon Lindsay" w:date="2019-06-12T21:50:00Z">
        <w:del w:id="2343" w:author="Jon Lindsay" w:date="2019-06-12T19:57:00Z">
          <w:r w:rsidDel="0099449B">
            <w:delText xml:space="preserve">A fundamental question about nuclear deterrence during the Cold War was </w:delText>
          </w:r>
          <w:r w:rsidDel="0099449B">
            <w:rPr>
              <w:i/>
            </w:rPr>
            <w:delText xml:space="preserve">not </w:delText>
          </w:r>
          <w:r w:rsidDel="0099449B">
            <w:delText xml:space="preserve">whether the United States was </w:delText>
          </w:r>
          <w:r w:rsidDel="0099449B">
            <w:rPr>
              <w:i/>
            </w:rPr>
            <w:delText xml:space="preserve">able </w:delText>
          </w:r>
          <w:r w:rsidDel="0099449B">
            <w:delText xml:space="preserve">to inflict terrible punishment on the Soviet Union—nuclear weapons made this obvious—but whether it was </w:delText>
          </w:r>
          <w:r w:rsidDel="0099449B">
            <w:rPr>
              <w:i/>
            </w:rPr>
            <w:delText xml:space="preserve">willing </w:delText>
          </w:r>
          <w:r w:rsidDel="0099449B">
            <w:delText xml:space="preserve">to do so. While the United States could be expected to retaliate for nuclear attacks on its own soil, many questioned its willingness to trade Washington for London or Paris. Extended deterrence—the use of threats to protect allies beyond a state’s borders—is widely believed to be less credible than homeland deterrence (Fuhrmann 2018). The Cold War solution to this problem was the forward deployment of American troops in Europe as a visible commitment mechanism. This practice continues today on a lesser scale with tripwire forces currently deployed in the Baltic states. </w:delText>
          </w:r>
        </w:del>
      </w:ins>
    </w:p>
    <w:p w14:paraId="0169AD3D" w14:textId="77777777" w:rsidR="00762838" w:rsidDel="0099449B" w:rsidRDefault="00762838">
      <w:pPr>
        <w:spacing w:after="200"/>
        <w:ind w:firstLine="0"/>
        <w:rPr>
          <w:ins w:id="2344" w:author="Jon Lindsay" w:date="2019-06-12T21:50:00Z"/>
          <w:del w:id="2345" w:author="Jon Lindsay" w:date="2019-06-12T19:57:00Z"/>
        </w:rPr>
      </w:pPr>
      <w:ins w:id="2346" w:author="Jon Lindsay" w:date="2019-06-12T21:50:00Z">
        <w:del w:id="2347" w:author="Jon Lindsay" w:date="2019-06-12T19:57:00Z">
          <w:r w:rsidDel="0099449B">
            <w:delText xml:space="preserve">Alliance commitments are to extended deterrence what forward basing is to the loss-of-strength gradient; both mechanisms seek to roll back the damaging effects of distance. The Russian port of Tartus is important in both regards as a staging base for Russian combat operations in Syria and may help to explain the Syrian exception to the East-West pattern in the intensity of Russian operations in Figure 3. Just as not all outposts are created equal, furthermore, some commitments are stronger than others. While NATO security guarantees nominally cover all 29 members equally, the 12 founding members in Western Europe and North America are arguably more confident in this commitment (George and Sandler 2018). Indeed, recent Eastern European entrants have questioned NATO resolve. Declarations from NATO leadership that there are no second tier members simply underscores this concern. Eastern European NATO members also appear to have greater need of the NATO insurance policy given that Russia is both more interested in, and more able to, control territory on or near their borders (Noetzel and Schreer 2009; Matláry 2014). In sum, Western resolve/capability decreases from West to East while Russian resolve/capability increases. </w:delText>
          </w:r>
        </w:del>
      </w:ins>
    </w:p>
    <w:p w14:paraId="4E27AE3D" w14:textId="77777777" w:rsidR="00762838" w:rsidDel="0099449B" w:rsidRDefault="00762838">
      <w:pPr>
        <w:spacing w:after="200"/>
        <w:ind w:firstLine="0"/>
        <w:rPr>
          <w:ins w:id="2348" w:author="Jon Lindsay" w:date="2019-06-12T21:50:00Z"/>
          <w:del w:id="2349" w:author="Jon Lindsay" w:date="2019-06-12T19:57:00Z"/>
        </w:rPr>
      </w:pPr>
      <w:ins w:id="2350" w:author="Jon Lindsay" w:date="2019-06-12T21:50:00Z">
        <w:del w:id="2351" w:author="Jon Lindsay" w:date="2019-06-12T19:57:00Z">
          <w:r w:rsidDel="0099449B">
            <w:delText xml:space="preserve">Wither cyberspace? Technology conditions but does not eliminate geography. Cyberspace seems to open up the entire world to anyone with an internet connection. Yet most states can and do enforce their laws on the digital infrastructure within their borders (Goldsmith and Wu 2006). The geographical metaphor of “cyberspace” ignores overlapping institutions and infrastructures that enable states to share information (Branch 2018). If global information systems have some characteristics of a commons it is because interconnection is in the interest of the stakeholders who make and maintain them (Drezner 2004; Raymond 2013; Sowell 2015). What happens in the cyber domain is conditioned by what happens in other domains. We thus expect the interaction of a global domain with more localized domains to impose geographical constraints on the distribution of conflict in that domain. </w:delText>
          </w:r>
        </w:del>
      </w:ins>
    </w:p>
    <w:p w14:paraId="63543306" w14:textId="77777777" w:rsidR="00762838" w:rsidDel="0099449B" w:rsidRDefault="00762838">
      <w:pPr>
        <w:spacing w:after="200"/>
        <w:ind w:firstLine="0"/>
        <w:rPr>
          <w:ins w:id="2352" w:author="Jon Lindsay" w:date="2019-06-12T21:50:00Z"/>
          <w:del w:id="2353" w:author="Jon Lindsay" w:date="2019-06-12T19:57:00Z"/>
        </w:rPr>
      </w:pPr>
      <w:ins w:id="2354" w:author="Jon Lindsay" w:date="2019-06-12T21:50:00Z">
        <w:del w:id="2355" w:author="Jon Lindsay" w:date="2019-06-12T19:57:00Z">
          <w:r w:rsidDel="0099449B">
            <w:delText>A naval analogy is helpful. Corbett (1911) argues that navies are better suited for limited war than armies because the ocean provides access to distant resources that an adversary is less resolved to defend. A state is less likely to make the effort to recover a colony detached and defended by an enemy fleet than to resist a threatened invasion of its homeland. When the stakes increase, naval power is typically combined with expeditionary or allied land forces. Applying Corbett’s logic, expanded digital reach might be similarly useful for limited aims operations that do not directly threaten vital interests. Indeed, ubiquitous computers enable intelligence, influence, and counterintelligence at a grand scale. Yet while online abuse is troublesome and can be costly, it seldom provokes a military response. Disruption or destruction of physical infrastructure, moreover, happens very infrequently compared to the epidemic of espionage and abuse online. To date, tbe striking empirical trend in cyber conflict restraint (Valeriano and Maness 2015). High-end cyber conflict could be more attractive in conjunction with war in other domains, but that sort of war itself is a rare event.</w:delText>
          </w:r>
        </w:del>
      </w:ins>
    </w:p>
    <w:p w14:paraId="303662D2" w14:textId="77777777" w:rsidR="00762838" w:rsidDel="0099449B" w:rsidRDefault="00762838">
      <w:pPr>
        <w:pBdr>
          <w:top w:val="nil"/>
          <w:left w:val="nil"/>
          <w:bottom w:val="nil"/>
          <w:right w:val="nil"/>
          <w:between w:val="nil"/>
        </w:pBdr>
        <w:spacing w:after="200"/>
        <w:ind w:firstLine="0"/>
        <w:rPr>
          <w:ins w:id="2356" w:author="Jon Lindsay" w:date="2019-06-12T21:50:00Z"/>
          <w:del w:id="2357" w:author="Jon Lindsay" w:date="2019-06-12T19:57:00Z"/>
        </w:rPr>
      </w:pPr>
      <w:ins w:id="2358" w:author="Jon Lindsay" w:date="2019-06-12T21:50:00Z">
        <w:del w:id="2359" w:author="Jon Lindsay" w:date="2019-06-12T19:57:00Z">
          <w:r w:rsidDel="0099449B">
            <w:delText xml:space="preserve">The cybersecurity literature offers two logics for the muted nature of cyber aggression. Geography plays a tacit role in both. First, the complexities of planning and conducting offensive cyber operations against sensitive targets and the possibility of active defense create a sort of deterrence by denial (Lindsay 2013; Gartzke and Lindsay 2015; Buchanan 2016; Slayton 2017). Distance matters because the remote intelligence needed to plan and monitor offensive cyber operations, which often include human intelligence, are harder to obtain. Second, the likelihood of attribution and the possibility of retaliation in different domains create a sort of deterrence by punishment (Gartzke 2013; Lindsay 2015; Borghard and Lonergan 2017; Schneider 2019). Distance matters in this case because the ability and will to use capabilities in other domains is constrained by distance. We should expect actors to employ destructive cyber operations only in situations where they are confident in their abilities and expect the target to be disinclined to escalate. It is notable that the Stuxnet operation involved a local partner in Israel and American escalation dominance over Iran. </w:delText>
          </w:r>
        </w:del>
      </w:ins>
    </w:p>
    <w:p w14:paraId="3179CC82" w14:textId="77777777" w:rsidR="00762838" w:rsidDel="0099449B" w:rsidRDefault="00762838">
      <w:pPr>
        <w:pBdr>
          <w:top w:val="nil"/>
          <w:left w:val="nil"/>
          <w:bottom w:val="nil"/>
          <w:right w:val="nil"/>
          <w:between w:val="nil"/>
        </w:pBdr>
        <w:spacing w:after="200"/>
        <w:ind w:firstLine="0"/>
        <w:rPr>
          <w:ins w:id="2360" w:author="Jon Lindsay" w:date="2019-06-12T21:50:00Z"/>
          <w:del w:id="2361" w:author="Jon Lindsay" w:date="2019-06-12T19:57:00Z"/>
        </w:rPr>
      </w:pPr>
      <w:ins w:id="2362" w:author="Jon Lindsay" w:date="2019-06-12T21:50:00Z">
        <w:del w:id="2363" w:author="Jon Lindsay" w:date="2019-06-12T19:57:00Z">
          <w:r w:rsidDel="0099449B">
            <w:delText>Figure 3 is consistent with a geographical interpretation of deterrence.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Because the deterrence gradient still matters in cyberspace, furthermore, we see Russia conducting low-intensity cyber influence and espionage operations around the world, while it conducts high-intensity cyber-physical operations in closer proximity to its border.</w:delText>
          </w:r>
        </w:del>
      </w:ins>
    </w:p>
    <w:p w14:paraId="5A688700" w14:textId="770A8EAF" w:rsidR="00657E08" w:rsidRDefault="00762838">
      <w:pPr>
        <w:pStyle w:val="Heading2"/>
      </w:pPr>
      <w:ins w:id="2364" w:author="Jon Lindsay" w:date="2019-06-12T21:50:00Z">
        <w:r>
          <w:t xml:space="preserve">Major </w:t>
        </w:r>
      </w:ins>
      <w:r w:rsidR="00483D1B">
        <w:t>Cyber Campaigns</w:t>
      </w:r>
    </w:p>
    <w:p w14:paraId="66AA03D4" w14:textId="179F1DED" w:rsidR="00762838" w:rsidRDefault="00483D1B">
      <w:pPr>
        <w:pBdr>
          <w:top w:val="nil"/>
          <w:left w:val="nil"/>
          <w:bottom w:val="nil"/>
          <w:right w:val="nil"/>
          <w:between w:val="nil"/>
        </w:pBdr>
        <w:spacing w:after="200"/>
        <w:ind w:firstLine="0"/>
        <w:rPr>
          <w:ins w:id="2365" w:author="Jon Lindsay" w:date="2019-06-12T21:52:00Z"/>
        </w:rPr>
      </w:pPr>
      <w:r>
        <w:t xml:space="preserve">Russia is involved in </w:t>
      </w:r>
      <w:r w:rsidR="0030560D">
        <w:t>numerous</w:t>
      </w:r>
      <w:r>
        <w:t xml:space="preserve"> gray zone conflicts, but the actual shade of gray </w:t>
      </w:r>
      <w:r w:rsidR="0030560D">
        <w:t xml:space="preserve">in each case </w:t>
      </w:r>
      <w:r>
        <w:t>depends on the deterrence gradient</w:t>
      </w:r>
      <w:del w:id="2366" w:author="Jon Lindsay" w:date="2019-06-12T21:50:00Z">
        <w:r w:rsidR="0030560D" w:rsidDel="00762838">
          <w:delText xml:space="preserve"> discussed above</w:delText>
        </w:r>
      </w:del>
      <w:r>
        <w:t>. For a more fine</w:t>
      </w:r>
      <w:ins w:id="2367" w:author="Andres Gannon" w:date="2019-04-04T11:29:00Z">
        <w:r w:rsidR="00326DF5">
          <w:t>-</w:t>
        </w:r>
      </w:ins>
      <w:del w:id="2368" w:author="Andres Gannon" w:date="2019-04-04T11:29:00Z">
        <w:r w:rsidDel="00326DF5">
          <w:delText xml:space="preserve"> </w:delText>
        </w:r>
      </w:del>
      <w:r>
        <w:t>grained test of our argument</w:t>
      </w:r>
      <w:r w:rsidR="002478F6">
        <w:t>,</w:t>
      </w:r>
      <w:r>
        <w:t xml:space="preserve"> we briefly examine the four major cyber campaigns attributed to Russia that feature prominently in the cybersecurity literature. </w:t>
      </w:r>
      <w:del w:id="2369" w:author="Jon Lindsay" w:date="2019-06-12T21:51:00Z">
        <w:r w:rsidR="0030560D" w:rsidDel="00762838">
          <w:delText>C</w:delText>
        </w:r>
        <w:r w:rsidDel="00762838">
          <w:delText xml:space="preserve">yber operations are particularly attractive in strategically constrained situations, as argued above, so it is instructive to examine the broader cross-domain context and response in each case. </w:delText>
        </w:r>
      </w:del>
      <w:ins w:id="2370" w:author="Jon Lindsay" w:date="2019-06-12T21:51:00Z">
        <w:r w:rsidR="00762838">
          <w:t>The usual focus on cyber operations themselve</w:t>
        </w:r>
      </w:ins>
      <w:ins w:id="2371" w:author="Jon Lindsay" w:date="2019-06-12T22:08:00Z">
        <w:r w:rsidR="00A403C9">
          <w:t xml:space="preserve">s tends to obscure </w:t>
        </w:r>
      </w:ins>
      <w:ins w:id="2372" w:author="Jon Lindsay" w:date="2019-06-12T21:51:00Z">
        <w:r w:rsidR="00762838">
          <w:t xml:space="preserve">the cross-domain and cross-national context of these operations. </w:t>
        </w:r>
      </w:ins>
      <w:ins w:id="2373" w:author="Jon Lindsay" w:date="2019-06-12T22:08:00Z">
        <w:r w:rsidR="00A403C9">
          <w:t>We employ a most similar case comparison (Bennett and Elman 2007) by choosing cases that have the same conflict initiator (Russia) and the same means of low intensity conflict (cyber) but that differ in their geographical location and other military instruments employed.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ins>
      <w:moveFromRangeStart w:id="2374" w:author="Jon Lindsay" w:date="2019-06-12T21:52:00Z" w:name="move11268786"/>
      <w:moveFrom w:id="2375" w:author="Jon Lindsay" w:date="2019-06-12T21:52:00Z">
        <w:r w:rsidDel="00762838">
          <w:t xml:space="preserve">There are many potential explanations for Russian motives, to include the personality of Vladimir Putin, political competition for regime control, nationalist identity and status seeking, and geopolitical imperatives for security (Driscoll and Maliniak 2016; Götz 2017). </w:t>
        </w:r>
      </w:moveFrom>
      <w:moveFromRangeEnd w:id="2374"/>
    </w:p>
    <w:p w14:paraId="770FF04D" w14:textId="63FB49D5" w:rsidR="00657E08" w:rsidRDefault="0030560D">
      <w:pPr>
        <w:pBdr>
          <w:top w:val="nil"/>
          <w:left w:val="nil"/>
          <w:bottom w:val="nil"/>
          <w:right w:val="nil"/>
          <w:between w:val="nil"/>
        </w:pBdr>
        <w:spacing w:after="200"/>
        <w:ind w:firstLine="0"/>
      </w:pPr>
      <w:r>
        <w:t>We do not focus here on</w:t>
      </w:r>
      <w:r w:rsidR="00483D1B">
        <w:t xml:space="preserve"> the </w:t>
      </w:r>
      <w:r>
        <w:t xml:space="preserve">origins </w:t>
      </w:r>
      <w:del w:id="2376" w:author="Jon Lindsay" w:date="2019-06-13T10:00:00Z">
        <w:r w:rsidDel="00EA18E1">
          <w:delText>(micro-foundations)</w:delText>
        </w:r>
        <w:r w:rsidR="00483D1B" w:rsidDel="00EA18E1">
          <w:delText xml:space="preserve"> </w:delText>
        </w:r>
      </w:del>
      <w:r w:rsidR="00483D1B">
        <w:t>of Russian motiv</w:t>
      </w:r>
      <w:r>
        <w:t>e</w:t>
      </w:r>
      <w:r w:rsidR="00483D1B">
        <w:t xml:space="preserve">s or their </w:t>
      </w:r>
      <w:r>
        <w:t>formulation</w:t>
      </w:r>
      <w:r w:rsidR="00483D1B">
        <w:t xml:space="preserve"> in Russian foreign policy, even as understanding these is essential for devising practical policy responses in any given case. </w:t>
      </w:r>
      <w:moveToRangeStart w:id="2377" w:author="Jon Lindsay" w:date="2019-06-12T21:52:00Z" w:name="move11268786"/>
      <w:moveTo w:id="2378" w:author="Jon Lindsay" w:date="2019-06-12T21:52:00Z">
        <w:r w:rsidR="00762838">
          <w:t xml:space="preserve">There are many potential explanations for Russian motives, to include the personality of Vladimir Putin, political competition for regime control, nationalist identity and status seeking, and geopolitical imperatives for security (Driscoll and </w:t>
        </w:r>
        <w:proofErr w:type="spellStart"/>
        <w:r w:rsidR="00762838">
          <w:t>Maliniak</w:t>
        </w:r>
        <w:proofErr w:type="spellEnd"/>
        <w:r w:rsidR="00762838">
          <w:t xml:space="preserve"> 2016; </w:t>
        </w:r>
        <w:proofErr w:type="spellStart"/>
        <w:r w:rsidR="00762838">
          <w:t>Götz</w:t>
        </w:r>
        <w:proofErr w:type="spellEnd"/>
        <w:r w:rsidR="00762838">
          <w:t xml:space="preserve"> 2017). </w:t>
        </w:r>
      </w:moveTo>
      <w:moveToRangeEnd w:id="2377"/>
      <w:r w:rsidR="00483D1B">
        <w:t xml:space="preserve">Rather we argue that </w:t>
      </w:r>
      <w:r>
        <w:t>how</w:t>
      </w:r>
      <w:r w:rsidR="00483D1B">
        <w:t xml:space="preserve"> motiv</w:t>
      </w:r>
      <w:r>
        <w:t>e</w:t>
      </w:r>
      <w:r w:rsidR="00483D1B">
        <w:t>s</w:t>
      </w:r>
      <w:r>
        <w:t xml:space="preserve"> are expressed</w:t>
      </w:r>
      <w:r w:rsidR="00483D1B">
        <w:t xml:space="preserve">, whatever their </w:t>
      </w:r>
      <w:r>
        <w:t>origins</w:t>
      </w:r>
      <w:r w:rsidR="00483D1B">
        <w:t xml:space="preserve">, will be </w:t>
      </w:r>
      <w:r>
        <w:t xml:space="preserve">more or less </w:t>
      </w:r>
      <w:r w:rsidR="00483D1B">
        <w:t xml:space="preserve">constrained by </w:t>
      </w:r>
      <w:del w:id="2379" w:author="Jon Lindsay" w:date="2019-06-12T22:09:00Z">
        <w:r w:rsidDel="00A403C9">
          <w:delText>the prevalence/intensity of</w:delText>
        </w:r>
      </w:del>
      <w:ins w:id="2380" w:author="Jon Lindsay" w:date="2019-06-12T22:09:00Z">
        <w:r w:rsidR="00A403C9">
          <w:t>Western</w:t>
        </w:r>
      </w:ins>
      <w:r>
        <w:t xml:space="preserve"> </w:t>
      </w:r>
      <w:r w:rsidR="00483D1B">
        <w:t xml:space="preserve">deterrence. </w:t>
      </w:r>
      <w:ins w:id="2381" w:author="Jon Lindsay" w:date="2019-06-12T22:17:00Z">
        <w:r w:rsidR="00042B06">
          <w:t>We will consider some counterarguments in the case narratives.</w:t>
        </w:r>
      </w:ins>
    </w:p>
    <w:p w14:paraId="3982A9FE" w14:textId="35DB8BAB" w:rsidR="00657E08" w:rsidDel="00A403C9" w:rsidRDefault="0030560D">
      <w:pPr>
        <w:pBdr>
          <w:top w:val="nil"/>
          <w:left w:val="nil"/>
          <w:bottom w:val="nil"/>
          <w:right w:val="nil"/>
          <w:between w:val="nil"/>
        </w:pBdr>
        <w:spacing w:after="200"/>
        <w:ind w:firstLine="0"/>
        <w:rPr>
          <w:del w:id="2382" w:author="Jon Lindsay" w:date="2019-06-12T22:08:00Z"/>
        </w:rPr>
      </w:pPr>
      <w:del w:id="2383" w:author="Jon Lindsay" w:date="2019-06-12T22:08:00Z">
        <w:r w:rsidDel="00A403C9">
          <w:delText>W</w:delText>
        </w:r>
        <w:r w:rsidR="00483D1B" w:rsidDel="00A403C9">
          <w:delText xml:space="preserve">e </w:delText>
        </w:r>
        <w:r w:rsidDel="00A403C9">
          <w:delText xml:space="preserve">thus </w:delText>
        </w:r>
        <w:r w:rsidR="00483D1B" w:rsidDel="00A403C9">
          <w:delText>expect that the deterrence gradient condition</w:delText>
        </w:r>
        <w:r w:rsidDel="00A403C9">
          <w:delText>s</w:delText>
        </w:r>
        <w:r w:rsidR="00483D1B" w:rsidDel="00A403C9">
          <w:delText xml:space="preserve"> Russian intervention in each case. We employ a most similar case comparison (Bennett and Elman 2007) by choosing cases that have the same conflict initiator (Russia) and the same means of low intensity conflict (cyber) but that differ in their geographical location and other military instruments employed. We code four rough categories of Russian operations in declining level of intensity, risk, and cost for the </w:delText>
        </w:r>
        <w:r w:rsidDel="00A403C9">
          <w:delText>initiator</w:delText>
        </w:r>
        <w:r w:rsidR="00483D1B" w:rsidDel="00A403C9">
          <w:delText xml:space="preserve"> (Russia): overt deployments of conventional military force, covert use of special operations or unattributed military forces, cyber operations that result in disruption of infrastructure, and information operations.</w:delText>
        </w:r>
      </w:del>
    </w:p>
    <w:p w14:paraId="64C03E07" w14:textId="77777777" w:rsidR="00657E08" w:rsidRDefault="00657E08">
      <w:pPr>
        <w:ind w:firstLine="0"/>
      </w:pPr>
    </w:p>
    <w:p w14:paraId="3E187AB2" w14:textId="77777777" w:rsidR="00657E08" w:rsidRDefault="00483D1B">
      <w:pPr>
        <w:ind w:firstLine="0"/>
        <w:jc w:val="center"/>
      </w:pPr>
      <w:r>
        <w:rPr>
          <w:b/>
        </w:rPr>
        <w:t>Table 2</w:t>
      </w:r>
      <w:r>
        <w:t>: Case comparison of Russian gray zone conflicts</w:t>
      </w:r>
    </w:p>
    <w:tbl>
      <w:tblPr>
        <w:tblStyle w:val="a0"/>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Change w:id="2384" w:author="Andres Gannon" w:date="2019-04-04T11:13:00Z">
          <w:tblPr>
            <w:tblStyle w:val="a0"/>
            <w:tblW w:w="915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PrChange>
      </w:tblPr>
      <w:tblGrid>
        <w:gridCol w:w="2642"/>
        <w:gridCol w:w="1584"/>
        <w:gridCol w:w="1584"/>
        <w:gridCol w:w="1584"/>
        <w:gridCol w:w="1584"/>
        <w:tblGridChange w:id="2385">
          <w:tblGrid>
            <w:gridCol w:w="2446"/>
            <w:gridCol w:w="1676"/>
            <w:gridCol w:w="1676"/>
            <w:gridCol w:w="1676"/>
            <w:gridCol w:w="1676"/>
          </w:tblGrid>
        </w:tblGridChange>
      </w:tblGrid>
      <w:tr w:rsidR="00657E08" w14:paraId="2B082D35" w14:textId="77777777" w:rsidTr="00AB1F4B">
        <w:trPr>
          <w:jc w:val="center"/>
        </w:trPr>
        <w:tc>
          <w:tcPr>
            <w:tcW w:w="2642" w:type="dxa"/>
            <w:shd w:val="clear" w:color="auto" w:fill="auto"/>
            <w:tcMar>
              <w:top w:w="100" w:type="dxa"/>
              <w:left w:w="100" w:type="dxa"/>
              <w:bottom w:w="100" w:type="dxa"/>
              <w:right w:w="100" w:type="dxa"/>
            </w:tcMar>
            <w:tcPrChange w:id="2386" w:author="Andres Gannon" w:date="2019-04-04T11:13:00Z">
              <w:tcPr>
                <w:tcW w:w="2445" w:type="dxa"/>
                <w:shd w:val="clear" w:color="auto" w:fill="auto"/>
                <w:tcMar>
                  <w:top w:w="100" w:type="dxa"/>
                  <w:left w:w="100" w:type="dxa"/>
                  <w:bottom w:w="100" w:type="dxa"/>
                  <w:right w:w="100" w:type="dxa"/>
                </w:tcMar>
              </w:tcPr>
            </w:tcPrChange>
          </w:tcPr>
          <w:p w14:paraId="4C27C492" w14:textId="77777777" w:rsidR="00657E08" w:rsidRDefault="00483D1B">
            <w:pPr>
              <w:widowControl w:val="0"/>
              <w:pBdr>
                <w:top w:val="nil"/>
                <w:left w:val="nil"/>
                <w:bottom w:val="nil"/>
                <w:right w:val="nil"/>
                <w:between w:val="nil"/>
              </w:pBdr>
              <w:spacing w:after="0" w:line="240" w:lineRule="auto"/>
              <w:ind w:right="0" w:firstLine="0"/>
              <w:jc w:val="left"/>
            </w:pPr>
            <w:r>
              <w:t>Russian Response</w:t>
            </w:r>
          </w:p>
        </w:tc>
        <w:tc>
          <w:tcPr>
            <w:tcW w:w="1584" w:type="dxa"/>
            <w:shd w:val="clear" w:color="auto" w:fill="auto"/>
            <w:tcMar>
              <w:top w:w="100" w:type="dxa"/>
              <w:left w:w="100" w:type="dxa"/>
              <w:bottom w:w="100" w:type="dxa"/>
              <w:right w:w="100" w:type="dxa"/>
            </w:tcMar>
            <w:tcPrChange w:id="2387" w:author="Andres Gannon" w:date="2019-04-04T11:13:00Z">
              <w:tcPr>
                <w:tcW w:w="1676" w:type="dxa"/>
                <w:shd w:val="clear" w:color="auto" w:fill="auto"/>
                <w:tcMar>
                  <w:top w:w="100" w:type="dxa"/>
                  <w:left w:w="100" w:type="dxa"/>
                  <w:bottom w:w="100" w:type="dxa"/>
                  <w:right w:w="100" w:type="dxa"/>
                </w:tcMar>
              </w:tcPr>
            </w:tcPrChange>
          </w:tcPr>
          <w:p w14:paraId="2CAD00F0" w14:textId="1493C71B" w:rsidR="00657E08" w:rsidRDefault="00483D1B">
            <w:pPr>
              <w:widowControl w:val="0"/>
              <w:spacing w:after="0" w:line="240" w:lineRule="auto"/>
              <w:ind w:right="0" w:firstLine="0"/>
              <w:jc w:val="center"/>
              <w:pPrChange w:id="2388" w:author="Andres Gannon" w:date="2019-04-04T11:13:00Z">
                <w:pPr>
                  <w:widowControl w:val="0"/>
                  <w:spacing w:after="0" w:line="240" w:lineRule="auto"/>
                  <w:ind w:right="0" w:firstLine="0"/>
                  <w:jc w:val="left"/>
                </w:pPr>
              </w:pPrChange>
            </w:pPr>
            <w:r>
              <w:t>United States</w:t>
            </w:r>
          </w:p>
          <w:p w14:paraId="0409C03F" w14:textId="77777777" w:rsidR="00657E08" w:rsidRDefault="00483D1B">
            <w:pPr>
              <w:widowControl w:val="0"/>
              <w:spacing w:after="0" w:line="240" w:lineRule="auto"/>
              <w:ind w:right="0" w:firstLine="0"/>
              <w:jc w:val="center"/>
              <w:pPrChange w:id="2389" w:author="Andres Gannon" w:date="2019-04-04T11:13:00Z">
                <w:pPr>
                  <w:widowControl w:val="0"/>
                  <w:spacing w:after="0" w:line="240" w:lineRule="auto"/>
                  <w:ind w:right="0" w:firstLine="0"/>
                  <w:jc w:val="left"/>
                </w:pPr>
              </w:pPrChange>
            </w:pPr>
            <w:r>
              <w:t>(2016)</w:t>
            </w:r>
          </w:p>
        </w:tc>
        <w:tc>
          <w:tcPr>
            <w:tcW w:w="1584" w:type="dxa"/>
            <w:shd w:val="clear" w:color="auto" w:fill="auto"/>
            <w:tcMar>
              <w:top w:w="100" w:type="dxa"/>
              <w:left w:w="100" w:type="dxa"/>
              <w:bottom w:w="100" w:type="dxa"/>
              <w:right w:w="100" w:type="dxa"/>
            </w:tcMar>
            <w:tcPrChange w:id="2390" w:author="Andres Gannon" w:date="2019-04-04T11:13:00Z">
              <w:tcPr>
                <w:tcW w:w="1676" w:type="dxa"/>
                <w:shd w:val="clear" w:color="auto" w:fill="auto"/>
                <w:tcMar>
                  <w:top w:w="100" w:type="dxa"/>
                  <w:left w:w="100" w:type="dxa"/>
                  <w:bottom w:w="100" w:type="dxa"/>
                  <w:right w:w="100" w:type="dxa"/>
                </w:tcMar>
              </w:tcPr>
            </w:tcPrChange>
          </w:tcPr>
          <w:p w14:paraId="0520E830" w14:textId="77777777" w:rsidR="00657E08" w:rsidRDefault="00483D1B">
            <w:pPr>
              <w:widowControl w:val="0"/>
              <w:spacing w:after="0" w:line="240" w:lineRule="auto"/>
              <w:ind w:right="0" w:firstLine="0"/>
              <w:jc w:val="center"/>
              <w:pPrChange w:id="2391" w:author="Andres Gannon" w:date="2019-04-04T11:13:00Z">
                <w:pPr>
                  <w:widowControl w:val="0"/>
                  <w:spacing w:after="0" w:line="240" w:lineRule="auto"/>
                  <w:ind w:right="0" w:firstLine="0"/>
                  <w:jc w:val="left"/>
                </w:pPr>
              </w:pPrChange>
            </w:pPr>
            <w:r>
              <w:t>Estonia</w:t>
            </w:r>
          </w:p>
          <w:p w14:paraId="5A782EDC" w14:textId="77777777" w:rsidR="00657E08" w:rsidRDefault="00483D1B">
            <w:pPr>
              <w:widowControl w:val="0"/>
              <w:spacing w:after="0" w:line="240" w:lineRule="auto"/>
              <w:ind w:right="0" w:firstLine="0"/>
              <w:jc w:val="center"/>
              <w:pPrChange w:id="2392" w:author="Andres Gannon" w:date="2019-04-04T11:13:00Z">
                <w:pPr>
                  <w:widowControl w:val="0"/>
                  <w:spacing w:after="0" w:line="240" w:lineRule="auto"/>
                  <w:ind w:right="0" w:firstLine="0"/>
                  <w:jc w:val="left"/>
                </w:pPr>
              </w:pPrChange>
            </w:pPr>
            <w:r>
              <w:t>(2007)</w:t>
            </w:r>
          </w:p>
        </w:tc>
        <w:tc>
          <w:tcPr>
            <w:tcW w:w="1584" w:type="dxa"/>
            <w:shd w:val="clear" w:color="auto" w:fill="auto"/>
            <w:tcMar>
              <w:top w:w="100" w:type="dxa"/>
              <w:left w:w="100" w:type="dxa"/>
              <w:bottom w:w="100" w:type="dxa"/>
              <w:right w:w="100" w:type="dxa"/>
            </w:tcMar>
            <w:tcPrChange w:id="2393" w:author="Andres Gannon" w:date="2019-04-04T11:13:00Z">
              <w:tcPr>
                <w:tcW w:w="1676" w:type="dxa"/>
                <w:shd w:val="clear" w:color="auto" w:fill="auto"/>
                <w:tcMar>
                  <w:top w:w="100" w:type="dxa"/>
                  <w:left w:w="100" w:type="dxa"/>
                  <w:bottom w:w="100" w:type="dxa"/>
                  <w:right w:w="100" w:type="dxa"/>
                </w:tcMar>
              </w:tcPr>
            </w:tcPrChange>
          </w:tcPr>
          <w:p w14:paraId="4FAA9B51" w14:textId="77777777" w:rsidR="00657E08" w:rsidRDefault="00483D1B">
            <w:pPr>
              <w:widowControl w:val="0"/>
              <w:pBdr>
                <w:top w:val="nil"/>
                <w:left w:val="nil"/>
                <w:bottom w:val="nil"/>
                <w:right w:val="nil"/>
                <w:between w:val="nil"/>
              </w:pBdr>
              <w:spacing w:after="0" w:line="240" w:lineRule="auto"/>
              <w:ind w:right="0" w:firstLine="0"/>
              <w:jc w:val="center"/>
              <w:pPrChange w:id="2394" w:author="Andres Gannon" w:date="2019-04-04T11:13:00Z">
                <w:pPr>
                  <w:widowControl w:val="0"/>
                  <w:pBdr>
                    <w:top w:val="nil"/>
                    <w:left w:val="nil"/>
                    <w:bottom w:val="nil"/>
                    <w:right w:val="nil"/>
                    <w:between w:val="nil"/>
                  </w:pBdr>
                  <w:spacing w:after="0" w:line="240" w:lineRule="auto"/>
                  <w:ind w:right="0" w:firstLine="0"/>
                  <w:jc w:val="left"/>
                </w:pPr>
              </w:pPrChange>
            </w:pPr>
            <w:r>
              <w:t>Ukraine</w:t>
            </w:r>
          </w:p>
          <w:p w14:paraId="5F1553C2" w14:textId="77777777" w:rsidR="00657E08" w:rsidRDefault="00483D1B">
            <w:pPr>
              <w:widowControl w:val="0"/>
              <w:pBdr>
                <w:top w:val="nil"/>
                <w:left w:val="nil"/>
                <w:bottom w:val="nil"/>
                <w:right w:val="nil"/>
                <w:between w:val="nil"/>
              </w:pBdr>
              <w:spacing w:after="0" w:line="240" w:lineRule="auto"/>
              <w:ind w:right="0" w:firstLine="0"/>
              <w:jc w:val="center"/>
              <w:pPrChange w:id="2395" w:author="Andres Gannon" w:date="2019-04-04T11:13:00Z">
                <w:pPr>
                  <w:widowControl w:val="0"/>
                  <w:pBdr>
                    <w:top w:val="nil"/>
                    <w:left w:val="nil"/>
                    <w:bottom w:val="nil"/>
                    <w:right w:val="nil"/>
                    <w:between w:val="nil"/>
                  </w:pBdr>
                  <w:spacing w:after="0" w:line="240" w:lineRule="auto"/>
                  <w:ind w:right="0" w:firstLine="0"/>
                  <w:jc w:val="left"/>
                </w:pPr>
              </w:pPrChange>
            </w:pPr>
            <w:r>
              <w:t>(2014)</w:t>
            </w:r>
          </w:p>
        </w:tc>
        <w:tc>
          <w:tcPr>
            <w:tcW w:w="1584" w:type="dxa"/>
            <w:shd w:val="clear" w:color="auto" w:fill="auto"/>
            <w:tcMar>
              <w:top w:w="100" w:type="dxa"/>
              <w:left w:w="100" w:type="dxa"/>
              <w:bottom w:w="100" w:type="dxa"/>
              <w:right w:w="100" w:type="dxa"/>
            </w:tcMar>
            <w:tcPrChange w:id="2396" w:author="Andres Gannon" w:date="2019-04-04T11:13:00Z">
              <w:tcPr>
                <w:tcW w:w="1676" w:type="dxa"/>
                <w:shd w:val="clear" w:color="auto" w:fill="auto"/>
                <w:tcMar>
                  <w:top w:w="100" w:type="dxa"/>
                  <w:left w:w="100" w:type="dxa"/>
                  <w:bottom w:w="100" w:type="dxa"/>
                  <w:right w:w="100" w:type="dxa"/>
                </w:tcMar>
              </w:tcPr>
            </w:tcPrChange>
          </w:tcPr>
          <w:p w14:paraId="503B1171" w14:textId="044A033F" w:rsidR="00657E08" w:rsidDel="00AB1F4B" w:rsidRDefault="00483D1B">
            <w:pPr>
              <w:widowControl w:val="0"/>
              <w:spacing w:after="0" w:line="240" w:lineRule="auto"/>
              <w:ind w:right="0" w:firstLine="0"/>
              <w:jc w:val="center"/>
              <w:rPr>
                <w:del w:id="2397" w:author="Andres Gannon" w:date="2019-04-04T11:12:00Z"/>
              </w:rPr>
              <w:pPrChange w:id="2398" w:author="Andres Gannon" w:date="2019-04-04T11:13:00Z">
                <w:pPr>
                  <w:widowControl w:val="0"/>
                  <w:spacing w:after="0" w:line="240" w:lineRule="auto"/>
                  <w:ind w:right="0" w:firstLine="0"/>
                  <w:jc w:val="left"/>
                </w:pPr>
              </w:pPrChange>
            </w:pPr>
            <w:r>
              <w:t>Georgia</w:t>
            </w:r>
          </w:p>
          <w:p w14:paraId="0518FF56" w14:textId="77777777" w:rsidR="00657E08" w:rsidRDefault="00483D1B">
            <w:pPr>
              <w:widowControl w:val="0"/>
              <w:spacing w:after="0" w:line="240" w:lineRule="auto"/>
              <w:ind w:right="0" w:firstLine="0"/>
              <w:jc w:val="center"/>
              <w:pPrChange w:id="2399" w:author="Andres Gannon" w:date="2019-04-04T11:13:00Z">
                <w:pPr>
                  <w:widowControl w:val="0"/>
                  <w:spacing w:after="0" w:line="240" w:lineRule="auto"/>
                  <w:ind w:right="0" w:firstLine="0"/>
                  <w:jc w:val="left"/>
                </w:pPr>
              </w:pPrChange>
            </w:pPr>
            <w:r>
              <w:t>(2008)</w:t>
            </w:r>
          </w:p>
        </w:tc>
      </w:tr>
      <w:tr w:rsidR="00657E08" w14:paraId="672D71D3" w14:textId="77777777" w:rsidTr="00AB1F4B">
        <w:trPr>
          <w:jc w:val="center"/>
        </w:trPr>
        <w:tc>
          <w:tcPr>
            <w:tcW w:w="2642" w:type="dxa"/>
            <w:shd w:val="clear" w:color="auto" w:fill="auto"/>
            <w:tcMar>
              <w:top w:w="100" w:type="dxa"/>
              <w:left w:w="100" w:type="dxa"/>
              <w:bottom w:w="100" w:type="dxa"/>
              <w:right w:w="100" w:type="dxa"/>
            </w:tcMar>
            <w:tcPrChange w:id="2400" w:author="Andres Gannon" w:date="2019-04-04T11:13:00Z">
              <w:tcPr>
                <w:tcW w:w="2445" w:type="dxa"/>
                <w:shd w:val="clear" w:color="auto" w:fill="auto"/>
                <w:tcMar>
                  <w:top w:w="100" w:type="dxa"/>
                  <w:left w:w="100" w:type="dxa"/>
                  <w:bottom w:w="100" w:type="dxa"/>
                  <w:right w:w="100" w:type="dxa"/>
                </w:tcMar>
              </w:tcPr>
            </w:tcPrChange>
          </w:tcPr>
          <w:p w14:paraId="73BB0F1C" w14:textId="77777777" w:rsidR="00657E08" w:rsidRDefault="00483D1B">
            <w:pPr>
              <w:widowControl w:val="0"/>
              <w:pBdr>
                <w:top w:val="nil"/>
                <w:left w:val="nil"/>
                <w:bottom w:val="nil"/>
                <w:right w:val="nil"/>
                <w:between w:val="nil"/>
              </w:pBdr>
              <w:spacing w:after="0" w:line="240" w:lineRule="auto"/>
              <w:ind w:right="0" w:firstLine="0"/>
              <w:jc w:val="left"/>
            </w:pPr>
            <w:r>
              <w:t>Conventional Forces</w:t>
            </w:r>
          </w:p>
        </w:tc>
        <w:tc>
          <w:tcPr>
            <w:tcW w:w="1584" w:type="dxa"/>
            <w:shd w:val="clear" w:color="auto" w:fill="auto"/>
            <w:tcMar>
              <w:top w:w="100" w:type="dxa"/>
              <w:left w:w="100" w:type="dxa"/>
              <w:bottom w:w="100" w:type="dxa"/>
              <w:right w:w="100" w:type="dxa"/>
            </w:tcMar>
            <w:tcPrChange w:id="2401" w:author="Andres Gannon" w:date="2019-04-04T11:13:00Z">
              <w:tcPr>
                <w:tcW w:w="1676" w:type="dxa"/>
                <w:shd w:val="clear" w:color="auto" w:fill="auto"/>
                <w:tcMar>
                  <w:top w:w="100" w:type="dxa"/>
                  <w:left w:w="100" w:type="dxa"/>
                  <w:bottom w:w="100" w:type="dxa"/>
                  <w:right w:w="100" w:type="dxa"/>
                </w:tcMar>
              </w:tcPr>
            </w:tcPrChange>
          </w:tcPr>
          <w:p w14:paraId="6A3FA299" w14:textId="77777777" w:rsidR="00657E08" w:rsidRDefault="00657E08">
            <w:pPr>
              <w:widowControl w:val="0"/>
              <w:spacing w:after="0" w:line="240" w:lineRule="auto"/>
              <w:ind w:right="0" w:firstLine="0"/>
              <w:jc w:val="center"/>
              <w:pPrChange w:id="2402" w:author="Andres Gannon" w:date="2019-04-04T11:13:00Z">
                <w:pPr>
                  <w:widowControl w:val="0"/>
                  <w:spacing w:after="0" w:line="240" w:lineRule="auto"/>
                  <w:ind w:right="0" w:firstLine="0"/>
                  <w:jc w:val="left"/>
                </w:pPr>
              </w:pPrChange>
            </w:pPr>
          </w:p>
        </w:tc>
        <w:tc>
          <w:tcPr>
            <w:tcW w:w="1584" w:type="dxa"/>
            <w:shd w:val="clear" w:color="auto" w:fill="auto"/>
            <w:tcMar>
              <w:top w:w="100" w:type="dxa"/>
              <w:left w:w="100" w:type="dxa"/>
              <w:bottom w:w="100" w:type="dxa"/>
              <w:right w:w="100" w:type="dxa"/>
            </w:tcMar>
            <w:tcPrChange w:id="2403" w:author="Andres Gannon" w:date="2019-04-04T11:13:00Z">
              <w:tcPr>
                <w:tcW w:w="1676" w:type="dxa"/>
                <w:shd w:val="clear" w:color="auto" w:fill="auto"/>
                <w:tcMar>
                  <w:top w:w="100" w:type="dxa"/>
                  <w:left w:w="100" w:type="dxa"/>
                  <w:bottom w:w="100" w:type="dxa"/>
                  <w:right w:w="100" w:type="dxa"/>
                </w:tcMar>
              </w:tcPr>
            </w:tcPrChange>
          </w:tcPr>
          <w:p w14:paraId="264DCA7C" w14:textId="77777777" w:rsidR="00657E08" w:rsidRDefault="00657E08">
            <w:pPr>
              <w:widowControl w:val="0"/>
              <w:spacing w:after="0" w:line="240" w:lineRule="auto"/>
              <w:ind w:right="0" w:firstLine="0"/>
              <w:jc w:val="center"/>
              <w:pPrChange w:id="2404" w:author="Andres Gannon" w:date="2019-04-04T11:13:00Z">
                <w:pPr>
                  <w:widowControl w:val="0"/>
                  <w:spacing w:after="0" w:line="240" w:lineRule="auto"/>
                  <w:ind w:right="0" w:firstLine="0"/>
                  <w:jc w:val="left"/>
                </w:pPr>
              </w:pPrChange>
            </w:pPr>
          </w:p>
        </w:tc>
        <w:tc>
          <w:tcPr>
            <w:tcW w:w="1584" w:type="dxa"/>
            <w:shd w:val="clear" w:color="auto" w:fill="auto"/>
            <w:tcMar>
              <w:top w:w="100" w:type="dxa"/>
              <w:left w:w="100" w:type="dxa"/>
              <w:bottom w:w="100" w:type="dxa"/>
              <w:right w:w="100" w:type="dxa"/>
            </w:tcMar>
            <w:tcPrChange w:id="2405" w:author="Andres Gannon" w:date="2019-04-04T11:13:00Z">
              <w:tcPr>
                <w:tcW w:w="1676" w:type="dxa"/>
                <w:shd w:val="clear" w:color="auto" w:fill="auto"/>
                <w:tcMar>
                  <w:top w:w="100" w:type="dxa"/>
                  <w:left w:w="100" w:type="dxa"/>
                  <w:bottom w:w="100" w:type="dxa"/>
                  <w:right w:w="100" w:type="dxa"/>
                </w:tcMar>
              </w:tcPr>
            </w:tcPrChange>
          </w:tcPr>
          <w:p w14:paraId="115DB70A" w14:textId="77777777" w:rsidR="00657E08" w:rsidRDefault="00657E08">
            <w:pPr>
              <w:widowControl w:val="0"/>
              <w:pBdr>
                <w:top w:val="nil"/>
                <w:left w:val="nil"/>
                <w:bottom w:val="nil"/>
                <w:right w:val="nil"/>
                <w:between w:val="nil"/>
              </w:pBdr>
              <w:spacing w:after="0" w:line="240" w:lineRule="auto"/>
              <w:ind w:right="0" w:firstLine="0"/>
              <w:jc w:val="center"/>
              <w:pPrChange w:id="2406" w:author="Andres Gannon" w:date="2019-04-04T11:13:00Z">
                <w:pPr>
                  <w:widowControl w:val="0"/>
                  <w:pBdr>
                    <w:top w:val="nil"/>
                    <w:left w:val="nil"/>
                    <w:bottom w:val="nil"/>
                    <w:right w:val="nil"/>
                    <w:between w:val="nil"/>
                  </w:pBdr>
                  <w:spacing w:after="0" w:line="240" w:lineRule="auto"/>
                  <w:ind w:right="0" w:firstLine="0"/>
                  <w:jc w:val="left"/>
                </w:pPr>
              </w:pPrChange>
            </w:pPr>
          </w:p>
        </w:tc>
        <w:tc>
          <w:tcPr>
            <w:tcW w:w="1584" w:type="dxa"/>
            <w:shd w:val="clear" w:color="auto" w:fill="auto"/>
            <w:tcMar>
              <w:top w:w="100" w:type="dxa"/>
              <w:left w:w="100" w:type="dxa"/>
              <w:bottom w:w="100" w:type="dxa"/>
              <w:right w:w="100" w:type="dxa"/>
            </w:tcMar>
            <w:tcPrChange w:id="2407" w:author="Andres Gannon" w:date="2019-04-04T11:13:00Z">
              <w:tcPr>
                <w:tcW w:w="1676" w:type="dxa"/>
                <w:shd w:val="clear" w:color="auto" w:fill="auto"/>
                <w:tcMar>
                  <w:top w:w="100" w:type="dxa"/>
                  <w:left w:w="100" w:type="dxa"/>
                  <w:bottom w:w="100" w:type="dxa"/>
                  <w:right w:w="100" w:type="dxa"/>
                </w:tcMar>
              </w:tcPr>
            </w:tcPrChange>
          </w:tcPr>
          <w:p w14:paraId="5343B2C1" w14:textId="77777777" w:rsidR="00657E08" w:rsidRDefault="00483D1B">
            <w:pPr>
              <w:widowControl w:val="0"/>
              <w:spacing w:after="0" w:line="240" w:lineRule="auto"/>
              <w:ind w:right="0" w:firstLine="0"/>
              <w:jc w:val="center"/>
              <w:pPrChange w:id="2408" w:author="Andres Gannon" w:date="2019-04-04T11:13:00Z">
                <w:pPr>
                  <w:widowControl w:val="0"/>
                  <w:spacing w:after="0" w:line="240" w:lineRule="auto"/>
                  <w:ind w:right="0" w:firstLine="0"/>
                  <w:jc w:val="left"/>
                </w:pPr>
              </w:pPrChange>
            </w:pPr>
            <w:r>
              <w:t>X</w:t>
            </w:r>
          </w:p>
        </w:tc>
      </w:tr>
      <w:tr w:rsidR="00657E08" w14:paraId="374A64D4" w14:textId="77777777" w:rsidTr="00AB1F4B">
        <w:trPr>
          <w:jc w:val="center"/>
        </w:trPr>
        <w:tc>
          <w:tcPr>
            <w:tcW w:w="2642" w:type="dxa"/>
            <w:shd w:val="clear" w:color="auto" w:fill="auto"/>
            <w:tcMar>
              <w:top w:w="100" w:type="dxa"/>
              <w:left w:w="100" w:type="dxa"/>
              <w:bottom w:w="100" w:type="dxa"/>
              <w:right w:w="100" w:type="dxa"/>
            </w:tcMar>
            <w:tcPrChange w:id="2409" w:author="Andres Gannon" w:date="2019-04-04T11:13:00Z">
              <w:tcPr>
                <w:tcW w:w="2445" w:type="dxa"/>
                <w:shd w:val="clear" w:color="auto" w:fill="auto"/>
                <w:tcMar>
                  <w:top w:w="100" w:type="dxa"/>
                  <w:left w:w="100" w:type="dxa"/>
                  <w:bottom w:w="100" w:type="dxa"/>
                  <w:right w:w="100" w:type="dxa"/>
                </w:tcMar>
              </w:tcPr>
            </w:tcPrChange>
          </w:tcPr>
          <w:p w14:paraId="55749214" w14:textId="77777777" w:rsidR="00657E08" w:rsidRDefault="00483D1B">
            <w:pPr>
              <w:widowControl w:val="0"/>
              <w:pBdr>
                <w:top w:val="nil"/>
                <w:left w:val="nil"/>
                <w:bottom w:val="nil"/>
                <w:right w:val="nil"/>
                <w:between w:val="nil"/>
              </w:pBdr>
              <w:spacing w:after="0" w:line="240" w:lineRule="auto"/>
              <w:ind w:right="0" w:firstLine="0"/>
              <w:jc w:val="left"/>
            </w:pPr>
            <w:r>
              <w:t>Special Operations</w:t>
            </w:r>
          </w:p>
        </w:tc>
        <w:tc>
          <w:tcPr>
            <w:tcW w:w="1584" w:type="dxa"/>
            <w:shd w:val="clear" w:color="auto" w:fill="auto"/>
            <w:tcMar>
              <w:top w:w="100" w:type="dxa"/>
              <w:left w:w="100" w:type="dxa"/>
              <w:bottom w:w="100" w:type="dxa"/>
              <w:right w:w="100" w:type="dxa"/>
            </w:tcMar>
            <w:tcPrChange w:id="2410" w:author="Andres Gannon" w:date="2019-04-04T11:13:00Z">
              <w:tcPr>
                <w:tcW w:w="1676" w:type="dxa"/>
                <w:shd w:val="clear" w:color="auto" w:fill="auto"/>
                <w:tcMar>
                  <w:top w:w="100" w:type="dxa"/>
                  <w:left w:w="100" w:type="dxa"/>
                  <w:bottom w:w="100" w:type="dxa"/>
                  <w:right w:w="100" w:type="dxa"/>
                </w:tcMar>
              </w:tcPr>
            </w:tcPrChange>
          </w:tcPr>
          <w:p w14:paraId="7414EEB7" w14:textId="77777777" w:rsidR="00657E08" w:rsidRDefault="00657E08">
            <w:pPr>
              <w:widowControl w:val="0"/>
              <w:spacing w:after="0" w:line="240" w:lineRule="auto"/>
              <w:ind w:right="0" w:firstLine="0"/>
              <w:jc w:val="center"/>
              <w:pPrChange w:id="2411" w:author="Andres Gannon" w:date="2019-04-04T11:13:00Z">
                <w:pPr>
                  <w:widowControl w:val="0"/>
                  <w:spacing w:after="0" w:line="240" w:lineRule="auto"/>
                  <w:ind w:right="0" w:firstLine="0"/>
                  <w:jc w:val="left"/>
                </w:pPr>
              </w:pPrChange>
            </w:pPr>
          </w:p>
        </w:tc>
        <w:tc>
          <w:tcPr>
            <w:tcW w:w="1584" w:type="dxa"/>
            <w:shd w:val="clear" w:color="auto" w:fill="auto"/>
            <w:tcMar>
              <w:top w:w="100" w:type="dxa"/>
              <w:left w:w="100" w:type="dxa"/>
              <w:bottom w:w="100" w:type="dxa"/>
              <w:right w:w="100" w:type="dxa"/>
            </w:tcMar>
            <w:tcPrChange w:id="2412" w:author="Andres Gannon" w:date="2019-04-04T11:13:00Z">
              <w:tcPr>
                <w:tcW w:w="1676" w:type="dxa"/>
                <w:shd w:val="clear" w:color="auto" w:fill="auto"/>
                <w:tcMar>
                  <w:top w:w="100" w:type="dxa"/>
                  <w:left w:w="100" w:type="dxa"/>
                  <w:bottom w:w="100" w:type="dxa"/>
                  <w:right w:w="100" w:type="dxa"/>
                </w:tcMar>
              </w:tcPr>
            </w:tcPrChange>
          </w:tcPr>
          <w:p w14:paraId="6216E06F" w14:textId="77777777" w:rsidR="00657E08" w:rsidRDefault="00657E08">
            <w:pPr>
              <w:widowControl w:val="0"/>
              <w:spacing w:after="0" w:line="240" w:lineRule="auto"/>
              <w:ind w:right="0" w:firstLine="0"/>
              <w:jc w:val="center"/>
              <w:pPrChange w:id="2413" w:author="Andres Gannon" w:date="2019-04-04T11:13:00Z">
                <w:pPr>
                  <w:widowControl w:val="0"/>
                  <w:spacing w:after="0" w:line="240" w:lineRule="auto"/>
                  <w:ind w:right="0" w:firstLine="0"/>
                  <w:jc w:val="left"/>
                </w:pPr>
              </w:pPrChange>
            </w:pPr>
          </w:p>
        </w:tc>
        <w:tc>
          <w:tcPr>
            <w:tcW w:w="1584" w:type="dxa"/>
            <w:shd w:val="clear" w:color="auto" w:fill="auto"/>
            <w:tcMar>
              <w:top w:w="100" w:type="dxa"/>
              <w:left w:w="100" w:type="dxa"/>
              <w:bottom w:w="100" w:type="dxa"/>
              <w:right w:w="100" w:type="dxa"/>
            </w:tcMar>
            <w:tcPrChange w:id="2414" w:author="Andres Gannon" w:date="2019-04-04T11:13:00Z">
              <w:tcPr>
                <w:tcW w:w="1676" w:type="dxa"/>
                <w:shd w:val="clear" w:color="auto" w:fill="auto"/>
                <w:tcMar>
                  <w:top w:w="100" w:type="dxa"/>
                  <w:left w:w="100" w:type="dxa"/>
                  <w:bottom w:w="100" w:type="dxa"/>
                  <w:right w:w="100" w:type="dxa"/>
                </w:tcMar>
              </w:tcPr>
            </w:tcPrChange>
          </w:tcPr>
          <w:p w14:paraId="22ACE934" w14:textId="77777777" w:rsidR="00657E08" w:rsidRDefault="00483D1B">
            <w:pPr>
              <w:widowControl w:val="0"/>
              <w:spacing w:after="0" w:line="240" w:lineRule="auto"/>
              <w:ind w:right="0" w:firstLine="0"/>
              <w:jc w:val="center"/>
              <w:pPrChange w:id="2415" w:author="Andres Gannon" w:date="2019-04-04T11:13:00Z">
                <w:pPr>
                  <w:widowControl w:val="0"/>
                  <w:spacing w:after="0" w:line="240" w:lineRule="auto"/>
                  <w:ind w:right="0" w:firstLine="0"/>
                  <w:jc w:val="left"/>
                </w:pPr>
              </w:pPrChange>
            </w:pPr>
            <w:r>
              <w:t>X</w:t>
            </w:r>
          </w:p>
        </w:tc>
        <w:tc>
          <w:tcPr>
            <w:tcW w:w="1584" w:type="dxa"/>
            <w:shd w:val="clear" w:color="auto" w:fill="auto"/>
            <w:tcMar>
              <w:top w:w="100" w:type="dxa"/>
              <w:left w:w="100" w:type="dxa"/>
              <w:bottom w:w="100" w:type="dxa"/>
              <w:right w:w="100" w:type="dxa"/>
            </w:tcMar>
            <w:tcPrChange w:id="2416" w:author="Andres Gannon" w:date="2019-04-04T11:13:00Z">
              <w:tcPr>
                <w:tcW w:w="1676" w:type="dxa"/>
                <w:shd w:val="clear" w:color="auto" w:fill="auto"/>
                <w:tcMar>
                  <w:top w:w="100" w:type="dxa"/>
                  <w:left w:w="100" w:type="dxa"/>
                  <w:bottom w:w="100" w:type="dxa"/>
                  <w:right w:w="100" w:type="dxa"/>
                </w:tcMar>
              </w:tcPr>
            </w:tcPrChange>
          </w:tcPr>
          <w:p w14:paraId="5E7B326D" w14:textId="77777777" w:rsidR="00657E08" w:rsidRDefault="00483D1B">
            <w:pPr>
              <w:widowControl w:val="0"/>
              <w:spacing w:after="0" w:line="240" w:lineRule="auto"/>
              <w:ind w:right="0" w:firstLine="0"/>
              <w:jc w:val="center"/>
              <w:pPrChange w:id="2417" w:author="Andres Gannon" w:date="2019-04-04T11:13:00Z">
                <w:pPr>
                  <w:widowControl w:val="0"/>
                  <w:spacing w:after="0" w:line="240" w:lineRule="auto"/>
                  <w:ind w:right="0" w:firstLine="0"/>
                  <w:jc w:val="left"/>
                </w:pPr>
              </w:pPrChange>
            </w:pPr>
            <w:r>
              <w:t>X</w:t>
            </w:r>
          </w:p>
        </w:tc>
      </w:tr>
      <w:tr w:rsidR="00657E08" w14:paraId="4645BB88" w14:textId="77777777" w:rsidTr="00AB1F4B">
        <w:trPr>
          <w:jc w:val="center"/>
        </w:trPr>
        <w:tc>
          <w:tcPr>
            <w:tcW w:w="2642" w:type="dxa"/>
            <w:shd w:val="clear" w:color="auto" w:fill="auto"/>
            <w:tcMar>
              <w:top w:w="100" w:type="dxa"/>
              <w:left w:w="100" w:type="dxa"/>
              <w:bottom w:w="100" w:type="dxa"/>
              <w:right w:w="100" w:type="dxa"/>
            </w:tcMar>
            <w:tcPrChange w:id="2418" w:author="Andres Gannon" w:date="2019-04-04T11:13:00Z">
              <w:tcPr>
                <w:tcW w:w="2445" w:type="dxa"/>
                <w:shd w:val="clear" w:color="auto" w:fill="auto"/>
                <w:tcMar>
                  <w:top w:w="100" w:type="dxa"/>
                  <w:left w:w="100" w:type="dxa"/>
                  <w:bottom w:w="100" w:type="dxa"/>
                  <w:right w:w="100" w:type="dxa"/>
                </w:tcMar>
              </w:tcPr>
            </w:tcPrChange>
          </w:tcPr>
          <w:p w14:paraId="3C0ADBB4" w14:textId="77777777" w:rsidR="00657E08" w:rsidRDefault="00483D1B">
            <w:pPr>
              <w:widowControl w:val="0"/>
              <w:pBdr>
                <w:top w:val="nil"/>
                <w:left w:val="nil"/>
                <w:bottom w:val="nil"/>
                <w:right w:val="nil"/>
                <w:between w:val="nil"/>
              </w:pBdr>
              <w:spacing w:after="0" w:line="240" w:lineRule="auto"/>
              <w:ind w:right="0" w:firstLine="0"/>
              <w:jc w:val="left"/>
            </w:pPr>
            <w:r>
              <w:t>Disruptive Cyber</w:t>
            </w:r>
          </w:p>
        </w:tc>
        <w:tc>
          <w:tcPr>
            <w:tcW w:w="1584" w:type="dxa"/>
            <w:shd w:val="clear" w:color="auto" w:fill="auto"/>
            <w:tcMar>
              <w:top w:w="100" w:type="dxa"/>
              <w:left w:w="100" w:type="dxa"/>
              <w:bottom w:w="100" w:type="dxa"/>
              <w:right w:w="100" w:type="dxa"/>
            </w:tcMar>
            <w:tcPrChange w:id="2419" w:author="Andres Gannon" w:date="2019-04-04T11:13:00Z">
              <w:tcPr>
                <w:tcW w:w="1676" w:type="dxa"/>
                <w:shd w:val="clear" w:color="auto" w:fill="auto"/>
                <w:tcMar>
                  <w:top w:w="100" w:type="dxa"/>
                  <w:left w:w="100" w:type="dxa"/>
                  <w:bottom w:w="100" w:type="dxa"/>
                  <w:right w:w="100" w:type="dxa"/>
                </w:tcMar>
              </w:tcPr>
            </w:tcPrChange>
          </w:tcPr>
          <w:p w14:paraId="079B5532" w14:textId="77777777" w:rsidR="00657E08" w:rsidRDefault="00657E08">
            <w:pPr>
              <w:widowControl w:val="0"/>
              <w:spacing w:after="0" w:line="240" w:lineRule="auto"/>
              <w:ind w:right="0" w:firstLine="0"/>
              <w:jc w:val="center"/>
              <w:pPrChange w:id="2420" w:author="Andres Gannon" w:date="2019-04-04T11:13:00Z">
                <w:pPr>
                  <w:widowControl w:val="0"/>
                  <w:spacing w:after="0" w:line="240" w:lineRule="auto"/>
                  <w:ind w:right="0" w:firstLine="0"/>
                  <w:jc w:val="left"/>
                </w:pPr>
              </w:pPrChange>
            </w:pPr>
          </w:p>
        </w:tc>
        <w:tc>
          <w:tcPr>
            <w:tcW w:w="1584" w:type="dxa"/>
            <w:shd w:val="clear" w:color="auto" w:fill="auto"/>
            <w:tcMar>
              <w:top w:w="100" w:type="dxa"/>
              <w:left w:w="100" w:type="dxa"/>
              <w:bottom w:w="100" w:type="dxa"/>
              <w:right w:w="100" w:type="dxa"/>
            </w:tcMar>
            <w:tcPrChange w:id="2421" w:author="Andres Gannon" w:date="2019-04-04T11:13:00Z">
              <w:tcPr>
                <w:tcW w:w="1676" w:type="dxa"/>
                <w:shd w:val="clear" w:color="auto" w:fill="auto"/>
                <w:tcMar>
                  <w:top w:w="100" w:type="dxa"/>
                  <w:left w:w="100" w:type="dxa"/>
                  <w:bottom w:w="100" w:type="dxa"/>
                  <w:right w:w="100" w:type="dxa"/>
                </w:tcMar>
              </w:tcPr>
            </w:tcPrChange>
          </w:tcPr>
          <w:p w14:paraId="6D20199B" w14:textId="77777777" w:rsidR="00657E08" w:rsidRDefault="00483D1B">
            <w:pPr>
              <w:widowControl w:val="0"/>
              <w:spacing w:after="0" w:line="240" w:lineRule="auto"/>
              <w:ind w:right="0" w:firstLine="0"/>
              <w:jc w:val="center"/>
              <w:pPrChange w:id="2422" w:author="Andres Gannon" w:date="2019-04-04T11:13:00Z">
                <w:pPr>
                  <w:widowControl w:val="0"/>
                  <w:spacing w:after="0" w:line="240" w:lineRule="auto"/>
                  <w:ind w:right="0" w:firstLine="0"/>
                  <w:jc w:val="left"/>
                </w:pPr>
              </w:pPrChange>
            </w:pPr>
            <w:r>
              <w:t>X</w:t>
            </w:r>
          </w:p>
        </w:tc>
        <w:tc>
          <w:tcPr>
            <w:tcW w:w="1584" w:type="dxa"/>
            <w:shd w:val="clear" w:color="auto" w:fill="auto"/>
            <w:tcMar>
              <w:top w:w="100" w:type="dxa"/>
              <w:left w:w="100" w:type="dxa"/>
              <w:bottom w:w="100" w:type="dxa"/>
              <w:right w:w="100" w:type="dxa"/>
            </w:tcMar>
            <w:tcPrChange w:id="2423" w:author="Andres Gannon" w:date="2019-04-04T11:13:00Z">
              <w:tcPr>
                <w:tcW w:w="1676" w:type="dxa"/>
                <w:shd w:val="clear" w:color="auto" w:fill="auto"/>
                <w:tcMar>
                  <w:top w:w="100" w:type="dxa"/>
                  <w:left w:w="100" w:type="dxa"/>
                  <w:bottom w:w="100" w:type="dxa"/>
                  <w:right w:w="100" w:type="dxa"/>
                </w:tcMar>
              </w:tcPr>
            </w:tcPrChange>
          </w:tcPr>
          <w:p w14:paraId="0383433A" w14:textId="77777777" w:rsidR="00657E08" w:rsidRDefault="00483D1B">
            <w:pPr>
              <w:widowControl w:val="0"/>
              <w:spacing w:after="0" w:line="240" w:lineRule="auto"/>
              <w:ind w:right="0" w:firstLine="0"/>
              <w:jc w:val="center"/>
              <w:pPrChange w:id="2424" w:author="Andres Gannon" w:date="2019-04-04T11:13:00Z">
                <w:pPr>
                  <w:widowControl w:val="0"/>
                  <w:spacing w:after="0" w:line="240" w:lineRule="auto"/>
                  <w:ind w:right="0" w:firstLine="0"/>
                  <w:jc w:val="left"/>
                </w:pPr>
              </w:pPrChange>
            </w:pPr>
            <w:r>
              <w:t>X</w:t>
            </w:r>
          </w:p>
        </w:tc>
        <w:tc>
          <w:tcPr>
            <w:tcW w:w="1584" w:type="dxa"/>
            <w:shd w:val="clear" w:color="auto" w:fill="auto"/>
            <w:tcMar>
              <w:top w:w="100" w:type="dxa"/>
              <w:left w:w="100" w:type="dxa"/>
              <w:bottom w:w="100" w:type="dxa"/>
              <w:right w:w="100" w:type="dxa"/>
            </w:tcMar>
            <w:tcPrChange w:id="2425" w:author="Andres Gannon" w:date="2019-04-04T11:13:00Z">
              <w:tcPr>
                <w:tcW w:w="1676" w:type="dxa"/>
                <w:shd w:val="clear" w:color="auto" w:fill="auto"/>
                <w:tcMar>
                  <w:top w:w="100" w:type="dxa"/>
                  <w:left w:w="100" w:type="dxa"/>
                  <w:bottom w:w="100" w:type="dxa"/>
                  <w:right w:w="100" w:type="dxa"/>
                </w:tcMar>
              </w:tcPr>
            </w:tcPrChange>
          </w:tcPr>
          <w:p w14:paraId="5DB6BB8B" w14:textId="77777777" w:rsidR="00657E08" w:rsidRDefault="00483D1B">
            <w:pPr>
              <w:widowControl w:val="0"/>
              <w:spacing w:after="0" w:line="240" w:lineRule="auto"/>
              <w:ind w:right="0" w:firstLine="0"/>
              <w:jc w:val="center"/>
              <w:pPrChange w:id="2426" w:author="Andres Gannon" w:date="2019-04-04T11:13:00Z">
                <w:pPr>
                  <w:widowControl w:val="0"/>
                  <w:spacing w:after="0" w:line="240" w:lineRule="auto"/>
                  <w:ind w:right="0" w:firstLine="0"/>
                  <w:jc w:val="left"/>
                </w:pPr>
              </w:pPrChange>
            </w:pPr>
            <w:r>
              <w:t>X</w:t>
            </w:r>
          </w:p>
        </w:tc>
      </w:tr>
      <w:tr w:rsidR="00657E08" w14:paraId="1FD383A2" w14:textId="77777777" w:rsidTr="00AB1F4B">
        <w:trPr>
          <w:jc w:val="center"/>
        </w:trPr>
        <w:tc>
          <w:tcPr>
            <w:tcW w:w="2642" w:type="dxa"/>
            <w:shd w:val="clear" w:color="auto" w:fill="auto"/>
            <w:tcMar>
              <w:top w:w="100" w:type="dxa"/>
              <w:left w:w="100" w:type="dxa"/>
              <w:bottom w:w="100" w:type="dxa"/>
              <w:right w:w="100" w:type="dxa"/>
            </w:tcMar>
            <w:tcPrChange w:id="2427" w:author="Andres Gannon" w:date="2019-04-04T11:13:00Z">
              <w:tcPr>
                <w:tcW w:w="2445" w:type="dxa"/>
                <w:shd w:val="clear" w:color="auto" w:fill="auto"/>
                <w:tcMar>
                  <w:top w:w="100" w:type="dxa"/>
                  <w:left w:w="100" w:type="dxa"/>
                  <w:bottom w:w="100" w:type="dxa"/>
                  <w:right w:w="100" w:type="dxa"/>
                </w:tcMar>
              </w:tcPr>
            </w:tcPrChange>
          </w:tcPr>
          <w:p w14:paraId="7C3829CB" w14:textId="77777777" w:rsidR="00657E08" w:rsidRDefault="00483D1B">
            <w:pPr>
              <w:widowControl w:val="0"/>
              <w:pBdr>
                <w:top w:val="nil"/>
                <w:left w:val="nil"/>
                <w:bottom w:val="nil"/>
                <w:right w:val="nil"/>
                <w:between w:val="nil"/>
              </w:pBdr>
              <w:spacing w:after="0" w:line="240" w:lineRule="auto"/>
              <w:ind w:right="0" w:firstLine="0"/>
              <w:jc w:val="left"/>
            </w:pPr>
            <w:r>
              <w:t>Information Operations</w:t>
            </w:r>
          </w:p>
        </w:tc>
        <w:tc>
          <w:tcPr>
            <w:tcW w:w="1584" w:type="dxa"/>
            <w:shd w:val="clear" w:color="auto" w:fill="auto"/>
            <w:tcMar>
              <w:top w:w="100" w:type="dxa"/>
              <w:left w:w="100" w:type="dxa"/>
              <w:bottom w:w="100" w:type="dxa"/>
              <w:right w:w="100" w:type="dxa"/>
            </w:tcMar>
            <w:tcPrChange w:id="2428" w:author="Andres Gannon" w:date="2019-04-04T11:13:00Z">
              <w:tcPr>
                <w:tcW w:w="1676" w:type="dxa"/>
                <w:shd w:val="clear" w:color="auto" w:fill="auto"/>
                <w:tcMar>
                  <w:top w:w="100" w:type="dxa"/>
                  <w:left w:w="100" w:type="dxa"/>
                  <w:bottom w:w="100" w:type="dxa"/>
                  <w:right w:w="100" w:type="dxa"/>
                </w:tcMar>
              </w:tcPr>
            </w:tcPrChange>
          </w:tcPr>
          <w:p w14:paraId="11A84556" w14:textId="77777777" w:rsidR="00657E08" w:rsidRDefault="00483D1B">
            <w:pPr>
              <w:widowControl w:val="0"/>
              <w:spacing w:after="0" w:line="240" w:lineRule="auto"/>
              <w:ind w:right="0" w:firstLine="0"/>
              <w:jc w:val="center"/>
              <w:pPrChange w:id="2429" w:author="Andres Gannon" w:date="2019-04-04T11:13:00Z">
                <w:pPr>
                  <w:widowControl w:val="0"/>
                  <w:spacing w:after="0" w:line="240" w:lineRule="auto"/>
                  <w:ind w:right="0" w:firstLine="0"/>
                  <w:jc w:val="left"/>
                </w:pPr>
              </w:pPrChange>
            </w:pPr>
            <w:r>
              <w:t>X</w:t>
            </w:r>
          </w:p>
        </w:tc>
        <w:tc>
          <w:tcPr>
            <w:tcW w:w="1584" w:type="dxa"/>
            <w:shd w:val="clear" w:color="auto" w:fill="auto"/>
            <w:tcMar>
              <w:top w:w="100" w:type="dxa"/>
              <w:left w:w="100" w:type="dxa"/>
              <w:bottom w:w="100" w:type="dxa"/>
              <w:right w:w="100" w:type="dxa"/>
            </w:tcMar>
            <w:tcPrChange w:id="2430" w:author="Andres Gannon" w:date="2019-04-04T11:13:00Z">
              <w:tcPr>
                <w:tcW w:w="1676" w:type="dxa"/>
                <w:shd w:val="clear" w:color="auto" w:fill="auto"/>
                <w:tcMar>
                  <w:top w:w="100" w:type="dxa"/>
                  <w:left w:w="100" w:type="dxa"/>
                  <w:bottom w:w="100" w:type="dxa"/>
                  <w:right w:w="100" w:type="dxa"/>
                </w:tcMar>
              </w:tcPr>
            </w:tcPrChange>
          </w:tcPr>
          <w:p w14:paraId="7F78BFFE" w14:textId="77777777" w:rsidR="00657E08" w:rsidRDefault="00483D1B">
            <w:pPr>
              <w:widowControl w:val="0"/>
              <w:spacing w:after="0" w:line="240" w:lineRule="auto"/>
              <w:ind w:right="0" w:firstLine="0"/>
              <w:jc w:val="center"/>
              <w:pPrChange w:id="2431" w:author="Andres Gannon" w:date="2019-04-04T11:13:00Z">
                <w:pPr>
                  <w:widowControl w:val="0"/>
                  <w:spacing w:after="0" w:line="240" w:lineRule="auto"/>
                  <w:ind w:right="0" w:firstLine="0"/>
                  <w:jc w:val="left"/>
                </w:pPr>
              </w:pPrChange>
            </w:pPr>
            <w:r>
              <w:t>X</w:t>
            </w:r>
          </w:p>
        </w:tc>
        <w:tc>
          <w:tcPr>
            <w:tcW w:w="1584" w:type="dxa"/>
            <w:shd w:val="clear" w:color="auto" w:fill="auto"/>
            <w:tcMar>
              <w:top w:w="100" w:type="dxa"/>
              <w:left w:w="100" w:type="dxa"/>
              <w:bottom w:w="100" w:type="dxa"/>
              <w:right w:w="100" w:type="dxa"/>
            </w:tcMar>
            <w:tcPrChange w:id="2432" w:author="Andres Gannon" w:date="2019-04-04T11:13:00Z">
              <w:tcPr>
                <w:tcW w:w="1676" w:type="dxa"/>
                <w:shd w:val="clear" w:color="auto" w:fill="auto"/>
                <w:tcMar>
                  <w:top w:w="100" w:type="dxa"/>
                  <w:left w:w="100" w:type="dxa"/>
                  <w:bottom w:w="100" w:type="dxa"/>
                  <w:right w:w="100" w:type="dxa"/>
                </w:tcMar>
              </w:tcPr>
            </w:tcPrChange>
          </w:tcPr>
          <w:p w14:paraId="566A659D" w14:textId="77777777" w:rsidR="00657E08" w:rsidRDefault="00483D1B">
            <w:pPr>
              <w:widowControl w:val="0"/>
              <w:spacing w:after="0" w:line="240" w:lineRule="auto"/>
              <w:ind w:right="0" w:firstLine="0"/>
              <w:jc w:val="center"/>
              <w:pPrChange w:id="2433" w:author="Andres Gannon" w:date="2019-04-04T11:13:00Z">
                <w:pPr>
                  <w:widowControl w:val="0"/>
                  <w:spacing w:after="0" w:line="240" w:lineRule="auto"/>
                  <w:ind w:right="0" w:firstLine="0"/>
                  <w:jc w:val="left"/>
                </w:pPr>
              </w:pPrChange>
            </w:pPr>
            <w:r>
              <w:t>X</w:t>
            </w:r>
          </w:p>
        </w:tc>
        <w:tc>
          <w:tcPr>
            <w:tcW w:w="1584" w:type="dxa"/>
            <w:shd w:val="clear" w:color="auto" w:fill="auto"/>
            <w:tcMar>
              <w:top w:w="100" w:type="dxa"/>
              <w:left w:w="100" w:type="dxa"/>
              <w:bottom w:w="100" w:type="dxa"/>
              <w:right w:w="100" w:type="dxa"/>
            </w:tcMar>
            <w:tcPrChange w:id="2434" w:author="Andres Gannon" w:date="2019-04-04T11:13:00Z">
              <w:tcPr>
                <w:tcW w:w="1676" w:type="dxa"/>
                <w:shd w:val="clear" w:color="auto" w:fill="auto"/>
                <w:tcMar>
                  <w:top w:w="100" w:type="dxa"/>
                  <w:left w:w="100" w:type="dxa"/>
                  <w:bottom w:w="100" w:type="dxa"/>
                  <w:right w:w="100" w:type="dxa"/>
                </w:tcMar>
              </w:tcPr>
            </w:tcPrChange>
          </w:tcPr>
          <w:p w14:paraId="4AC91911" w14:textId="77777777" w:rsidR="00657E08" w:rsidRDefault="00483D1B">
            <w:pPr>
              <w:widowControl w:val="0"/>
              <w:spacing w:after="0" w:line="240" w:lineRule="auto"/>
              <w:ind w:right="0" w:firstLine="0"/>
              <w:jc w:val="center"/>
              <w:pPrChange w:id="2435" w:author="Andres Gannon" w:date="2019-04-04T11:13:00Z">
                <w:pPr>
                  <w:widowControl w:val="0"/>
                  <w:spacing w:after="0" w:line="240" w:lineRule="auto"/>
                  <w:ind w:right="0" w:firstLine="0"/>
                  <w:jc w:val="left"/>
                </w:pPr>
              </w:pPrChange>
            </w:pPr>
            <w:r>
              <w:t>X</w:t>
            </w:r>
          </w:p>
        </w:tc>
      </w:tr>
    </w:tbl>
    <w:p w14:paraId="106DAB41" w14:textId="77777777" w:rsidR="00657E08" w:rsidRDefault="00657E08">
      <w:pPr>
        <w:ind w:firstLine="0"/>
      </w:pPr>
    </w:p>
    <w:p w14:paraId="5A4FA870" w14:textId="4B391567" w:rsidR="00657E08" w:rsidRDefault="00483D1B">
      <w:pPr>
        <w:ind w:firstLine="0"/>
      </w:pPr>
      <w:r>
        <w:t xml:space="preserve">Table 2 lists these cases by </w:t>
      </w:r>
      <w:del w:id="2436" w:author="Jon Lindsay" w:date="2019-06-12T22:09:00Z">
        <w:r w:rsidDel="00A403C9">
          <w:delText xml:space="preserve">their </w:delText>
        </w:r>
      </w:del>
      <w:r>
        <w:t>distance from Washington DC.</w:t>
      </w:r>
      <w:r>
        <w:rPr>
          <w:vertAlign w:val="superscript"/>
        </w:rPr>
        <w:footnoteReference w:id="15"/>
      </w:r>
      <w:r>
        <w:t xml:space="preserve"> Again the geographical pattern is striking. Moscow is more likely to pull its punches for cases closer to Washington. </w:t>
      </w:r>
      <w:r w:rsidR="00035595">
        <w:t>While g</w:t>
      </w:r>
      <w:r>
        <w:t xml:space="preserve">eography </w:t>
      </w:r>
      <w:r w:rsidR="00035595">
        <w:t xml:space="preserve">is </w:t>
      </w:r>
      <w:r>
        <w:t xml:space="preserve">simply a proxy for other factors that condition the strength of Western </w:t>
      </w:r>
      <w:r>
        <w:lastRenderedPageBreak/>
        <w:t xml:space="preserve">deterrence, </w:t>
      </w:r>
      <w:r w:rsidR="00035595">
        <w:t>t</w:t>
      </w:r>
      <w:r>
        <w:t xml:space="preserve">hese factors combine to create a gradient of decreasing deterrence. Russian operations </w:t>
      </w:r>
      <w:r w:rsidR="00035595">
        <w:t xml:space="preserve">directly </w:t>
      </w:r>
      <w:r>
        <w:t xml:space="preserve">against </w:t>
      </w:r>
      <w:r w:rsidR="00035595">
        <w:t>the United States</w:t>
      </w:r>
      <w:r>
        <w:t xml:space="preserve"> are limited to cyber influence and espionage operations. </w:t>
      </w:r>
      <w:r w:rsidR="00035595">
        <w:t>O</w:t>
      </w:r>
      <w:r>
        <w:t xml:space="preserve">perations against </w:t>
      </w:r>
      <w:r w:rsidR="00035595">
        <w:t>Estonia</w:t>
      </w:r>
      <w:r>
        <w:t xml:space="preserve"> are still restrained</w:t>
      </w:r>
      <w:r w:rsidR="00035595">
        <w:t>—given its membership in NATO—but also</w:t>
      </w:r>
      <w:r>
        <w:t xml:space="preserve"> include a punishing wave of DDoS attacks. Ukraine is not a </w:t>
      </w:r>
      <w:r w:rsidR="00035595">
        <w:t xml:space="preserve">member of </w:t>
      </w:r>
      <w:r>
        <w:t>NAT</w:t>
      </w:r>
      <w:r w:rsidR="00035595">
        <w:t>O</w:t>
      </w:r>
      <w:r>
        <w:t xml:space="preserve"> and is highly salient </w:t>
      </w:r>
      <w:r w:rsidR="00035595">
        <w:t>to</w:t>
      </w:r>
      <w:r>
        <w:t xml:space="preserve"> Russia, but it borders European NATO states and was in negotiation for EU membership when the crisis began</w:t>
      </w:r>
      <w:r w:rsidR="009B52F3">
        <w:t>.</w:t>
      </w:r>
      <w:r>
        <w:t xml:space="preserve"> Russian attacks are diverse but </w:t>
      </w:r>
      <w:r w:rsidR="009B52F3">
        <w:t>fall</w:t>
      </w:r>
      <w:r>
        <w:t xml:space="preserve"> short of overt, avowed military intervention. Georgia is not a NATO member and is deep in Russia’s sphere of influence</w:t>
      </w:r>
      <w:r w:rsidR="009B52F3">
        <w:t>.</w:t>
      </w:r>
      <w:r>
        <w:t xml:space="preserve"> </w:t>
      </w:r>
      <w:ins w:id="2437" w:author="Jon Lindsay" w:date="2019-06-12T22:10:00Z">
        <w:r w:rsidR="00A403C9">
          <w:t>At the weakest end of the deterrence gradient, R</w:t>
        </w:r>
      </w:ins>
      <w:del w:id="2438" w:author="Jon Lindsay" w:date="2019-06-12T22:10:00Z">
        <w:r w:rsidDel="00A403C9">
          <w:delText>R</w:delText>
        </w:r>
      </w:del>
      <w:r>
        <w:t>ussia intervene</w:t>
      </w:r>
      <w:r w:rsidR="009B52F3">
        <w:t>d in Georgia</w:t>
      </w:r>
      <w:r>
        <w:t xml:space="preserve"> </w:t>
      </w:r>
      <w:r w:rsidR="009B52F3">
        <w:t xml:space="preserve">using </w:t>
      </w:r>
      <w:ins w:id="2439" w:author="Jon Lindsay" w:date="2019-06-12T22:11:00Z">
        <w:r w:rsidR="00A403C9">
          <w:t xml:space="preserve">not only cyber-attacks but also paramilitaries and </w:t>
        </w:r>
      </w:ins>
      <w:r>
        <w:t>overt</w:t>
      </w:r>
      <w:r w:rsidR="009B52F3">
        <w:t xml:space="preserve"> military force</w:t>
      </w:r>
      <w:del w:id="2440" w:author="Jon Lindsay" w:date="2019-06-12T22:10:00Z">
        <w:r w:rsidR="009B52F3" w:rsidDel="00A403C9">
          <w:delText>,</w:delText>
        </w:r>
      </w:del>
      <w:r w:rsidR="009B52F3">
        <w:t xml:space="preserve"> </w:t>
      </w:r>
      <w:del w:id="2441" w:author="Jon Lindsay" w:date="2019-06-12T22:11:00Z">
        <w:r w:rsidR="009B52F3" w:rsidDel="00A403C9">
          <w:delText>as well as</w:delText>
        </w:r>
        <w:r w:rsidDel="00A403C9">
          <w:delText xml:space="preserve"> cyber</w:delText>
        </w:r>
      </w:del>
      <w:ins w:id="2442" w:author="Andres Gannon" w:date="2019-04-04T11:30:00Z">
        <w:del w:id="2443" w:author="Jon Lindsay" w:date="2019-06-12T22:11:00Z">
          <w:r w:rsidR="008F67D3" w:rsidDel="00A403C9">
            <w:delText>-</w:delText>
          </w:r>
        </w:del>
      </w:ins>
      <w:del w:id="2444" w:author="Jon Lindsay" w:date="2019-06-12T22:11:00Z">
        <w:r w:rsidDel="00A403C9">
          <w:delText xml:space="preserve"> attacks</w:delText>
        </w:r>
      </w:del>
      <w:r>
        <w:t>.</w:t>
      </w:r>
      <w:ins w:id="2445" w:author="Jon Lindsay" w:date="2019-06-12T22:48:00Z">
        <w:r w:rsidR="001C4A74">
          <w:rPr>
            <w:rStyle w:val="FootnoteReference"/>
          </w:rPr>
          <w:footnoteReference w:id="16"/>
        </w:r>
      </w:ins>
      <w:r>
        <w:t xml:space="preserve"> </w:t>
      </w:r>
    </w:p>
    <w:p w14:paraId="3CFDC9FF" w14:textId="77777777" w:rsidR="00657E08" w:rsidRDefault="00657E08">
      <w:pPr>
        <w:ind w:firstLine="0"/>
      </w:pPr>
    </w:p>
    <w:p w14:paraId="6F3B1865" w14:textId="77777777" w:rsidR="00657E08" w:rsidRDefault="00483D1B">
      <w:pPr>
        <w:pStyle w:val="Heading3"/>
        <w:spacing w:after="200" w:line="276" w:lineRule="auto"/>
        <w:ind w:left="-5" w:firstLine="0"/>
      </w:pPr>
      <w:bookmarkStart w:id="2450" w:name="_c8qq01qhrze2" w:colFirst="0" w:colLast="0"/>
      <w:bookmarkEnd w:id="2450"/>
      <w:r>
        <w:t>Estonia (2007)</w:t>
      </w:r>
    </w:p>
    <w:p w14:paraId="4923D5F3" w14:textId="3E6CDB9C" w:rsidR="00657E08" w:rsidRDefault="00483D1B">
      <w:pPr>
        <w:ind w:firstLine="0"/>
      </w:pPr>
      <w:r>
        <w:t>A signal event in the brief history of cyber conflict was the 2007 DDoS attack that roiled Estonia. It was precipitated by the relocation of a Soviet-era statue from the center of Tallinn to its outskirts, which sparked rioting by the Russian minority resulting in injuries and one death. That evening internet traffic surged beyond average peak loads by a factor of ten or more and degraded the availability of government, media, and banking websites and cash machines. “The most wired country in Europe” (Davis 2007) was uniquely dependent on online transactions, and no country, let alone a NATO member, had ever been attacked so suddenly and aggressively by a botnet.</w:t>
      </w:r>
      <w:del w:id="2451" w:author="Jon Lindsay" w:date="2019-06-12T22:48:00Z">
        <w:r w:rsidDel="001C4A74">
          <w:rPr>
            <w:vertAlign w:val="superscript"/>
          </w:rPr>
          <w:footnoteReference w:id="17"/>
        </w:r>
      </w:del>
      <w:r>
        <w:t xml:space="preserve"> Estonia’s defense minister considered but ultimately rejected invoking Article V, the collective defense clause of the NATO treaty, instead requesting and receiving technical assistance (</w:t>
      </w:r>
      <w:proofErr w:type="spellStart"/>
      <w:r>
        <w:t>Traynor</w:t>
      </w:r>
      <w:proofErr w:type="spellEnd"/>
      <w:r>
        <w:t xml:space="preserve"> 2007). The attacks </w:t>
      </w:r>
      <w:del w:id="2454" w:author="Andres Gannon" w:date="2019-04-04T11:31:00Z">
        <w:r w:rsidDel="008F67D3">
          <w:delText xml:space="preserve">were mitigated through a lot of informal technical collaboration (the “beer and sauna” protocol), but they </w:delText>
        </w:r>
      </w:del>
      <w:r>
        <w:t xml:space="preserve">continued in </w:t>
      </w:r>
      <w:del w:id="2455" w:author="Jon Lindsay" w:date="2019-06-12T22:49:00Z">
        <w:r w:rsidDel="001C4A74">
          <w:delText xml:space="preserve">some </w:delText>
        </w:r>
      </w:del>
      <w:ins w:id="2456" w:author="Jon Lindsay" w:date="2019-06-12T22:49:00Z">
        <w:r w:rsidR="001C4A74">
          <w:t xml:space="preserve">attenuated </w:t>
        </w:r>
      </w:ins>
      <w:r>
        <w:t xml:space="preserve">form for two and a half weeks. Some ambiguity about responsibility persists, but evidence suggests coordination from the Russian government in collaboration with so-called patriotic hackers (Schmidt 2013). </w:t>
      </w:r>
    </w:p>
    <w:p w14:paraId="7ED39D78" w14:textId="77777777" w:rsidR="00657E08" w:rsidRDefault="00657E08">
      <w:pPr>
        <w:ind w:firstLine="0"/>
      </w:pPr>
    </w:p>
    <w:p w14:paraId="174D0EC4" w14:textId="767FA876" w:rsidR="00657E08" w:rsidRDefault="00483D1B">
      <w:pPr>
        <w:spacing w:after="200" w:line="276" w:lineRule="auto"/>
        <w:ind w:left="-15" w:right="0" w:firstLine="0"/>
      </w:pPr>
      <w:r>
        <w:t>The 2007 campaign reflects a cautious Russian effort in the gray zone, which was not only conditioned by NATO’s general deterrence posture but also enabled by its ambiguity. Estonia, a former Soviet republic, had joined NATO in 2004 over Russian objections. The gap in time between NATO ascension and the Russian cyber campaign is telling; in Georgia and Ukraine the mere prospect of future NATO membership contributed to the crisis. Russia acted to register a grievance and test NATO responses, not to defend a vital interest. The Estonian attacks were more of an opportunistic protest rather than a determined bid to change (or return) the status quo, although tools had been prepared for patriotic hackers prior to the removal of the statue in anticipation of just such an opportunity. All sides</w:t>
      </w:r>
      <w:del w:id="2457" w:author="Jon Lindsay" w:date="2019-06-12T22:15:00Z">
        <w:r w:rsidDel="00A403C9">
          <w:delText>--</w:delText>
        </w:r>
      </w:del>
      <w:ins w:id="2458" w:author="Jon Lindsay" w:date="2019-06-12T22:15:00Z">
        <w:r w:rsidR="00A403C9">
          <w:t>—</w:t>
        </w:r>
      </w:ins>
      <w:r>
        <w:t>the belligerents, their agents, their targets, and external audiences</w:t>
      </w:r>
      <w:del w:id="2459" w:author="Jon Lindsay" w:date="2019-06-12T22:15:00Z">
        <w:r w:rsidDel="00A403C9">
          <w:delText>--</w:delText>
        </w:r>
      </w:del>
      <w:ins w:id="2460" w:author="Jon Lindsay" w:date="2019-06-12T22:15:00Z">
        <w:r w:rsidR="00A403C9">
          <w:t>—</w:t>
        </w:r>
      </w:ins>
      <w:r>
        <w:t xml:space="preserve">were relatively inexperienced with cyber operations at scale in 2007. The legal status of a </w:t>
      </w:r>
      <w:del w:id="2461" w:author="Andres Gannon" w:date="2019-04-04T11:32:00Z">
        <w:r w:rsidDel="008F67D3">
          <w:delText>cyber attack</w:delText>
        </w:r>
      </w:del>
      <w:ins w:id="2462" w:author="Andres Gannon" w:date="2019-04-04T11:32:00Z">
        <w:r w:rsidR="008F67D3">
          <w:t>cyber-attack</w:t>
        </w:r>
      </w:ins>
      <w:r>
        <w:t xml:space="preserve"> had not yet been clarified (</w:t>
      </w:r>
      <w:proofErr w:type="spellStart"/>
      <w:r>
        <w:t>Joubert</w:t>
      </w:r>
      <w:proofErr w:type="spellEnd"/>
      <w:r>
        <w:t xml:space="preserve"> 2012), which provided both an opportunity and a constraint for Russia. NATO would be unlikely to seriously consider formally responding so long as </w:t>
      </w:r>
      <w:r>
        <w:lastRenderedPageBreak/>
        <w:t xml:space="preserve">Russia avoided causing serious harm. Estonia ultimately treated the incident as a law enforcement matter, arresting a teenaged hacker in Tallinn. The tacit agreement between adversaries to limit the scope of conflict and obfuscate responsibility to avoid escalation echoes the logic of covert confrontation in the Cold War (Carson 2018). </w:t>
      </w:r>
    </w:p>
    <w:p w14:paraId="023C2696" w14:textId="77777777" w:rsidR="00657E08" w:rsidRDefault="00483D1B">
      <w:pPr>
        <w:spacing w:after="200" w:line="276" w:lineRule="auto"/>
        <w:ind w:left="-15" w:right="0" w:firstLine="0"/>
      </w:pPr>
      <w:r>
        <w:t>As an exercise in coercion, the Russian campaign was ultimately a failure. No one issued any clear demands or claimed responsibility. Estonia did not replace the statue. After the event, Tallinn became more resolved to bind with the West. Indeed, Estonia has become a hub for coordinating NATO cyber defenses. The Estonian event, like most DDoS attacks, amounted to an ambiguous symbolic outburst which created financial costs and inconvenience for the target. Such acts may tell you that someone is upset, but they also tell you that someone is not upset or confident enough to really do something about it.</w:t>
      </w:r>
    </w:p>
    <w:p w14:paraId="58A0F081" w14:textId="77777777" w:rsidR="00657E08" w:rsidRDefault="00483D1B">
      <w:pPr>
        <w:pStyle w:val="Heading3"/>
        <w:spacing w:after="200" w:line="276" w:lineRule="auto"/>
        <w:ind w:left="-5" w:firstLine="0"/>
      </w:pPr>
      <w:bookmarkStart w:id="2463" w:name="_qfl5qr5bywfn" w:colFirst="0" w:colLast="0"/>
      <w:bookmarkEnd w:id="2463"/>
      <w:r>
        <w:t>Georgia (2008)</w:t>
      </w:r>
    </w:p>
    <w:p w14:paraId="31375E8E" w14:textId="76E34011" w:rsidR="00657E08" w:rsidRDefault="00483D1B">
      <w:pPr>
        <w:spacing w:after="200" w:line="276" w:lineRule="auto"/>
        <w:ind w:left="-15" w:right="0" w:firstLine="0"/>
      </w:pPr>
      <w:r>
        <w:t>A year later, Georgia was hit by similar waves of DDoS attacks amidst an even more fractious duel of competing narratives in online fora (</w:t>
      </w:r>
      <w:proofErr w:type="spellStart"/>
      <w:r>
        <w:t>Deibert</w:t>
      </w:r>
      <w:proofErr w:type="spellEnd"/>
      <w:r>
        <w:t xml:space="preserve"> et al 2012). Yet whereas the Estonian episode was restricted to the cyber domain, Russia also intervened militarily in Georgia, an early example of cross-domain operations leveraging cyberspace. While </w:t>
      </w:r>
      <w:del w:id="2464" w:author="Andres Gannon" w:date="2019-04-04T11:32:00Z">
        <w:r w:rsidDel="008F67D3">
          <w:delText>cyber attack</w:delText>
        </w:r>
      </w:del>
      <w:ins w:id="2465" w:author="Andres Gannon" w:date="2019-04-04T11:32:00Z">
        <w:r w:rsidR="008F67D3">
          <w:t>cyber-attack</w:t>
        </w:r>
      </w:ins>
      <w:r>
        <w:t>s did not directly affect tactical operations, they did interfere with government coordination and financial infrastructure. Official and non-official sources on both sides also waged vigorous media campaigns to represent the war alternatively as a humanitarian intervention (with legal precedent in NATO’s mission in Kosovo) or a war of Russian aggression.</w:t>
      </w:r>
    </w:p>
    <w:p w14:paraId="34334853" w14:textId="655B4CAC" w:rsidR="00657E08" w:rsidRDefault="00483D1B">
      <w:pPr>
        <w:spacing w:after="200" w:line="276" w:lineRule="auto"/>
        <w:ind w:left="-15" w:right="0" w:firstLine="0"/>
      </w:pPr>
      <w:r>
        <w:t xml:space="preserve">Following </w:t>
      </w:r>
      <w:del w:id="2466" w:author="Jon Lindsay" w:date="2019-06-12T22:12:00Z">
        <w:r w:rsidDel="00A403C9">
          <w:delText>the Georgian</w:delText>
        </w:r>
      </w:del>
      <w:ins w:id="2467" w:author="Jon Lindsay" w:date="2019-06-12T22:12:00Z">
        <w:r w:rsidR="00A403C9">
          <w:t>the</w:t>
        </w:r>
      </w:ins>
      <w:r>
        <w:t xml:space="preserve"> civil war after the Soviet collapse, Russia </w:t>
      </w:r>
      <w:del w:id="2468" w:author="Jon Lindsay" w:date="2019-06-12T22:12:00Z">
        <w:r w:rsidDel="00A403C9">
          <w:delText xml:space="preserve">had </w:delText>
        </w:r>
      </w:del>
      <w:r>
        <w:t xml:space="preserve">stationed peacekeepers in Abkhazia and South Ossetia, ostensibly to protect non-Georgian minorities. Tbilisi resented the occupation and, especially after the Rose Revolution of 2003, sought Western security guarantees and NATO membership (Driscoll and </w:t>
      </w:r>
      <w:proofErr w:type="spellStart"/>
      <w:r>
        <w:t>Maliniak</w:t>
      </w:r>
      <w:proofErr w:type="spellEnd"/>
      <w:r>
        <w:t xml:space="preserve"> 2016). NATO, for its part, encouraged Georgia (and Ukraine) to apply for membership in the April 2008 Bucharest Summit Declaration. The same month Russia announced that it would unilaterally increase peacekeepers in Abkhazia. Terrorist bombings in South Ossetia provoked Tbilisi to mobilize in August, which prompted Russia to invade South Ossetia and establish a naval blockade on the Abkhaz coast. The Russian military defeated Georgian forces after five days of heavy fighting, and the two sides signed a peace agreement on 15 August which left Russian forces stationed in the de facto autonomous provinces (</w:t>
      </w:r>
      <w:proofErr w:type="spellStart"/>
      <w:r>
        <w:t>Shakarian</w:t>
      </w:r>
      <w:proofErr w:type="spellEnd"/>
      <w:r>
        <w:t xml:space="preserve"> 2011; </w:t>
      </w:r>
      <w:proofErr w:type="spellStart"/>
      <w:r>
        <w:t>Brecher</w:t>
      </w:r>
      <w:proofErr w:type="spellEnd"/>
      <w:r>
        <w:t xml:space="preserve"> et al 2017). </w:t>
      </w:r>
    </w:p>
    <w:p w14:paraId="2E6A70B8" w14:textId="37AC8F2B" w:rsidR="00657E08" w:rsidRDefault="00483D1B">
      <w:pPr>
        <w:spacing w:after="200" w:line="276" w:lineRule="auto"/>
        <w:ind w:left="-15" w:right="0" w:firstLine="0"/>
      </w:pPr>
      <w:r>
        <w:t>Russia’s intervention choices in this conflict</w:t>
      </w:r>
      <w:ins w:id="2469" w:author="Jon Lindsay" w:date="2019-06-12T22:15:00Z">
        <w:r w:rsidR="00A403C9">
          <w:t>, situated at the far end of the</w:t>
        </w:r>
      </w:ins>
      <w:ins w:id="2470" w:author="Jon Lindsay" w:date="2019-06-12T22:16:00Z">
        <w:r w:rsidR="00A403C9">
          <w:t xml:space="preserve"> Western</w:t>
        </w:r>
      </w:ins>
      <w:ins w:id="2471" w:author="Jon Lindsay" w:date="2019-06-12T22:15:00Z">
        <w:r w:rsidR="00A403C9">
          <w:t xml:space="preserve"> deterrence gradient,</w:t>
        </w:r>
      </w:ins>
      <w:r>
        <w:t xml:space="preserve"> were </w:t>
      </w:r>
      <w:ins w:id="2472" w:author="Jon Lindsay" w:date="2019-06-12T22:16:00Z">
        <w:r w:rsidR="00A403C9">
          <w:t xml:space="preserve">more </w:t>
        </w:r>
      </w:ins>
      <w:r>
        <w:t>motivated by efficiency</w:t>
      </w:r>
      <w:del w:id="2473" w:author="Jon Lindsay" w:date="2019-06-12T22:12:00Z">
        <w:r w:rsidDel="00A403C9">
          <w:delText>, not</w:delText>
        </w:r>
      </w:del>
      <w:ins w:id="2474" w:author="Jon Lindsay" w:date="2019-06-12T22:12:00Z">
        <w:r w:rsidR="00A403C9">
          <w:t xml:space="preserve"> </w:t>
        </w:r>
      </w:ins>
      <w:ins w:id="2475" w:author="Jon Lindsay" w:date="2019-06-12T22:16:00Z">
        <w:r w:rsidR="00A403C9">
          <w:t>than</w:t>
        </w:r>
      </w:ins>
      <w:r>
        <w:t xml:space="preserve"> deterrence. Russia used whatever mix of tools it needed to accomplish its objective and did not appear to pull its punches out of concern for Western counteraction. If anyone was deterred, it was NATO. As Driscoll and </w:t>
      </w:r>
      <w:proofErr w:type="spellStart"/>
      <w:r>
        <w:t>Maliniak</w:t>
      </w:r>
      <w:proofErr w:type="spellEnd"/>
      <w:r>
        <w:t xml:space="preserve"> (2016) point out, “because of Georgia’s location and its contested map, it is a security liability from the point of view of many in the West.” Despite the optimism of the </w:t>
      </w:r>
      <w:r>
        <w:lastRenderedPageBreak/>
        <w:t xml:space="preserve">Bucharest Declaration, NATO membership or armed assistance was never a realistic option. The extension of Article V would have encouraged moral hazard, given Tbilisi’s perception of Russian peacekeepers as an illegal occupation, and NATO states would have been hard pressed to honor that insurance policy.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 Western response that raised the cost of conflict for Russia would have only escalated the situation since Russia’s actions were chosen not out of fear of escalation, but through a calculation that its objectives could be accomplished at reasonable cost. The “frozen conflict” in Georgia also anticipated the emergence of similar militarized standoffs in Eastern Ukraine. </w:t>
      </w:r>
    </w:p>
    <w:p w14:paraId="44731125" w14:textId="77777777" w:rsidR="00657E08" w:rsidRDefault="00483D1B">
      <w:pPr>
        <w:pStyle w:val="Heading3"/>
        <w:spacing w:after="200" w:line="276" w:lineRule="auto"/>
        <w:ind w:left="-15" w:firstLine="0"/>
      </w:pPr>
      <w:bookmarkStart w:id="2476" w:name="_15u7zsw4j3sl" w:colFirst="0" w:colLast="0"/>
      <w:bookmarkEnd w:id="2476"/>
      <w:r>
        <w:t>Ukraine (2014)</w:t>
      </w:r>
    </w:p>
    <w:p w14:paraId="0D658B2A" w14:textId="0E8B23D4" w:rsidR="00657E08" w:rsidRDefault="00483D1B">
      <w:pPr>
        <w:pBdr>
          <w:top w:val="nil"/>
          <w:left w:val="nil"/>
          <w:bottom w:val="nil"/>
          <w:right w:val="nil"/>
          <w:between w:val="nil"/>
        </w:pBdr>
        <w:spacing w:after="200" w:line="276" w:lineRule="auto"/>
        <w:ind w:left="-15" w:right="0" w:firstLine="0"/>
      </w:pPr>
      <w:del w:id="2477" w:author="Jon Lindsay" w:date="2019-06-13T00:04:00Z">
        <w:r w:rsidDel="0050501B">
          <w:delText>An alternative explanation for the pattern in Table 2 is</w:delText>
        </w:r>
      </w:del>
      <w:ins w:id="2478" w:author="Jon Lindsay" w:date="2019-06-13T00:04:00Z">
        <w:r w:rsidR="0050501B">
          <w:t>One might argue</w:t>
        </w:r>
      </w:ins>
      <w:r>
        <w:t xml:space="preserve"> that Russia values the stakes differently in each conflict and thus the correlation with the deterrence gradient </w:t>
      </w:r>
      <w:ins w:id="2479" w:author="Jon Lindsay" w:date="2019-06-13T00:04:00Z">
        <w:r w:rsidR="0050501B">
          <w:t xml:space="preserve">observed in Table 2 </w:t>
        </w:r>
      </w:ins>
      <w:r>
        <w:t>is spurious. The cases of Estonia and Georgia appear to be consistent with this alternative</w:t>
      </w:r>
      <w:ins w:id="2480" w:author="Jon Lindsay" w:date="2019-06-13T00:04:00Z">
        <w:r w:rsidR="0050501B">
          <w:t xml:space="preserve"> explanation</w:t>
        </w:r>
      </w:ins>
      <w:r>
        <w:t xml:space="preserve">. Russia let Estonia join NATO without a fight in 2004 and merely sought to register a protest vote in 2007 when Tallinn moved a Soviet statue. By contrast, Russia had supported separatists in Georgia since the early 1990s and was highly resolved to ward off Western encroachment. On </w:t>
      </w:r>
      <w:del w:id="2481" w:author="Jon Lindsay" w:date="2019-06-13T00:04:00Z">
        <w:r w:rsidDel="0050501B">
          <w:delText xml:space="preserve">the </w:delText>
        </w:r>
      </w:del>
      <w:ins w:id="2482" w:author="Jon Lindsay" w:date="2019-06-13T00:05:00Z">
        <w:r w:rsidR="0050501B">
          <w:t>the</w:t>
        </w:r>
      </w:ins>
      <w:ins w:id="2483" w:author="Jon Lindsay" w:date="2019-06-13T00:04:00Z">
        <w:r w:rsidR="0050501B">
          <w:t xml:space="preserve"> </w:t>
        </w:r>
      </w:ins>
      <w:r>
        <w:t>basis</w:t>
      </w:r>
      <w:ins w:id="2484" w:author="Jon Lindsay" w:date="2019-06-13T00:05:00Z">
        <w:r w:rsidR="0050501B">
          <w:t xml:space="preserve"> of efficiency alone, therefore</w:t>
        </w:r>
      </w:ins>
      <w:del w:id="2485" w:author="Jon Lindsay" w:date="2019-06-13T00:04:00Z">
        <w:r w:rsidDel="0050501B">
          <w:delText xml:space="preserve"> of different Russian priorities</w:delText>
        </w:r>
      </w:del>
      <w:r>
        <w:t xml:space="preserve">, one might </w:t>
      </w:r>
      <w:del w:id="2486" w:author="Jon Lindsay" w:date="2019-06-13T00:05:00Z">
        <w:r w:rsidDel="0050501B">
          <w:delText xml:space="preserve">try to </w:delText>
        </w:r>
      </w:del>
      <w:r>
        <w:t xml:space="preserve">explain the single-domain response </w:t>
      </w:r>
      <w:del w:id="2487" w:author="Jon Lindsay" w:date="2019-06-13T00:05:00Z">
        <w:r w:rsidDel="0050501B">
          <w:delText xml:space="preserve">to </w:delText>
        </w:r>
      </w:del>
      <w:ins w:id="2488" w:author="Jon Lindsay" w:date="2019-06-13T00:05:00Z">
        <w:r w:rsidR="0050501B">
          <w:t xml:space="preserve">in </w:t>
        </w:r>
      </w:ins>
      <w:r>
        <w:t>Estonia versus the multi-domain engagement in Georgia</w:t>
      </w:r>
      <w:del w:id="2489" w:author="Jon Lindsay" w:date="2019-06-13T00:05:00Z">
        <w:r w:rsidDel="0050501B">
          <w:delText xml:space="preserve"> in terms of efficiency alone</w:delText>
        </w:r>
      </w:del>
      <w:r>
        <w:t xml:space="preserve">. The case of Ukraine, however, puts this alternative to the test and finds it wanting. </w:t>
      </w:r>
    </w:p>
    <w:p w14:paraId="0B98921E" w14:textId="47CDD7B5" w:rsidR="00657E08" w:rsidRDefault="00483D1B">
      <w:pPr>
        <w:pBdr>
          <w:top w:val="nil"/>
          <w:left w:val="nil"/>
          <w:bottom w:val="nil"/>
          <w:right w:val="nil"/>
          <w:between w:val="nil"/>
        </w:pBdr>
        <w:spacing w:after="200" w:line="276" w:lineRule="auto"/>
        <w:ind w:left="-15" w:right="0" w:firstLine="0"/>
      </w:pPr>
      <w:r>
        <w:t xml:space="preserve">Ukraine, seat of the medieval </w:t>
      </w:r>
      <w:proofErr w:type="spellStart"/>
      <w:r>
        <w:t>Kievan</w:t>
      </w:r>
      <w:proofErr w:type="spellEnd"/>
      <w:r>
        <w:t xml:space="preserve"> </w:t>
      </w:r>
      <w:proofErr w:type="spellStart"/>
      <w:r>
        <w:t>Rus</w:t>
      </w:r>
      <w:proofErr w:type="spellEnd"/>
      <w:r>
        <w:t xml:space="preserve"> </w:t>
      </w:r>
      <w:proofErr w:type="gramStart"/>
      <w:r>
        <w:t>empire</w:t>
      </w:r>
      <w:proofErr w:type="gramEnd"/>
      <w:r>
        <w:t xml:space="preserve">, is more salient in Russian nationalist mythology than Georgia, a peripheral outpost in the Caucuses far from Moscow. Russian identify, aspiration, and resentment has always looked toward Europe, not Asia. The Black Sea port of Sevastopol also makes Crimea more strategically </w:t>
      </w:r>
      <w:del w:id="2490" w:author="Jon Lindsay" w:date="2019-06-13T00:14:00Z">
        <w:r w:rsidDel="007D5C7A">
          <w:delText>salient</w:delText>
        </w:r>
      </w:del>
      <w:ins w:id="2491" w:author="Jon Lindsay" w:date="2019-06-13T00:14:00Z">
        <w:r w:rsidR="007D5C7A">
          <w:t>relevant</w:t>
        </w:r>
      </w:ins>
      <w:r>
        <w:t xml:space="preserve">. </w:t>
      </w:r>
      <w:del w:id="2492" w:author="Jon Lindsay" w:date="2019-06-12T22:18:00Z">
        <w:r w:rsidDel="00042B06">
          <w:delText>As Driscoll and Maliniak (2016) point out,</w:delText>
        </w:r>
      </w:del>
      <w:ins w:id="2493" w:author="Andres Gannon" w:date="2019-04-04T11:34:00Z">
        <w:del w:id="2494" w:author="Jon Lindsay" w:date="2019-06-12T22:18:00Z">
          <w:r w:rsidR="008F67D3" w:rsidDel="00042B06">
            <w:delText xml:space="preserve"> </w:delText>
          </w:r>
        </w:del>
        <w:r w:rsidR="008F67D3">
          <w:t xml:space="preserve">Russian military planners </w:t>
        </w:r>
        <w:del w:id="2495" w:author="Jon Lindsay" w:date="2019-06-12T22:17:00Z">
          <w:r w:rsidR="008F67D3" w:rsidDel="00042B06">
            <w:delText>express</w:delText>
          </w:r>
        </w:del>
      </w:ins>
      <w:ins w:id="2496" w:author="Jon Lindsay" w:date="2019-06-12T22:17:00Z">
        <w:r w:rsidR="00042B06">
          <w:t xml:space="preserve">have </w:t>
        </w:r>
      </w:ins>
      <w:ins w:id="2497" w:author="Jon Lindsay" w:date="2019-06-13T00:14:00Z">
        <w:r w:rsidR="007D5C7A">
          <w:t xml:space="preserve">long </w:t>
        </w:r>
      </w:ins>
      <w:ins w:id="2498" w:author="Jon Lindsay" w:date="2019-06-12T22:17:00Z">
        <w:r w:rsidR="00042B06">
          <w:t>express</w:t>
        </w:r>
      </w:ins>
      <w:ins w:id="2499" w:author="Jon Lindsay" w:date="2019-06-12T22:18:00Z">
        <w:r w:rsidR="00042B06">
          <w:t>ed</w:t>
        </w:r>
      </w:ins>
      <w:ins w:id="2500" w:author="Andres Gannon" w:date="2019-04-04T11:34:00Z">
        <w:r w:rsidR="008F67D3">
          <w:t xml:space="preserve"> </w:t>
        </w:r>
        <w:del w:id="2501" w:author="Jon Lindsay" w:date="2019-06-13T00:14:00Z">
          <w:r w:rsidR="008F67D3" w:rsidDel="007D5C7A">
            <w:delText xml:space="preserve">significantly </w:delText>
          </w:r>
        </w:del>
        <w:r w:rsidR="008F67D3">
          <w:t>more concern over NATO forward deployment in Ukraine than in Georgia</w:t>
        </w:r>
      </w:ins>
      <w:ins w:id="2502" w:author="Jon Lindsay" w:date="2019-06-12T22:18:00Z">
        <w:r w:rsidR="00042B06">
          <w:t xml:space="preserve"> (Driscoll and </w:t>
        </w:r>
        <w:proofErr w:type="spellStart"/>
        <w:r w:rsidR="00042B06">
          <w:t>Maliniak</w:t>
        </w:r>
        <w:proofErr w:type="spellEnd"/>
        <w:r w:rsidR="00042B06">
          <w:t xml:space="preserve"> 2016)</w:t>
        </w:r>
      </w:ins>
      <w:ins w:id="2503" w:author="Andres Gannon" w:date="2019-04-04T11:34:00Z">
        <w:r w:rsidR="008F67D3">
          <w:t>.</w:t>
        </w:r>
      </w:ins>
      <w:ins w:id="2504" w:author="Jon Lindsay" w:date="2019-06-12T22:22:00Z">
        <w:r w:rsidR="00042B06">
          <w:t xml:space="preserve"> If Russian moves were motivated by efficiency rather than deterrence, then we would expect to see more overt Russian military moves</w:t>
        </w:r>
      </w:ins>
      <w:ins w:id="2505" w:author="Jon Lindsay" w:date="2019-06-13T00:15:00Z">
        <w:r w:rsidR="007D5C7A">
          <w:t xml:space="preserve"> in Ukraine,</w:t>
        </w:r>
      </w:ins>
      <w:ins w:id="2506" w:author="Jon Lindsay" w:date="2019-06-12T22:22:00Z">
        <w:r w:rsidR="00042B06">
          <w:t xml:space="preserve"> as in Georgia. On the contrary, Russia took pains to create a fig leaf of ambiguity about the identity of Russian troops, the presence of Russian heavy weapons, and its role in orchestrating disinformation campaigns. There was never any real confusion about who was responsible for the “little green men” in Crimea, but the initial lack of consensus about whether Russia’s actions violated international law created a pretext that enabled western powers to both uphold international law in principle and avoid any major action in practice.</w:t>
        </w:r>
      </w:ins>
    </w:p>
    <w:p w14:paraId="772A43CA" w14:textId="58C1C89D" w:rsidR="00657E08" w:rsidDel="008F67D3" w:rsidRDefault="003179E9">
      <w:pPr>
        <w:pBdr>
          <w:top w:val="nil"/>
          <w:left w:val="nil"/>
          <w:bottom w:val="nil"/>
          <w:right w:val="nil"/>
          <w:between w:val="nil"/>
        </w:pBdr>
        <w:spacing w:after="200" w:line="276" w:lineRule="auto"/>
        <w:ind w:left="360" w:right="360" w:firstLine="0"/>
        <w:rPr>
          <w:del w:id="2507" w:author="Andres Gannon" w:date="2019-04-04T11:34:00Z"/>
        </w:rPr>
      </w:pPr>
      <w:ins w:id="2508" w:author="Jon Lindsay" w:date="2019-06-12T22:27:00Z">
        <w:r>
          <w:t xml:space="preserve">The </w:t>
        </w:r>
      </w:ins>
      <w:del w:id="2509" w:author="Andres Gannon" w:date="2019-04-04T11:34:00Z">
        <w:r w:rsidR="00483D1B" w:rsidDel="008F67D3">
          <w:delText>No Russian military planner seriously thinks that Georgia is going to tip the strategic balance between Russia and the West, but every Russian military planner would worry about having NATO precision-guided missiles and artillery in Eastern Ukraine. To block this outcome, the Kremlin’s strategy seems to be creating more ‘frozen’ conflicts—in Crimea, and perhaps elsewhere. The tone and tenor of the conversations about NATO expansion in the capital cities of alliance member states are quite different in 2015 than they were at the Bucharest Summit of 2008. Everyone has been reminded just how serious a game is being played and how high the stakes actually are.</w:delText>
        </w:r>
      </w:del>
    </w:p>
    <w:p w14:paraId="0AEA333E" w14:textId="2FEC6AC2" w:rsidR="0050501B" w:rsidDel="007D5C7A" w:rsidRDefault="00042B06" w:rsidP="007D5C7A">
      <w:pPr>
        <w:pBdr>
          <w:top w:val="nil"/>
          <w:left w:val="nil"/>
          <w:bottom w:val="nil"/>
          <w:right w:val="nil"/>
          <w:between w:val="nil"/>
        </w:pBdr>
        <w:spacing w:after="200" w:line="276" w:lineRule="auto"/>
        <w:ind w:left="-15" w:right="0" w:firstLine="0"/>
        <w:rPr>
          <w:del w:id="2510" w:author="Jon Lindsay" w:date="2019-06-13T00:16:00Z"/>
        </w:rPr>
      </w:pPr>
      <w:ins w:id="2511" w:author="Jon Lindsay" w:date="2019-06-12T22:23:00Z">
        <w:r>
          <w:t xml:space="preserve">Western deterrence posture </w:t>
        </w:r>
      </w:ins>
      <w:ins w:id="2512" w:author="Jon Lindsay" w:date="2019-06-12T22:24:00Z">
        <w:r>
          <w:t xml:space="preserve">regarding </w:t>
        </w:r>
      </w:ins>
      <w:ins w:id="2513" w:author="Jon Lindsay" w:date="2019-06-12T22:23:00Z">
        <w:r>
          <w:t>Ukraine</w:t>
        </w:r>
      </w:ins>
      <w:ins w:id="2514" w:author="Jon Lindsay" w:date="2019-06-12T22:24:00Z">
        <w:r>
          <w:t xml:space="preserve"> was weak</w:t>
        </w:r>
      </w:ins>
      <w:ins w:id="2515" w:author="Jon Lindsay" w:date="2019-06-12T22:23:00Z">
        <w:r>
          <w:t xml:space="preserve">, but it was also not nothing. </w:t>
        </w:r>
      </w:ins>
      <w:r w:rsidR="00483D1B">
        <w:t xml:space="preserve">The Western </w:t>
      </w:r>
      <w:del w:id="2516" w:author="Jon Lindsay" w:date="2019-06-12T22:27:00Z">
        <w:r w:rsidR="00483D1B" w:rsidDel="003179E9">
          <w:delText xml:space="preserve">deterrent </w:delText>
        </w:r>
      </w:del>
      <w:r w:rsidR="00483D1B">
        <w:t xml:space="preserve">response in the wake of the </w:t>
      </w:r>
      <w:proofErr w:type="spellStart"/>
      <w:r w:rsidR="00483D1B">
        <w:t>Maidan</w:t>
      </w:r>
      <w:proofErr w:type="spellEnd"/>
      <w:r w:rsidR="00483D1B">
        <w:t xml:space="preserve"> crisis </w:t>
      </w:r>
      <w:del w:id="2517" w:author="Jon Lindsay" w:date="2019-06-12T22:24:00Z">
        <w:r w:rsidR="00483D1B" w:rsidDel="00042B06">
          <w:delText>was accordingly muted, consisting</w:delText>
        </w:r>
      </w:del>
      <w:ins w:id="2518" w:author="Jon Lindsay" w:date="2019-06-12T22:24:00Z">
        <w:r>
          <w:t>consisted</w:t>
        </w:r>
      </w:ins>
      <w:r w:rsidR="00483D1B">
        <w:t xml:space="preserve"> mainly of economic sanctions, deployments of U.S. fighter jets to Poland, and eventually arms and assistance to </w:t>
      </w:r>
      <w:r w:rsidR="00483D1B">
        <w:lastRenderedPageBreak/>
        <w:t xml:space="preserve">Kiev, but no NATO </w:t>
      </w:r>
      <w:del w:id="2519" w:author="Jon Lindsay" w:date="2019-06-12T22:19:00Z">
        <w:r w:rsidR="00483D1B" w:rsidDel="00042B06">
          <w:delText xml:space="preserve">ground </w:delText>
        </w:r>
      </w:del>
      <w:ins w:id="2520" w:author="Jon Lindsay" w:date="2019-06-12T22:19:00Z">
        <w:r>
          <w:t xml:space="preserve">ground combat </w:t>
        </w:r>
      </w:ins>
      <w:r w:rsidR="00483D1B">
        <w:t xml:space="preserve">forces on Ukrainian soil. Fighter jets would, of course, </w:t>
      </w:r>
      <w:del w:id="2521" w:author="Jon Lindsay" w:date="2019-06-12T22:24:00Z">
        <w:r w:rsidR="00483D1B" w:rsidDel="00042B06">
          <w:delText xml:space="preserve">be </w:delText>
        </w:r>
      </w:del>
      <w:ins w:id="2522" w:author="Jon Lindsay" w:date="2019-06-12T22:24:00Z">
        <w:r>
          <w:t xml:space="preserve">have been </w:t>
        </w:r>
      </w:ins>
      <w:r w:rsidR="00483D1B">
        <w:t xml:space="preserve">ideal for attacking Russian armored columns in a conventional war, but their very mobility </w:t>
      </w:r>
      <w:del w:id="2523" w:author="Jon Lindsay" w:date="2019-06-12T22:24:00Z">
        <w:r w:rsidR="00483D1B" w:rsidDel="00042B06">
          <w:delText xml:space="preserve">makes </w:delText>
        </w:r>
      </w:del>
      <w:ins w:id="2524" w:author="Jon Lindsay" w:date="2019-06-12T22:24:00Z">
        <w:r>
          <w:t xml:space="preserve">made </w:t>
        </w:r>
      </w:ins>
      <w:r w:rsidR="00483D1B">
        <w:t xml:space="preserve">them a weak signal of commitment </w:t>
      </w:r>
      <w:ins w:id="2525" w:author="Jon Lindsay" w:date="2019-06-12T22:24:00Z">
        <w:r>
          <w:t xml:space="preserve">as </w:t>
        </w:r>
      </w:ins>
      <w:r w:rsidR="00483D1B">
        <w:t>compared to a counterfactual ground force deployment (</w:t>
      </w:r>
      <w:proofErr w:type="spellStart"/>
      <w:r w:rsidR="00483D1B">
        <w:t>Gartzke</w:t>
      </w:r>
      <w:proofErr w:type="spellEnd"/>
      <w:r w:rsidR="00483D1B">
        <w:t xml:space="preserve"> and </w:t>
      </w:r>
      <w:proofErr w:type="spellStart"/>
      <w:r w:rsidR="00483D1B">
        <w:t>Kagotani</w:t>
      </w:r>
      <w:proofErr w:type="spellEnd"/>
      <w:r w:rsidR="00483D1B">
        <w:t xml:space="preserve"> 2017). It is not uncommon in cross-domain deterrence that the means suited for winning one type of war are ill suited for deterring another type of war.</w:t>
      </w:r>
      <w:ins w:id="2526" w:author="Jon Lindsay" w:date="2019-06-13T00:15:00Z">
        <w:r w:rsidR="007D5C7A">
          <w:t xml:space="preserve"> This weakness </w:t>
        </w:r>
      </w:ins>
      <w:ins w:id="2527" w:author="Jon Lindsay" w:date="2019-06-13T00:16:00Z">
        <w:r w:rsidR="007D5C7A">
          <w:t>created</w:t>
        </w:r>
      </w:ins>
      <w:ins w:id="2528" w:author="Jon Lindsay" w:date="2019-06-13T00:15:00Z">
        <w:r w:rsidR="007D5C7A">
          <w:t xml:space="preserve"> </w:t>
        </w:r>
      </w:ins>
      <w:ins w:id="2529" w:author="Jon Lindsay" w:date="2019-06-13T00:16:00Z">
        <w:r w:rsidR="007D5C7A">
          <w:t>permissive conditions for Russian intervention.</w:t>
        </w:r>
      </w:ins>
      <w:r w:rsidR="00483D1B">
        <w:t xml:space="preserve"> </w:t>
      </w:r>
      <w:ins w:id="2530" w:author="Jon Lindsay" w:date="2019-06-13T00:07:00Z">
        <w:r w:rsidR="0050501B">
          <w:t>Nevertheless</w:t>
        </w:r>
      </w:ins>
      <w:ins w:id="2531" w:author="Jon Lindsay" w:date="2019-06-13T00:06:00Z">
        <w:r w:rsidR="0050501B">
          <w:t xml:space="preserve">, NATO has conventional escalation dominance, should it decide to intervene on behalf of Ukraine for some reason. Russia would most likely lose a conventional contest involving NATO, risking escalation to nuclear war in the process. </w:t>
        </w:r>
      </w:ins>
      <w:ins w:id="2532" w:author="Jon Lindsay" w:date="2019-06-13T00:07:00Z">
        <w:r w:rsidR="0050501B">
          <w:t>This</w:t>
        </w:r>
      </w:ins>
      <w:ins w:id="2533" w:author="Jon Lindsay" w:date="2019-06-13T00:06:00Z">
        <w:r w:rsidR="0050501B">
          <w:t xml:space="preserve"> risk </w:t>
        </w:r>
      </w:ins>
      <w:ins w:id="2534" w:author="Jon Lindsay" w:date="2019-06-13T00:16:00Z">
        <w:r w:rsidR="007D5C7A">
          <w:t xml:space="preserve">has </w:t>
        </w:r>
      </w:ins>
      <w:ins w:id="2535" w:author="Jon Lindsay" w:date="2019-06-13T00:07:00Z">
        <w:r w:rsidR="0050501B">
          <w:t>e</w:t>
        </w:r>
        <w:r w:rsidR="007D5C7A">
          <w:t xml:space="preserve">ncouraged </w:t>
        </w:r>
      </w:ins>
      <w:ins w:id="2536" w:author="Jon Lindsay" w:date="2019-06-13T00:06:00Z">
        <w:r w:rsidR="0050501B">
          <w:t xml:space="preserve">Russian circumspection. For example, when Malaysian Airlines flight MH17 was shot down over Donetsk by a Russian BUK anti-aircraft system, Moscow quickly withdrew all of its heavy weapons from the battlefield (Smith-Spark and Master 2018). </w:t>
        </w:r>
      </w:ins>
      <w:ins w:id="2537" w:author="Jon Lindsay" w:date="2019-06-13T00:08:00Z">
        <w:r w:rsidR="0050501B">
          <w:t>G</w:t>
        </w:r>
      </w:ins>
      <w:ins w:id="2538" w:author="Jon Lindsay" w:date="2019-06-13T00:06:00Z">
        <w:r w:rsidR="0050501B">
          <w:t>ray zone conflict in Ukraine is implicitly shaped by Western deterrence, even though NATO has no formal commitment to Ukraine.</w:t>
        </w:r>
      </w:ins>
    </w:p>
    <w:p w14:paraId="11FE5F51" w14:textId="77777777" w:rsidR="007D5C7A" w:rsidRDefault="007D5C7A">
      <w:pPr>
        <w:pBdr>
          <w:top w:val="nil"/>
          <w:left w:val="nil"/>
          <w:bottom w:val="nil"/>
          <w:right w:val="nil"/>
          <w:between w:val="nil"/>
        </w:pBdr>
        <w:spacing w:after="200" w:line="276" w:lineRule="auto"/>
        <w:ind w:right="0" w:firstLine="0"/>
        <w:rPr>
          <w:ins w:id="2539" w:author="Jon Lindsay" w:date="2019-06-13T00:23:00Z"/>
        </w:rPr>
        <w:pPrChange w:id="2540" w:author="Jon Lindsay" w:date="2019-06-13T00:16:00Z">
          <w:pPr>
            <w:pBdr>
              <w:top w:val="nil"/>
              <w:left w:val="nil"/>
              <w:bottom w:val="nil"/>
              <w:right w:val="nil"/>
              <w:between w:val="nil"/>
            </w:pBdr>
            <w:spacing w:after="200" w:line="276" w:lineRule="auto"/>
            <w:ind w:left="-15" w:right="0" w:firstLine="0"/>
          </w:pPr>
        </w:pPrChange>
      </w:pPr>
    </w:p>
    <w:p w14:paraId="256BC780" w14:textId="642551A9" w:rsidR="00657E08" w:rsidRDefault="007D5C7A" w:rsidP="001D4B20">
      <w:pPr>
        <w:pBdr>
          <w:top w:val="nil"/>
          <w:left w:val="nil"/>
          <w:bottom w:val="nil"/>
          <w:right w:val="nil"/>
          <w:between w:val="nil"/>
        </w:pBdr>
        <w:spacing w:after="200" w:line="276" w:lineRule="auto"/>
        <w:ind w:left="-15" w:right="0" w:firstLine="0"/>
      </w:pPr>
      <w:ins w:id="2541" w:author="Jon Lindsay" w:date="2019-06-13T00:23:00Z">
        <w:r>
          <w:t xml:space="preserve">The cumulative intensity of the war in Ukraine has claimed a higher butcher’s bill than the war in Georgia, </w:t>
        </w:r>
        <w:r w:rsidR="00D97DFC">
          <w:t xml:space="preserve">which is consistent with </w:t>
        </w:r>
        <w:r>
          <w:t xml:space="preserve">the higher Russian valuation of the stakes. The conflict in Georgia lasted only five days, but the conflict in Ukraine has dragged into its fifth year, resulting in nearly ten thousand killed and over a million displaced to date. Yet it is also notable that the protracted conflict has so far featured neither large scale combined arms warfare nor unrestrained ethnic cleansing or other human rights atrocities. Moreover, cumulative civilian deaths plateaued at about 4000 in 2015 while cumulative total deaths plateaued at about 9000 in 2016 (Driscoll and </w:t>
        </w:r>
        <w:proofErr w:type="spellStart"/>
        <w:r>
          <w:t>Steinert-Threlkeld</w:t>
        </w:r>
        <w:proofErr w:type="spellEnd"/>
        <w:r>
          <w:t xml:space="preserve"> 2019). Covert interventions, even open secrets like Moscow’s deployments to Ukraine and aggressive cyber operations, tend to convey mixed signals of resolve and restraint (Carson 2018). The costliness of the intervention signals resolve, but the fact that costs could be higher and the efforts made to allow both sides to save face signals restraint. As Brantley et al (2017) rightly point out, the modal diversity of conflict in Ukraine has lacked sufficient intensity to warrant outside intervention.</w:t>
        </w:r>
      </w:ins>
      <w:del w:id="2542" w:author="Jon Lindsay" w:date="2019-06-12T22:22:00Z">
        <w:r w:rsidR="00483D1B" w:rsidDel="00042B06">
          <w:delText xml:space="preserve">Yet while the Western deterrence posture was weak in Ukraine, it was also not nothing. If Russian moves were motivated by efficiency rather than deterrence, then we would expect to see </w:delText>
        </w:r>
      </w:del>
      <w:del w:id="2543" w:author="Jon Lindsay" w:date="2019-06-12T22:20:00Z">
        <w:r w:rsidR="00483D1B" w:rsidDel="00042B06">
          <w:delText xml:space="preserve">a </w:delText>
        </w:r>
      </w:del>
      <w:del w:id="2544" w:author="Jon Lindsay" w:date="2019-06-12T22:22:00Z">
        <w:r w:rsidR="00483D1B" w:rsidDel="00042B06">
          <w:delText xml:space="preserve">more overt Russian military </w:delText>
        </w:r>
      </w:del>
      <w:del w:id="2545" w:author="Jon Lindsay" w:date="2019-06-12T22:20:00Z">
        <w:r w:rsidR="00483D1B" w:rsidDel="00042B06">
          <w:delText xml:space="preserve">response </w:delText>
        </w:r>
      </w:del>
      <w:del w:id="2546" w:author="Jon Lindsay" w:date="2019-06-12T22:21:00Z">
        <w:r w:rsidR="00483D1B" w:rsidDel="00042B06">
          <w:delText xml:space="preserve">(at least similar to Georgia, which is valued even </w:delText>
        </w:r>
      </w:del>
      <w:del w:id="2547" w:author="Jon Lindsay" w:date="2019-06-12T22:22:00Z">
        <w:r w:rsidR="00483D1B" w:rsidDel="00042B06">
          <w:delText>less than Ukraine</w:delText>
        </w:r>
      </w:del>
      <w:del w:id="2548" w:author="Jon Lindsay" w:date="2019-06-12T22:21:00Z">
        <w:r w:rsidR="00483D1B" w:rsidDel="00042B06">
          <w:delText>)</w:delText>
        </w:r>
      </w:del>
      <w:del w:id="2549" w:author="Jon Lindsay" w:date="2019-06-12T22:22:00Z">
        <w:r w:rsidR="00483D1B" w:rsidDel="00042B06">
          <w:delText xml:space="preserve">. On the contrary, Russia </w:delText>
        </w:r>
      </w:del>
      <w:del w:id="2550" w:author="Jon Lindsay" w:date="2019-06-12T22:21:00Z">
        <w:r w:rsidR="00483D1B" w:rsidDel="00042B06">
          <w:delText>has taken</w:delText>
        </w:r>
      </w:del>
      <w:del w:id="2551" w:author="Jon Lindsay" w:date="2019-06-12T22:22:00Z">
        <w:r w:rsidR="00483D1B" w:rsidDel="00042B06">
          <w:delText xml:space="preserve"> pains to create a fig leaf of ambiguity about the identity of Russian troops, the presence of Russian heavy weapons, and its role in orchestrating disinformation campaigns. There was never any real confusion about who was responsible for the “little green men” in Crimea, but the initial lack of consensus about whether Russia’s actions violated international law created a pretext that enabled western powers to both uphold international law in principle and avoid any major action in practice. </w:delText>
        </w:r>
      </w:del>
      <w:del w:id="2552" w:author="Andres Gannon" w:date="2019-04-04T11:35:00Z">
        <w:r w:rsidR="00483D1B" w:rsidDel="008F67D3">
          <w:delText xml:space="preserve">Cold War covert action, similarly, was often an open secret between the United States and the Soviet Union that enabled both sides to compete in limited ways without openly escalating contests because of public demands for action (Carson 2015; Carnegie and Carson 2018). </w:delText>
        </w:r>
      </w:del>
    </w:p>
    <w:p w14:paraId="32D14D6C" w14:textId="28E958E4" w:rsidR="00657E08" w:rsidRDefault="00483D1B">
      <w:pPr>
        <w:pBdr>
          <w:top w:val="nil"/>
          <w:left w:val="nil"/>
          <w:bottom w:val="nil"/>
          <w:right w:val="nil"/>
          <w:between w:val="nil"/>
        </w:pBdr>
        <w:spacing w:after="200" w:line="276" w:lineRule="auto"/>
        <w:ind w:left="-15" w:right="0" w:firstLine="0"/>
      </w:pPr>
      <w:del w:id="2553" w:author="Jon Lindsay" w:date="2019-06-12T22:25:00Z">
        <w:r w:rsidDel="00042B06">
          <w:delText xml:space="preserve">The cyber domain should be especially attractive for a limited-aims revisionist since cyber attacks rarely lead to escalation (Schneider 2017). </w:delText>
        </w:r>
      </w:del>
      <w:del w:id="2554" w:author="Jon Lindsay" w:date="2019-06-12T22:27:00Z">
        <w:r w:rsidDel="003179E9">
          <w:delText xml:space="preserve">Indeed, </w:delText>
        </w:r>
      </w:del>
      <w:ins w:id="2555" w:author="Jon Lindsay" w:date="2019-06-13T00:13:00Z">
        <w:r w:rsidR="007D5C7A">
          <w:t>The cyber domain is especially attractive for a</w:t>
        </w:r>
      </w:ins>
      <w:ins w:id="2556" w:author="Jon Lindsay" w:date="2019-06-13T10:01:00Z">
        <w:r w:rsidR="00EA18E1">
          <w:t xml:space="preserve"> risk-averse</w:t>
        </w:r>
      </w:ins>
      <w:ins w:id="2557" w:author="Jon Lindsay" w:date="2019-06-13T00:13:00Z">
        <w:r w:rsidR="007D5C7A">
          <w:t xml:space="preserve"> </w:t>
        </w:r>
      </w:ins>
      <w:ins w:id="2558" w:author="Jon Lindsay" w:date="2019-06-13T10:01:00Z">
        <w:r w:rsidR="00EA18E1">
          <w:t>opportunist</w:t>
        </w:r>
      </w:ins>
      <w:ins w:id="2559" w:author="Jon Lindsay" w:date="2019-06-13T00:13:00Z">
        <w:r w:rsidR="007D5C7A">
          <w:t xml:space="preserve">. Indeed, </w:t>
        </w:r>
      </w:ins>
      <w:r>
        <w:t>Ukraine has emerged as a testbed for Russian cyber warfare (</w:t>
      </w:r>
      <w:proofErr w:type="spellStart"/>
      <w:r>
        <w:t>Geers</w:t>
      </w:r>
      <w:proofErr w:type="spellEnd"/>
      <w:r>
        <w:t xml:space="preserve"> 2015; Brantley et al 2017; Greenberg 2017; </w:t>
      </w:r>
      <w:proofErr w:type="spellStart"/>
      <w:r>
        <w:t>Baezner</w:t>
      </w:r>
      <w:proofErr w:type="spellEnd"/>
      <w:r>
        <w:t xml:space="preserve"> 2017)</w:t>
      </w:r>
      <w:ins w:id="2560" w:author="Jon Lindsay" w:date="2019-06-13T00:12:00Z">
        <w:r w:rsidR="0050501B">
          <w:t xml:space="preserve">, </w:t>
        </w:r>
      </w:ins>
      <w:ins w:id="2561" w:author="Jon Lindsay" w:date="2019-06-13T00:16:00Z">
        <w:r w:rsidR="007D5C7A">
          <w:t>even as</w:t>
        </w:r>
      </w:ins>
      <w:ins w:id="2562" w:author="Jon Lindsay" w:date="2019-06-13T00:12:00Z">
        <w:r w:rsidR="0050501B">
          <w:t xml:space="preserve"> Russia </w:t>
        </w:r>
      </w:ins>
      <w:ins w:id="2563" w:author="Jon Lindsay" w:date="2019-06-13T00:17:00Z">
        <w:r w:rsidR="007D5C7A">
          <w:t>has not</w:t>
        </w:r>
      </w:ins>
      <w:ins w:id="2564" w:author="Jon Lindsay" w:date="2019-06-13T00:12:00Z">
        <w:r w:rsidR="0050501B">
          <w:t xml:space="preserve"> realized much for its efforts</w:t>
        </w:r>
      </w:ins>
      <w:r>
        <w:t xml:space="preserve">. In the first major cyber-physical attack since </w:t>
      </w:r>
      <w:proofErr w:type="spellStart"/>
      <w:r>
        <w:t>Stuxnet</w:t>
      </w:r>
      <w:proofErr w:type="spellEnd"/>
      <w:del w:id="2565" w:author="Jon Lindsay" w:date="2019-06-12T22:28:00Z">
        <w:r w:rsidDel="003179E9">
          <w:delText xml:space="preserve"> in Iran</w:delText>
        </w:r>
      </w:del>
      <w:r>
        <w:t xml:space="preserve">, the Ukrainian power grid was briefly disrupted in 2015 and again </w:t>
      </w:r>
      <w:del w:id="2566" w:author="Jon Lindsay" w:date="2019-06-13T00:17:00Z">
        <w:r w:rsidDel="007D5C7A">
          <w:delText xml:space="preserve">by more powerful malware </w:delText>
        </w:r>
      </w:del>
      <w:r>
        <w:t xml:space="preserve">in 2016, but services were quickly restored </w:t>
      </w:r>
      <w:ins w:id="2567" w:author="Jon Lindsay" w:date="2019-06-13T00:17:00Z">
        <w:r w:rsidR="007D5C7A">
          <w:t xml:space="preserve">in each case </w:t>
        </w:r>
      </w:ins>
      <w:r>
        <w:t xml:space="preserve">(Greenberg 2017). </w:t>
      </w:r>
      <w:del w:id="2568" w:author="Jon Lindsay" w:date="2019-06-12T22:28:00Z">
        <w:r w:rsidDel="003179E9">
          <w:delText>Much like Stuxnet (Lindsay 2013), t</w:delText>
        </w:r>
      </w:del>
      <w:ins w:id="2569" w:author="Jon Lindsay" w:date="2019-06-12T22:28:00Z">
        <w:r w:rsidR="003179E9">
          <w:t>T</w:t>
        </w:r>
      </w:ins>
      <w:r>
        <w:t xml:space="preserve">hese events </w:t>
      </w:r>
      <w:del w:id="2570" w:author="Jon Lindsay" w:date="2019-06-12T22:28:00Z">
        <w:r w:rsidDel="003179E9">
          <w:delText xml:space="preserve">are </w:delText>
        </w:r>
      </w:del>
      <w:ins w:id="2571" w:author="Jon Lindsay" w:date="2019-06-12T22:28:00Z">
        <w:r w:rsidR="003179E9">
          <w:t xml:space="preserve">were </w:t>
        </w:r>
      </w:ins>
      <w:r>
        <w:t>notable</w:t>
      </w:r>
      <w:ins w:id="2572" w:author="Jon Lindsay" w:date="2019-06-13T00:17:00Z">
        <w:r w:rsidR="007D5C7A">
          <w:t xml:space="preserve"> both</w:t>
        </w:r>
      </w:ins>
      <w:r>
        <w:t xml:space="preserve"> for their technical sophistication </w:t>
      </w:r>
      <w:del w:id="2573" w:author="Jon Lindsay" w:date="2019-06-13T00:18:00Z">
        <w:r w:rsidDel="007D5C7A">
          <w:delText>but ambiguous and ultimately reversible</w:delText>
        </w:r>
      </w:del>
      <w:ins w:id="2574" w:author="Jon Lindsay" w:date="2019-06-13T00:18:00Z">
        <w:r w:rsidR="007D5C7A">
          <w:t>and inconsequential</w:t>
        </w:r>
      </w:ins>
      <w:r>
        <w:t xml:space="preserve"> </w:t>
      </w:r>
      <w:ins w:id="2575" w:author="Jon Lindsay" w:date="2019-06-13T00:19:00Z">
        <w:r w:rsidR="007D5C7A">
          <w:t xml:space="preserve">strategic </w:t>
        </w:r>
      </w:ins>
      <w:r>
        <w:t>effects</w:t>
      </w:r>
      <w:ins w:id="2576" w:author="Jon Lindsay" w:date="2019-06-12T22:28:00Z">
        <w:r w:rsidR="003179E9">
          <w:t xml:space="preserve">, not unlike </w:t>
        </w:r>
        <w:proofErr w:type="spellStart"/>
        <w:r w:rsidR="003179E9">
          <w:t>Stuxnet</w:t>
        </w:r>
        <w:proofErr w:type="spellEnd"/>
        <w:r w:rsidR="003179E9">
          <w:t xml:space="preserve"> (Lindsay 2013)</w:t>
        </w:r>
      </w:ins>
      <w:r>
        <w:t xml:space="preserve">. </w:t>
      </w:r>
      <w:del w:id="2577" w:author="Jon Lindsay" w:date="2019-06-12T22:28:00Z">
        <w:r w:rsidDel="003179E9">
          <w:delText xml:space="preserve">The </w:delText>
        </w:r>
      </w:del>
      <w:proofErr w:type="spellStart"/>
      <w:r>
        <w:t>NotPetya</w:t>
      </w:r>
      <w:proofErr w:type="spellEnd"/>
      <w:ins w:id="2578" w:author="Jon Lindsay" w:date="2019-06-12T22:31:00Z">
        <w:r w:rsidR="003179E9">
          <w:t xml:space="preserve"> attacks</w:t>
        </w:r>
      </w:ins>
      <w:ins w:id="2579" w:author="Jon Lindsay" w:date="2019-06-13T00:20:00Z">
        <w:r w:rsidR="007D5C7A">
          <w:t>, by contrast,</w:t>
        </w:r>
      </w:ins>
      <w:ins w:id="2580" w:author="Jon Lindsay" w:date="2019-06-12T22:31:00Z">
        <w:r w:rsidR="003179E9">
          <w:t xml:space="preserve"> </w:t>
        </w:r>
      </w:ins>
      <w:del w:id="2581" w:author="Jon Lindsay" w:date="2019-06-12T22:29:00Z">
        <w:r w:rsidDel="003179E9">
          <w:delText xml:space="preserve"> malware,</w:delText>
        </w:r>
      </w:del>
      <w:del w:id="2582" w:author="Jon Lindsay" w:date="2019-06-12T22:31:00Z">
        <w:r w:rsidDel="003179E9">
          <w:delText xml:space="preserve"> </w:delText>
        </w:r>
      </w:del>
      <w:del w:id="2583" w:author="Jon Lindsay" w:date="2019-06-12T22:29:00Z">
        <w:r w:rsidDel="003179E9">
          <w:delText>a disk wiper disguised as ransomware that exploited a National Security Agency (NSA) vulnerability called Eternal Blue</w:delText>
        </w:r>
      </w:del>
      <w:del w:id="2584" w:author="Jon Lindsay" w:date="2019-06-12T22:30:00Z">
        <w:r w:rsidDel="003179E9">
          <w:delText xml:space="preserve">, </w:delText>
        </w:r>
      </w:del>
      <w:r>
        <w:t>may have wiped ten percent of the computers in Ukraine</w:t>
      </w:r>
      <w:ins w:id="2585" w:author="Jon Lindsay" w:date="2019-06-12T22:30:00Z">
        <w:r w:rsidR="003179E9">
          <w:t>,</w:t>
        </w:r>
      </w:ins>
      <w:r>
        <w:t xml:space="preserve"> including banks, federal agencies, and the Chernobyl clean-up site</w:t>
      </w:r>
      <w:del w:id="2586" w:author="Jon Lindsay" w:date="2019-06-12T22:30:00Z">
        <w:r w:rsidDel="003179E9">
          <w:delText xml:space="preserve">; </w:delText>
        </w:r>
      </w:del>
      <w:ins w:id="2587" w:author="Jon Lindsay" w:date="2019-06-12T22:30:00Z">
        <w:r w:rsidR="003179E9">
          <w:t xml:space="preserve">, and </w:t>
        </w:r>
      </w:ins>
      <w:r>
        <w:t xml:space="preserve">Maersk shipping worldwide was paralyzed for a few days </w:t>
      </w:r>
      <w:del w:id="2588" w:author="Jon Lindsay" w:date="2019-06-12T22:30:00Z">
        <w:r w:rsidDel="003179E9">
          <w:delText xml:space="preserve">as a result of a NotPetya infection of its </w:delText>
        </w:r>
      </w:del>
      <w:ins w:id="2589" w:author="Jon Lindsay" w:date="2019-06-12T22:30:00Z">
        <w:r w:rsidR="003179E9">
          <w:t xml:space="preserve">via an infection </w:t>
        </w:r>
        <w:r w:rsidR="003179E9">
          <w:lastRenderedPageBreak/>
          <w:t xml:space="preserve">in its </w:t>
        </w:r>
      </w:ins>
      <w:r>
        <w:t>Odessa office</w:t>
      </w:r>
      <w:ins w:id="2590" w:author="Jon Lindsay" w:date="2019-06-12T22:31:00Z">
        <w:r w:rsidR="003179E9">
          <w:t>.</w:t>
        </w:r>
      </w:ins>
      <w:del w:id="2591" w:author="Jon Lindsay" w:date="2019-06-12T22:31:00Z">
        <w:r w:rsidDel="003179E9">
          <w:delText>,</w:delText>
        </w:r>
      </w:del>
      <w:ins w:id="2592" w:author="Jon Lindsay" w:date="2019-06-12T22:31:00Z">
        <w:r w:rsidR="003179E9">
          <w:rPr>
            <w:rStyle w:val="FootnoteReference"/>
          </w:rPr>
          <w:footnoteReference w:id="18"/>
        </w:r>
        <w:r w:rsidR="003179E9">
          <w:t xml:space="preserve"> </w:t>
        </w:r>
      </w:ins>
      <w:del w:id="2597" w:author="Jon Lindsay" w:date="2019-06-12T22:31:00Z">
        <w:r w:rsidDel="003179E9">
          <w:delText xml:space="preserve"> and the White House estimates that global damages totalled $10 billion (Greenberg 2018).</w:delText>
        </w:r>
      </w:del>
      <w:del w:id="2598" w:author="Jon Lindsay" w:date="2019-06-13T00:20:00Z">
        <w:r w:rsidDel="007D5C7A">
          <w:delText xml:space="preserve"> </w:delText>
        </w:r>
      </w:del>
      <w:r>
        <w:t xml:space="preserve">Yet </w:t>
      </w:r>
      <w:ins w:id="2599" w:author="Jon Lindsay" w:date="2019-06-12T22:32:00Z">
        <w:r w:rsidR="003179E9">
          <w:t xml:space="preserve">the </w:t>
        </w:r>
      </w:ins>
      <w:del w:id="2600" w:author="Jon Lindsay" w:date="2019-06-12T22:31:00Z">
        <w:r w:rsidDel="003179E9">
          <w:delText xml:space="preserve">while </w:delText>
        </w:r>
      </w:del>
      <w:ins w:id="2601" w:author="Jon Lindsay" w:date="2019-06-12T22:31:00Z">
        <w:r w:rsidR="003179E9">
          <w:t xml:space="preserve">endemic </w:t>
        </w:r>
      </w:ins>
      <w:ins w:id="2602" w:author="Jon Lindsay" w:date="2019-06-13T00:20:00Z">
        <w:r w:rsidR="007D5C7A">
          <w:t xml:space="preserve">Russian </w:t>
        </w:r>
      </w:ins>
      <w:proofErr w:type="spellStart"/>
      <w:r>
        <w:t>cyber attacks</w:t>
      </w:r>
      <w:proofErr w:type="spellEnd"/>
      <w:r>
        <w:t xml:space="preserve"> and information operations have </w:t>
      </w:r>
      <w:del w:id="2603" w:author="Jon Lindsay" w:date="2019-06-12T22:32:00Z">
        <w:r w:rsidDel="003179E9">
          <w:delText xml:space="preserve">been endemic, they have </w:delText>
        </w:r>
      </w:del>
      <w:r>
        <w:t>had little impact on battlefield events (</w:t>
      </w:r>
      <w:proofErr w:type="spellStart"/>
      <w:r>
        <w:t>Kostyuk</w:t>
      </w:r>
      <w:proofErr w:type="spellEnd"/>
      <w:r>
        <w:t xml:space="preserve"> and Zhukov 2019). Even in social media operations, </w:t>
      </w:r>
      <w:del w:id="2604" w:author="Jon Lindsay" w:date="2019-06-13T00:20:00Z">
        <w:r w:rsidDel="007D5C7A">
          <w:delText xml:space="preserve">which are supposed to be a particularly devious and effective </w:delText>
        </w:r>
      </w:del>
      <w:ins w:id="2605" w:author="Jon Lindsay" w:date="2019-06-13T00:20:00Z">
        <w:r w:rsidR="007D5C7A">
          <w:t xml:space="preserve">supposedly a devious </w:t>
        </w:r>
      </w:ins>
      <w:r>
        <w:t xml:space="preserve">Russian specialty, pro-Kremlin narratives never </w:t>
      </w:r>
      <w:ins w:id="2606" w:author="Jon Lindsay" w:date="2019-06-13T00:20:00Z">
        <w:r w:rsidR="007D5C7A">
          <w:t xml:space="preserve">really </w:t>
        </w:r>
      </w:ins>
      <w:r>
        <w:t xml:space="preserve">took hold in Western Ukraine (Driscoll and </w:t>
      </w:r>
      <w:proofErr w:type="spellStart"/>
      <w:r>
        <w:t>Steinert-Threlkeld</w:t>
      </w:r>
      <w:proofErr w:type="spellEnd"/>
      <w:r>
        <w:t xml:space="preserve"> 2019).</w:t>
      </w:r>
    </w:p>
    <w:p w14:paraId="2293EC7F" w14:textId="05FE4888" w:rsidR="00657E08" w:rsidDel="007D5C7A" w:rsidRDefault="00483D1B">
      <w:pPr>
        <w:pBdr>
          <w:top w:val="nil"/>
          <w:left w:val="nil"/>
          <w:bottom w:val="nil"/>
          <w:right w:val="nil"/>
          <w:between w:val="nil"/>
        </w:pBdr>
        <w:spacing w:after="200" w:line="276" w:lineRule="auto"/>
        <w:ind w:left="-15" w:right="0" w:firstLine="0"/>
        <w:rPr>
          <w:del w:id="2607" w:author="Jon Lindsay" w:date="2019-06-13T00:22:00Z"/>
        </w:rPr>
      </w:pPr>
      <w:del w:id="2608" w:author="Jon Lindsay" w:date="2019-06-12T22:32:00Z">
        <w:r w:rsidDel="003179E9">
          <w:delText xml:space="preserve">An actor that pulls its punches can indeed create high costs in an absolute sense. </w:delText>
        </w:r>
      </w:del>
      <w:del w:id="2609" w:author="Jon Lindsay" w:date="2019-06-13T00:22:00Z">
        <w:r w:rsidDel="007D5C7A">
          <w:delText>The conflict in Georgia lasted only five days, but the conflict in Ukraine has dragged into its fifth year, resulting in nearly ten thousand killed and over a million displaced to date. Yet it is also notable that the protracted conflict has so far featured neither large scale combined arms warfare nor unrestrained ethnic cleansing or other human rights atrocities</w:delText>
        </w:r>
      </w:del>
      <w:del w:id="2610" w:author="Jon Lindsay" w:date="2019-06-12T22:33:00Z">
        <w:r w:rsidDel="003179E9">
          <w:delText>; m</w:delText>
        </w:r>
      </w:del>
      <w:del w:id="2611" w:author="Jon Lindsay" w:date="2019-06-13T00:22:00Z">
        <w:r w:rsidDel="007D5C7A">
          <w:delText xml:space="preserve">oreover, cumulative civilian deaths plateaued at about 4000 in 2015 while cumulative total deaths plateaued at about 9000 in 2016 (Driscoll and Steinert-Threlkeld 2019). Covert interventions, even open secrets like Moscow’s deployments to Ukraine and aggressive cyber operations, </w:delText>
        </w:r>
      </w:del>
      <w:del w:id="2612" w:author="Jon Lindsay" w:date="2019-06-12T22:33:00Z">
        <w:r w:rsidDel="003179E9">
          <w:delText xml:space="preserve">can </w:delText>
        </w:r>
      </w:del>
      <w:del w:id="2613" w:author="Jon Lindsay" w:date="2019-06-13T00:22:00Z">
        <w:r w:rsidDel="007D5C7A">
          <w:delText xml:space="preserve">convey </w:delText>
        </w:r>
      </w:del>
      <w:del w:id="2614" w:author="Jon Lindsay" w:date="2019-06-12T22:33:00Z">
        <w:r w:rsidDel="003179E9">
          <w:delText xml:space="preserve">both </w:delText>
        </w:r>
      </w:del>
      <w:del w:id="2615" w:author="Jon Lindsay" w:date="2019-06-13T00:22:00Z">
        <w:r w:rsidDel="007D5C7A">
          <w:delText>resolve and restraint (Carson 2018). The costliness of the intervention signals resolve, but the fact that costs could be higher and the efforts made to allow both sides to save face signals restraint. As Brantley et al (2017) rightly point out,</w:delText>
        </w:r>
      </w:del>
      <w:ins w:id="2616" w:author="Andres Gannon" w:date="2019-04-04T11:37:00Z">
        <w:del w:id="2617" w:author="Jon Lindsay" w:date="2019-06-13T00:22:00Z">
          <w:r w:rsidR="008F67D3" w:rsidDel="007D5C7A">
            <w:delText xml:space="preserve"> </w:delText>
          </w:r>
        </w:del>
        <w:del w:id="2618" w:author="Jon Lindsay" w:date="2019-06-12T22:33:00Z">
          <w:r w:rsidR="008F67D3" w:rsidDel="003179E9">
            <w:delText xml:space="preserve">the Ukraine conflict differed in displaying a </w:delText>
          </w:r>
        </w:del>
        <w:del w:id="2619" w:author="Jon Lindsay" w:date="2019-06-12T22:34:00Z">
          <w:r w:rsidR="008F67D3" w:rsidDel="003179E9">
            <w:delText>breadth of conflict modes b</w:delText>
          </w:r>
        </w:del>
      </w:ins>
      <w:ins w:id="2620" w:author="Andres Gannon" w:date="2019-04-04T11:38:00Z">
        <w:del w:id="2621" w:author="Jon Lindsay" w:date="2019-06-12T22:34:00Z">
          <w:r w:rsidR="008F67D3" w:rsidDel="003179E9">
            <w:delText xml:space="preserve">ut without </w:delText>
          </w:r>
        </w:del>
        <w:del w:id="2622" w:author="Jon Lindsay" w:date="2019-06-13T00:22:00Z">
          <w:r w:rsidR="008F67D3" w:rsidDel="007D5C7A">
            <w:delText>sufficient intensity to warrant outside intervention.</w:delText>
          </w:r>
        </w:del>
      </w:ins>
    </w:p>
    <w:p w14:paraId="1FE489D3" w14:textId="42BEBB2F" w:rsidR="00657E08" w:rsidDel="008F67D3" w:rsidRDefault="00483D1B">
      <w:pPr>
        <w:pBdr>
          <w:top w:val="nil"/>
          <w:left w:val="nil"/>
          <w:bottom w:val="nil"/>
          <w:right w:val="nil"/>
          <w:between w:val="nil"/>
        </w:pBdr>
        <w:spacing w:after="200" w:line="276" w:lineRule="auto"/>
        <w:ind w:left="360" w:right="360" w:firstLine="0"/>
        <w:rPr>
          <w:del w:id="2623" w:author="Andres Gannon" w:date="2019-04-04T11:38:00Z"/>
        </w:rPr>
      </w:pPr>
      <w:del w:id="2624" w:author="Andres Gannon" w:date="2019-04-04T11:38:00Z">
        <w:r w:rsidDel="008F67D3">
          <w:delText>What distinguishes the Ukrainian conflict from other modern conflicts is the manner in which the fighting has unfolded. More than any other conflict, the fighting in Ukraine has incorporated a wide array of methods: conventional tactics, [cyber operations], [electronic warfare], and [information operations] are employed in an overlapping and mutually reinforcing manner. Moreover, the conflict as a whole has been deliberately maintained at a level insufficient to warrant substantial outside intervention by the Europeans or Americans beyond limited programs to train and equip Ukrainian military and civilian security forces.</w:delText>
        </w:r>
      </w:del>
    </w:p>
    <w:p w14:paraId="1D881449" w14:textId="77777777" w:rsidR="00657E08" w:rsidRDefault="00483D1B">
      <w:pPr>
        <w:pStyle w:val="Heading3"/>
        <w:spacing w:after="200" w:line="276" w:lineRule="auto"/>
        <w:ind w:left="-5"/>
      </w:pPr>
      <w:bookmarkStart w:id="2625" w:name="_p4w3lxqpnd1i" w:colFirst="0" w:colLast="0"/>
      <w:bookmarkEnd w:id="2625"/>
      <w:r>
        <w:t>United States (2016)</w:t>
      </w:r>
    </w:p>
    <w:p w14:paraId="087EE394" w14:textId="433D16B0" w:rsidR="00657E08" w:rsidRDefault="00483D1B">
      <w:pPr>
        <w:spacing w:after="200" w:line="276" w:lineRule="auto"/>
        <w:ind w:left="-15" w:right="0" w:firstLine="0"/>
      </w:pPr>
      <w:r>
        <w:t xml:space="preserve">The most recent of the four major Russian cyber campaigns is both the most restrained and potentially most consequential. </w:t>
      </w:r>
      <w:del w:id="2626" w:author="Jon Lindsay" w:date="2019-06-13T00:24:00Z">
        <w:r w:rsidDel="00D97DFC">
          <w:delText>By now, t</w:delText>
        </w:r>
      </w:del>
      <w:ins w:id="2627" w:author="Jon Lindsay" w:date="2019-06-13T00:24:00Z">
        <w:r w:rsidR="00D97DFC">
          <w:t>T</w:t>
        </w:r>
      </w:ins>
      <w:r>
        <w:t xml:space="preserve">here is </w:t>
      </w:r>
      <w:ins w:id="2628" w:author="Jon Lindsay" w:date="2019-06-13T00:24:00Z">
        <w:r w:rsidR="00D97DFC">
          <w:t xml:space="preserve">a </w:t>
        </w:r>
      </w:ins>
      <w:r>
        <w:t xml:space="preserve">general consensus that the Russian government interfered in the 2016 US election by hacking the Democratic National Committee, leaking incriminating information via </w:t>
      </w:r>
      <w:proofErr w:type="spellStart"/>
      <w:r>
        <w:t>Wikileaks</w:t>
      </w:r>
      <w:proofErr w:type="spellEnd"/>
      <w:r>
        <w:t xml:space="preserve">, posting disinformation on social media sites like Facebook, and infiltrating lobbyist groups (Marten 2017; </w:t>
      </w:r>
      <w:proofErr w:type="spellStart"/>
      <w:r>
        <w:t>Rovner</w:t>
      </w:r>
      <w:proofErr w:type="spellEnd"/>
      <w:r>
        <w:t xml:space="preserve"> et al 2017; Jensen et al 2019</w:t>
      </w:r>
      <w:ins w:id="2629" w:author="Jon Lindsay" w:date="2019-06-12T22:35:00Z">
        <w:r w:rsidR="003179E9">
          <w:t xml:space="preserve">; </w:t>
        </w:r>
        <w:commentRangeStart w:id="2630"/>
        <w:r w:rsidR="003179E9">
          <w:t>Mueller 2019</w:t>
        </w:r>
        <w:commentRangeEnd w:id="2630"/>
        <w:r w:rsidR="003179E9">
          <w:rPr>
            <w:rStyle w:val="CommentReference"/>
          </w:rPr>
          <w:commentReference w:id="2630"/>
        </w:r>
      </w:ins>
      <w:r>
        <w:t>). President Obama was aware of the Russian campaign in summer 2016 but did not publicly reveal his knowledge for fear of influencing the election (</w:t>
      </w:r>
      <w:proofErr w:type="spellStart"/>
      <w:r>
        <w:t>Fidler</w:t>
      </w:r>
      <w:proofErr w:type="spellEnd"/>
      <w:r>
        <w:t xml:space="preserve"> 2016). A joint U.S. intelligence community statement </w:t>
      </w:r>
      <w:del w:id="2631" w:author="Jon Lindsay" w:date="2019-06-13T00:24:00Z">
        <w:r w:rsidDel="00D97DFC">
          <w:delText xml:space="preserve">(Office of the Director of National Intelligence 2017) </w:delText>
        </w:r>
      </w:del>
      <w:r>
        <w:t xml:space="preserve">was released soon after the election that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 </w:t>
      </w:r>
      <w:ins w:id="2632" w:author="Jon Lindsay" w:date="2019-06-13T00:24:00Z">
        <w:r w:rsidR="00D97DFC">
          <w:t>(Office of the Director of National Intelligence 2017)</w:t>
        </w:r>
      </w:ins>
    </w:p>
    <w:p w14:paraId="06ED5AF1" w14:textId="4AFAA82F" w:rsidR="00657E08" w:rsidDel="00D97DFC" w:rsidRDefault="00483D1B">
      <w:pPr>
        <w:spacing w:after="200" w:line="276" w:lineRule="auto"/>
        <w:ind w:left="-15" w:right="0" w:firstLine="0"/>
        <w:rPr>
          <w:del w:id="2633" w:author="Jon Lindsay" w:date="2019-06-13T00:29:00Z"/>
        </w:rPr>
      </w:pPr>
      <w:del w:id="2634" w:author="Jon Lindsay" w:date="2019-06-13T00:29:00Z">
        <w:r w:rsidDel="00D97DFC">
          <w:delText xml:space="preserve">It is unclear </w:delText>
        </w:r>
      </w:del>
      <w:del w:id="2635" w:author="Jon Lindsay" w:date="2019-06-13T00:24:00Z">
        <w:r w:rsidDel="00D97DFC">
          <w:delText xml:space="preserve">whether </w:delText>
        </w:r>
      </w:del>
      <w:del w:id="2636" w:author="Jon Lindsay" w:date="2019-06-13T00:29:00Z">
        <w:r w:rsidDel="00D97DFC">
          <w:delText xml:space="preserve">the Russian influence campaign </w:delText>
        </w:r>
      </w:del>
      <w:del w:id="2637" w:author="Jon Lindsay" w:date="2019-06-13T00:25:00Z">
        <w:r w:rsidDel="00D97DFC">
          <w:delText>had a marginal effect on</w:delText>
        </w:r>
      </w:del>
      <w:del w:id="2638" w:author="Jon Lindsay" w:date="2019-06-13T00:29:00Z">
        <w:r w:rsidDel="00D97DFC">
          <w:delText xml:space="preserve"> vot</w:delText>
        </w:r>
      </w:del>
      <w:del w:id="2639" w:author="Jon Lindsay" w:date="2019-06-13T00:25:00Z">
        <w:r w:rsidDel="00D97DFC">
          <w:delText>ers</w:delText>
        </w:r>
      </w:del>
      <w:del w:id="2640" w:author="Jon Lindsay" w:date="2019-06-13T00:29:00Z">
        <w:r w:rsidDel="00D97DFC">
          <w:delText xml:space="preserve"> in what was, by any account, a singularly unique and chaotic election. The Clinton campaign made its share of mistakes, and candidate Trump tapped into a deep and hitherto unexploited well of resentment in the American electorate (Sides et al 2018). Political context is ultimately more important than technical media for determining the effectiveness of information operations, and the fraught climate of 2016 was a perfect storm for opportunistic foreign influence. </w:delText>
        </w:r>
      </w:del>
      <w:del w:id="2641" w:author="Jon Lindsay" w:date="2019-06-12T22:38:00Z">
        <w:r w:rsidDel="00A53858">
          <w:delText xml:space="preserve">The </w:delText>
        </w:r>
      </w:del>
      <w:del w:id="2642" w:author="Jon Lindsay" w:date="2019-06-12T22:37:00Z">
        <w:r w:rsidDel="00A53858">
          <w:delText>investigation by</w:delText>
        </w:r>
      </w:del>
      <w:del w:id="2643" w:author="Jon Lindsay" w:date="2019-06-13T00:29:00Z">
        <w:r w:rsidDel="00D97DFC">
          <w:delText xml:space="preserve"> Special Counsel Robert S. Mueller III </w:delText>
        </w:r>
      </w:del>
      <w:del w:id="2644" w:author="Jon Lindsay" w:date="2019-06-12T22:38:00Z">
        <w:r w:rsidDel="00A53858">
          <w:delText>into “coordination between the Russian government and individuals associated with the campaign of President Donald Trump” (Office of the Deputy Attorney General 2017) is still ongoing as of this writing. Yet after a series of high profile indictments, the question is no longer whether there was</w:delText>
        </w:r>
      </w:del>
      <w:del w:id="2645" w:author="Jon Lindsay" w:date="2019-06-13T00:29:00Z">
        <w:r w:rsidDel="00D97DFC">
          <w:delText xml:space="preserve"> collusion </w:delText>
        </w:r>
      </w:del>
      <w:del w:id="2646" w:author="Jon Lindsay" w:date="2019-06-12T22:39:00Z">
        <w:r w:rsidDel="00A53858">
          <w:delText xml:space="preserve">with </w:delText>
        </w:r>
      </w:del>
      <w:del w:id="2647" w:author="Jon Lindsay" w:date="2019-06-13T00:29:00Z">
        <w:r w:rsidDel="00D97DFC">
          <w:delText>the Russian government</w:delText>
        </w:r>
      </w:del>
      <w:del w:id="2648" w:author="Jon Lindsay" w:date="2019-06-12T22:39:00Z">
        <w:r w:rsidDel="00A53858">
          <w:delText xml:space="preserve"> but how much and, further, how was candidate Trump involved</w:delText>
        </w:r>
      </w:del>
      <w:del w:id="2649" w:author="Jon Lindsay" w:date="2019-06-13T00:29:00Z">
        <w:r w:rsidDel="00D97DFC">
          <w:delText xml:space="preserve">. </w:delText>
        </w:r>
      </w:del>
      <w:del w:id="2650" w:author="Jon Lindsay" w:date="2019-06-13T00:27:00Z">
        <w:r w:rsidDel="00D97DFC">
          <w:delText>If Trump’s victory or subsequent policies as President of the United States can be credited to active measures by the Russian Federation, even in part, it would amount to</w:delText>
        </w:r>
      </w:del>
      <w:del w:id="2651" w:author="Jon Lindsay" w:date="2019-06-12T22:40:00Z">
        <w:r w:rsidDel="00A53858">
          <w:delText xml:space="preserve"> perhaps </w:delText>
        </w:r>
      </w:del>
      <w:del w:id="2652" w:author="Jon Lindsay" w:date="2019-06-13T00:27:00Z">
        <w:r w:rsidDel="00D97DFC">
          <w:delText xml:space="preserve">the most consequential intelligence </w:delText>
        </w:r>
      </w:del>
      <w:del w:id="2653" w:author="Jon Lindsay" w:date="2019-06-12T22:40:00Z">
        <w:r w:rsidDel="00A53858">
          <w:delText xml:space="preserve">campaign </w:delText>
        </w:r>
      </w:del>
      <w:del w:id="2654" w:author="Jon Lindsay" w:date="2019-06-13T00:27:00Z">
        <w:r w:rsidDel="00D97DFC">
          <w:delText xml:space="preserve">in history. </w:delText>
        </w:r>
      </w:del>
    </w:p>
    <w:p w14:paraId="7632C984" w14:textId="029A4903" w:rsidR="00D97DFC" w:rsidRDefault="00483D1B" w:rsidP="00D97DFC">
      <w:pPr>
        <w:spacing w:after="200" w:line="276" w:lineRule="auto"/>
        <w:ind w:left="-15" w:right="0" w:firstLine="0"/>
        <w:rPr>
          <w:ins w:id="2655" w:author="Jon Lindsay" w:date="2019-06-13T00:30:00Z"/>
        </w:rPr>
      </w:pPr>
      <w:r>
        <w:t xml:space="preserve">Within the scope of a covert election influence campaign, Russia </w:t>
      </w:r>
      <w:del w:id="2656" w:author="Jon Lindsay" w:date="2019-06-12T22:40:00Z">
        <w:r w:rsidDel="00A53858">
          <w:delText xml:space="preserve">pulled </w:delText>
        </w:r>
      </w:del>
      <w:ins w:id="2657" w:author="Jon Lindsay" w:date="2019-06-12T22:40:00Z">
        <w:r w:rsidR="00A53858">
          <w:t xml:space="preserve">did indeed pull </w:t>
        </w:r>
      </w:ins>
      <w:r>
        <w:t xml:space="preserve">out all the stops. </w:t>
      </w:r>
      <w:ins w:id="2658" w:author="Jon Lindsay" w:date="2019-06-13T00:27:00Z">
        <w:r w:rsidR="00D97DFC">
          <w:t xml:space="preserve">This case is the exception that proves the rule that gray zone conflict is conditioned by deterrence. </w:t>
        </w:r>
      </w:ins>
      <w:r>
        <w:t>Moscow orchestrated a diverse suite of operations ranging from technical computer network exploitation and media influence operations to human intelligence (</w:t>
      </w:r>
      <w:proofErr w:type="spellStart"/>
      <w:r>
        <w:t>DiResta</w:t>
      </w:r>
      <w:proofErr w:type="spellEnd"/>
      <w:r>
        <w:t xml:space="preserve"> et al 2018; Howard et al 2018</w:t>
      </w:r>
      <w:ins w:id="2659" w:author="Jon Lindsay" w:date="2019-06-12T22:40:00Z">
        <w:r w:rsidR="00A53858">
          <w:t>; Mueller 2019</w:t>
        </w:r>
      </w:ins>
      <w:r>
        <w:t xml:space="preserve">). Its full-court press could be described as unrestrained, even brazen, and thus motivated </w:t>
      </w:r>
      <w:ins w:id="2660" w:author="Jon Lindsay" w:date="2019-06-13T00:27:00Z">
        <w:r w:rsidR="00D97DFC">
          <w:t xml:space="preserve">entirely </w:t>
        </w:r>
      </w:ins>
      <w:r>
        <w:t xml:space="preserve">by efficiency calculations. Yet the choice to pursue this course of action in the first place was very much constrained by the implicit deterrence posture of the United States. What else could </w:t>
      </w:r>
      <w:del w:id="2661" w:author="Jon Lindsay" w:date="2019-06-12T22:40:00Z">
        <w:r w:rsidDel="00A53858">
          <w:delText xml:space="preserve">it </w:delText>
        </w:r>
      </w:del>
      <w:ins w:id="2662" w:author="Jon Lindsay" w:date="2019-06-12T22:40:00Z">
        <w:r w:rsidR="00A53858">
          <w:t xml:space="preserve">Russia </w:t>
        </w:r>
      </w:ins>
      <w:r>
        <w:t>do?</w:t>
      </w:r>
      <w:del w:id="2663" w:author="Jon Lindsay" w:date="2019-06-13T10:31:00Z">
        <w:r w:rsidDel="00CD3F72">
          <w:delText xml:space="preserve"> </w:delText>
        </w:r>
      </w:del>
      <w:del w:id="2664" w:author="Jon Lindsay" w:date="2019-06-12T22:41:00Z">
        <w:r w:rsidDel="00A53858">
          <w:delText>As a matter of</w:delText>
        </w:r>
      </w:del>
      <w:del w:id="2665" w:author="Jon Lindsay" w:date="2019-06-13T10:31:00Z">
        <w:r w:rsidDel="00CD3F72">
          <w:delText xml:space="preserve"> general deterrence,</w:delText>
        </w:r>
      </w:del>
      <w:r>
        <w:t xml:space="preserve"> </w:t>
      </w:r>
      <w:del w:id="2666" w:author="Jon Lindsay" w:date="2019-06-12T22:41:00Z">
        <w:r w:rsidDel="00A53858">
          <w:delText xml:space="preserve">it </w:delText>
        </w:r>
      </w:del>
      <w:ins w:id="2667" w:author="Jon Lindsay" w:date="2019-06-12T22:41:00Z">
        <w:r w:rsidR="00A53858">
          <w:t xml:space="preserve">Russia </w:t>
        </w:r>
      </w:ins>
      <w:r>
        <w:t xml:space="preserve">could </w:t>
      </w:r>
      <w:del w:id="2668" w:author="Jon Lindsay" w:date="2019-06-12T22:41:00Z">
        <w:r w:rsidDel="00A53858">
          <w:delText xml:space="preserve">be </w:delText>
        </w:r>
      </w:del>
      <w:r>
        <w:t>safely assume</w:t>
      </w:r>
      <w:del w:id="2669" w:author="Jon Lindsay" w:date="2019-06-12T22:41:00Z">
        <w:r w:rsidDel="00A53858">
          <w:delText>d</w:delText>
        </w:r>
      </w:del>
      <w:r>
        <w:t xml:space="preserve"> that </w:t>
      </w:r>
      <w:del w:id="2670" w:author="Jon Lindsay" w:date="2019-06-12T22:41:00Z">
        <w:r w:rsidDel="00A53858">
          <w:delText>United States was resolved to defend</w:delText>
        </w:r>
      </w:del>
      <w:ins w:id="2671" w:author="Jon Lindsay" w:date="2019-06-12T22:42:00Z">
        <w:r w:rsidR="00A53858" w:rsidRPr="00A53858">
          <w:t xml:space="preserve"> </w:t>
        </w:r>
        <w:r w:rsidR="00A53858">
          <w:t xml:space="preserve">the most powerful military in the world </w:t>
        </w:r>
      </w:ins>
      <w:ins w:id="2672" w:author="Jon Lindsay" w:date="2019-06-12T22:41:00Z">
        <w:r w:rsidR="00A53858">
          <w:t xml:space="preserve">would </w:t>
        </w:r>
      </w:ins>
      <w:del w:id="2673" w:author="Jon Lindsay" w:date="2019-06-12T22:42:00Z">
        <w:r w:rsidDel="00A53858">
          <w:delText xml:space="preserve"> </w:delText>
        </w:r>
      </w:del>
      <w:ins w:id="2674" w:author="Jon Lindsay" w:date="2019-06-12T22:42:00Z">
        <w:r w:rsidR="00A53858">
          <w:t xml:space="preserve">retaliate </w:t>
        </w:r>
      </w:ins>
      <w:del w:id="2675" w:author="Jon Lindsay" w:date="2019-06-12T22:41:00Z">
        <w:r w:rsidDel="00A53858">
          <w:delText>itself from</w:delText>
        </w:r>
      </w:del>
      <w:ins w:id="2676" w:author="Jon Lindsay" w:date="2019-06-12T22:41:00Z">
        <w:r w:rsidR="00A53858">
          <w:t>for</w:t>
        </w:r>
      </w:ins>
      <w:r>
        <w:t xml:space="preserve"> armed attacks directly against </w:t>
      </w:r>
      <w:del w:id="2677" w:author="Jon Lindsay" w:date="2019-06-12T22:41:00Z">
        <w:r w:rsidDel="00A53858">
          <w:delText>it</w:delText>
        </w:r>
      </w:del>
      <w:ins w:id="2678" w:author="Jon Lindsay" w:date="2019-06-12T22:41:00Z">
        <w:r w:rsidR="00A53858">
          <w:t>its vital interests</w:t>
        </w:r>
      </w:ins>
      <w:r>
        <w:t>.</w:t>
      </w:r>
      <w:del w:id="2679" w:author="Jon Lindsay" w:date="2019-06-12T22:41:00Z">
        <w:r w:rsidDel="00A53858">
          <w:rPr>
            <w:vertAlign w:val="superscript"/>
          </w:rPr>
          <w:footnoteReference w:id="19"/>
        </w:r>
      </w:del>
      <w:r>
        <w:t xml:space="preserve"> </w:t>
      </w:r>
      <w:del w:id="2682" w:author="Jon Lindsay" w:date="2019-06-12T22:42:00Z">
        <w:r w:rsidDel="00A53858">
          <w:delText xml:space="preserve">Overt military attacks certainly, but destructive attacks of any kind, would in all likelihood invite retaliation from the most powerful military in the world. </w:delText>
        </w:r>
      </w:del>
      <w:r>
        <w:t xml:space="preserve">At the very least, American public opinion would thereby become more unified against Russia, resulting in policies more inimical to Moscow’s interests. Non-kinetic covert action to subvert American institutions, however, offered a way for Russia to impose costs, potentially realize benefits, and minimize the risk of retaliation. </w:t>
      </w:r>
      <w:ins w:id="2683" w:author="Jon Lindsay" w:date="2019-06-13T00:30:00Z">
        <w:r w:rsidR="00D97DFC">
          <w:t xml:space="preserve">Indeed, </w:t>
        </w:r>
      </w:ins>
      <w:del w:id="2684" w:author="Jon Lindsay" w:date="2019-06-13T00:29:00Z">
        <w:r w:rsidDel="00D97DFC">
          <w:delText xml:space="preserve">As it stands, </w:delText>
        </w:r>
      </w:del>
      <w:r>
        <w:t>Russia's electoral interference has gone essentially unpunished by the United States</w:t>
      </w:r>
      <w:ins w:id="2685" w:author="Jon Lindsay" w:date="2019-06-13T00:29:00Z">
        <w:r w:rsidR="00D97DFC">
          <w:t xml:space="preserve"> </w:t>
        </w:r>
        <w:r w:rsidR="00D97DFC">
          <w:lastRenderedPageBreak/>
          <w:t>to date</w:t>
        </w:r>
      </w:ins>
      <w:r>
        <w:t xml:space="preserve">, aside from the expulsion of some Russian intelligence officers and the application of </w:t>
      </w:r>
      <w:ins w:id="2686" w:author="Jon Lindsay" w:date="2019-06-12T22:42:00Z">
        <w:r w:rsidR="00A53858">
          <w:t xml:space="preserve">a few </w:t>
        </w:r>
      </w:ins>
      <w:del w:id="2687" w:author="Jon Lindsay" w:date="2019-06-12T22:42:00Z">
        <w:r w:rsidDel="00A53858">
          <w:delText xml:space="preserve">additional </w:delText>
        </w:r>
      </w:del>
      <w:r>
        <w:t>sanctions</w:t>
      </w:r>
      <w:ins w:id="2688" w:author="Jon Lindsay" w:date="2019-06-12T22:42:00Z">
        <w:r w:rsidR="00A53858">
          <w:t xml:space="preserve"> in addition to the regime in place since 2014</w:t>
        </w:r>
      </w:ins>
      <w:r>
        <w:t>.</w:t>
      </w:r>
      <w:ins w:id="2689" w:author="Jon Lindsay" w:date="2019-06-13T00:26:00Z">
        <w:r w:rsidR="00D97DFC">
          <w:t xml:space="preserve"> </w:t>
        </w:r>
      </w:ins>
    </w:p>
    <w:p w14:paraId="0D12EB45" w14:textId="43968444" w:rsidR="00D97DFC" w:rsidRDefault="00D97DFC" w:rsidP="001D4B20">
      <w:pPr>
        <w:spacing w:after="200" w:line="276" w:lineRule="auto"/>
        <w:ind w:left="-15" w:right="0" w:firstLine="0"/>
      </w:pPr>
      <w:ins w:id="2690" w:author="Jon Lindsay" w:date="2019-06-13T00:28:00Z">
        <w:r>
          <w:t>If Trump’s victory or subsequent policies as President of the United States can ever be credited to active measures by the Russian Federation, even in part, it would amount to one of the most consequential intelligence coups in history. It is just as likely that the Russian campaign simply added noise to one of the noisiest campaigns in U.S. presidential history.</w:t>
        </w:r>
      </w:ins>
      <w:ins w:id="2691" w:author="Jon Lindsay" w:date="2019-06-13T00:29:00Z">
        <w:r>
          <w:t xml:space="preserve"> It is unclear how or even whether the Russian influence campaign affected voting behavior in what was, by any account, a </w:t>
        </w:r>
      </w:ins>
      <w:ins w:id="2692" w:author="Jon Lindsay" w:date="2019-06-13T10:02:00Z">
        <w:r w:rsidR="00EA18E1">
          <w:t>very</w:t>
        </w:r>
      </w:ins>
      <w:ins w:id="2693" w:author="Jon Lindsay" w:date="2019-06-13T00:29:00Z">
        <w:r>
          <w:t xml:space="preserve"> unique and chaotic election </w:t>
        </w:r>
        <w:r>
          <w:fldChar w:fldCharType="begin"/>
        </w:r>
        <w:r>
          <w:instrText xml:space="preserve"> ADDIN ZOTERO_ITEM CSL_CITATION {"citationID":"nmTkhgiP","properties":{"formattedCitation":"(Gelman and Azari 2017)","plainCitation":"(Gelman and Azari 2017)","noteIndex":0},"citationItems":[{"id":8654,"uris":["http://zotero.org/users/471208/items/MQ9G4ADX"],"uri":["http://zotero.org/users/471208/items/MQ9G4ADX"],"itemData":{"id":8654,"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instrText>
        </w:r>
        <w:r>
          <w:fldChar w:fldCharType="separate"/>
        </w:r>
        <w:r w:rsidRPr="003179E9">
          <w:t>(Gelman and Azari 2017)</w:t>
        </w:r>
        <w:r>
          <w:fldChar w:fldCharType="end"/>
        </w:r>
        <w:r>
          <w:t xml:space="preserve">. The Clinton campaign made its share of mistakes, and candidate Trump tapped into a deep and hitherto unexploited well of resentment in the American electorate (Sides et al 2018). Political context is ultimately more important than technical media for determining the effectiveness of information operations, and the fraught climate of 2016 was a perfect storm for opportunistic foreign influence. A slew of indictments and the final report by Special Counsel Robert S. Mueller III have revealed collusion between the Russian government and members of the Trump campaign, even as questions remain about the extent of </w:t>
        </w:r>
      </w:ins>
      <w:ins w:id="2694" w:author="Jon Lindsay" w:date="2019-06-13T10:02:00Z">
        <w:r w:rsidR="00EA18E1">
          <w:t xml:space="preserve">the </w:t>
        </w:r>
      </w:ins>
      <w:ins w:id="2695" w:author="Jon Lindsay" w:date="2019-06-13T00:29:00Z">
        <w:r w:rsidR="00EA18E1">
          <w:t>candidate</w:t>
        </w:r>
        <w:r>
          <w:t xml:space="preserve">’s </w:t>
        </w:r>
      </w:ins>
      <w:ins w:id="2696" w:author="Jon Lindsay" w:date="2019-06-13T10:03:00Z">
        <w:r w:rsidR="00EA18E1">
          <w:t xml:space="preserve">personal </w:t>
        </w:r>
      </w:ins>
      <w:ins w:id="2697" w:author="Jon Lindsay" w:date="2019-06-13T00:29:00Z">
        <w:r>
          <w:t xml:space="preserve">involvement. </w:t>
        </w:r>
      </w:ins>
    </w:p>
    <w:p w14:paraId="0E7D7F9F" w14:textId="77777777" w:rsidR="00657E08" w:rsidRDefault="00483D1B">
      <w:pPr>
        <w:pStyle w:val="Heading2"/>
        <w:spacing w:after="200" w:line="276" w:lineRule="auto"/>
        <w:ind w:left="-15" w:firstLine="0"/>
      </w:pPr>
      <w:bookmarkStart w:id="2698" w:name="_cs8vg3ebxn8j" w:colFirst="0" w:colLast="0"/>
      <w:bookmarkEnd w:id="2698"/>
      <w:r>
        <w:t>Discussion</w:t>
      </w:r>
    </w:p>
    <w:p w14:paraId="7F95AC1B" w14:textId="35313875" w:rsidR="00657E08" w:rsidRDefault="0063120E">
      <w:pPr>
        <w:spacing w:after="200" w:line="276" w:lineRule="auto"/>
        <w:ind w:left="-15" w:right="0" w:firstLine="0"/>
      </w:pPr>
      <w:r>
        <w:t xml:space="preserve">The </w:t>
      </w:r>
      <w:ins w:id="2699" w:author="Jon Lindsay" w:date="2019-06-13T00:30:00Z">
        <w:r w:rsidR="00D97DFC">
          <w:t xml:space="preserve">overall </w:t>
        </w:r>
      </w:ins>
      <w:ins w:id="2700" w:author="Jon Lindsay" w:date="2019-06-12T22:43:00Z">
        <w:r w:rsidR="00A53858">
          <w:t>pattern of</w:t>
        </w:r>
      </w:ins>
      <w:ins w:id="2701" w:author="Jon Lindsay" w:date="2019-06-13T00:30:00Z">
        <w:r w:rsidR="00D97DFC">
          <w:t xml:space="preserve"> recent</w:t>
        </w:r>
      </w:ins>
      <w:ins w:id="2702" w:author="Jon Lindsay" w:date="2019-06-12T22:43:00Z">
        <w:r w:rsidR="00A53858">
          <w:t xml:space="preserve"> </w:t>
        </w:r>
      </w:ins>
      <w:r w:rsidR="00483D1B">
        <w:t>Russia</w:t>
      </w:r>
      <w:r>
        <w:t>n</w:t>
      </w:r>
      <w:r w:rsidR="00483D1B">
        <w:t xml:space="preserve"> </w:t>
      </w:r>
      <w:del w:id="2703" w:author="Jon Lindsay" w:date="2019-06-12T22:43:00Z">
        <w:r w:rsidR="00483D1B" w:rsidDel="00A53858">
          <w:delText xml:space="preserve">pattern of </w:delText>
        </w:r>
      </w:del>
      <w:del w:id="2704" w:author="Jon Lindsay" w:date="2019-06-12T22:45:00Z">
        <w:r w:rsidR="00483D1B" w:rsidDel="00A53858">
          <w:delText>intervention</w:delText>
        </w:r>
      </w:del>
      <w:ins w:id="2705" w:author="Jon Lindsay" w:date="2019-06-13T00:30:00Z">
        <w:r w:rsidR="00D97DFC">
          <w:t>intervention</w:t>
        </w:r>
      </w:ins>
      <w:r w:rsidR="0090322D">
        <w:t xml:space="preserve"> </w:t>
      </w:r>
      <w:del w:id="2706" w:author="Jon Lindsay" w:date="2019-06-12T22:45:00Z">
        <w:r w:rsidR="0090322D" w:rsidDel="00A53858">
          <w:delText>acts</w:delText>
        </w:r>
        <w:r w:rsidR="00483D1B" w:rsidDel="00A53858">
          <w:delText xml:space="preserve"> </w:delText>
        </w:r>
      </w:del>
      <w:r w:rsidR="00483D1B">
        <w:t xml:space="preserve">is </w:t>
      </w:r>
      <w:r w:rsidR="00EC2C13">
        <w:t xml:space="preserve">largely </w:t>
      </w:r>
      <w:r w:rsidR="00483D1B">
        <w:t xml:space="preserve">consistent with </w:t>
      </w:r>
      <w:del w:id="2707" w:author="Jon Lindsay" w:date="2019-06-12T22:43:00Z">
        <w:r w:rsidR="00483D1B" w:rsidDel="00A53858">
          <w:delText xml:space="preserve">the </w:delText>
        </w:r>
      </w:del>
      <w:ins w:id="2708" w:author="Jon Lindsay" w:date="2019-06-12T22:43:00Z">
        <w:r w:rsidR="00A53858">
          <w:t xml:space="preserve">our </w:t>
        </w:r>
      </w:ins>
      <w:del w:id="2709" w:author="Jon Lindsay" w:date="2019-06-12T22:43:00Z">
        <w:r w:rsidR="00EC2C13" w:rsidDel="00A53858">
          <w:delText>claim</w:delText>
        </w:r>
        <w:r w:rsidR="00483D1B" w:rsidDel="00A53858">
          <w:delText xml:space="preserve"> </w:delText>
        </w:r>
      </w:del>
      <w:ins w:id="2710" w:author="Jon Lindsay" w:date="2019-06-12T22:43:00Z">
        <w:r w:rsidR="00A53858">
          <w:t xml:space="preserve">hypothesis </w:t>
        </w:r>
      </w:ins>
      <w:r w:rsidR="00483D1B">
        <w:t xml:space="preserve">that deterrence encourages </w:t>
      </w:r>
      <w:del w:id="2711" w:author="Jon Lindsay" w:date="2019-06-12T22:43:00Z">
        <w:r w:rsidR="00483D1B" w:rsidDel="00A53858">
          <w:delText xml:space="preserve">powerful </w:delText>
        </w:r>
      </w:del>
      <w:ins w:id="2712" w:author="Jon Lindsay" w:date="2019-06-12T22:43:00Z">
        <w:r w:rsidR="00A53858">
          <w:t>capable actors</w:t>
        </w:r>
      </w:ins>
      <w:del w:id="2713" w:author="Jon Lindsay" w:date="2019-06-12T22:43:00Z">
        <w:r w:rsidR="00483D1B" w:rsidDel="00A53858">
          <w:delText>states</w:delText>
        </w:r>
      </w:del>
      <w:r w:rsidR="00483D1B">
        <w:t xml:space="preserve"> to pull their punches. As the deterrence gradient drops off from West to East, </w:t>
      </w:r>
      <w:del w:id="2714" w:author="Jon Lindsay" w:date="2019-06-13T10:03:00Z">
        <w:r w:rsidR="00483D1B" w:rsidDel="00EA18E1">
          <w:delText xml:space="preserve">however, </w:delText>
        </w:r>
      </w:del>
      <w:r w:rsidR="00483D1B">
        <w:t>Russia is more able to indulge in efficiency calculations when deciding how to achieve its international objectives.</w:t>
      </w:r>
      <w:ins w:id="2715" w:author="Jon Lindsay" w:date="2019-06-13T10:03:00Z">
        <w:r w:rsidR="00EA18E1">
          <w:t xml:space="preserve"> Again, geography does not determine deterrence, but </w:t>
        </w:r>
      </w:ins>
      <w:ins w:id="2716" w:author="Jon Lindsay" w:date="2019-06-13T10:04:00Z">
        <w:r w:rsidR="00C07CF2">
          <w:t>it is</w:t>
        </w:r>
      </w:ins>
      <w:ins w:id="2717" w:author="Jon Lindsay" w:date="2019-06-13T10:03:00Z">
        <w:r w:rsidR="00EA18E1">
          <w:t xml:space="preserve"> correlated with other factors like military power, NATO membership, and </w:t>
        </w:r>
      </w:ins>
      <w:ins w:id="2718" w:author="Jon Lindsay" w:date="2019-06-13T10:04:00Z">
        <w:r w:rsidR="00EA18E1">
          <w:t xml:space="preserve">the proximity of interests that </w:t>
        </w:r>
      </w:ins>
      <w:ins w:id="2719" w:author="Jon Lindsay" w:date="2019-06-13T10:05:00Z">
        <w:r w:rsidR="00C07CF2">
          <w:t>determine the credibility of deterrence</w:t>
        </w:r>
      </w:ins>
      <w:ins w:id="2720" w:author="Jon Lindsay" w:date="2019-06-13T10:04:00Z">
        <w:r w:rsidR="00EA18E1">
          <w:t>.</w:t>
        </w:r>
      </w:ins>
      <w:r w:rsidR="00483D1B">
        <w:t xml:space="preserve"> </w:t>
      </w:r>
      <w:del w:id="2721" w:author="Jon Lindsay" w:date="2019-06-13T10:05:00Z">
        <w:r w:rsidR="00483D1B" w:rsidDel="00C07CF2">
          <w:delText xml:space="preserve">This </w:delText>
        </w:r>
      </w:del>
      <w:ins w:id="2722" w:author="Jon Lindsay" w:date="2019-06-13T10:05:00Z">
        <w:r w:rsidR="00C07CF2">
          <w:t xml:space="preserve">The geographical </w:t>
        </w:r>
      </w:ins>
      <w:r w:rsidR="00483D1B">
        <w:t xml:space="preserve">correlation would not be present if conflict intensity were limited only by </w:t>
      </w:r>
      <w:del w:id="2723" w:author="Jon Lindsay" w:date="2019-06-13T10:05:00Z">
        <w:r w:rsidR="00483D1B" w:rsidDel="00C07CF2">
          <w:delText xml:space="preserve">factors like </w:delText>
        </w:r>
      </w:del>
      <w:r w:rsidR="00483D1B">
        <w:t>the means available</w:t>
      </w:r>
      <w:ins w:id="2724" w:author="Jon Lindsay" w:date="2019-06-13T10:05:00Z">
        <w:r w:rsidR="00C07CF2">
          <w:t xml:space="preserve"> it Russia</w:t>
        </w:r>
      </w:ins>
      <w:r w:rsidR="00483D1B">
        <w:t xml:space="preserve"> or</w:t>
      </w:r>
      <w:ins w:id="2725" w:author="Jon Lindsay" w:date="2019-06-13T10:05:00Z">
        <w:r w:rsidR="00C07CF2">
          <w:t xml:space="preserve"> its</w:t>
        </w:r>
      </w:ins>
      <w:r w:rsidR="00483D1B">
        <w:t xml:space="preserve"> calculations about the most efficient</w:t>
      </w:r>
      <w:ins w:id="2726" w:author="Jon Lindsay" w:date="2019-06-12T22:45:00Z">
        <w:r w:rsidR="00A53858">
          <w:t xml:space="preserve"> or effective</w:t>
        </w:r>
      </w:ins>
      <w:r w:rsidR="00483D1B">
        <w:t xml:space="preserve"> way to conduct operations. While </w:t>
      </w:r>
      <w:ins w:id="2727" w:author="Jon Lindsay" w:date="2019-06-12T22:46:00Z">
        <w:r w:rsidR="00A53858">
          <w:t xml:space="preserve">the degree of </w:t>
        </w:r>
      </w:ins>
      <w:r w:rsidR="00483D1B">
        <w:t>Russian interest</w:t>
      </w:r>
      <w:ins w:id="2728" w:author="Jon Lindsay" w:date="2019-06-12T22:46:00Z">
        <w:r w:rsidR="00A53858">
          <w:t xml:space="preserve"> does</w:t>
        </w:r>
      </w:ins>
      <w:del w:id="2729" w:author="Jon Lindsay" w:date="2019-06-12T22:46:00Z">
        <w:r w:rsidR="00483D1B" w:rsidDel="00A53858">
          <w:delText xml:space="preserve">s </w:delText>
        </w:r>
      </w:del>
      <w:ins w:id="2730" w:author="Jon Lindsay" w:date="2019-06-12T22:45:00Z">
        <w:r w:rsidR="00A53858">
          <w:t xml:space="preserve"> </w:t>
        </w:r>
      </w:ins>
      <w:r w:rsidR="00483D1B">
        <w:t>vary</w:t>
      </w:r>
      <w:ins w:id="2731" w:author="Jon Lindsay" w:date="2019-06-12T22:45:00Z">
        <w:r w:rsidR="00A53858">
          <w:t xml:space="preserve"> across these cases</w:t>
        </w:r>
      </w:ins>
      <w:r w:rsidR="00483D1B">
        <w:t xml:space="preserve">, </w:t>
      </w:r>
      <w:ins w:id="2732" w:author="Jon Lindsay" w:date="2019-06-12T22:45:00Z">
        <w:r w:rsidR="00A53858">
          <w:t xml:space="preserve">the case </w:t>
        </w:r>
      </w:ins>
      <w:ins w:id="2733" w:author="Jon Lindsay" w:date="2019-06-12T22:46:00Z">
        <w:r w:rsidR="00A53858">
          <w:t xml:space="preserve">of </w:t>
        </w:r>
      </w:ins>
      <w:r w:rsidR="00483D1B">
        <w:t xml:space="preserve">Ukraine </w:t>
      </w:r>
      <w:ins w:id="2734" w:author="Jon Lindsay" w:date="2019-06-13T10:05:00Z">
        <w:r w:rsidR="00C07CF2">
          <w:t xml:space="preserve">in particular </w:t>
        </w:r>
      </w:ins>
      <w:r w:rsidR="00483D1B">
        <w:t xml:space="preserve">reveals that Russia is sensitive to deterrence even when its interests are high. </w:t>
      </w:r>
      <w:del w:id="2735" w:author="Jon Lindsay" w:date="2019-06-12T22:46:00Z">
        <w:r w:rsidR="00EC2C13" w:rsidDel="00A53858">
          <w:delText xml:space="preserve">While </w:delText>
        </w:r>
      </w:del>
      <w:ins w:id="2736" w:author="Jon Lindsay" w:date="2019-06-12T22:46:00Z">
        <w:r w:rsidR="00A53858">
          <w:t xml:space="preserve">Although Ukraine is </w:t>
        </w:r>
      </w:ins>
      <w:r w:rsidR="00EC2C13">
        <w:t>strategically more</w:t>
      </w:r>
      <w:r w:rsidR="00483D1B">
        <w:t xml:space="preserve"> importan</w:t>
      </w:r>
      <w:r w:rsidR="00EC2C13">
        <w:t>t</w:t>
      </w:r>
      <w:r w:rsidR="00483D1B">
        <w:t xml:space="preserve">, Russian </w:t>
      </w:r>
      <w:r w:rsidR="00EC2C13">
        <w:t>actions</w:t>
      </w:r>
      <w:r w:rsidR="00483D1B">
        <w:t xml:space="preserve"> </w:t>
      </w:r>
      <w:del w:id="2737" w:author="Jon Lindsay" w:date="2019-06-12T22:46:00Z">
        <w:r w:rsidR="00EC2C13" w:rsidDel="00A53858">
          <w:delText>in Ukraine</w:delText>
        </w:r>
      </w:del>
      <w:ins w:id="2738" w:author="Jon Lindsay" w:date="2019-06-12T22:46:00Z">
        <w:r w:rsidR="00A53858">
          <w:t>there</w:t>
        </w:r>
      </w:ins>
      <w:r w:rsidR="00EC2C13">
        <w:t xml:space="preserve"> </w:t>
      </w:r>
      <w:del w:id="2739" w:author="Jon Lindsay" w:date="2019-06-12T22:46:00Z">
        <w:r w:rsidR="00EC2C13" w:rsidDel="00A53858">
          <w:delText>are</w:delText>
        </w:r>
        <w:r w:rsidR="00483D1B" w:rsidDel="00A53858">
          <w:delText xml:space="preserve"> </w:delText>
        </w:r>
      </w:del>
      <w:ins w:id="2740" w:author="Jon Lindsay" w:date="2019-06-12T22:46:00Z">
        <w:r w:rsidR="00A53858">
          <w:t xml:space="preserve">were </w:t>
        </w:r>
      </w:ins>
      <w:r w:rsidR="00483D1B">
        <w:t xml:space="preserve">more constrained than </w:t>
      </w:r>
      <w:r w:rsidR="00EC2C13">
        <w:t xml:space="preserve">in </w:t>
      </w:r>
      <w:r w:rsidR="00483D1B">
        <w:t xml:space="preserve">Georgia. </w:t>
      </w:r>
    </w:p>
    <w:p w14:paraId="2BF8949A" w14:textId="04AB0CF8" w:rsidR="00657E08" w:rsidDel="00CD3F72" w:rsidRDefault="00483D1B" w:rsidP="00CD3F72">
      <w:pPr>
        <w:spacing w:after="200" w:line="276" w:lineRule="auto"/>
        <w:ind w:left="-15" w:right="0" w:firstLine="0"/>
        <w:rPr>
          <w:del w:id="2741" w:author="Jon Lindsay" w:date="2019-06-13T10:06:00Z"/>
        </w:rPr>
      </w:pPr>
      <w:r>
        <w:t>Differences in Russia’s behavioral portfolio also cannot be explained through capability maturation alone or the availability of more options for conflict. The oldest cases (Estonia and Georgia) feature very different levels of intensity between them, as do the most recent (Ukraine and United States). To explain these differences we must look to</w:t>
      </w:r>
      <w:ins w:id="2742" w:author="Jon Lindsay" w:date="2019-06-12T22:46:00Z">
        <w:r w:rsidR="00A53858">
          <w:t xml:space="preserve"> </w:t>
        </w:r>
        <w:proofErr w:type="spellStart"/>
        <w:r w:rsidR="00A53858">
          <w:t>strastegic</w:t>
        </w:r>
      </w:ins>
      <w:proofErr w:type="spellEnd"/>
      <w:r>
        <w:t xml:space="preserve"> incentives rather than technological </w:t>
      </w:r>
      <w:del w:id="2743" w:author="Jon Lindsay" w:date="2019-06-12T22:46:00Z">
        <w:r w:rsidDel="00A53858">
          <w:delText>capability</w:delText>
        </w:r>
      </w:del>
      <w:ins w:id="2744" w:author="Jon Lindsay" w:date="2019-06-12T22:46:00Z">
        <w:r w:rsidR="00A53858">
          <w:t>capabilities</w:t>
        </w:r>
      </w:ins>
      <w:r>
        <w:t xml:space="preserve">. Gray zone conflict is not so much about the utilization of an expanding toolkit as a calculated decision about what should be drawn from that toolkit. </w:t>
      </w:r>
    </w:p>
    <w:p w14:paraId="2DB0AF05" w14:textId="77777777" w:rsidR="00CD3F72" w:rsidRDefault="00CD3F72">
      <w:pPr>
        <w:spacing w:after="200" w:line="276" w:lineRule="auto"/>
        <w:ind w:left="-15" w:right="0" w:firstLine="0"/>
        <w:rPr>
          <w:ins w:id="2745" w:author="Jon Lindsay" w:date="2019-06-13T10:31:00Z"/>
        </w:rPr>
        <w:pPrChange w:id="2746" w:author="Jon Lindsay" w:date="2019-06-13T10:06:00Z">
          <w:pPr>
            <w:spacing w:after="200" w:line="276" w:lineRule="auto"/>
            <w:ind w:right="0" w:firstLine="0"/>
          </w:pPr>
        </w:pPrChange>
      </w:pPr>
    </w:p>
    <w:p w14:paraId="26AF7165" w14:textId="15FCFF86" w:rsidR="00CD3F72" w:rsidDel="00B34FC7" w:rsidRDefault="00CD3F72" w:rsidP="00CD3F72">
      <w:pPr>
        <w:spacing w:after="200" w:line="276" w:lineRule="auto"/>
        <w:ind w:left="-15" w:right="0" w:firstLine="0"/>
        <w:rPr>
          <w:del w:id="2747" w:author="Jon Lindsay" w:date="2019-06-13T10:36:00Z"/>
          <w:moveTo w:id="2748" w:author="Jon Lindsay" w:date="2019-06-13T10:31:00Z"/>
        </w:rPr>
      </w:pPr>
      <w:moveToRangeStart w:id="2749" w:author="Jon Lindsay" w:date="2019-06-13T10:31:00Z" w:name="move11314277"/>
      <w:moveTo w:id="2750" w:author="Jon Lindsay" w:date="2019-06-13T10:31:00Z">
        <w:r>
          <w:lastRenderedPageBreak/>
          <w:t xml:space="preserve">One possible distinguishing difference of modern gray zone problems may be considered in terms of just what sort of deterrence actors are designing around. Previous studies have focused on adversaries who design around </w:t>
        </w:r>
        <w:r w:rsidRPr="00CD3F72">
          <w:rPr>
            <w:rPrChange w:id="2751" w:author="Jon Lindsay" w:date="2019-06-13T10:32:00Z">
              <w:rPr>
                <w:i/>
              </w:rPr>
            </w:rPrChange>
          </w:rPr>
          <w:t>immediate</w:t>
        </w:r>
        <w:r>
          <w:rPr>
            <w:i/>
          </w:rPr>
          <w:t xml:space="preserve"> </w:t>
        </w:r>
        <w:r>
          <w:t>deterrence</w:t>
        </w:r>
      </w:moveTo>
      <w:ins w:id="2752" w:author="Jon Lindsay" w:date="2019-06-13T10:32:00Z">
        <w:r>
          <w:t xml:space="preserve">, or </w:t>
        </w:r>
      </w:ins>
      <w:moveTo w:id="2753" w:author="Jon Lindsay" w:date="2019-06-13T10:31:00Z">
        <w:del w:id="2754" w:author="Jon Lindsay" w:date="2019-06-13T10:32:00Z">
          <w:r w:rsidDel="00CD3F72">
            <w:delText xml:space="preserve"> (</w:delText>
          </w:r>
        </w:del>
        <w:r>
          <w:t>threats issued in a crisis situation</w:t>
        </w:r>
        <w:del w:id="2755" w:author="Jon Lindsay" w:date="2019-06-13T10:32:00Z">
          <w:r w:rsidDel="00CD3F72">
            <w:delText>)</w:delText>
          </w:r>
        </w:del>
        <w:r>
          <w:t xml:space="preserve">; modern gray zone conflict </w:t>
        </w:r>
        <w:del w:id="2756" w:author="Jon Lindsay" w:date="2019-06-13T10:32:00Z">
          <w:r w:rsidDel="00CD3F72">
            <w:delText xml:space="preserve">may more </w:delText>
          </w:r>
        </w:del>
        <w:r>
          <w:t xml:space="preserve">often works to compromise </w:t>
        </w:r>
        <w:r w:rsidRPr="00CD3F72">
          <w:rPr>
            <w:rPrChange w:id="2757" w:author="Jon Lindsay" w:date="2019-06-13T10:32:00Z">
              <w:rPr>
                <w:i/>
              </w:rPr>
            </w:rPrChange>
          </w:rPr>
          <w:t>general</w:t>
        </w:r>
        <w:r>
          <w:rPr>
            <w:i/>
          </w:rPr>
          <w:t xml:space="preserve"> </w:t>
        </w:r>
        <w:r>
          <w:t>deterrence</w:t>
        </w:r>
      </w:moveTo>
      <w:ins w:id="2758" w:author="Jon Lindsay" w:date="2019-06-13T10:32:00Z">
        <w:r>
          <w:t xml:space="preserve">, or </w:t>
        </w:r>
      </w:ins>
      <w:moveTo w:id="2759" w:author="Jon Lindsay" w:date="2019-06-13T10:31:00Z">
        <w:del w:id="2760" w:author="Jon Lindsay" w:date="2019-06-13T10:32:00Z">
          <w:r w:rsidDel="00CD3F72">
            <w:delText xml:space="preserve"> (</w:delText>
          </w:r>
        </w:del>
        <w:r>
          <w:t>implicit barriers to crisis initiation</w:t>
        </w:r>
      </w:moveTo>
      <w:ins w:id="2761" w:author="Jon Lindsay" w:date="2019-06-13T10:32:00Z">
        <w:r>
          <w:t xml:space="preserve"> </w:t>
        </w:r>
        <w:r>
          <w:fldChar w:fldCharType="begin"/>
        </w:r>
      </w:ins>
      <w:ins w:id="2762" w:author="Jon Lindsay" w:date="2019-06-13T10:33:00Z">
        <w:r>
          <w:instrText xml:space="preserve"> ADDIN ZOTERO_ITEM CSL_CITATION {"citationID":"5M71tv23","properties":{"formattedCitation":"(Huth and Russett 1988; Morgan 2003)","plainCitation":"(Huth and Russett 1988; Morgan 2003)","noteIndex":0},"citationItems":[{"id":2156,"uris":["http://zotero.org/users/471208/items/HRTV2SWJ"],"uri":["http://zotero.org/users/471208/items/HRTV2SWJ"],"itemData":{"id":2156,"type":"article-journal","title":"Deterrence Failure and Crisis Escalation","container-title":"International Studies Quarterly","page":"29-45","volume":"32","issue":"1","source":"JSTOR","abstract":"This study builds on earlier work on extended (third-party) immediate deterrence. We analyze fifty-eight cases and summarize previous findings that extended deterrence is likely to succeed when the immediate or short-term balance of forces favors the defender, when any previous crisis involving the same adversaries resulted in stalemate rather than clear victory for either, and when the military and diplomatic bargaining process is characterized by tit-for-tat or firm-but-flexible strategies rather than bullying or appeasement. The long-term balance of forces and the defender's possession of nuclear weapons make little difference. We then focus on cases where deterrence has failed and the defender must make a decision whether to fight. The defender is more likely to fight when the short-term balance of forces favors it, when it is bound to the third party by alliance ties or geographic proximity, and when it has followed a firm-but-flexible bargaining strategy during the crisis. Generally, these results emphasize the importance of different interests and perspectives of attackers and defenders. Even clear-sighted vision of its own interests may bring war if a state fails to tread a delicate balance between making credible threats and humiliating its adversary.","ISSN":"0020-8833","journalAbbreviation":"International Studies Quarterly","author":[{"family":"Huth","given":"Paul"},{"family":"Russett","given":"Bruce"}],"issued":{"date-parts":[["1988"]]}}},{"id":1491,"uris":["http://zotero.org/users/471208/items/J339FX65"],"uri":["http://zotero.org/users/471208/items/J339FX65"],"itemData":{"id":1491,"type":"book","title":"Deterrence Now","publisher":"Cambridge University Press","publisher-place":"New York","number-of-pages":"362","source":"Google Books","event-place":"New York","abstract":"Patrick Morgan's authoritative study revisits the place of deterrence after the Cold War.","ISBN":"978-0-521-52969-3","language":"en","author":[{"family":"Morgan","given":"Patrick M."}],"issued":{"date-parts":[["2003",4,17]]}}}],"schema":"https://github.com/citation-style-language/schema/raw/master/csl-citation.json"} </w:instrText>
        </w:r>
      </w:ins>
      <w:r>
        <w:fldChar w:fldCharType="separate"/>
      </w:r>
      <w:ins w:id="2763" w:author="Jon Lindsay" w:date="2019-06-13T10:33:00Z">
        <w:r w:rsidRPr="00CD3F72">
          <w:t>(Huth and Russett 1988; Morgan 2003)</w:t>
        </w:r>
      </w:ins>
      <w:ins w:id="2764" w:author="Jon Lindsay" w:date="2019-06-13T10:32:00Z">
        <w:r>
          <w:fldChar w:fldCharType="end"/>
        </w:r>
      </w:ins>
      <w:moveTo w:id="2765" w:author="Jon Lindsay" w:date="2019-06-13T10:31:00Z">
        <w:del w:id="2766" w:author="Jon Lindsay" w:date="2019-06-13T10:32:00Z">
          <w:r w:rsidDel="00CD3F72">
            <w:delText>)</w:delText>
          </w:r>
        </w:del>
        <w:r>
          <w:t>. Estonia or NATO did not issue a specific threat to Russia in 2007, but Russia had to take into account the possibility of Article V being invoked if it registered its protest too aggressively.</w:t>
        </w:r>
      </w:moveTo>
      <w:ins w:id="2767" w:author="Jon Lindsay" w:date="2019-06-13T10:33:00Z">
        <w:r>
          <w:t xml:space="preserve"> The United States had not designated its electoral process</w:t>
        </w:r>
      </w:ins>
      <w:ins w:id="2768" w:author="Jon Lindsay" w:date="2019-06-13T10:34:00Z">
        <w:r>
          <w:t>es “critical infrastructure” to imply that cyber interference in them might be proscribed</w:t>
        </w:r>
      </w:ins>
      <w:ins w:id="2769" w:author="Jon Lindsay" w:date="2019-06-13T10:35:00Z">
        <w:r>
          <w:t>, but Russia still had to consider America’s power to retaliate.</w:t>
        </w:r>
      </w:ins>
      <w:moveTo w:id="2770" w:author="Jon Lindsay" w:date="2019-06-13T10:31:00Z">
        <w:r>
          <w:t xml:space="preserve"> </w:t>
        </w:r>
        <w:del w:id="2771" w:author="Jon Lindsay" w:date="2019-06-13T10:35:00Z">
          <w:r w:rsidDel="00B34FC7">
            <w:delText xml:space="preserve">General increases in the costs of traditional conflict--the carrot of economic interdependence and stick of conventional retaliation--create incentives for the subversion rather than the transgression of general deterrence. </w:delText>
          </w:r>
        </w:del>
        <w:r>
          <w:t>The cyber domain, where general deterrence is unreliable and immediate deterrence works hardly at all (</w:t>
        </w:r>
      </w:moveTo>
      <w:ins w:id="2772" w:author="Jon Lindsay" w:date="2019-06-13T10:37:00Z">
        <w:r w:rsidR="00B34FC7">
          <w:t xml:space="preserve">Nye 2017; </w:t>
        </w:r>
      </w:ins>
      <w:moveTo w:id="2773" w:author="Jon Lindsay" w:date="2019-06-13T10:31:00Z">
        <w:r>
          <w:t xml:space="preserve">Lindsay and </w:t>
        </w:r>
        <w:proofErr w:type="spellStart"/>
        <w:r>
          <w:t>Gartzke</w:t>
        </w:r>
        <w:proofErr w:type="spellEnd"/>
        <w:r>
          <w:t xml:space="preserve"> 2018; Schneider 2019), is well suited </w:t>
        </w:r>
        <w:del w:id="2774" w:author="Jon Lindsay" w:date="2019-06-13T10:36:00Z">
          <w:r w:rsidDel="00B34FC7">
            <w:delText>to such purposes</w:delText>
          </w:r>
        </w:del>
      </w:moveTo>
      <w:ins w:id="2775" w:author="Jon Lindsay" w:date="2019-06-13T10:36:00Z">
        <w:r w:rsidR="00B34FC7">
          <w:t>for just such subversion</w:t>
        </w:r>
      </w:ins>
      <w:moveTo w:id="2776" w:author="Jon Lindsay" w:date="2019-06-13T10:31:00Z">
        <w:r>
          <w:t>.</w:t>
        </w:r>
        <w:del w:id="2777" w:author="Jon Lindsay" w:date="2019-06-13T10:36:00Z">
          <w:r w:rsidDel="00B34FC7">
            <w:delText xml:space="preserve"> </w:delText>
          </w:r>
        </w:del>
      </w:moveTo>
    </w:p>
    <w:p w14:paraId="7A69971B" w14:textId="38A5C9BC" w:rsidR="00657E08" w:rsidRDefault="00483D1B">
      <w:pPr>
        <w:spacing w:after="200" w:line="276" w:lineRule="auto"/>
        <w:ind w:left="-15" w:right="0" w:firstLine="0"/>
        <w:pPrChange w:id="2778" w:author="Jon Lindsay" w:date="2019-06-13T10:36:00Z">
          <w:pPr>
            <w:spacing w:after="200" w:line="276" w:lineRule="auto"/>
            <w:ind w:right="0" w:firstLine="0"/>
          </w:pPr>
        </w:pPrChange>
      </w:pPr>
      <w:moveFromRangeStart w:id="2779" w:author="Jon Lindsay" w:date="2019-06-12T22:48:00Z" w:name="move11272110"/>
      <w:moveToRangeEnd w:id="2749"/>
      <w:moveFrom w:id="2780" w:author="Jon Lindsay" w:date="2019-06-12T22:48:00Z">
        <w:r w:rsidDel="001C4A74">
          <w:t xml:space="preserve">Although not considered in detail here, Russian operations in outside cases like Kosovo and Chechnya are consistent with the deterrence gradient. </w:t>
        </w:r>
      </w:moveFrom>
      <w:moveFromRangeEnd w:id="2779"/>
      <w:del w:id="2781" w:author="Jon Lindsay" w:date="2019-06-12T22:47:00Z">
        <w:r w:rsidDel="001C4A74">
          <w:delText xml:space="preserve">NATO went to war with Serbia in 1999 over Russian misgivings to protect the Albanian population of Kosovo. The war occurred near the nadir of Russia’s post-Cold War decline, so there was little appetite for confrontation beyond the expulsion of NATO diplomats from Moscow and withdrawal from the Partnership for Peace (Yeeson 1999). The media war pitted narratives of Serbian ethnic cleansing against illegitimate NATO bombing, and anti-Western hackers launched DDoS attacks and defaced websites (Geers 2008). Chechnya, by contrast, is a province within Russian territory, and the Russian Federation conducted its counterinsurgency campaigns (on and off between 1994 and 2009) without much restraint. Cyber disruption and media campaigns were carried out by both sides as complements to special and conventional operations (Thomas 2000; Blank 2013). In 2001, while Putin defended Russia’s policy in Chechnya during a special Internet interview streamed by the BBC, his spokesman explained, “We wanted to show that we understand that the Internet is an important part of forming public opinion” (Tyler 2001). A logic of optimality rather than deterrence explains Russian use of information operations in Chechnya to maximize the effectiveness or minimize the extent of military deployments; the opposite is true in Kosovo. </w:delText>
        </w:r>
      </w:del>
    </w:p>
    <w:p w14:paraId="3FD6EBBB" w14:textId="21380C3C" w:rsidR="00657E08" w:rsidRDefault="005A68EC">
      <w:pPr>
        <w:pStyle w:val="Heading1"/>
        <w:spacing w:after="200" w:line="276" w:lineRule="auto"/>
        <w:ind w:left="-15" w:firstLine="0"/>
        <w:rPr>
          <w:ins w:id="2782" w:author="Jon Lindsay" w:date="2019-06-13T10:59:00Z"/>
        </w:rPr>
      </w:pPr>
      <w:bookmarkStart w:id="2783" w:name="_6h0561asae7s" w:colFirst="0" w:colLast="0"/>
      <w:bookmarkEnd w:id="2783"/>
      <w:commentRangeStart w:id="2784"/>
      <w:ins w:id="2785" w:author="Jon Lindsay" w:date="2019-06-13T11:01:00Z">
        <w:r>
          <w:t>Every S</w:t>
        </w:r>
        <w:r w:rsidR="007525B0" w:rsidRPr="007525B0">
          <w:t>i</w:t>
        </w:r>
        <w:r>
          <w:t>lver Lining's Got a Touch of G</w:t>
        </w:r>
        <w:r w:rsidR="007525B0">
          <w:t>ra</w:t>
        </w:r>
      </w:ins>
      <w:commentRangeEnd w:id="2784"/>
      <w:ins w:id="2786" w:author="Jon Lindsay" w:date="2019-06-13T12:50:00Z">
        <w:r>
          <w:rPr>
            <w:rStyle w:val="CommentReference"/>
            <w:b w:val="0"/>
            <w:color w:val="auto"/>
          </w:rPr>
          <w:commentReference w:id="2784"/>
        </w:r>
      </w:ins>
      <w:ins w:id="2787" w:author="Jon Lindsay" w:date="2019-06-13T11:01:00Z">
        <w:r w:rsidR="007525B0" w:rsidRPr="007525B0">
          <w:t>y</w:t>
        </w:r>
      </w:ins>
      <w:del w:id="2788" w:author="Jon Lindsay" w:date="2019-06-13T11:01:00Z">
        <w:r w:rsidR="00483D1B" w:rsidDel="007525B0">
          <w:delText>New Shades of Gray</w:delText>
        </w:r>
      </w:del>
    </w:p>
    <w:p w14:paraId="0CEAC3BF" w14:textId="408C4B21" w:rsidR="007525B0" w:rsidRDefault="00B4512D">
      <w:pPr>
        <w:spacing w:after="200" w:line="276" w:lineRule="auto"/>
        <w:ind w:left="-15" w:right="0" w:firstLine="0"/>
        <w:rPr>
          <w:ins w:id="2789" w:author="Jon Lindsay" w:date="2019-06-13T12:19:00Z"/>
        </w:rPr>
        <w:pPrChange w:id="2790" w:author="Jon Lindsay" w:date="2019-06-13T10:59:00Z">
          <w:pPr>
            <w:pStyle w:val="Heading1"/>
            <w:spacing w:after="200" w:line="276" w:lineRule="auto"/>
            <w:ind w:left="-15" w:firstLine="0"/>
          </w:pPr>
        </w:pPrChange>
      </w:pPr>
      <w:ins w:id="2791" w:author="Jon Lindsay" w:date="2019-06-13T11:07:00Z">
        <w:r>
          <w:t>G</w:t>
        </w:r>
      </w:ins>
      <w:ins w:id="2792" w:author="Jon Lindsay" w:date="2019-06-13T11:06:00Z">
        <w:r>
          <w:t xml:space="preserve">ray zone conflict </w:t>
        </w:r>
        <w:r w:rsidRPr="00B4512D">
          <w:t xml:space="preserve">occurs when capable </w:t>
        </w:r>
        <w:r>
          <w:t>actors</w:t>
        </w:r>
        <w:r w:rsidRPr="00B4512D">
          <w:t xml:space="preserve"> intentionally limit the intensity </w:t>
        </w:r>
      </w:ins>
      <w:ins w:id="2793" w:author="Jon Lindsay" w:date="2019-06-13T11:07:00Z">
        <w:r>
          <w:t>or</w:t>
        </w:r>
      </w:ins>
      <w:ins w:id="2794" w:author="Jon Lindsay" w:date="2019-06-13T11:06:00Z">
        <w:r w:rsidRPr="00B4512D">
          <w:t xml:space="preserve"> capacity </w:t>
        </w:r>
      </w:ins>
      <w:ins w:id="2795" w:author="Jon Lindsay" w:date="2019-06-13T11:07:00Z">
        <w:r>
          <w:t xml:space="preserve">of </w:t>
        </w:r>
      </w:ins>
      <w:ins w:id="2796" w:author="Jon Lindsay" w:date="2019-06-13T11:08:00Z">
        <w:r>
          <w:t>their</w:t>
        </w:r>
      </w:ins>
      <w:ins w:id="2797" w:author="Jon Lindsay" w:date="2019-06-13T11:06:00Z">
        <w:r w:rsidRPr="00B4512D">
          <w:t xml:space="preserve"> </w:t>
        </w:r>
      </w:ins>
      <w:ins w:id="2798" w:author="Jon Lindsay" w:date="2019-06-13T11:08:00Z">
        <w:r>
          <w:t>aggressions</w:t>
        </w:r>
      </w:ins>
      <w:ins w:id="2799" w:author="Jon Lindsay" w:date="2019-06-13T11:06:00Z">
        <w:r>
          <w:t xml:space="preserve"> </w:t>
        </w:r>
      </w:ins>
      <w:ins w:id="2800" w:author="Jon Lindsay" w:date="2019-06-13T11:08:00Z">
        <w:r>
          <w:t>and refrain from escalation</w:t>
        </w:r>
      </w:ins>
      <w:ins w:id="2801" w:author="Jon Lindsay" w:date="2019-06-13T11:06:00Z">
        <w:r w:rsidRPr="00B4512D">
          <w:t xml:space="preserve">. </w:t>
        </w:r>
      </w:ins>
      <w:ins w:id="2802" w:author="Jon Lindsay" w:date="2019-06-13T11:09:00Z">
        <w:r>
          <w:t xml:space="preserve">It differs from other forms of </w:t>
        </w:r>
      </w:ins>
      <w:ins w:id="2803" w:author="Jon Lindsay" w:date="2019-06-13T11:10:00Z">
        <w:r>
          <w:t>irregular</w:t>
        </w:r>
      </w:ins>
      <w:ins w:id="2804" w:author="Jon Lindsay" w:date="2019-06-13T11:09:00Z">
        <w:r>
          <w:t xml:space="preserve"> or asymmetric war</w:t>
        </w:r>
      </w:ins>
      <w:ins w:id="2805" w:author="Jon Lindsay" w:date="2019-06-13T11:14:00Z">
        <w:r>
          <w:t>fare</w:t>
        </w:r>
      </w:ins>
      <w:ins w:id="2806" w:author="Jon Lindsay" w:date="2019-06-13T11:09:00Z">
        <w:r>
          <w:t xml:space="preserve"> </w:t>
        </w:r>
      </w:ins>
      <w:ins w:id="2807" w:author="Jon Lindsay" w:date="2019-06-13T11:10:00Z">
        <w:r>
          <w:t xml:space="preserve">that are limited because one of the combatants </w:t>
        </w:r>
      </w:ins>
      <w:ins w:id="2808" w:author="Jon Lindsay" w:date="2019-06-13T11:15:00Z">
        <w:r>
          <w:t xml:space="preserve">simply </w:t>
        </w:r>
      </w:ins>
      <w:ins w:id="2809" w:author="Jon Lindsay" w:date="2019-06-13T11:10:00Z">
        <w:r>
          <w:t>lacks the means to escalate the conflict.</w:t>
        </w:r>
      </w:ins>
      <w:ins w:id="2810" w:author="Jon Lindsay" w:date="2019-06-13T11:14:00Z">
        <w:r>
          <w:t xml:space="preserve"> Unlimited war for a guerrilla will be limited war for the state.</w:t>
        </w:r>
      </w:ins>
      <w:ins w:id="2811" w:author="Jon Lindsay" w:date="2019-06-13T11:11:00Z">
        <w:r>
          <w:t xml:space="preserve"> Gray zone actors</w:t>
        </w:r>
      </w:ins>
      <w:ins w:id="2812" w:author="Jon Lindsay" w:date="2019-06-13T11:15:00Z">
        <w:r>
          <w:t>, by contrast,</w:t>
        </w:r>
      </w:ins>
      <w:ins w:id="2813" w:author="Jon Lindsay" w:date="2019-06-13T11:11:00Z">
        <w:r>
          <w:t xml:space="preserve"> pull their punches. We have argued that they do so </w:t>
        </w:r>
      </w:ins>
      <w:ins w:id="2814" w:author="Jon Lindsay" w:date="2019-06-13T11:15:00Z">
        <w:r>
          <w:t xml:space="preserve">out of </w:t>
        </w:r>
      </w:ins>
      <w:ins w:id="2815" w:author="Jon Lindsay" w:date="2019-06-13T11:11:00Z">
        <w:r>
          <w:t xml:space="preserve">concern </w:t>
        </w:r>
      </w:ins>
      <w:ins w:id="2816" w:author="Jon Lindsay" w:date="2019-06-13T11:16:00Z">
        <w:r>
          <w:t>for the</w:t>
        </w:r>
      </w:ins>
      <w:ins w:id="2817" w:author="Jon Lindsay" w:date="2019-06-13T11:17:00Z">
        <w:r w:rsidR="00045949">
          <w:t xml:space="preserve"> potential</w:t>
        </w:r>
      </w:ins>
      <w:ins w:id="2818" w:author="Jon Lindsay" w:date="2019-06-13T11:11:00Z">
        <w:r>
          <w:t xml:space="preserve"> consequences of their aggressions</w:t>
        </w:r>
      </w:ins>
      <w:ins w:id="2819" w:author="Jon Lindsay" w:date="2019-06-13T11:16:00Z">
        <w:r w:rsidR="00045949">
          <w:t>. L</w:t>
        </w:r>
      </w:ins>
      <w:ins w:id="2820" w:author="Jon Lindsay" w:date="2019-06-13T11:11:00Z">
        <w:r>
          <w:t>imited conflict</w:t>
        </w:r>
      </w:ins>
      <w:ins w:id="2821" w:author="Jon Lindsay" w:date="2019-06-13T11:16:00Z">
        <w:r w:rsidR="00045949">
          <w:t>, ironically enough,</w:t>
        </w:r>
      </w:ins>
      <w:ins w:id="2822" w:author="Jon Lindsay" w:date="2019-06-13T11:11:00Z">
        <w:r>
          <w:t xml:space="preserve"> becomes a symptom of the success of deterrence. </w:t>
        </w:r>
      </w:ins>
      <w:ins w:id="2823" w:author="Jon Lindsay" w:date="2019-06-13T11:05:00Z">
        <w:r>
          <w:t>G</w:t>
        </w:r>
        <w:r w:rsidR="007525B0" w:rsidRPr="007525B0">
          <w:t xml:space="preserve">ray zone conflict </w:t>
        </w:r>
      </w:ins>
      <w:ins w:id="2824" w:author="Jon Lindsay" w:date="2019-06-13T11:13:00Z">
        <w:r>
          <w:t>may be</w:t>
        </w:r>
      </w:ins>
      <w:ins w:id="2825" w:author="Jon Lindsay" w:date="2019-06-13T11:05:00Z">
        <w:r w:rsidR="007525B0" w:rsidRPr="007525B0">
          <w:t xml:space="preserve"> better understood as a reflection of weakness rather than an expression of strength.</w:t>
        </w:r>
      </w:ins>
    </w:p>
    <w:p w14:paraId="18B089B5" w14:textId="1E6A5B64" w:rsidR="001E4538" w:rsidRDefault="001E4538">
      <w:pPr>
        <w:spacing w:after="200" w:line="276" w:lineRule="auto"/>
        <w:ind w:left="-15" w:right="0" w:firstLine="0"/>
        <w:rPr>
          <w:ins w:id="2826" w:author="Jon Lindsay" w:date="2019-06-13T11:19:00Z"/>
        </w:rPr>
        <w:pPrChange w:id="2827" w:author="Jon Lindsay" w:date="2019-06-13T10:59:00Z">
          <w:pPr>
            <w:pStyle w:val="Heading1"/>
            <w:spacing w:after="200" w:line="276" w:lineRule="auto"/>
            <w:ind w:left="-15" w:firstLine="0"/>
          </w:pPr>
        </w:pPrChange>
      </w:pPr>
      <w:ins w:id="2828" w:author="Jon Lindsay" w:date="2019-06-13T12:19:00Z">
        <w:r>
          <w:t>While not new per se, gray zone conflict becomes more attractive with the expanding benefits of economic interdependence and cyber connectivity and the increasingly prohibitive cost of conventional, let alone nuclear, war. Though capable of acting more vigorously, powerful actors are deterred from initiating high-intensity conflict because of incentives to both cooperate explicitly through economic interdependence and coordinate tacitly for coexistence. Adversaries who no longer possess monolithic interests will also prefer to compete around the edges rather than openly confront opponents, concerned that the maximization of military power would undermine larger political objectives.</w:t>
        </w:r>
      </w:ins>
    </w:p>
    <w:p w14:paraId="612B1431" w14:textId="7140D2BB" w:rsidR="00045949" w:rsidRDefault="00045949">
      <w:pPr>
        <w:spacing w:after="200" w:line="276" w:lineRule="auto"/>
        <w:ind w:left="-15" w:right="0" w:firstLine="0"/>
        <w:rPr>
          <w:ins w:id="2829" w:author="Jon Lindsay" w:date="2019-06-13T11:38:00Z"/>
        </w:rPr>
        <w:pPrChange w:id="2830" w:author="Jon Lindsay" w:date="2019-06-13T10:59:00Z">
          <w:pPr>
            <w:pStyle w:val="Heading1"/>
            <w:spacing w:after="200" w:line="276" w:lineRule="auto"/>
            <w:ind w:left="-15" w:firstLine="0"/>
          </w:pPr>
        </w:pPrChange>
      </w:pPr>
      <w:ins w:id="2831" w:author="Jon Lindsay" w:date="2019-06-13T11:19:00Z">
        <w:r>
          <w:t xml:space="preserve">Just as there is a gray zone between war and peace, the distinction between effective and ineffective deterrence is also fuzzy. We </w:t>
        </w:r>
      </w:ins>
      <w:ins w:id="2832" w:author="Jon Lindsay" w:date="2019-06-13T12:20:00Z">
        <w:r w:rsidR="001E4538">
          <w:t xml:space="preserve">have </w:t>
        </w:r>
      </w:ins>
      <w:ins w:id="2833" w:author="Jon Lindsay" w:date="2019-06-13T11:19:00Z">
        <w:r>
          <w:t>introduced the notion of the deterrence gradient, analogous to the military loss of strength gradient, to describe credib</w:t>
        </w:r>
      </w:ins>
      <w:ins w:id="2834" w:author="Jon Lindsay" w:date="2019-06-13T11:21:00Z">
        <w:r>
          <w:t xml:space="preserve">le deterrence as a continuous variable. </w:t>
        </w:r>
      </w:ins>
      <w:ins w:id="2835" w:author="Jon Lindsay" w:date="2019-06-13T11:24:00Z">
        <w:r>
          <w:t>Where</w:t>
        </w:r>
      </w:ins>
      <w:ins w:id="2836" w:author="Jon Lindsay" w:date="2019-06-13T11:25:00Z">
        <w:r>
          <w:t>ver</w:t>
        </w:r>
      </w:ins>
      <w:ins w:id="2837" w:author="Jon Lindsay" w:date="2019-06-13T11:24:00Z">
        <w:r>
          <w:t xml:space="preserve"> deterrence is credible (due to a favorable balance of power, </w:t>
        </w:r>
      </w:ins>
      <w:ins w:id="2838" w:author="Jon Lindsay" w:date="2019-06-13T11:30:00Z">
        <w:r w:rsidR="00AA1753">
          <w:t>greater relative valuation of the stakes</w:t>
        </w:r>
      </w:ins>
      <w:ins w:id="2839" w:author="Jon Lindsay" w:date="2019-06-13T11:24:00Z">
        <w:r>
          <w:t xml:space="preserve">, costly signals of commitment, a reputation for </w:t>
        </w:r>
      </w:ins>
      <w:ins w:id="2840" w:author="Jon Lindsay" w:date="2019-06-13T11:31:00Z">
        <w:r w:rsidR="00AA1753">
          <w:t>resolve</w:t>
        </w:r>
      </w:ins>
      <w:ins w:id="2841" w:author="Jon Lindsay" w:date="2019-06-13T11:26:00Z">
        <w:r w:rsidR="00AA1753">
          <w:t xml:space="preserve">, etc.), revisionists will exercise considerable restraint </w:t>
        </w:r>
      </w:ins>
      <w:ins w:id="2842" w:author="Jon Lindsay" w:date="2019-06-13T11:28:00Z">
        <w:r w:rsidR="00AA1753">
          <w:t xml:space="preserve">as they probe to see what they can get away with. Wherever deterrence is not credible, </w:t>
        </w:r>
      </w:ins>
      <w:ins w:id="2843" w:author="Jon Lindsay" w:date="2019-06-13T11:31:00Z">
        <w:r w:rsidR="00AA1753">
          <w:t>revisionists will be more emboldened to use whatever means they have at their disposal to meet their objectives</w:t>
        </w:r>
      </w:ins>
      <w:ins w:id="2844" w:author="Jon Lindsay" w:date="2019-06-13T11:35:00Z">
        <w:r w:rsidR="00AA1753">
          <w:t xml:space="preserve">, </w:t>
        </w:r>
        <w:r w:rsidR="00AA1753">
          <w:lastRenderedPageBreak/>
          <w:t>limited only by efficiency concerns</w:t>
        </w:r>
      </w:ins>
      <w:ins w:id="2845" w:author="Jon Lindsay" w:date="2019-06-13T11:31:00Z">
        <w:r w:rsidR="00AA1753">
          <w:t xml:space="preserve">. The challenge </w:t>
        </w:r>
      </w:ins>
      <w:ins w:id="2846" w:author="Jon Lindsay" w:date="2019-06-13T11:34:00Z">
        <w:r w:rsidR="00AA1753">
          <w:t>lies</w:t>
        </w:r>
      </w:ins>
      <w:ins w:id="2847" w:author="Jon Lindsay" w:date="2019-06-13T11:31:00Z">
        <w:r w:rsidR="00AA1753">
          <w:t xml:space="preserve"> in between</w:t>
        </w:r>
      </w:ins>
      <w:ins w:id="2848" w:author="Jon Lindsay" w:date="2019-06-13T11:34:00Z">
        <w:r w:rsidR="00AA1753">
          <w:t xml:space="preserve"> these extremes</w:t>
        </w:r>
      </w:ins>
      <w:ins w:id="2849" w:author="Jon Lindsay" w:date="2019-06-13T11:31:00Z">
        <w:r w:rsidR="00AA1753">
          <w:t xml:space="preserve">, where </w:t>
        </w:r>
      </w:ins>
      <w:ins w:id="2850" w:author="Jon Lindsay" w:date="2019-06-13T11:33:00Z">
        <w:r w:rsidR="00AA1753">
          <w:t>the variable threshold of credibility creates a policy arena for limited</w:t>
        </w:r>
      </w:ins>
      <w:ins w:id="2851" w:author="Jon Lindsay" w:date="2019-06-13T11:34:00Z">
        <w:r w:rsidR="00AA1753">
          <w:t xml:space="preserve"> conflict</w:t>
        </w:r>
      </w:ins>
      <w:ins w:id="2852" w:author="Jon Lindsay" w:date="2019-06-13T11:36:00Z">
        <w:r w:rsidR="007209AE">
          <w:t xml:space="preserve">, and where it can be difficult to distinguish efficiency motivations from </w:t>
        </w:r>
      </w:ins>
      <w:ins w:id="2853" w:author="Jon Lindsay" w:date="2019-06-13T11:39:00Z">
        <w:r w:rsidR="007209AE">
          <w:t>risk sensitivity</w:t>
        </w:r>
      </w:ins>
      <w:ins w:id="2854" w:author="Jon Lindsay" w:date="2019-06-13T11:34:00Z">
        <w:r w:rsidR="00AA1753">
          <w:t>.</w:t>
        </w:r>
      </w:ins>
      <w:ins w:id="2855" w:author="Jon Lindsay" w:date="2019-06-13T11:39:00Z">
        <w:r w:rsidR="007209AE">
          <w:t xml:space="preserve"> Doubling down on deterrence can </w:t>
        </w:r>
      </w:ins>
      <w:ins w:id="2856" w:author="Jon Lindsay" w:date="2019-06-13T11:40:00Z">
        <w:r w:rsidR="007209AE">
          <w:t>mitigate</w:t>
        </w:r>
      </w:ins>
      <w:ins w:id="2857" w:author="Jon Lindsay" w:date="2019-06-13T11:39:00Z">
        <w:r w:rsidR="007209AE">
          <w:t xml:space="preserve"> </w:t>
        </w:r>
      </w:ins>
      <w:ins w:id="2858" w:author="Jon Lindsay" w:date="2019-06-13T11:40:00Z">
        <w:r w:rsidR="007209AE">
          <w:t xml:space="preserve">conflict in the latter case but provoke escalation in the former. </w:t>
        </w:r>
      </w:ins>
      <w:ins w:id="2859" w:author="Jon Lindsay" w:date="2019-06-13T11:34:00Z">
        <w:r w:rsidR="00AA1753">
          <w:t xml:space="preserve"> </w:t>
        </w:r>
      </w:ins>
    </w:p>
    <w:p w14:paraId="596726BE" w14:textId="49AA471C" w:rsidR="007209AE" w:rsidRDefault="007209AE">
      <w:pPr>
        <w:spacing w:after="200" w:line="276" w:lineRule="auto"/>
        <w:ind w:left="-15" w:right="0" w:firstLine="0"/>
        <w:rPr>
          <w:ins w:id="2860" w:author="Jon Lindsay" w:date="2019-06-13T11:59:00Z"/>
        </w:rPr>
        <w:pPrChange w:id="2861" w:author="Jon Lindsay" w:date="2019-06-13T10:59:00Z">
          <w:pPr>
            <w:pStyle w:val="Heading1"/>
            <w:spacing w:after="200" w:line="276" w:lineRule="auto"/>
            <w:ind w:left="-15" w:firstLine="0"/>
          </w:pPr>
        </w:pPrChange>
      </w:pPr>
      <w:ins w:id="2862" w:author="Jon Lindsay" w:date="2019-06-13T11:40:00Z">
        <w:r>
          <w:t xml:space="preserve">The same cases that </w:t>
        </w:r>
      </w:ins>
      <w:ins w:id="2863" w:author="Jon Lindsay" w:date="2019-06-13T11:41:00Z">
        <w:r>
          <w:t>have raised alarms</w:t>
        </w:r>
      </w:ins>
      <w:ins w:id="2864" w:author="Jon Lindsay" w:date="2019-06-13T11:40:00Z">
        <w:r>
          <w:t xml:space="preserve"> about the</w:t>
        </w:r>
      </w:ins>
      <w:ins w:id="2865" w:author="Jon Lindsay" w:date="2019-06-13T11:41:00Z">
        <w:r>
          <w:t xml:space="preserve"> dangers of gray zone conflict</w:t>
        </w:r>
      </w:ins>
      <w:ins w:id="2866" w:author="Jon Lindsay" w:date="2019-06-13T11:42:00Z">
        <w:r>
          <w:t>—Russian incursions in Georgia and Ukraine and cyber campaigns targeting many other countries—</w:t>
        </w:r>
      </w:ins>
      <w:ins w:id="2867" w:author="Jon Lindsay" w:date="2019-06-13T11:41:00Z">
        <w:r>
          <w:t xml:space="preserve">also present a convenient opportunity for testing our alternative explanation. </w:t>
        </w:r>
      </w:ins>
      <w:ins w:id="2868" w:author="Jon Lindsay" w:date="2019-06-13T11:45:00Z">
        <w:r>
          <w:t>T</w:t>
        </w:r>
      </w:ins>
      <w:ins w:id="2869" w:author="Jon Lindsay" w:date="2019-06-13T11:42:00Z">
        <w:r>
          <w:t>he deterrence gradient</w:t>
        </w:r>
      </w:ins>
      <w:ins w:id="2870" w:author="Jon Lindsay" w:date="2019-06-13T11:45:00Z">
        <w:r>
          <w:t xml:space="preserve"> can be operationalized</w:t>
        </w:r>
      </w:ins>
      <w:ins w:id="2871" w:author="Jon Lindsay" w:date="2019-06-13T11:42:00Z">
        <w:r>
          <w:t xml:space="preserve"> geographically</w:t>
        </w:r>
      </w:ins>
      <w:ins w:id="2872" w:author="Jon Lindsay" w:date="2019-06-13T11:46:00Z">
        <w:r>
          <w:t xml:space="preserve">: </w:t>
        </w:r>
      </w:ins>
      <w:ins w:id="2873" w:author="Jon Lindsay" w:date="2019-06-13T11:44:00Z">
        <w:r>
          <w:t xml:space="preserve">credibility </w:t>
        </w:r>
      </w:ins>
      <w:ins w:id="2874" w:author="Jon Lindsay" w:date="2019-06-13T11:46:00Z">
        <w:r>
          <w:t xml:space="preserve">is </w:t>
        </w:r>
      </w:ins>
      <w:ins w:id="2875" w:author="Jon Lindsay" w:date="2019-06-13T11:44:00Z">
        <w:r>
          <w:t>highest for United States immediate deterrence and lowest in Russia</w:t>
        </w:r>
      </w:ins>
      <w:ins w:id="2876" w:author="Jon Lindsay" w:date="2019-06-13T11:45:00Z">
        <w:r>
          <w:t>’s Eurasian backyard</w:t>
        </w:r>
      </w:ins>
      <w:ins w:id="2877" w:author="Jon Lindsay" w:date="2019-06-13T11:46:00Z">
        <w:r>
          <w:t xml:space="preserve">, with decreasing values </w:t>
        </w:r>
      </w:ins>
      <w:ins w:id="2878" w:author="Jon Lindsay" w:date="2019-06-13T11:45:00Z">
        <w:r>
          <w:t xml:space="preserve">for Western NATO members, newer Eastern members, and European non-members. </w:t>
        </w:r>
      </w:ins>
      <w:ins w:id="2879" w:author="Jon Lindsay" w:date="2019-06-13T11:47:00Z">
        <w:r>
          <w:t>We found that Russia systematically pulls its punches along this gradient</w:t>
        </w:r>
        <w:r w:rsidR="00DA2D14">
          <w:t xml:space="preserve">, employing a greater variety of means with more lethal intensity where it is weakest and conducting </w:t>
        </w:r>
      </w:ins>
      <w:ins w:id="2880" w:author="Jon Lindsay" w:date="2019-06-13T11:48:00Z">
        <w:r w:rsidR="00DA2D14">
          <w:t>only ambiguous</w:t>
        </w:r>
      </w:ins>
      <w:ins w:id="2881" w:author="Jon Lindsay" w:date="2019-06-13T11:47:00Z">
        <w:r w:rsidR="00DA2D14">
          <w:t xml:space="preserve"> </w:t>
        </w:r>
      </w:ins>
      <w:ins w:id="2882" w:author="Jon Lindsay" w:date="2019-06-13T11:48:00Z">
        <w:r w:rsidR="00DA2D14">
          <w:t xml:space="preserve">information operations where it is highest. </w:t>
        </w:r>
      </w:ins>
      <w:ins w:id="2883" w:author="Jon Lindsay" w:date="2019-06-13T11:38:00Z">
        <w:r>
          <w:t xml:space="preserve">Recent Russian interventions offer the paradigmatic exemplars of gray zone conflict, but the conventional wisdom about it is wrong. </w:t>
        </w:r>
      </w:ins>
      <w:ins w:id="2884" w:author="Jon Lindsay" w:date="2019-06-13T11:49:00Z">
        <w:r w:rsidR="00DA2D14">
          <w:t>Russia does not have a general purpose capability that it can use at will to destabilize any Western democracy or undermine any deterrence posture. Rather it acts opportunistically</w:t>
        </w:r>
      </w:ins>
      <w:ins w:id="2885" w:author="Jon Lindsay" w:date="2019-06-13T11:50:00Z">
        <w:r w:rsidR="00DA2D14">
          <w:t xml:space="preserve"> as circumstances enable it to hassle its adversaries and their clients without, however, risking a military confrontation that it does not desire. </w:t>
        </w:r>
      </w:ins>
      <w:ins w:id="2886" w:author="Jon Lindsay" w:date="2019-06-13T11:52:00Z">
        <w:r w:rsidR="00DA2D14">
          <w:t xml:space="preserve">The flip side of this logic, however, is that Russia is willing to call NATO’s bluffs </w:t>
        </w:r>
      </w:ins>
      <w:ins w:id="2887" w:author="Jon Lindsay" w:date="2019-06-13T11:53:00Z">
        <w:r w:rsidR="00DA2D14">
          <w:t xml:space="preserve">in cases where it can reasonably expect that NATO is unwilling to intervene. </w:t>
        </w:r>
      </w:ins>
      <w:ins w:id="2888" w:author="Jon Lindsay" w:date="2019-06-13T11:55:00Z">
        <w:r w:rsidR="00DA2D14">
          <w:t>The case of Georgia (</w:t>
        </w:r>
      </w:ins>
      <w:ins w:id="2889" w:author="Jon Lindsay" w:date="2019-06-13T11:56:00Z">
        <w:r w:rsidR="00DA2D14">
          <w:t xml:space="preserve">and </w:t>
        </w:r>
      </w:ins>
      <w:ins w:id="2890" w:author="Jon Lindsay" w:date="2019-06-13T11:55:00Z">
        <w:r w:rsidR="00DA2D14">
          <w:t xml:space="preserve">even more so Chechnya and less so </w:t>
        </w:r>
      </w:ins>
      <w:ins w:id="2891" w:author="Jon Lindsay" w:date="2019-06-13T11:56:00Z">
        <w:r w:rsidR="00DA2D14">
          <w:t>Ukraine</w:t>
        </w:r>
      </w:ins>
      <w:ins w:id="2892" w:author="Jon Lindsay" w:date="2019-06-13T11:55:00Z">
        <w:r w:rsidR="00DA2D14">
          <w:t xml:space="preserve">) illustrates Russian willingness </w:t>
        </w:r>
      </w:ins>
      <w:ins w:id="2893" w:author="Jon Lindsay" w:date="2019-06-13T11:56:00Z">
        <w:r w:rsidR="00DA2D14">
          <w:t xml:space="preserve">to indulge efficiency considerations </w:t>
        </w:r>
      </w:ins>
      <w:ins w:id="2894" w:author="Jon Lindsay" w:date="2019-06-13T11:58:00Z">
        <w:r w:rsidR="00F53AFC">
          <w:t xml:space="preserve">(i.e., take the gloves off) </w:t>
        </w:r>
      </w:ins>
      <w:ins w:id="2895" w:author="Jon Lindsay" w:date="2019-06-13T11:56:00Z">
        <w:r w:rsidR="00DA2D14">
          <w:t xml:space="preserve">when there is little prospect of NATO punishment. </w:t>
        </w:r>
      </w:ins>
    </w:p>
    <w:p w14:paraId="2476EBFE" w14:textId="18C40A23" w:rsidR="00F53AFC" w:rsidRDefault="00F53AFC">
      <w:pPr>
        <w:spacing w:after="200" w:line="276" w:lineRule="auto"/>
        <w:ind w:left="-15" w:right="0" w:firstLine="0"/>
        <w:rPr>
          <w:ins w:id="2896" w:author="Jon Lindsay" w:date="2019-06-13T12:17:00Z"/>
        </w:rPr>
        <w:pPrChange w:id="2897" w:author="Jon Lindsay" w:date="2019-06-13T10:59:00Z">
          <w:pPr>
            <w:pStyle w:val="Heading1"/>
            <w:spacing w:after="200" w:line="276" w:lineRule="auto"/>
            <w:ind w:left="-15" w:firstLine="0"/>
          </w:pPr>
        </w:pPrChange>
      </w:pPr>
      <w:ins w:id="2898" w:author="Jon Lindsay" w:date="2019-06-13T12:05:00Z">
        <w:r>
          <w:t>This</w:t>
        </w:r>
      </w:ins>
      <w:ins w:id="2899" w:author="Jon Lindsay" w:date="2019-06-13T12:03:00Z">
        <w:r>
          <w:t xml:space="preserve"> argument </w:t>
        </w:r>
      </w:ins>
      <w:ins w:id="2900" w:author="Jon Lindsay" w:date="2019-06-13T12:05:00Z">
        <w:r>
          <w:t>has</w:t>
        </w:r>
      </w:ins>
      <w:ins w:id="2901" w:author="Jon Lindsay" w:date="2019-06-13T11:59:00Z">
        <w:r>
          <w:t xml:space="preserve"> implications for the debate over NATO expansion</w:t>
        </w:r>
      </w:ins>
      <w:ins w:id="2902" w:author="Jon Lindsay" w:date="2019-06-13T12:03:00Z">
        <w:r>
          <w:t xml:space="preserve"> after the Cold War</w:t>
        </w:r>
      </w:ins>
      <w:ins w:id="2903" w:author="Jon Lindsay" w:date="2019-06-13T11:59:00Z">
        <w:r>
          <w:t xml:space="preserve">. </w:t>
        </w:r>
      </w:ins>
      <w:ins w:id="2904" w:author="Jon Lindsay" w:date="2019-06-13T12:03:00Z">
        <w:r>
          <w:t>P</w:t>
        </w:r>
      </w:ins>
      <w:ins w:id="2905" w:author="Jon Lindsay" w:date="2019-06-13T11:59:00Z">
        <w:r>
          <w:t>osed in starkly binary terms</w:t>
        </w:r>
      </w:ins>
      <w:ins w:id="2906" w:author="Jon Lindsay" w:date="2019-06-13T12:03:00Z">
        <w:r>
          <w:t>, e</w:t>
        </w:r>
      </w:ins>
      <w:ins w:id="2907" w:author="Jon Lindsay" w:date="2019-06-13T12:01:00Z">
        <w:r>
          <w:t>xpansion is seen as</w:t>
        </w:r>
      </w:ins>
      <w:ins w:id="2908" w:author="Jon Lindsay" w:date="2019-06-13T12:02:00Z">
        <w:r>
          <w:t xml:space="preserve"> either</w:t>
        </w:r>
      </w:ins>
      <w:ins w:id="2909" w:author="Jon Lindsay" w:date="2019-06-13T11:59:00Z">
        <w:r>
          <w:t xml:space="preserve"> a stabilizing force for Europe in the face of Russian recidivism or </w:t>
        </w:r>
      </w:ins>
      <w:ins w:id="2910" w:author="Jon Lindsay" w:date="2019-06-13T12:01:00Z">
        <w:r>
          <w:t xml:space="preserve">an </w:t>
        </w:r>
      </w:ins>
      <w:ins w:id="2911" w:author="Jon Lindsay" w:date="2019-06-13T12:02:00Z">
        <w:r>
          <w:t>irresponsible</w:t>
        </w:r>
      </w:ins>
      <w:ins w:id="2912" w:author="Jon Lindsay" w:date="2019-06-13T12:01:00Z">
        <w:r>
          <w:t xml:space="preserve"> provocation of </w:t>
        </w:r>
      </w:ins>
      <w:ins w:id="2913" w:author="Jon Lindsay" w:date="2019-06-13T12:02:00Z">
        <w:r>
          <w:t xml:space="preserve">legitimate </w:t>
        </w:r>
      </w:ins>
      <w:ins w:id="2914" w:author="Jon Lindsay" w:date="2019-06-13T12:01:00Z">
        <w:r>
          <w:t>Russia</w:t>
        </w:r>
      </w:ins>
      <w:ins w:id="2915" w:author="Jon Lindsay" w:date="2019-06-13T12:02:00Z">
        <w:r>
          <w:t>n security interests</w:t>
        </w:r>
      </w:ins>
      <w:ins w:id="2916" w:author="Jon Lindsay" w:date="2019-06-13T12:01:00Z">
        <w:r>
          <w:t xml:space="preserve"> fueled by liberal delusions</w:t>
        </w:r>
      </w:ins>
      <w:ins w:id="2917" w:author="Jon Lindsay" w:date="2019-06-13T12:05:00Z">
        <w:r>
          <w:t xml:space="preserve"> </w:t>
        </w:r>
      </w:ins>
      <w:ins w:id="2918" w:author="Jon Lindsay" w:date="2019-06-13T12:04:00Z">
        <w:r>
          <w:fldChar w:fldCharType="begin"/>
        </w:r>
        <w:r>
          <w:instrText xml:space="preserve"> ADDIN ZOTERO_ITEM CSL_CITATION {"citationID":"R2K7BZdJ","properties":{"formattedCitation":"(McFaul, Sestanovich, and Mearsheimer 2014; Mearsheimer 2014)","plainCitation":"(McFaul, Sestanovich, and Mearsheimer 2014; Mearsheimer 2014)","noteIndex":0},"citationItems":[{"id":1204,"uris":["http://zotero.org/users/471208/items/PKWKNPG3"],"uri":["http://zotero.org/users/471208/items/PKWKNPG3"],"itemData":{"id":1204,"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1205,"uris":["http://zotero.org/users/471208/items/FSE6D92X"],"uri":["http://zotero.org/users/471208/items/FSE6D92X"],"itemData":{"id":1205,"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instrText>
        </w:r>
      </w:ins>
      <w:r>
        <w:fldChar w:fldCharType="separate"/>
      </w:r>
      <w:ins w:id="2919" w:author="Jon Lindsay" w:date="2019-06-13T12:04:00Z">
        <w:r w:rsidRPr="00F53AFC">
          <w:t>(McFaul, Sestanovich, and Mearsheimer 2014; Mearsheimer 2014)</w:t>
        </w:r>
        <w:r>
          <w:fldChar w:fldCharType="end"/>
        </w:r>
      </w:ins>
      <w:ins w:id="2920" w:author="Jon Lindsay" w:date="2019-06-13T11:59:00Z">
        <w:r>
          <w:t xml:space="preserve">. </w:t>
        </w:r>
      </w:ins>
      <w:ins w:id="2921" w:author="Jon Lindsay" w:date="2019-06-13T12:05:00Z">
        <w:r>
          <w:t>If deterrence and conflict are continuous variables, however, then the real question is not simply whether NATO should or should not have expanded</w:t>
        </w:r>
      </w:ins>
      <w:ins w:id="2922" w:author="Jon Lindsay" w:date="2019-06-13T12:07:00Z">
        <w:r>
          <w:t xml:space="preserve"> its security guarantees</w:t>
        </w:r>
      </w:ins>
      <w:ins w:id="2923" w:author="Jon Lindsay" w:date="2019-06-13T12:05:00Z">
        <w:r>
          <w:t xml:space="preserve">, but how far. </w:t>
        </w:r>
      </w:ins>
      <w:ins w:id="2924" w:author="Jon Lindsay" w:date="2019-06-13T12:08:00Z">
        <w:r>
          <w:t xml:space="preserve">One might thus argue that the first round of expansion to include the Eastern-Central countries </w:t>
        </w:r>
        <w:r w:rsidR="008C3E4B">
          <w:t xml:space="preserve">(Poland, Hungary, Czech Republic) under the NATO umbrella </w:t>
        </w:r>
      </w:ins>
      <w:ins w:id="2925" w:author="Jon Lindsay" w:date="2019-06-13T12:10:00Z">
        <w:r w:rsidR="008C3E4B">
          <w:t>helped to stabilize an historically conflict-prone part of Europe in a period in which Russia was willing to accept a downward revision of its European influence consonant with its greatly reduced relative power after the fall of the Soviet Union. Perhaps</w:t>
        </w:r>
      </w:ins>
      <w:ins w:id="2926" w:author="Jon Lindsay" w:date="2019-06-13T12:13:00Z">
        <w:r w:rsidR="008C3E4B">
          <w:t xml:space="preserve"> later</w:t>
        </w:r>
      </w:ins>
      <w:ins w:id="2927" w:author="Jon Lindsay" w:date="2019-06-13T12:10:00Z">
        <w:r w:rsidR="008C3E4B">
          <w:t xml:space="preserve"> round</w:t>
        </w:r>
      </w:ins>
      <w:ins w:id="2928" w:author="Jon Lindsay" w:date="2019-06-13T12:13:00Z">
        <w:r w:rsidR="008C3E4B">
          <w:t>s</w:t>
        </w:r>
      </w:ins>
      <w:ins w:id="2929" w:author="Jon Lindsay" w:date="2019-06-13T12:10:00Z">
        <w:r w:rsidR="008C3E4B">
          <w:t xml:space="preserve"> which brought in Baltic and Balkan </w:t>
        </w:r>
      </w:ins>
      <w:ins w:id="2930" w:author="Jon Lindsay" w:date="2019-06-13T12:13:00Z">
        <w:r w:rsidR="008C3E4B">
          <w:t xml:space="preserve">countries also made sense in whole or part. This is not the place to </w:t>
        </w:r>
      </w:ins>
      <w:ins w:id="2931" w:author="Jon Lindsay" w:date="2019-06-13T12:17:00Z">
        <w:r w:rsidR="008C3E4B">
          <w:t>debate</w:t>
        </w:r>
      </w:ins>
      <w:ins w:id="2932" w:author="Jon Lindsay" w:date="2019-06-13T12:16:00Z">
        <w:r w:rsidR="008C3E4B">
          <w:t xml:space="preserve"> this</w:t>
        </w:r>
      </w:ins>
      <w:ins w:id="2933" w:author="Jon Lindsay" w:date="2019-06-13T12:13:00Z">
        <w:r w:rsidR="008C3E4B">
          <w:t xml:space="preserve"> history. We merely wish to point out that the </w:t>
        </w:r>
      </w:ins>
      <w:ins w:id="2934" w:author="Jon Lindsay" w:date="2019-06-13T12:14:00Z">
        <w:r w:rsidR="008C3E4B">
          <w:t>alternative perspectives of</w:t>
        </w:r>
      </w:ins>
      <w:ins w:id="2935" w:author="Jon Lindsay" w:date="2019-06-13T12:13:00Z">
        <w:r w:rsidR="008C3E4B">
          <w:t xml:space="preserve"> NATO provocation and Russian aggression </w:t>
        </w:r>
      </w:ins>
      <w:ins w:id="2936" w:author="Jon Lindsay" w:date="2019-06-13T12:17:00Z">
        <w:r w:rsidR="008C3E4B">
          <w:t>are better conceived as context specific</w:t>
        </w:r>
      </w:ins>
      <w:ins w:id="2937" w:author="Jon Lindsay" w:date="2019-06-13T12:15:00Z">
        <w:r w:rsidR="008C3E4B">
          <w:t xml:space="preserve"> variable</w:t>
        </w:r>
      </w:ins>
      <w:ins w:id="2938" w:author="Jon Lindsay" w:date="2019-06-13T12:17:00Z">
        <w:r w:rsidR="008C3E4B">
          <w:t>s</w:t>
        </w:r>
      </w:ins>
      <w:ins w:id="2939" w:author="Jon Lindsay" w:date="2019-06-13T12:15:00Z">
        <w:r w:rsidR="008C3E4B">
          <w:t xml:space="preserve"> rather than absolute</w:t>
        </w:r>
      </w:ins>
      <w:ins w:id="2940" w:author="Jon Lindsay" w:date="2019-06-13T12:17:00Z">
        <w:r w:rsidR="008C3E4B">
          <w:t xml:space="preserve"> qualities of either actor</w:t>
        </w:r>
      </w:ins>
      <w:ins w:id="2941" w:author="Jon Lindsay" w:date="2019-06-13T12:13:00Z">
        <w:r w:rsidR="008C3E4B">
          <w:t xml:space="preserve">. </w:t>
        </w:r>
      </w:ins>
    </w:p>
    <w:p w14:paraId="12C379BD" w14:textId="3D32427B" w:rsidR="00F037F6" w:rsidRDefault="008C3E4B" w:rsidP="001E4538">
      <w:pPr>
        <w:spacing w:after="200" w:line="276" w:lineRule="auto"/>
        <w:ind w:left="-15" w:right="0" w:firstLine="0"/>
        <w:rPr>
          <w:ins w:id="2942" w:author="Jon Lindsay" w:date="2019-06-13T12:40:00Z"/>
        </w:rPr>
      </w:pPr>
      <w:ins w:id="2943" w:author="Jon Lindsay" w:date="2019-06-13T12:17:00Z">
        <w:r>
          <w:lastRenderedPageBreak/>
          <w:t xml:space="preserve">Just as </w:t>
        </w:r>
      </w:ins>
      <w:ins w:id="2944" w:author="Jon Lindsay" w:date="2019-06-13T12:18:00Z">
        <w:r>
          <w:t>deterrence</w:t>
        </w:r>
      </w:ins>
      <w:ins w:id="2945" w:author="Jon Lindsay" w:date="2019-06-13T12:17:00Z">
        <w:r>
          <w:t xml:space="preserve"> varies along the gradient, the contours of the gradient can shift over time. </w:t>
        </w:r>
      </w:ins>
      <w:ins w:id="2946" w:author="Jon Lindsay" w:date="2019-06-13T12:34:00Z">
        <w:r w:rsidR="005202E0">
          <w:t xml:space="preserve">When NATO’s relative power was increasing, expansion was defensible. If NATO’s relative power </w:t>
        </w:r>
      </w:ins>
      <w:ins w:id="2947" w:author="Jon Lindsay" w:date="2019-06-13T12:35:00Z">
        <w:r w:rsidR="005202E0">
          <w:t>decreases</w:t>
        </w:r>
      </w:ins>
      <w:ins w:id="2948" w:author="Jon Lindsay" w:date="2019-06-13T12:34:00Z">
        <w:r w:rsidR="005202E0">
          <w:t xml:space="preserve"> for whatever reason, then retrenchment makes more sense.</w:t>
        </w:r>
      </w:ins>
      <w:ins w:id="2949" w:author="Jon Lindsay" w:date="2019-06-13T12:35:00Z">
        <w:r w:rsidR="005202E0">
          <w:t xml:space="preserve"> Conversely, declining Russian relative power may enable NATO to bolster the line, </w:t>
        </w:r>
      </w:ins>
      <w:ins w:id="2950" w:author="Jon Lindsay" w:date="2019-06-13T12:36:00Z">
        <w:r w:rsidR="005202E0">
          <w:t>rendering</w:t>
        </w:r>
      </w:ins>
      <w:ins w:id="2951" w:author="Jon Lindsay" w:date="2019-06-13T12:35:00Z">
        <w:r w:rsidR="005202E0">
          <w:t xml:space="preserve"> today</w:t>
        </w:r>
      </w:ins>
      <w:ins w:id="2952" w:author="Jon Lindsay" w:date="2019-06-13T12:36:00Z">
        <w:r w:rsidR="005202E0">
          <w:t>’s gray zone provocations prohibitively costly tomorrow.</w:t>
        </w:r>
      </w:ins>
      <w:ins w:id="2953" w:author="Jon Lindsay" w:date="2019-06-13T12:35:00Z">
        <w:r w:rsidR="005202E0">
          <w:t xml:space="preserve"> </w:t>
        </w:r>
      </w:ins>
      <w:ins w:id="2954" w:author="Jon Lindsay" w:date="2019-06-13T12:43:00Z">
        <w:r w:rsidR="00F037F6">
          <w:t>As gray zone conflict reveals the contours of the deterrence gradient, especially in areas where the “defender” has overreached its ability or will to respond, actors can take steps to shore up defenses for the things they really value. Russia has advertised</w:t>
        </w:r>
      </w:ins>
      <w:ins w:id="2955" w:author="Jon Lindsay" w:date="2019-06-13T12:21:00Z">
        <w:r w:rsidR="001E4538">
          <w:t xml:space="preserve"> </w:t>
        </w:r>
      </w:ins>
      <w:ins w:id="2956" w:author="Jon Lindsay" w:date="2019-06-13T12:43:00Z">
        <w:r w:rsidR="00F037F6">
          <w:t>its</w:t>
        </w:r>
      </w:ins>
      <w:ins w:id="2957" w:author="Jon Lindsay" w:date="2019-06-13T12:21:00Z">
        <w:r w:rsidR="001E4538">
          <w:t xml:space="preserve"> willingness to interfere in elections, distort public debate, mobilize nationalist movements, and engage in other provocations, </w:t>
        </w:r>
      </w:ins>
      <w:ins w:id="2958" w:author="Jon Lindsay" w:date="2019-06-13T12:44:00Z">
        <w:r w:rsidR="00F037F6">
          <w:t>which in turn has</w:t>
        </w:r>
      </w:ins>
      <w:ins w:id="2959" w:author="Jon Lindsay" w:date="2019-06-13T12:21:00Z">
        <w:r w:rsidR="001E4538">
          <w:t xml:space="preserve"> already mobilized a Western response to improve awareness, counterintelligence, defenses, and deterrence postures.</w:t>
        </w:r>
      </w:ins>
      <w:ins w:id="2960" w:author="Jon Lindsay" w:date="2019-06-13T12:41:00Z">
        <w:r w:rsidR="00F037F6">
          <w:t xml:space="preserve"> Much as the shooting down of the Malaysian Airlines aircraft over Donetsk led both to heightened debate in NATO about the possibility of intervention and to greater restraint on the battlefield on the part of Moscow, so too </w:t>
        </w:r>
      </w:ins>
      <w:ins w:id="2961" w:author="Jon Lindsay" w:date="2019-06-13T12:42:00Z">
        <w:r w:rsidR="00F037F6">
          <w:t>the</w:t>
        </w:r>
      </w:ins>
      <w:ins w:id="2962" w:author="Jon Lindsay" w:date="2019-06-13T12:41:00Z">
        <w:r w:rsidR="00F037F6">
          <w:t xml:space="preserve"> lowering </w:t>
        </w:r>
      </w:ins>
      <w:ins w:id="2963" w:author="Jon Lindsay" w:date="2019-06-13T12:42:00Z">
        <w:r w:rsidR="00F037F6">
          <w:t>of credible</w:t>
        </w:r>
      </w:ins>
      <w:ins w:id="2964" w:author="Jon Lindsay" w:date="2019-06-13T12:41:00Z">
        <w:r w:rsidR="00F037F6">
          <w:t xml:space="preserve"> escalation thresholds can help to contain </w:t>
        </w:r>
      </w:ins>
      <w:ins w:id="2965" w:author="Jon Lindsay" w:date="2019-06-13T12:42:00Z">
        <w:r w:rsidR="00F037F6">
          <w:t>risk-averse opportunists</w:t>
        </w:r>
      </w:ins>
      <w:ins w:id="2966" w:author="Jon Lindsay" w:date="2019-06-13T12:41:00Z">
        <w:r w:rsidR="00F037F6">
          <w:t xml:space="preserve">. </w:t>
        </w:r>
      </w:ins>
      <w:ins w:id="2967" w:author="Jon Lindsay" w:date="2019-06-13T12:21:00Z">
        <w:r w:rsidR="001E4538">
          <w:t xml:space="preserve"> </w:t>
        </w:r>
      </w:ins>
      <w:ins w:id="2968" w:author="Jon Lindsay" w:date="2019-06-13T12:43:00Z">
        <w:r w:rsidR="00F037F6">
          <w:t xml:space="preserve">Just as gray zone conflict is symptomatic of deterrence success, the increasing incidence of Russian </w:t>
        </w:r>
      </w:ins>
      <w:ins w:id="2969" w:author="Jon Lindsay" w:date="2019-06-13T12:44:00Z">
        <w:r w:rsidR="00F037F6">
          <w:t xml:space="preserve">provocation </w:t>
        </w:r>
      </w:ins>
      <w:ins w:id="2970" w:author="Jon Lindsay" w:date="2019-06-13T12:43:00Z">
        <w:r w:rsidR="00F037F6">
          <w:t>may be symptomatic of a closing window for its effectiveness, such as it is.</w:t>
        </w:r>
      </w:ins>
    </w:p>
    <w:p w14:paraId="17D9D68D" w14:textId="5BD20EE2" w:rsidR="005202E0" w:rsidRDefault="00F037F6" w:rsidP="00F837AA">
      <w:pPr>
        <w:spacing w:after="200" w:line="276" w:lineRule="auto"/>
        <w:ind w:left="-15" w:right="0" w:firstLine="0"/>
        <w:rPr>
          <w:ins w:id="2971" w:author="Jon Lindsay" w:date="2019-06-13T12:41:00Z"/>
        </w:rPr>
      </w:pPr>
      <w:moveToRangeStart w:id="2972" w:author="Jon Lindsay" w:date="2019-06-13T12:40:00Z" w:name="move11322019"/>
      <w:moveTo w:id="2973" w:author="Jon Lindsay" w:date="2019-06-13T12:40:00Z">
        <w:r>
          <w:t xml:space="preserve">The very fact that an adversary is engaging in limited conflict suggests vulnerabilities and opportunities. </w:t>
        </w:r>
      </w:moveTo>
      <w:moveToRangeEnd w:id="2972"/>
      <w:ins w:id="2974" w:author="Jon Lindsay" w:date="2019-06-13T12:40:00Z">
        <w:r>
          <w:t xml:space="preserve">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w:t>
        </w:r>
      </w:ins>
      <w:ins w:id="2975" w:author="Jon Lindsay" w:date="2019-06-13T12:38:00Z">
        <w:r w:rsidR="005202E0">
          <w:t>The unfortunate fact remains</w:t>
        </w:r>
      </w:ins>
      <w:ins w:id="2976" w:author="Jon Lindsay" w:date="2019-06-13T12:40:00Z">
        <w:r>
          <w:t>, however,</w:t>
        </w:r>
      </w:ins>
      <w:ins w:id="2977" w:author="Jon Lindsay" w:date="2019-06-13T12:38:00Z">
        <w:r w:rsidR="005202E0">
          <w:t xml:space="preserve"> that a simple remedy for gray zone conflict does not exist and it instead requires constant activity across domains to understand and contain new variations of provocation. Because conflict and deterrence are variable,</w:t>
        </w:r>
      </w:ins>
      <w:ins w:id="2978" w:author="Jon Lindsay" w:date="2019-06-13T12:40:00Z">
        <w:r>
          <w:t xml:space="preserve"> they must be managed continuously</w:t>
        </w:r>
      </w:ins>
      <w:ins w:id="2979" w:author="Jon Lindsay" w:date="2019-06-13T12:38:00Z">
        <w:r w:rsidR="005202E0">
          <w:t xml:space="preserve"> as well.</w:t>
        </w:r>
      </w:ins>
    </w:p>
    <w:p w14:paraId="4ABABDFC" w14:textId="51D497FF" w:rsidR="008B7FCE" w:rsidDel="00F037F6" w:rsidRDefault="008B7FCE" w:rsidP="008B7FCE">
      <w:pPr>
        <w:spacing w:after="200" w:line="276" w:lineRule="auto"/>
        <w:ind w:left="-15" w:right="0" w:firstLine="0"/>
        <w:rPr>
          <w:del w:id="2980" w:author="Jon Lindsay" w:date="2019-06-13T12:44:00Z"/>
          <w:moveTo w:id="2981" w:author="Jon Lindsay" w:date="2019-06-12T18:17:00Z"/>
        </w:rPr>
      </w:pPr>
      <w:moveToRangeStart w:id="2982" w:author="Jon Lindsay" w:date="2019-06-12T18:17:00Z" w:name="move11255872"/>
      <w:moveTo w:id="2983" w:author="Jon Lindsay" w:date="2019-06-12T18:17:00Z">
        <w:del w:id="2984" w:author="Jon Lindsay" w:date="2019-06-13T12:44:00Z">
          <w:r w:rsidDel="00F037F6">
            <w:delText xml:space="preserve">Contrary to alarmist perspectives, much of gray zone conflict actually reflects deterrence success. Initiators in the gray zone are choosing to initiate contests with limited means in part because they are intimidated by the risks/consequences of escalation by a target or its partners. Initiators in these circumstances are not choosing to fight as they most prefer but instead choose militarily sub-optimal modes of conflict for political reasons. They are deterred. As a result, the initiator cannot expect to perform especially well on the battlefield, as its fear of escalation prevents implementation of a more effective strategy. </w:delText>
          </w:r>
        </w:del>
      </w:moveTo>
    </w:p>
    <w:p w14:paraId="791755F8" w14:textId="6A573BE4" w:rsidR="008B7FCE" w:rsidDel="0050501B" w:rsidRDefault="008B7FCE" w:rsidP="008B7FCE">
      <w:pPr>
        <w:spacing w:after="200" w:line="276" w:lineRule="auto"/>
        <w:ind w:left="-15" w:right="0" w:firstLine="0"/>
        <w:rPr>
          <w:del w:id="2985" w:author="Jon Lindsay" w:date="2019-06-13T00:03:00Z"/>
          <w:moveTo w:id="2986" w:author="Jon Lindsay" w:date="2019-06-12T18:17:00Z"/>
        </w:rPr>
      </w:pPr>
      <w:moveTo w:id="2987" w:author="Jon Lindsay" w:date="2019-06-12T18:17:00Z">
        <w:del w:id="2988" w:author="Jon Lindsay" w:date="2019-06-13T00:03:00Z">
          <w:r w:rsidDel="0050501B">
            <w:delText>Ukraine is a commonly misunderstood example. Here, NATO has conventional escalation dominance, should it decide to intervene on behalf of Ukraine for some reason. Russia would most likely lose a conventional contest involving NATO, risking escalation to nuclear war in the process. The risk of triggering a robust NATO reaction appears to have led to considerable Russian circumspection. For example, when Malaysian Airlines flight MH17 was shot down over Donetsk by a Russian BUK anti-aircraft system, Moscow quickly withdrew all of its heavy weapons from the battlefield (Smith-Spark and Master 2018). The presence of gray zone conflict in Ukraine is thus emblematic of a significant deterrent effect on Russia’s operational efforts, despite the fact that NATO has no formal commitment to Ukraine.</w:delText>
          </w:r>
          <w:r w:rsidDel="0050501B">
            <w:rPr>
              <w:vertAlign w:val="superscript"/>
            </w:rPr>
            <w:footnoteReference w:id="20"/>
          </w:r>
        </w:del>
      </w:moveTo>
    </w:p>
    <w:p w14:paraId="0F49FABD" w14:textId="36A5F14D" w:rsidR="008B7FCE" w:rsidDel="00F037F6" w:rsidRDefault="008B7FCE" w:rsidP="008B7FCE">
      <w:pPr>
        <w:spacing w:after="200" w:line="276" w:lineRule="auto"/>
        <w:ind w:left="-15" w:right="0" w:firstLine="0"/>
        <w:rPr>
          <w:del w:id="2993" w:author="Jon Lindsay" w:date="2019-06-13T12:44:00Z"/>
          <w:moveTo w:id="2994" w:author="Jon Lindsay" w:date="2019-06-12T18:17:00Z"/>
        </w:rPr>
      </w:pPr>
      <w:moveTo w:id="2995" w:author="Jon Lindsay" w:date="2019-06-12T18:17:00Z">
        <w:del w:id="2996" w:author="Jon Lindsay" w:date="2019-06-13T12:44:00Z">
          <w:r w:rsidDel="00F037F6">
            <w:delText xml:space="preserve">The gray zone thus functions as a policy arena formed by and below thresholds created by deterrence (formally or practically, explicitly or implicitly). </w:delText>
          </w:r>
        </w:del>
        <w:del w:id="2997" w:author="Jon Lindsay" w:date="2019-06-13T12:19:00Z">
          <w:r w:rsidDel="001E4538">
            <w:delText xml:space="preserve">While not new per se, gray zone operations also become more attractive with the expanding benefits of economic interdependence and cyber connectivity and the increasingly prohibitive cost of conventional, let alone nuclear, war. Though capable of acting more vigorously, powerful actors are deterred from initiating high-intensity conflict because of incentives to both cooperate through interdependence and coordinate for coexistence. Adversaries who no longer possess monolithic interests will also prefer to compete around the edges rather than openly confront opponents, concerned that the maximization of military power would undermine larger political objectives. </w:delText>
          </w:r>
        </w:del>
      </w:moveTo>
    </w:p>
    <w:p w14:paraId="2424F104" w14:textId="4766D3C1" w:rsidR="008B7FCE" w:rsidDel="00C07CF2" w:rsidRDefault="008B7FCE" w:rsidP="008B7FCE">
      <w:pPr>
        <w:spacing w:after="200" w:line="276" w:lineRule="auto"/>
        <w:ind w:left="-15" w:right="0" w:firstLine="0"/>
        <w:rPr>
          <w:del w:id="2998" w:author="Jon Lindsay" w:date="2019-06-13T10:07:00Z"/>
          <w:moveTo w:id="2999" w:author="Jon Lindsay" w:date="2019-06-12T18:17:00Z"/>
        </w:rPr>
      </w:pPr>
      <w:moveTo w:id="3000" w:author="Jon Lindsay" w:date="2019-06-12T18:17:00Z">
        <w:del w:id="3001" w:author="Jon Lindsay" w:date="2019-06-13T10:07:00Z">
          <w:r w:rsidDel="00C07CF2">
            <w:delText xml:space="preserve">Schelling (1966) argued that “the main consequence of limited war, and potentially a main purpose for engaging in it, is to raise the risk of larger war.” Gray zone poses a different relationship in which a capable actor may choose to engage in limited war precisely to </w:delText>
          </w:r>
          <w:r w:rsidDel="00C07CF2">
            <w:rPr>
              <w:i/>
            </w:rPr>
            <w:delText xml:space="preserve">lower </w:delText>
          </w:r>
          <w:r w:rsidDel="00C07CF2">
            <w:delText>the risk of larger war (Schram 2019). As Powell states, “the amount of power the challenger brings to bear affects the stability of the conflict. More specifically, how much power the challenger brings to bear limits how much risk the defender can generate” (Powell 2015). Mutually constrained actors pursue (and resist) aggression furtively, so as to protect broader cooperative or compatible goals.</w:delText>
          </w:r>
        </w:del>
      </w:moveTo>
    </w:p>
    <w:p w14:paraId="383EDD74" w14:textId="3CE8A515" w:rsidR="008B7FCE" w:rsidDel="00F037F6" w:rsidRDefault="008B7FCE" w:rsidP="008B7FCE">
      <w:pPr>
        <w:spacing w:after="200" w:line="276" w:lineRule="auto"/>
        <w:ind w:left="-15" w:right="0" w:firstLine="0"/>
        <w:rPr>
          <w:del w:id="3002" w:author="Jon Lindsay" w:date="2019-06-13T12:44:00Z"/>
          <w:moveTo w:id="3003" w:author="Jon Lindsay" w:date="2019-06-12T18:17:00Z"/>
        </w:rPr>
      </w:pPr>
      <w:moveTo w:id="3004" w:author="Jon Lindsay" w:date="2019-06-12T18:17:00Z">
        <w:del w:id="3005" w:author="Jon Lindsay" w:date="2019-06-13T12:44:00Z">
          <w:r w:rsidDel="00F037F6">
            <w:delText xml:space="preserve">A key implication of this perspective is that, for actors in this category, raising the costs or risks of gray zone conflict can further inhibit or even prevent them from acting more aggressively. </w:delText>
          </w:r>
        </w:del>
        <w:del w:id="3006" w:author="Jon Lindsay" w:date="2019-06-13T12:41:00Z">
          <w:r w:rsidDel="00F037F6">
            <w:delText xml:space="preserve">Much as the shooting down of the Malaysian Airlines aircraft over Donetsk led both to heightened debate in NATO about the possibility of intervention and to greater restraint on the battlefield on the part of Moscow, so too intensifying the chicken dynamic of deterrence, or lowering conflict escalation thresholds, can help to contain conflict in the gray zone. </w:delText>
          </w:r>
        </w:del>
        <w:del w:id="3007" w:author="Jon Lindsay" w:date="2019-06-13T12:44:00Z">
          <w:r w:rsidDel="00F037F6">
            <w:delText>In a world where gray zone strategy has been chosen because of a fear of escalation, tying aggression in the gray zone to a retaliatory response should force an initiator to think twice. This “doubling down” on deterrence begs several questions about the motivation and resources, but technically it does follow from our logic.</w:delText>
          </w:r>
        </w:del>
      </w:moveTo>
    </w:p>
    <w:moveToRangeEnd w:id="2982"/>
    <w:p w14:paraId="4DD3A055" w14:textId="4411ED05" w:rsidR="008B7FCE" w:rsidRPr="008B7FCE" w:rsidDel="00F037F6" w:rsidRDefault="008B7FCE">
      <w:pPr>
        <w:rPr>
          <w:del w:id="3008" w:author="Jon Lindsay" w:date="2019-06-13T12:44:00Z"/>
        </w:rPr>
        <w:pPrChange w:id="3009" w:author="Jon Lindsay" w:date="2019-06-12T18:17:00Z">
          <w:pPr>
            <w:pStyle w:val="Heading1"/>
            <w:spacing w:after="200" w:line="276" w:lineRule="auto"/>
            <w:ind w:left="-15" w:firstLine="0"/>
          </w:pPr>
        </w:pPrChange>
      </w:pPr>
    </w:p>
    <w:p w14:paraId="331E47C4" w14:textId="5BF75C09" w:rsidR="00657E08" w:rsidDel="00F037F6" w:rsidRDefault="00483D1B">
      <w:pPr>
        <w:spacing w:after="200"/>
        <w:ind w:firstLine="0"/>
        <w:rPr>
          <w:del w:id="3010" w:author="Jon Lindsay" w:date="2019-06-13T12:44:00Z"/>
        </w:rPr>
      </w:pPr>
      <w:del w:id="3011" w:author="Jon Lindsay" w:date="2019-06-13T12:44:00Z">
        <w:r w:rsidDel="00F037F6">
          <w:delText xml:space="preserve">Conventional wisdom imagines a strong, innovative provocateur outsmarting status quo actors by acting in many domains. By contrast, we see a return to familiar forms of covert conflict short of war waged by powerful peers, albeit with some novel (digital) means. Cyberspace poses many strategic and operational difficulties, to be sure, and observers are right to note the innovativeness, diversity, and relentlessness of cyber operations in contemporary cases. Yet the essence of gray zone conflict--a reduction of possible means for the pursuit limited ends--should not be conflated with the utilization of new capabilities. </w:delText>
        </w:r>
      </w:del>
      <w:moveFromRangeStart w:id="3012" w:author="Jon Lindsay" w:date="2019-06-13T10:29:00Z" w:name="move11314180"/>
      <w:moveFrom w:id="3013" w:author="Jon Lindsay" w:date="2019-06-13T10:29:00Z">
        <w:del w:id="3014" w:author="Jon Lindsay" w:date="2019-06-13T12:44:00Z">
          <w:r w:rsidDel="00F037F6">
            <w:delText>Cyber warfare may be prevalent in gray zone conflicts, but it will be prevalent in every war of the 21st century.</w:delText>
          </w:r>
        </w:del>
      </w:moveFrom>
      <w:moveFromRangeEnd w:id="3012"/>
    </w:p>
    <w:p w14:paraId="2BB3F416" w14:textId="46B7A132" w:rsidR="00657E08" w:rsidDel="00F037F6" w:rsidRDefault="00483D1B">
      <w:pPr>
        <w:spacing w:after="200" w:line="276" w:lineRule="auto"/>
        <w:ind w:left="-15" w:right="0" w:firstLine="0"/>
        <w:rPr>
          <w:del w:id="3015" w:author="Jon Lindsay" w:date="2019-06-13T12:44:00Z"/>
        </w:rPr>
      </w:pPr>
      <w:del w:id="3016" w:author="Jon Lindsay" w:date="2019-06-13T12:44:00Z">
        <w:r w:rsidDel="00F037F6">
          <w:delText xml:space="preserve">Conceiving the technological dimension of gray zone conflict more broadly, changes in the material basis of military and economic power have increased both the incentives and opportunities for ambiguous aggression in several ways. The cost of major war has increased not only because of nuclear weapons but also because better intelligence and more precise weapons have made conventional conflict more lethal. Many have argued that deterrence has been a cause of peace but in reality it may be better understood as a cause of the absence of high-intensity war (Rauchhaus 2009). War is costly, not just on the battlefield, moreover, but also in terms of its economic disruptions (Copeland 1996; Oneal and Russett 1999; Gartzke 2007). If military deterrence is the stick that constrains the intensity of war (and enables gray zone conflict), then economic interdependence is the carrot. The fear of losing the fruits of cooperation creates mutual incentives to favor low-intensity conflict and non-kinetic confrontation over more intense, decisive, and risky forms of warfare. Russia, for example, gambled that incursion into Ukraine would not prevent it from supplying Europe’s energy needs, even as Europe feared that a vigorous response would endanger access to Russian natural gas. Since gray zone conflict by its nature differs from traditional conflict in that it is designed to avoid escalation and major war, it has advantages over traditional conflict in an era where major actors disagree, but also wish to continue to benefit from mutual commerce. </w:delText>
        </w:r>
      </w:del>
    </w:p>
    <w:p w14:paraId="31A7A737" w14:textId="717B6247" w:rsidR="00657E08" w:rsidDel="00F037F6" w:rsidRDefault="00483D1B">
      <w:pPr>
        <w:spacing w:after="200" w:line="276" w:lineRule="auto"/>
        <w:ind w:left="-15" w:right="0" w:firstLine="0"/>
        <w:rPr>
          <w:del w:id="3017" w:author="Jon Lindsay" w:date="2019-06-13T12:44:00Z"/>
        </w:rPr>
      </w:pPr>
      <w:del w:id="3018" w:author="Jon Lindsay" w:date="2019-06-13T12:44:00Z">
        <w:r w:rsidDel="00F037F6">
          <w:delText xml:space="preserve">An inconvenient truth is that new institutional and informational causes of peace are principle facilitators of gray zone conflict. Improvements in communication and global trade lead to greater interdependence and the regularization of transactions, while international institutions provide forums for dispute resolution. As a result, many issues that used to cause war no longer do. Yet the benefits of peace provide new ways to hassle political adversaries. Globalization does not deter all contests outright, but rather shapes the type or </w:delText>
        </w:r>
        <w:r w:rsidDel="00F037F6">
          <w:rPr>
            <w:i/>
          </w:rPr>
          <w:delText xml:space="preserve">intensity </w:delText>
        </w:r>
        <w:r w:rsidDel="00F037F6">
          <w:delText xml:space="preserve">of conflicts (Gartzke and Li 2003; Gartzke and Westerwinter 2016). The digital infrastructure of the liberal global order creates many new opportunities for subversion and exploitation (Lindsay 2017). While overt military combat may be declining, covert operations are a growth era. </w:delText>
        </w:r>
      </w:del>
    </w:p>
    <w:p w14:paraId="07C6BDCE" w14:textId="1C40E501" w:rsidR="00657E08" w:rsidDel="00F037F6" w:rsidRDefault="00483D1B">
      <w:pPr>
        <w:spacing w:after="200" w:line="276" w:lineRule="auto"/>
        <w:ind w:left="-15" w:right="0" w:firstLine="0"/>
        <w:rPr>
          <w:del w:id="3019" w:author="Jon Lindsay" w:date="2019-06-13T12:44:00Z"/>
        </w:rPr>
      </w:pPr>
      <w:del w:id="3020" w:author="Jon Lindsay" w:date="2019-06-13T12:44:00Z">
        <w:r w:rsidDel="00F037F6">
          <w:delText>A</w:delText>
        </w:r>
      </w:del>
      <w:ins w:id="3021" w:author="Andres Gannon" w:date="2019-04-04T11:40:00Z">
        <w:del w:id="3022" w:author="Jon Lindsay" w:date="2019-06-13T12:44:00Z">
          <w:r w:rsidR="007C4A4E" w:rsidDel="00F037F6">
            <w:delText>The</w:delText>
          </w:r>
        </w:del>
      </w:ins>
      <w:del w:id="3023" w:author="Jon Lindsay" w:date="2019-06-13T12:44:00Z">
        <w:r w:rsidDel="00F037F6">
          <w:delText xml:space="preserve"> key implication of our argument is that gray zone operations are a consequence of deterrence success. If deterrence is to keep up with these challenges, it must continue to adapt as well. </w:delText>
        </w:r>
      </w:del>
      <w:moveFromRangeStart w:id="3024" w:author="Jon Lindsay" w:date="2019-06-13T10:06:00Z" w:name="move11312830"/>
      <w:moveFrom w:id="3025" w:author="Jon Lindsay" w:date="2019-06-13T10:06:00Z">
        <w:del w:id="3026" w:author="Jon Lindsay" w:date="2019-06-13T12:44:00Z">
          <w:r w:rsidDel="00F037F6">
            <w:delText xml:space="preserve">In a sense, deterrence is ultimately a strategy to buy time against an adversary committed to changing the status quo. George and Smoke (1989) raise the issue of “designing around” deterrence as adversaries consider options that “offers an opportunity for gain while minimizing the risk of an unwanted response by the defender” (George and Smoke 1974, 1989). Sometimes this can result in serious fighting as when Egypt “designed around” Israel’s deterrent in 1973 (Stein 1989). Even so, “designing around” deterrence is a perverse symptom of its success if the adversary limits its means and aims, even in cases where the target panics and fears that the attacker’s aims are not limited (as Israel did). Others share this perspective. Lieberman (2012) argues that “designing around” is a sign of successful deterrence because an adversary has shaped its challenge in response to the anticipated reaction of the defender. </w:delText>
          </w:r>
        </w:del>
      </w:moveFrom>
      <w:moveFromRangeEnd w:id="3024"/>
    </w:p>
    <w:p w14:paraId="6E6C2CA0" w14:textId="2AA6A483" w:rsidR="00657E08" w:rsidDel="00F037F6" w:rsidRDefault="00483D1B">
      <w:pPr>
        <w:spacing w:after="200" w:line="276" w:lineRule="auto"/>
        <w:ind w:left="-15" w:right="0" w:firstLine="0"/>
        <w:rPr>
          <w:del w:id="3027" w:author="Jon Lindsay" w:date="2019-06-13T12:44:00Z"/>
          <w:moveFrom w:id="3028" w:author="Jon Lindsay" w:date="2019-06-13T10:31:00Z"/>
        </w:rPr>
      </w:pPr>
      <w:moveFromRangeStart w:id="3029" w:author="Jon Lindsay" w:date="2019-06-13T10:31:00Z" w:name="move11314277"/>
      <w:moveFrom w:id="3030" w:author="Jon Lindsay" w:date="2019-06-13T10:31:00Z">
        <w:del w:id="3031" w:author="Jon Lindsay" w:date="2019-06-13T12:44:00Z">
          <w:r w:rsidDel="00F037F6">
            <w:delText xml:space="preserve">One possible distinguishing difference of modern gray zone problems may be considered in terms of just what sort of deterrence actors are designing around. Previous studies have focused on adversaries who design around </w:delText>
          </w:r>
          <w:r w:rsidDel="00F037F6">
            <w:rPr>
              <w:i/>
            </w:rPr>
            <w:delText xml:space="preserve">immediate </w:delText>
          </w:r>
          <w:r w:rsidDel="00F037F6">
            <w:delText xml:space="preserve">deterrence (threats issued in a crisis situation); modern gray zone conflict may more often works to compromise </w:delText>
          </w:r>
          <w:r w:rsidDel="00F037F6">
            <w:rPr>
              <w:i/>
            </w:rPr>
            <w:delText xml:space="preserve">general </w:delText>
          </w:r>
          <w:r w:rsidDel="00F037F6">
            <w:delText xml:space="preserve">deterrence (implicit barriers to crisis initiation). Estonia or NATO did not issue a specific threat to Russia in 2007, but Russia had to take into account the possibility of Article V being invoked if it registered its protest too aggressively. General increases in the costs of traditional conflict--the carrot of economic interdependence and stick of conventional retaliation--create incentives for the subversion rather than the transgression of general deterrence. The cyber domain, where general deterrence is unreliable and immediate deterrence works hardly at all (Lindsay and Gartzke 2018; Schneider 2019), is well suited to such purposes. </w:delText>
          </w:r>
        </w:del>
      </w:moveFrom>
    </w:p>
    <w:moveFromRangeEnd w:id="3029"/>
    <w:p w14:paraId="46F8D715" w14:textId="3DF488B2" w:rsidR="00657E08" w:rsidDel="00F037F6" w:rsidRDefault="00483D1B">
      <w:pPr>
        <w:spacing w:after="200" w:line="276" w:lineRule="auto"/>
        <w:ind w:left="-15" w:right="0" w:firstLine="0"/>
        <w:rPr>
          <w:del w:id="3032" w:author="Jon Lindsay" w:date="2019-06-13T12:44:00Z"/>
        </w:rPr>
      </w:pPr>
      <w:del w:id="3033" w:author="Jon Lindsay" w:date="2019-06-13T12:44:00Z">
        <w:r w:rsidDel="00F037F6">
          <w:delText xml:space="preserve">This demonstrates the importance of thinking about deterrence across domains. While gray zone conflict reflects a reduction in the potential </w:delText>
        </w:r>
        <w:r w:rsidDel="00F037F6">
          <w:rPr>
            <w:i/>
          </w:rPr>
          <w:delText xml:space="preserve">intensity </w:delText>
        </w:r>
        <w:r w:rsidDel="00F037F6">
          <w:delText xml:space="preserve">of conflict, it often entails a shift in the </w:delText>
        </w:r>
        <w:r w:rsidDel="00F037F6">
          <w:rPr>
            <w:i/>
          </w:rPr>
          <w:delText>type</w:delText>
        </w:r>
        <w:r w:rsidDel="00F037F6">
          <w:delText xml:space="preserve"> of conflict as well--a shift to a different domain. New (or newly interesting) domains like cyberspace and outer space are among the most commonly cited examples of emerging gray zone conflict because they represent a change in the intensity of conflict as well as the type; both also act as force multipliers for conventional military power, which makes even low intensity activity concerning (Nye 2017; Warden 2018). If a country does not have an appropriate, same-domain, and proportional response to a type of attack then its use may result in the horns of strategic dilemma--ignore a brazen provocation or risk unwanted escalation (Maxwell 2016). There are risks, of course. Gray zone conflicts characterized by operations in a new domain could be interpreted as non-escalatory by the attacker, who focuses on the severity of conflict, but as escalatory by the defender, focusing on the novel type of conflict. This produces concerns that conventional warfare that involves cyber and space attacks could result in inadvertent escalation to higher levels of violence (Goldstein 2013; Gompert and Libicki 2014; Acton 2018). So far, however, most cyber transgressions (and simulated attacks) have not been punished with escalatory retaliation (Schneider 2017). </w:delText>
        </w:r>
      </w:del>
    </w:p>
    <w:p w14:paraId="53601C44" w14:textId="7941A10E" w:rsidR="00657E08" w:rsidDel="00F037F6" w:rsidRDefault="00483D1B">
      <w:pPr>
        <w:spacing w:after="200" w:line="276" w:lineRule="auto"/>
        <w:ind w:left="-15" w:right="0" w:firstLine="0"/>
        <w:rPr>
          <w:del w:id="3034" w:author="Jon Lindsay" w:date="2019-06-13T12:44:00Z"/>
        </w:rPr>
      </w:pPr>
      <w:del w:id="3035" w:author="Jon Lindsay" w:date="2019-06-13T12:44:00Z">
        <w:r w:rsidDel="00F037F6">
          <w:delText xml:space="preserve">The two different logics of gray zone conflict--deterrence and efficiency--make contrasting predictions. An actor wishing to change the balance of power can do so through ordinary (peaceful) competition, gray zone conflict, or traditional conflict (Schram 2019). Each strategy differs in terms of its ability to alter the balance of power as well as its costs. Efforts to deter gray zone conflict can thus be stabilizing or escalatory, depending on the preference ordering of the initiator. Raising the cost of gray zone conflict when it is motivated by deterrence discourages escalation since the threat of retaliation invokes the very costs that the initiator is hoping to avoid. When motivated by efficiency concerns, however, the initiator has already decided that the expected gains from traditional conflict exceed the benefits of peaceful competition. Thus, raising the cost of gray zone conflict simply makes the gray zone less efficient, encouraging a move to high intensity conflict. Political ends rather than technological means determine the potential for escalation. The problem of escalation in limited conflicts with unlimited potential for violence remains one of the most pressing open strategic problems of the 21st century. </w:delText>
        </w:r>
      </w:del>
    </w:p>
    <w:p w14:paraId="29293C2A" w14:textId="7538606B" w:rsidR="00657E08" w:rsidDel="00F037F6" w:rsidRDefault="00483D1B">
      <w:pPr>
        <w:pStyle w:val="Heading1"/>
        <w:spacing w:after="200" w:line="276" w:lineRule="auto"/>
        <w:ind w:left="-5" w:firstLine="0"/>
        <w:rPr>
          <w:del w:id="3036" w:author="Jon Lindsay" w:date="2019-06-13T12:44:00Z"/>
        </w:rPr>
      </w:pPr>
      <w:del w:id="3037" w:author="Jon Lindsay" w:date="2019-06-13T12:44:00Z">
        <w:r w:rsidDel="00F037F6">
          <w:delText>Conclusion</w:delText>
        </w:r>
      </w:del>
    </w:p>
    <w:p w14:paraId="2DF5DA78" w14:textId="2A857863" w:rsidR="00657E08" w:rsidDel="001E4538" w:rsidRDefault="00483D1B" w:rsidP="00F837AA">
      <w:pPr>
        <w:spacing w:after="200" w:line="276" w:lineRule="auto"/>
        <w:ind w:left="-15" w:right="0" w:firstLine="0"/>
        <w:rPr>
          <w:del w:id="3038" w:author="Jon Lindsay" w:date="2019-06-13T12:26:00Z"/>
        </w:rPr>
      </w:pPr>
      <w:del w:id="3039" w:author="Jon Lindsay" w:date="2019-06-13T12:44:00Z">
        <w:r w:rsidDel="00F037F6">
          <w:delText xml:space="preserve">The pessimistic view of the gray zone puts the cart before the horse; “conflict short of war” is neither a new phenomenon nor a cause for alarm. </w:delText>
        </w:r>
      </w:del>
      <w:del w:id="3040" w:author="Jon Lindsay" w:date="2019-06-13T10:38:00Z">
        <w:r w:rsidDel="00B34FC7">
          <w:delText>Gray zone conflict has been described as “a carefully planned campaign operating in the space between traditional diplomacy and overt military aggression” employed by revisionist states with grand geopolitical ambitions and irresistable</w:delText>
        </w:r>
      </w:del>
      <w:ins w:id="3041" w:author="Andres Gannon" w:date="2019-04-04T11:42:00Z">
        <w:del w:id="3042" w:author="Jon Lindsay" w:date="2019-06-13T10:38:00Z">
          <w:r w:rsidR="00882E64" w:rsidDel="00B34FC7">
            <w:delText>irresistible</w:delText>
          </w:r>
        </w:del>
      </w:ins>
      <w:del w:id="3043" w:author="Jon Lindsay" w:date="2019-06-13T10:38:00Z">
        <w:r w:rsidDel="00B34FC7">
          <w:delText xml:space="preserve"> capabilities (Mazarr 2015). This pessimism has even led some to advocate revamping deterrence to focus on threats from the gray zone (Santoro and Blosserman 2016; Foust 2016; Jackson 2016). </w:delText>
        </w:r>
      </w:del>
      <w:del w:id="3044" w:author="Jon Lindsay" w:date="2019-06-13T12:44:00Z">
        <w:r w:rsidDel="00F037F6">
          <w:delText xml:space="preserve">But rather than being the efficient utilization of new technologies that leave the target without adequate defense, gray zone conflict should instead be interpreted as a capable aggressor’s unwillingness to escalate a conflict in situations where they possess the ability to do so. Before jumping to the conclusion that gray zone conflict against the United States reflects a failure of deterrence, policymakers should pay attention to why a challenger has chosen gray zone conflict in the first place. </w:delText>
        </w:r>
      </w:del>
      <w:moveFromRangeStart w:id="3045" w:author="Jon Lindsay" w:date="2019-06-13T12:40:00Z" w:name="move11322019"/>
      <w:moveFrom w:id="3046" w:author="Jon Lindsay" w:date="2019-06-13T12:40:00Z">
        <w:del w:id="3047" w:author="Jon Lindsay" w:date="2019-06-13T12:44:00Z">
          <w:r w:rsidDel="00F037F6">
            <w:delText xml:space="preserve">The very fact that an adversary is engaging in limited conflict suggests vulnerabilities and opportunities. </w:delText>
          </w:r>
        </w:del>
      </w:moveFrom>
      <w:moveFromRangeEnd w:id="3045"/>
      <w:del w:id="3048" w:author="Jon Lindsay" w:date="2019-06-13T12:44:00Z">
        <w:r w:rsidDel="00F037F6">
          <w:delText xml:space="preserve">An empirical examination of recent Russian cyber operations demonstrates the utility of identifying the logic behind strategically holding back; Russia has limited the intensity of its intervention in cases where Western deterrence is most salient. </w:delText>
        </w:r>
      </w:del>
      <w:del w:id="3049" w:author="Jon Lindsay" w:date="2019-06-13T12:26:00Z">
        <w:r w:rsidDel="001E4538">
          <w:delText>NATO and US deterrence policy has arguably succeeded in keeping the more overt forms of Russian aggression in check.  Given this, the West can effectively deal with Russian gray zone operations by recognizing the situations where its deterrence threat is credible and those where a NATO reaction is instead interpreted as an unrealistic overreach. In cases of the former, the West can communicate to Russia that these incursions warrant a retaliatory response that Russia is likely to find prohibitibely</w:delText>
        </w:r>
      </w:del>
      <w:ins w:id="3050" w:author="Andres Gannon" w:date="2019-04-04T11:42:00Z">
        <w:del w:id="3051" w:author="Jon Lindsay" w:date="2019-06-13T12:26:00Z">
          <w:r w:rsidR="00882E64" w:rsidDel="001E4538">
            <w:delText>prohibitively</w:delText>
          </w:r>
        </w:del>
      </w:ins>
      <w:del w:id="3052" w:author="Jon Lindsay" w:date="2019-06-13T12:26:00Z">
        <w:r w:rsidDel="001E4538">
          <w:delText xml:space="preserve"> costly.</w:delText>
        </w:r>
      </w:del>
      <w:ins w:id="3053" w:author="Andres Gannon" w:date="2019-04-04T11:42:00Z">
        <w:del w:id="3054" w:author="Jon Lindsay" w:date="2019-06-13T12:26:00Z">
          <w:r w:rsidR="00882E64" w:rsidDel="001E4538">
            <w:delText xml:space="preserve"> Concerns about NATO</w:delText>
          </w:r>
        </w:del>
      </w:ins>
      <w:ins w:id="3055" w:author="Andres Gannon" w:date="2019-04-04T11:43:00Z">
        <w:del w:id="3056" w:author="Jon Lindsay" w:date="2019-06-13T12:26:00Z">
          <w:r w:rsidR="00882E64" w:rsidDel="001E4538">
            <w:delText xml:space="preserve"> provoking Russia misinterpret Russia’s actions – gray zone activity signals that Russia has flinched in light of Western deterrence</w:delText>
          </w:r>
        </w:del>
      </w:ins>
      <w:ins w:id="3057" w:author="Andres Gannon" w:date="2019-04-04T11:44:00Z">
        <w:del w:id="3058" w:author="Jon Lindsay" w:date="2019-06-13T12:26:00Z">
          <w:r w:rsidR="00882E64" w:rsidDel="001E4538">
            <w:delText xml:space="preserve">. Instead of being concerned that Russia is outwitting the West, NATO states should instead realize they have </w:delText>
          </w:r>
        </w:del>
      </w:ins>
      <w:ins w:id="3059" w:author="Andres Gannon" w:date="2019-04-04T11:45:00Z">
        <w:del w:id="3060" w:author="Jon Lindsay" w:date="2019-06-13T12:26:00Z">
          <w:r w:rsidR="00882E64" w:rsidDel="001E4538">
            <w:delText>blocked Russia from yielding more influence because of its assertiveness.</w:delText>
          </w:r>
        </w:del>
      </w:ins>
      <w:del w:id="3061" w:author="Jon Lindsay" w:date="2019-06-13T12:26:00Z">
        <w:r w:rsidDel="001E4538">
          <w:delText xml:space="preserve"> In the latter instances, Russian incursions are likely to be tolerated since these incursions occur in the “gray zone” because they are strategically or tactically efficient.</w:delText>
        </w:r>
      </w:del>
    </w:p>
    <w:p w14:paraId="4BCB04CF" w14:textId="6B8109C4" w:rsidR="00657E08" w:rsidDel="001E4538" w:rsidRDefault="00483D1B" w:rsidP="00F837AA">
      <w:pPr>
        <w:spacing w:after="200" w:line="276" w:lineRule="auto"/>
        <w:ind w:left="-15" w:right="0" w:firstLine="0"/>
        <w:rPr>
          <w:del w:id="3062" w:author="Jon Lindsay" w:date="2019-06-13T12:26:00Z"/>
        </w:rPr>
      </w:pPr>
      <w:del w:id="3063" w:author="Jon Lindsay" w:date="2019-06-13T12:26:00Z">
        <w:r w:rsidDel="001E4538">
          <w:delText>Capable states engaging in conflict short of war is likely to be an increasingly common phenomenon. The gray zone of the spectrum of conflict is expanding because of new causes of peace in the 21</w:delText>
        </w:r>
        <w:r w:rsidDel="001E4538">
          <w:rPr>
            <w:i/>
            <w:vertAlign w:val="superscript"/>
          </w:rPr>
          <w:delText xml:space="preserve">st </w:delText>
        </w:r>
        <w:r w:rsidDel="001E4538">
          <w:delText xml:space="preserve">century — namely the “carrot” of interdependence and the “stick” of deterrence. These factors have created a platform for adversaries to be revisionist and hassle without triggering a loss of cooperation. A challenger that initiates gray zone conflict has made a calculation about the type and degree of provocation that would trigger an escalatory response from the defender. The risk of high level conflict may fail to disincentivize, and may even facilitate, low level conflict, a phenomenon known as the stability-instability paradox (Snyder 1967). Gray zone strategies have developed as a response to the success of “high stakes” deterrence, as an end run around their (effective) restrictions. “Low stakes” gray zone conflict emerged as actors dialed back the level of violence to minimize exactly the risks posed by classical deterrence in practice. Although this paper primarily discussed the Russian context, Chinese activity in the South China Sea should be interpreted in a similar light. The decision to advance via “little blue men” as opposed to more overt military options is a strategic decision that requires rethinking the efficacy of Western deterrence </w:delText>
        </w:r>
        <w:r w:rsidR="00687F0D" w:rsidDel="001E4538">
          <w:fldChar w:fldCharType="begin"/>
        </w:r>
        <w:r w:rsidR="00687F0D" w:rsidDel="001E4538">
          <w:delInstrText xml:space="preserve"> HYPERLINK "https://www.zotero.org/google-docs/?LlG1Tp" \h </w:delInstrText>
        </w:r>
        <w:r w:rsidR="00687F0D" w:rsidDel="001E4538">
          <w:fldChar w:fldCharType="separate"/>
        </w:r>
        <w:r w:rsidDel="001E4538">
          <w:delText>(Erickson and Kennedy 2015; Gady 2015)</w:delText>
        </w:r>
        <w:r w:rsidR="00687F0D" w:rsidDel="001E4538">
          <w:fldChar w:fldCharType="end"/>
        </w:r>
        <w:r w:rsidDel="001E4538">
          <w:delText xml:space="preserve">. </w:delText>
        </w:r>
      </w:del>
    </w:p>
    <w:p w14:paraId="46846386" w14:textId="7CE6EA6C" w:rsidR="00657E08" w:rsidDel="001E4538" w:rsidRDefault="00483D1B">
      <w:pPr>
        <w:spacing w:after="200" w:line="276" w:lineRule="auto"/>
        <w:ind w:left="-15" w:right="0" w:firstLine="0"/>
        <w:rPr>
          <w:del w:id="3064" w:author="Jon Lindsay" w:date="2019-06-13T12:26:00Z"/>
        </w:rPr>
      </w:pPr>
      <w:del w:id="3065" w:author="Jon Lindsay" w:date="2019-06-13T12:26:00Z">
        <w:r w:rsidDel="001E4538">
          <w:delText>The effectiveness and relative frequency of gray zone conflict also depends on the extent to which a state’s objectives are amenable to strategies of punishment or conquest/denial. Objectives that can be imposed autonomously, such as capturing/retaining territory, ejecting/protecting populations or assisting/defeating rebels are amenable to gray zone conflict. If, however, a state hopes to coerce another state into changing its behavior, then gray zone conflict is not appropriate (Poznansky and Perkowski 2018). Punishment strategies involve the active participation of a target; states use punishment because they cannot, or do not wish to, impose outcomes themselves. Gray zone conflict hinges on limiting the reaction of the target. If the objective in a conflict requires the active cooperation of the target, then this will tend to work at cross purposes with the desire to limit reactions from the target. Thus, foreign policy goals that require coercion (changing/retaining a country’s foreign policy, altering/maintaining its leadership, accepting/rejecting initiatives) are not best achieved through operations in the gray zone.</w:delText>
        </w:r>
      </w:del>
    </w:p>
    <w:p w14:paraId="5FEADBDA" w14:textId="5D6844CE" w:rsidR="00657E08" w:rsidDel="00F037F6" w:rsidRDefault="00483D1B">
      <w:pPr>
        <w:spacing w:after="200" w:line="276" w:lineRule="auto"/>
        <w:ind w:left="-15" w:right="0" w:firstLine="0"/>
        <w:rPr>
          <w:del w:id="3066" w:author="Jon Lindsay" w:date="2019-06-13T12:44:00Z"/>
        </w:rPr>
      </w:pPr>
      <w:del w:id="3067" w:author="Jon Lindsay" w:date="2019-06-13T12:26:00Z">
        <w:r w:rsidDel="001E4538">
          <w:delText>There is no escape from the stability-instability paradox. Rather, w</w:delText>
        </w:r>
      </w:del>
      <w:ins w:id="3068" w:author="Andres Gannon" w:date="2019-04-04T11:41:00Z">
        <w:del w:id="3069" w:author="Jon Lindsay" w:date="2019-06-13T12:26:00Z">
          <w:r w:rsidR="007C4A4E" w:rsidDel="001E4538">
            <w:delText>W</w:delText>
          </w:r>
        </w:del>
      </w:ins>
      <w:del w:id="3070" w:author="Jon Lindsay" w:date="2019-06-13T12:26:00Z">
        <w:r w:rsidDel="001E4538">
          <w:delText>hether Western reactions to Russian gray zone provocations escalate or de-escalate is a function of the degree to which credible Western deterrence motivated such limited provocations in the first place. As the geographic scope of conflict moves West, we should expect the United States to be better able to deter further Russian escalation by conveying its dissatisfaction with Russian aggression.  US grand strategy must therefore toe a difficult line; trying to understand the motivation for gray zone conflict and reacting accordingly. The classic debate in security studies between the deterrence model and the spiral model applies to gray zone conflict in a novel way. The unfortunate fact remains that a simple remedy for gray zone conflict does not exist and it instead requires constant activity across domains to understand and contain new variations of provocation (Colby 2018). While traditional understandings of the deterrence and spiral model of conflict posit the status quo actor as the determining actor, we instead find that the resolve of the revisionist actor is paramount. Whether the response to gray zone conflict inhibits conflict (deterrence model) or enflames conflict (spiral model) depends on whether the initiator’s actions are influenced and motivated by previous rounds of deterrence success. The good news is this means that the seemingly novel forms of conflict short of war are little more than old wine in a new bottle. They do not require a sharp departure from current US strategy and instead require a recognition that modern gray zone conflict is a symptom of deterrence success that should be affirmed and reinforced rather than ignored and squandered.</w:delText>
        </w:r>
      </w:del>
    </w:p>
    <w:p w14:paraId="500121AC" w14:textId="042480AF" w:rsidR="00657E08" w:rsidRDefault="00483D1B">
      <w:pPr>
        <w:pStyle w:val="Heading1"/>
        <w:spacing w:after="200" w:line="276" w:lineRule="auto"/>
        <w:ind w:left="-5" w:firstLine="0"/>
      </w:pPr>
      <w:del w:id="3071" w:author="Jon Lindsay" w:date="2019-06-13T12:44:00Z">
        <w:r w:rsidDel="00F037F6">
          <w:br w:type="page"/>
        </w:r>
      </w:del>
    </w:p>
    <w:p w14:paraId="56759767" w14:textId="77777777" w:rsidR="00657E08" w:rsidRDefault="00483D1B">
      <w:pPr>
        <w:pStyle w:val="Heading1"/>
        <w:spacing w:after="200" w:line="276" w:lineRule="auto"/>
        <w:ind w:left="-5" w:firstLine="0"/>
        <w:rPr>
          <w:ins w:id="3072" w:author="Jon Lindsay" w:date="2019-06-13T12:46:00Z"/>
        </w:rPr>
      </w:pPr>
      <w:commentRangeStart w:id="3073"/>
      <w:r>
        <w:t>References</w:t>
      </w:r>
      <w:commentRangeEnd w:id="3073"/>
      <w:r>
        <w:commentReference w:id="3073"/>
      </w:r>
    </w:p>
    <w:p w14:paraId="2154815B" w14:textId="411114C5" w:rsidR="00F837AA" w:rsidRPr="00F837AA" w:rsidRDefault="00F837AA">
      <w:pPr>
        <w:rPr>
          <w:ins w:id="3074" w:author="Jon Lindsay" w:date="2019-06-13T12:45:00Z"/>
          <w:rPrChange w:id="3075" w:author="Jon Lindsay" w:date="2019-06-13T12:46:00Z">
            <w:rPr>
              <w:ins w:id="3076" w:author="Jon Lindsay" w:date="2019-06-13T12:45:00Z"/>
            </w:rPr>
          </w:rPrChange>
        </w:rPr>
        <w:pPrChange w:id="3077" w:author="Jon Lindsay" w:date="2019-06-13T12:46:00Z">
          <w:pPr>
            <w:pStyle w:val="Heading1"/>
            <w:spacing w:after="200" w:line="276" w:lineRule="auto"/>
            <w:ind w:left="-5" w:firstLine="0"/>
          </w:pPr>
        </w:pPrChange>
      </w:pPr>
      <w:ins w:id="3078" w:author="Jon Lindsay" w:date="2019-06-13T12:49:00Z">
        <w:r>
          <w:t>UPDATING THIS FOR IS</w:t>
        </w:r>
      </w:ins>
      <w:commentRangeStart w:id="3079"/>
      <w:ins w:id="3080" w:author="Jon Lindsay" w:date="2019-06-13T12:46:00Z">
        <w:r>
          <w:t xml:space="preserve"> IS GOING TO BE PAINFUL…</w:t>
        </w:r>
        <w:commentRangeEnd w:id="3079"/>
        <w:r>
          <w:rPr>
            <w:rStyle w:val="CommentReference"/>
          </w:rPr>
          <w:commentReference w:id="3079"/>
        </w:r>
      </w:ins>
    </w:p>
    <w:p w14:paraId="263383D0" w14:textId="77777777" w:rsidR="00F837AA" w:rsidRPr="00F837AA" w:rsidRDefault="00F837AA">
      <w:pPr>
        <w:rPr>
          <w:ins w:id="3081" w:author="Jon Lindsay" w:date="2019-06-13T12:45:00Z"/>
        </w:rPr>
        <w:pPrChange w:id="3082" w:author="Jon Lindsay" w:date="2019-06-13T12:45:00Z">
          <w:pPr>
            <w:pStyle w:val="Heading1"/>
            <w:spacing w:after="200" w:line="276" w:lineRule="auto"/>
            <w:ind w:left="-5" w:firstLine="0"/>
          </w:pPr>
        </w:pPrChange>
      </w:pPr>
    </w:p>
    <w:p w14:paraId="2214BE40" w14:textId="77777777" w:rsidR="00F837AA" w:rsidRPr="00F837AA" w:rsidRDefault="00F837AA">
      <w:pPr>
        <w:pStyle w:val="Bibliography"/>
        <w:rPr>
          <w:ins w:id="3083" w:author="Jon Lindsay" w:date="2019-06-13T12:45:00Z"/>
        </w:rPr>
        <w:pPrChange w:id="3084" w:author="Jon Lindsay" w:date="2019-06-13T12:45:00Z">
          <w:pPr>
            <w:widowControl w:val="0"/>
            <w:autoSpaceDE w:val="0"/>
            <w:autoSpaceDN w:val="0"/>
            <w:adjustRightInd w:val="0"/>
            <w:spacing w:after="0" w:line="240" w:lineRule="auto"/>
          </w:pPr>
        </w:pPrChange>
      </w:pPr>
      <w:ins w:id="3085" w:author="Jon Lindsay" w:date="2019-06-13T12:45:00Z">
        <w:r>
          <w:fldChar w:fldCharType="begin"/>
        </w:r>
        <w:r>
          <w:instrText xml:space="preserve"> ADDIN ZOTERO_BIBL {"uncited":[],"omitted":[],"custom":[]} CSL_BIBLIOGRAPHY </w:instrText>
        </w:r>
      </w:ins>
      <w:r>
        <w:fldChar w:fldCharType="separate"/>
      </w:r>
      <w:ins w:id="3086" w:author="Jon Lindsay" w:date="2019-06-13T12:45:00Z">
        <w:r w:rsidRPr="00F837AA">
          <w:t xml:space="preserve">Brooks, Risa. 2008. </w:t>
        </w:r>
        <w:r w:rsidRPr="00F837AA">
          <w:rPr>
            <w:i/>
            <w:iCs/>
          </w:rPr>
          <w:t>Shaping Strategy: The Civil-Military Politics of Strategic Assessment</w:t>
        </w:r>
        <w:r w:rsidRPr="00F837AA">
          <w:t>. Princeton, NJ: Princeton University Press.</w:t>
        </w:r>
      </w:ins>
    </w:p>
    <w:p w14:paraId="10D35BAB" w14:textId="77777777" w:rsidR="00F837AA" w:rsidRPr="00F837AA" w:rsidRDefault="00F837AA">
      <w:pPr>
        <w:pStyle w:val="Bibliography"/>
        <w:rPr>
          <w:ins w:id="3087" w:author="Jon Lindsay" w:date="2019-06-13T12:45:00Z"/>
        </w:rPr>
        <w:pPrChange w:id="3088" w:author="Jon Lindsay" w:date="2019-06-13T12:45:00Z">
          <w:pPr>
            <w:widowControl w:val="0"/>
            <w:autoSpaceDE w:val="0"/>
            <w:autoSpaceDN w:val="0"/>
            <w:adjustRightInd w:val="0"/>
            <w:spacing w:after="0" w:line="240" w:lineRule="auto"/>
          </w:pPr>
        </w:pPrChange>
      </w:pPr>
      <w:ins w:id="3089" w:author="Jon Lindsay" w:date="2019-06-13T12:45:00Z">
        <w:r w:rsidRPr="00F837AA">
          <w:t xml:space="preserve">Christensen, Thomas J., and Jack Snyder. 1990. “Chain Gangs and Passed Bucks: Predicting Alliance Patterns in Multipolarity.” </w:t>
        </w:r>
        <w:r w:rsidRPr="00F837AA">
          <w:rPr>
            <w:i/>
            <w:iCs/>
          </w:rPr>
          <w:t>International Organization</w:t>
        </w:r>
        <w:r w:rsidRPr="00F837AA">
          <w:t xml:space="preserve"> 44(02): 137–168.</w:t>
        </w:r>
      </w:ins>
    </w:p>
    <w:p w14:paraId="17706E5D" w14:textId="77777777" w:rsidR="00F837AA" w:rsidRPr="00F837AA" w:rsidRDefault="00F837AA">
      <w:pPr>
        <w:pStyle w:val="Bibliography"/>
        <w:rPr>
          <w:ins w:id="3090" w:author="Jon Lindsay" w:date="2019-06-13T12:45:00Z"/>
        </w:rPr>
        <w:pPrChange w:id="3091" w:author="Jon Lindsay" w:date="2019-06-13T12:45:00Z">
          <w:pPr>
            <w:widowControl w:val="0"/>
            <w:autoSpaceDE w:val="0"/>
            <w:autoSpaceDN w:val="0"/>
            <w:adjustRightInd w:val="0"/>
            <w:spacing w:after="0" w:line="240" w:lineRule="auto"/>
          </w:pPr>
        </w:pPrChange>
      </w:pPr>
      <w:ins w:id="3092" w:author="Jon Lindsay" w:date="2019-06-13T12:45:00Z">
        <w:r w:rsidRPr="00F837AA">
          <w:t xml:space="preserve">Crawford, Timothy W. 2003. </w:t>
        </w:r>
        <w:r w:rsidRPr="00F837AA">
          <w:rPr>
            <w:i/>
            <w:iCs/>
          </w:rPr>
          <w:t>Pivotal Deterrence: Third-Party Statecraft and the Pursuit of Peace</w:t>
        </w:r>
        <w:r w:rsidRPr="00F837AA">
          <w:t>. Cornell University Press.</w:t>
        </w:r>
      </w:ins>
    </w:p>
    <w:p w14:paraId="4F46A4F3" w14:textId="77777777" w:rsidR="00F837AA" w:rsidRPr="00F837AA" w:rsidRDefault="00F837AA">
      <w:pPr>
        <w:pStyle w:val="Bibliography"/>
        <w:rPr>
          <w:ins w:id="3093" w:author="Jon Lindsay" w:date="2019-06-13T12:45:00Z"/>
        </w:rPr>
        <w:pPrChange w:id="3094" w:author="Jon Lindsay" w:date="2019-06-13T12:45:00Z">
          <w:pPr>
            <w:widowControl w:val="0"/>
            <w:autoSpaceDE w:val="0"/>
            <w:autoSpaceDN w:val="0"/>
            <w:adjustRightInd w:val="0"/>
            <w:spacing w:after="0" w:line="240" w:lineRule="auto"/>
          </w:pPr>
        </w:pPrChange>
      </w:pPr>
      <w:ins w:id="3095" w:author="Jon Lindsay" w:date="2019-06-13T12:45:00Z">
        <w:r w:rsidRPr="00F837AA">
          <w:lastRenderedPageBreak/>
          <w:t xml:space="preserve">Gelman, Andrew, and Julia Azari. 2017. “19 Things We Learned from the 2016 Election.” </w:t>
        </w:r>
        <w:r w:rsidRPr="00F837AA">
          <w:rPr>
            <w:i/>
            <w:iCs/>
          </w:rPr>
          <w:t>Statistics and Public Policy</w:t>
        </w:r>
        <w:r w:rsidRPr="00F837AA">
          <w:t xml:space="preserve"> 4(1): 1–10.</w:t>
        </w:r>
      </w:ins>
    </w:p>
    <w:p w14:paraId="6432DCD6" w14:textId="77777777" w:rsidR="00F837AA" w:rsidRPr="00F837AA" w:rsidRDefault="00F837AA">
      <w:pPr>
        <w:pStyle w:val="Bibliography"/>
        <w:rPr>
          <w:ins w:id="3096" w:author="Jon Lindsay" w:date="2019-06-13T12:45:00Z"/>
        </w:rPr>
        <w:pPrChange w:id="3097" w:author="Jon Lindsay" w:date="2019-06-13T12:45:00Z">
          <w:pPr>
            <w:widowControl w:val="0"/>
            <w:autoSpaceDE w:val="0"/>
            <w:autoSpaceDN w:val="0"/>
            <w:adjustRightInd w:val="0"/>
            <w:spacing w:after="0" w:line="240" w:lineRule="auto"/>
          </w:pPr>
        </w:pPrChange>
      </w:pPr>
      <w:ins w:id="3098" w:author="Jon Lindsay" w:date="2019-06-13T12:45:00Z">
        <w:r w:rsidRPr="00F837AA">
          <w:t xml:space="preserve">Gordon, Michael R., and Bernard E. Trainor. 2007. </w:t>
        </w:r>
        <w:r w:rsidRPr="00F837AA">
          <w:rPr>
            <w:i/>
            <w:iCs/>
          </w:rPr>
          <w:t>Cobra II: The Inside Story of the Invasion And Occupation of Iraq</w:t>
        </w:r>
        <w:r w:rsidRPr="00F837AA">
          <w:t>. New York: Vintage Books.</w:t>
        </w:r>
      </w:ins>
    </w:p>
    <w:p w14:paraId="0E4EE06D" w14:textId="77777777" w:rsidR="00F837AA" w:rsidRPr="00F837AA" w:rsidRDefault="00F837AA">
      <w:pPr>
        <w:pStyle w:val="Bibliography"/>
        <w:rPr>
          <w:ins w:id="3099" w:author="Jon Lindsay" w:date="2019-06-13T12:45:00Z"/>
        </w:rPr>
        <w:pPrChange w:id="3100" w:author="Jon Lindsay" w:date="2019-06-13T12:45:00Z">
          <w:pPr>
            <w:widowControl w:val="0"/>
            <w:autoSpaceDE w:val="0"/>
            <w:autoSpaceDN w:val="0"/>
            <w:adjustRightInd w:val="0"/>
            <w:spacing w:after="0" w:line="240" w:lineRule="auto"/>
          </w:pPr>
        </w:pPrChange>
      </w:pPr>
      <w:ins w:id="3101" w:author="Jon Lindsay" w:date="2019-06-13T12:45:00Z">
        <w:r w:rsidRPr="00F837AA">
          <w:t xml:space="preserve">———. 2012. </w:t>
        </w:r>
        <w:r w:rsidRPr="00F837AA">
          <w:rPr>
            <w:i/>
            <w:iCs/>
          </w:rPr>
          <w:t>The Endgame: The Inside Story of the Struggle for Iraq, from George W. Bush to Barack Obama</w:t>
        </w:r>
        <w:r w:rsidRPr="00F837AA">
          <w:t>. Pantheon Books.</w:t>
        </w:r>
      </w:ins>
    </w:p>
    <w:p w14:paraId="0304718B" w14:textId="77777777" w:rsidR="00F837AA" w:rsidRPr="00F837AA" w:rsidRDefault="00F837AA">
      <w:pPr>
        <w:pStyle w:val="Bibliography"/>
        <w:rPr>
          <w:ins w:id="3102" w:author="Jon Lindsay" w:date="2019-06-13T12:45:00Z"/>
        </w:rPr>
        <w:pPrChange w:id="3103" w:author="Jon Lindsay" w:date="2019-06-13T12:45:00Z">
          <w:pPr>
            <w:widowControl w:val="0"/>
            <w:autoSpaceDE w:val="0"/>
            <w:autoSpaceDN w:val="0"/>
            <w:adjustRightInd w:val="0"/>
            <w:spacing w:after="0" w:line="240" w:lineRule="auto"/>
          </w:pPr>
        </w:pPrChange>
      </w:pPr>
      <w:ins w:id="3104" w:author="Jon Lindsay" w:date="2019-06-13T12:45:00Z">
        <w:r w:rsidRPr="00F837AA">
          <w:t xml:space="preserve">Huth, Paul, and Bruce Russett. 1988. “Deterrence Failure and Crisis Escalation.” </w:t>
        </w:r>
        <w:r w:rsidRPr="00F837AA">
          <w:rPr>
            <w:i/>
            <w:iCs/>
          </w:rPr>
          <w:t>International Studies Quarterly</w:t>
        </w:r>
        <w:r w:rsidRPr="00F837AA">
          <w:t xml:space="preserve"> 32(1): 29–45.</w:t>
        </w:r>
      </w:ins>
    </w:p>
    <w:p w14:paraId="5C84A0F5" w14:textId="77777777" w:rsidR="00F837AA" w:rsidRPr="00F837AA" w:rsidRDefault="00F837AA">
      <w:pPr>
        <w:pStyle w:val="Bibliography"/>
        <w:rPr>
          <w:ins w:id="3105" w:author="Jon Lindsay" w:date="2019-06-13T12:45:00Z"/>
        </w:rPr>
        <w:pPrChange w:id="3106" w:author="Jon Lindsay" w:date="2019-06-13T12:45:00Z">
          <w:pPr>
            <w:widowControl w:val="0"/>
            <w:autoSpaceDE w:val="0"/>
            <w:autoSpaceDN w:val="0"/>
            <w:adjustRightInd w:val="0"/>
            <w:spacing w:after="0" w:line="240" w:lineRule="auto"/>
          </w:pPr>
        </w:pPrChange>
      </w:pPr>
      <w:ins w:id="3107" w:author="Jon Lindsay" w:date="2019-06-13T12:45:00Z">
        <w:r w:rsidRPr="00F837AA">
          <w:t xml:space="preserve">Jervis, Robert. 1978. “Cooperation Under the Security Dilemma.” </w:t>
        </w:r>
        <w:r w:rsidRPr="00F837AA">
          <w:rPr>
            <w:i/>
            <w:iCs/>
          </w:rPr>
          <w:t>World Politics</w:t>
        </w:r>
        <w:r w:rsidRPr="00F837AA">
          <w:t xml:space="preserve"> 30(2): 167–214.</w:t>
        </w:r>
      </w:ins>
    </w:p>
    <w:p w14:paraId="671FD170" w14:textId="77777777" w:rsidR="00F837AA" w:rsidRPr="00F837AA" w:rsidRDefault="00F837AA">
      <w:pPr>
        <w:pStyle w:val="Bibliography"/>
        <w:rPr>
          <w:ins w:id="3108" w:author="Jon Lindsay" w:date="2019-06-13T12:45:00Z"/>
        </w:rPr>
        <w:pPrChange w:id="3109" w:author="Jon Lindsay" w:date="2019-06-13T12:45:00Z">
          <w:pPr>
            <w:widowControl w:val="0"/>
            <w:autoSpaceDE w:val="0"/>
            <w:autoSpaceDN w:val="0"/>
            <w:adjustRightInd w:val="0"/>
            <w:spacing w:after="0" w:line="240" w:lineRule="auto"/>
          </w:pPr>
        </w:pPrChange>
      </w:pPr>
      <w:ins w:id="3110" w:author="Jon Lindsay" w:date="2019-06-13T12:45:00Z">
        <w:r w:rsidRPr="00F837AA">
          <w:t xml:space="preserve">Lindsay, Jon R., and Roger Petersen. 2012. </w:t>
        </w:r>
        <w:r w:rsidRPr="00F837AA">
          <w:rPr>
            <w:i/>
            <w:iCs/>
          </w:rPr>
          <w:t>Varieties of Insurgency and Counterinsurgency in Iraq, 2003-2009</w:t>
        </w:r>
        <w:r w:rsidRPr="00F837AA">
          <w:t>. Newport, RI: Naval War College. Center for Irregular Warfare and Armed Groups Case Study Series.</w:t>
        </w:r>
      </w:ins>
    </w:p>
    <w:p w14:paraId="4AB29EE3" w14:textId="77777777" w:rsidR="00F837AA" w:rsidRPr="00F837AA" w:rsidRDefault="00F837AA">
      <w:pPr>
        <w:pStyle w:val="Bibliography"/>
        <w:rPr>
          <w:ins w:id="3111" w:author="Jon Lindsay" w:date="2019-06-13T12:45:00Z"/>
        </w:rPr>
        <w:pPrChange w:id="3112" w:author="Jon Lindsay" w:date="2019-06-13T12:45:00Z">
          <w:pPr>
            <w:widowControl w:val="0"/>
            <w:autoSpaceDE w:val="0"/>
            <w:autoSpaceDN w:val="0"/>
            <w:adjustRightInd w:val="0"/>
            <w:spacing w:after="0" w:line="240" w:lineRule="auto"/>
          </w:pPr>
        </w:pPrChange>
      </w:pPr>
      <w:ins w:id="3113" w:author="Jon Lindsay" w:date="2019-06-13T12:45:00Z">
        <w:r w:rsidRPr="00F837AA">
          <w:t xml:space="preserve">McFaul, Michael, Stephen Sestanovich, and John J. Mearsheimer. 2014. “Faulty Powers: Who Started the Ukraine Crisis?” </w:t>
        </w:r>
        <w:r w:rsidRPr="00F837AA">
          <w:rPr>
            <w:i/>
            <w:iCs/>
          </w:rPr>
          <w:t>Foreign Affairs</w:t>
        </w:r>
        <w:r w:rsidRPr="00F837AA">
          <w:t xml:space="preserve"> (November/December 2014). http://www.foreignaffairs.com/articles/142260/michael-mcfaul-stephen-sestanovich-john-j-mearsheimer/faulty-powers (March 17, 2015).</w:t>
        </w:r>
      </w:ins>
    </w:p>
    <w:p w14:paraId="41864534" w14:textId="77777777" w:rsidR="00F837AA" w:rsidRPr="00F837AA" w:rsidRDefault="00F837AA">
      <w:pPr>
        <w:pStyle w:val="Bibliography"/>
        <w:rPr>
          <w:ins w:id="3114" w:author="Jon Lindsay" w:date="2019-06-13T12:45:00Z"/>
        </w:rPr>
        <w:pPrChange w:id="3115" w:author="Jon Lindsay" w:date="2019-06-13T12:45:00Z">
          <w:pPr>
            <w:widowControl w:val="0"/>
            <w:autoSpaceDE w:val="0"/>
            <w:autoSpaceDN w:val="0"/>
            <w:adjustRightInd w:val="0"/>
            <w:spacing w:after="0" w:line="240" w:lineRule="auto"/>
          </w:pPr>
        </w:pPrChange>
      </w:pPr>
      <w:ins w:id="3116" w:author="Jon Lindsay" w:date="2019-06-13T12:45:00Z">
        <w:r w:rsidRPr="00F837AA">
          <w:t xml:space="preserve">Mearsheimer, John J. 2014. “Why the Ukraine Crisis Is the West’s Fault: The Liberal Delusions That Provoked Putin.” </w:t>
        </w:r>
        <w:r w:rsidRPr="00F837AA">
          <w:rPr>
            <w:i/>
            <w:iCs/>
          </w:rPr>
          <w:t>Foreign Affairs</w:t>
        </w:r>
        <w:r w:rsidRPr="00F837AA">
          <w:t xml:space="preserve"> (September/October 2014). http://www.foreignaffairs.com/articles/141769/john-j-mearsheimer/why-the-ukraine-crisis-is-the-wests-fault (March 17, 2015).</w:t>
        </w:r>
      </w:ins>
    </w:p>
    <w:p w14:paraId="5719B474" w14:textId="77777777" w:rsidR="00F837AA" w:rsidRPr="00F837AA" w:rsidRDefault="00F837AA">
      <w:pPr>
        <w:pStyle w:val="Bibliography"/>
        <w:rPr>
          <w:ins w:id="3117" w:author="Jon Lindsay" w:date="2019-06-13T12:45:00Z"/>
        </w:rPr>
        <w:pPrChange w:id="3118" w:author="Jon Lindsay" w:date="2019-06-13T12:45:00Z">
          <w:pPr>
            <w:widowControl w:val="0"/>
            <w:autoSpaceDE w:val="0"/>
            <w:autoSpaceDN w:val="0"/>
            <w:adjustRightInd w:val="0"/>
            <w:spacing w:after="0" w:line="240" w:lineRule="auto"/>
          </w:pPr>
        </w:pPrChange>
      </w:pPr>
      <w:ins w:id="3119" w:author="Jon Lindsay" w:date="2019-06-13T12:45:00Z">
        <w:r w:rsidRPr="00F837AA">
          <w:t xml:space="preserve">Morgan, Patrick M. 2003. </w:t>
        </w:r>
        <w:r w:rsidRPr="00F837AA">
          <w:rPr>
            <w:i/>
            <w:iCs/>
          </w:rPr>
          <w:t>Deterrence Now</w:t>
        </w:r>
        <w:r w:rsidRPr="00F837AA">
          <w:t>. New York: Cambridge University Press.</w:t>
        </w:r>
      </w:ins>
    </w:p>
    <w:p w14:paraId="102CBACF" w14:textId="77777777" w:rsidR="00F837AA" w:rsidRPr="00F837AA" w:rsidRDefault="00F837AA">
      <w:pPr>
        <w:pStyle w:val="Bibliography"/>
        <w:rPr>
          <w:ins w:id="3120" w:author="Jon Lindsay" w:date="2019-06-13T12:45:00Z"/>
        </w:rPr>
        <w:pPrChange w:id="3121" w:author="Jon Lindsay" w:date="2019-06-13T12:45:00Z">
          <w:pPr>
            <w:widowControl w:val="0"/>
            <w:autoSpaceDE w:val="0"/>
            <w:autoSpaceDN w:val="0"/>
            <w:adjustRightInd w:val="0"/>
            <w:spacing w:after="0" w:line="240" w:lineRule="auto"/>
          </w:pPr>
        </w:pPrChange>
      </w:pPr>
      <w:ins w:id="3122" w:author="Jon Lindsay" w:date="2019-06-13T12:45:00Z">
        <w:r w:rsidRPr="00F837AA">
          <w:t xml:space="preserve">Naylor, Sean. 2015. </w:t>
        </w:r>
        <w:r w:rsidRPr="00F837AA">
          <w:rPr>
            <w:i/>
            <w:iCs/>
          </w:rPr>
          <w:t>Relentless Strike: The Secret History of Joint Special Operations Command</w:t>
        </w:r>
        <w:r w:rsidRPr="00F837AA">
          <w:t>. St. Martin’s Press.</w:t>
        </w:r>
      </w:ins>
    </w:p>
    <w:p w14:paraId="1F07438F" w14:textId="77777777" w:rsidR="00F837AA" w:rsidRPr="00F837AA" w:rsidRDefault="00F837AA">
      <w:pPr>
        <w:pStyle w:val="Bibliography"/>
        <w:rPr>
          <w:ins w:id="3123" w:author="Jon Lindsay" w:date="2019-06-13T12:45:00Z"/>
        </w:rPr>
        <w:pPrChange w:id="3124" w:author="Jon Lindsay" w:date="2019-06-13T12:45:00Z">
          <w:pPr>
            <w:widowControl w:val="0"/>
            <w:autoSpaceDE w:val="0"/>
            <w:autoSpaceDN w:val="0"/>
            <w:adjustRightInd w:val="0"/>
            <w:spacing w:after="0" w:line="240" w:lineRule="auto"/>
          </w:pPr>
        </w:pPrChange>
      </w:pPr>
      <w:ins w:id="3125" w:author="Jon Lindsay" w:date="2019-06-13T12:45:00Z">
        <w:r w:rsidRPr="00F837AA">
          <w:t xml:space="preserve">Pearlman, Wendy, and Boaz Atzili. 2018. </w:t>
        </w:r>
        <w:r w:rsidRPr="00F837AA">
          <w:rPr>
            <w:i/>
            <w:iCs/>
          </w:rPr>
          <w:t>Triadic Coercion: Israel’s Targeting of States That Host Nonstate Actors</w:t>
        </w:r>
        <w:r w:rsidRPr="00F837AA">
          <w:t>. New York: Columbia University Press.</w:t>
        </w:r>
      </w:ins>
    </w:p>
    <w:p w14:paraId="74B78CCD" w14:textId="77777777" w:rsidR="00F837AA" w:rsidRPr="00F837AA" w:rsidRDefault="00F837AA">
      <w:pPr>
        <w:pStyle w:val="Bibliography"/>
        <w:rPr>
          <w:ins w:id="3126" w:author="Jon Lindsay" w:date="2019-06-13T12:45:00Z"/>
        </w:rPr>
        <w:pPrChange w:id="3127" w:author="Jon Lindsay" w:date="2019-06-13T12:45:00Z">
          <w:pPr>
            <w:widowControl w:val="0"/>
            <w:autoSpaceDE w:val="0"/>
            <w:autoSpaceDN w:val="0"/>
            <w:adjustRightInd w:val="0"/>
            <w:spacing w:after="0" w:line="240" w:lineRule="auto"/>
          </w:pPr>
        </w:pPrChange>
      </w:pPr>
      <w:ins w:id="3128" w:author="Jon Lindsay" w:date="2019-06-13T12:45:00Z">
        <w:r w:rsidRPr="00F837AA">
          <w:t xml:space="preserve">Rovner, Joshua. 2011. </w:t>
        </w:r>
        <w:r w:rsidRPr="00F837AA">
          <w:rPr>
            <w:i/>
            <w:iCs/>
          </w:rPr>
          <w:t>Fixing the Facts: National Security and the Politics of Intelligence</w:t>
        </w:r>
        <w:r w:rsidRPr="00F837AA">
          <w:t>. Ithaca, NY: Cornell University Press.</w:t>
        </w:r>
      </w:ins>
    </w:p>
    <w:p w14:paraId="40A19C18" w14:textId="77777777" w:rsidR="00F837AA" w:rsidRPr="00F837AA" w:rsidRDefault="00F837AA">
      <w:pPr>
        <w:pStyle w:val="Bibliography"/>
        <w:rPr>
          <w:ins w:id="3129" w:author="Jon Lindsay" w:date="2019-06-13T12:45:00Z"/>
        </w:rPr>
        <w:pPrChange w:id="3130" w:author="Jon Lindsay" w:date="2019-06-13T12:45:00Z">
          <w:pPr>
            <w:widowControl w:val="0"/>
            <w:autoSpaceDE w:val="0"/>
            <w:autoSpaceDN w:val="0"/>
            <w:adjustRightInd w:val="0"/>
            <w:spacing w:after="0" w:line="240" w:lineRule="auto"/>
          </w:pPr>
        </w:pPrChange>
      </w:pPr>
      <w:ins w:id="3131" w:author="Jon Lindsay" w:date="2019-06-13T12:45:00Z">
        <w:r w:rsidRPr="00F837AA">
          <w:t xml:space="preserve">Schweller, Randall L. 1996. “Neorealism’s Status‐quo Bias: What Security Dilemma?” </w:t>
        </w:r>
        <w:r w:rsidRPr="00F837AA">
          <w:rPr>
            <w:i/>
            <w:iCs/>
          </w:rPr>
          <w:t>Security Studies</w:t>
        </w:r>
        <w:r w:rsidRPr="00F837AA">
          <w:t xml:space="preserve"> 5(3): 90–121.</w:t>
        </w:r>
      </w:ins>
    </w:p>
    <w:p w14:paraId="12EE15DF" w14:textId="77777777" w:rsidR="00F837AA" w:rsidRPr="00F837AA" w:rsidRDefault="00F837AA">
      <w:pPr>
        <w:pStyle w:val="Bibliography"/>
        <w:rPr>
          <w:ins w:id="3132" w:author="Jon Lindsay" w:date="2019-06-13T12:45:00Z"/>
        </w:rPr>
        <w:pPrChange w:id="3133" w:author="Jon Lindsay" w:date="2019-06-13T12:45:00Z">
          <w:pPr>
            <w:widowControl w:val="0"/>
            <w:autoSpaceDE w:val="0"/>
            <w:autoSpaceDN w:val="0"/>
            <w:adjustRightInd w:val="0"/>
            <w:spacing w:after="0" w:line="240" w:lineRule="auto"/>
          </w:pPr>
        </w:pPrChange>
      </w:pPr>
      <w:ins w:id="3134" w:author="Jon Lindsay" w:date="2019-06-13T12:45:00Z">
        <w:r w:rsidRPr="00F837AA">
          <w:t xml:space="preserve">Tang, Shiping. 2009. “The Security Dilemma: A Conceptual Analysis.” </w:t>
        </w:r>
        <w:r w:rsidRPr="00F837AA">
          <w:rPr>
            <w:i/>
            <w:iCs/>
          </w:rPr>
          <w:t>Security Studies</w:t>
        </w:r>
        <w:r w:rsidRPr="00F837AA">
          <w:t xml:space="preserve"> 18(3): 587–623.</w:t>
        </w:r>
      </w:ins>
    </w:p>
    <w:p w14:paraId="52C9B49F" w14:textId="77777777" w:rsidR="00F837AA" w:rsidRPr="00F837AA" w:rsidRDefault="00F837AA">
      <w:pPr>
        <w:pStyle w:val="Bibliography"/>
        <w:rPr>
          <w:ins w:id="3135" w:author="Jon Lindsay" w:date="2019-06-13T12:45:00Z"/>
        </w:rPr>
        <w:pPrChange w:id="3136" w:author="Jon Lindsay" w:date="2019-06-13T12:45:00Z">
          <w:pPr>
            <w:widowControl w:val="0"/>
            <w:autoSpaceDE w:val="0"/>
            <w:autoSpaceDN w:val="0"/>
            <w:adjustRightInd w:val="0"/>
            <w:spacing w:after="0" w:line="240" w:lineRule="auto"/>
          </w:pPr>
        </w:pPrChange>
      </w:pPr>
      <w:ins w:id="3137" w:author="Jon Lindsay" w:date="2019-06-13T12:45:00Z">
        <w:r w:rsidRPr="00F837AA">
          <w:t xml:space="preserve">Valeriano, Brandon, and Ryan Maness. 2014. “The Dynamics of Cyber Conflict between Rival Antagonists, 2001-2011.” </w:t>
        </w:r>
        <w:r w:rsidRPr="00F837AA">
          <w:rPr>
            <w:i/>
            <w:iCs/>
          </w:rPr>
          <w:t>Journal of Peace Research</w:t>
        </w:r>
        <w:r w:rsidRPr="00F837AA">
          <w:t xml:space="preserve"> 51(3): 347–60.</w:t>
        </w:r>
      </w:ins>
    </w:p>
    <w:p w14:paraId="40244521" w14:textId="21FC34E0" w:rsidR="00F837AA" w:rsidRPr="00F837AA" w:rsidRDefault="00F837AA">
      <w:pPr>
        <w:pPrChange w:id="3138" w:author="Jon Lindsay" w:date="2019-06-13T12:45:00Z">
          <w:pPr>
            <w:pStyle w:val="Heading1"/>
            <w:spacing w:after="200" w:line="276" w:lineRule="auto"/>
            <w:ind w:left="-5" w:firstLine="0"/>
          </w:pPr>
        </w:pPrChange>
      </w:pPr>
      <w:ins w:id="3139" w:author="Jon Lindsay" w:date="2019-06-13T12:45:00Z">
        <w:r>
          <w:lastRenderedPageBreak/>
          <w:fldChar w:fldCharType="end"/>
        </w:r>
      </w:ins>
    </w:p>
    <w:p w14:paraId="783E350A" w14:textId="77777777" w:rsidR="00657E08" w:rsidRDefault="00483D1B">
      <w:pPr>
        <w:spacing w:after="200" w:line="240" w:lineRule="auto"/>
        <w:ind w:left="450" w:right="0" w:hanging="450"/>
      </w:pPr>
      <w:r>
        <w:t xml:space="preserve">Acton, James M. “Escalation through Entanglement: How the Vulnerability of Command-and-Control Systems Raises the Risks of an Inadvertent Nuclear                    War.” </w:t>
      </w:r>
      <w:r>
        <w:rPr>
          <w:i/>
        </w:rPr>
        <w:t>International Security</w:t>
      </w:r>
      <w:r>
        <w:t xml:space="preserve"> 43, no. 1 (August 1, 2018): 56–99.</w:t>
      </w:r>
      <w:hyperlink r:id="rId16">
        <w:r>
          <w:t xml:space="preserve"> </w:t>
        </w:r>
      </w:hyperlink>
      <w:hyperlink r:id="rId17">
        <w:r>
          <w:rPr>
            <w:color w:val="1155CC"/>
            <w:u w:val="single"/>
          </w:rPr>
          <w:t>https://doi.org/10.1162/isec_a_00320</w:t>
        </w:r>
      </w:hyperlink>
      <w:r>
        <w:t>.</w:t>
      </w:r>
    </w:p>
    <w:p w14:paraId="0585ACAF" w14:textId="77777777" w:rsidR="00657E08" w:rsidRDefault="00483D1B">
      <w:pPr>
        <w:spacing w:after="200" w:line="240" w:lineRule="auto"/>
        <w:ind w:left="450" w:right="0" w:hanging="450"/>
      </w:pPr>
      <w:r>
        <w:t xml:space="preserve">Adams, Thomas K. “LIC (Low Intensity Clausewitz).” </w:t>
      </w:r>
      <w:r>
        <w:rPr>
          <w:i/>
        </w:rPr>
        <w:t>Small Wars and Insurgencies</w:t>
      </w:r>
      <w:r>
        <w:t xml:space="preserve"> 1, no. 3 (December 1, 1990): 266–75.</w:t>
      </w:r>
      <w:hyperlink r:id="rId18">
        <w:r>
          <w:t xml:space="preserve"> </w:t>
        </w:r>
      </w:hyperlink>
      <w:hyperlink r:id="rId19">
        <w:r>
          <w:rPr>
            <w:color w:val="1155CC"/>
            <w:u w:val="single"/>
          </w:rPr>
          <w:t>https://doi.org/10.1080/09592319008422959</w:t>
        </w:r>
      </w:hyperlink>
      <w:r>
        <w:t>.</w:t>
      </w:r>
    </w:p>
    <w:p w14:paraId="743E665A" w14:textId="77777777" w:rsidR="00657E08" w:rsidRDefault="00483D1B">
      <w:pPr>
        <w:spacing w:after="200" w:line="240" w:lineRule="auto"/>
        <w:ind w:left="450" w:right="0" w:hanging="450"/>
      </w:pPr>
      <w:r>
        <w:t xml:space="preserve">Altman, Dan. “Advancing without Attacking: The Strategic Game around the Use of Force.” </w:t>
      </w:r>
      <w:r>
        <w:rPr>
          <w:i/>
        </w:rPr>
        <w:t>Security Studies</w:t>
      </w:r>
      <w:r>
        <w:t>, August 16, 2017, 1–31.</w:t>
      </w:r>
      <w:hyperlink r:id="rId20">
        <w:r>
          <w:t xml:space="preserve"> </w:t>
        </w:r>
      </w:hyperlink>
      <w:hyperlink r:id="rId21">
        <w:r>
          <w:rPr>
            <w:color w:val="1155CC"/>
            <w:u w:val="single"/>
          </w:rPr>
          <w:t>https://doi.org/10.1080/09636412.2017.1360074</w:t>
        </w:r>
      </w:hyperlink>
      <w:r>
        <w:t>.</w:t>
      </w:r>
    </w:p>
    <w:p w14:paraId="18E96E0E" w14:textId="77777777" w:rsidR="00657E08" w:rsidRDefault="00483D1B">
      <w:pPr>
        <w:spacing w:after="200" w:line="240" w:lineRule="auto"/>
        <w:ind w:left="450" w:right="0" w:hanging="450"/>
      </w:pPr>
      <w:proofErr w:type="spellStart"/>
      <w:r>
        <w:t>Baezner</w:t>
      </w:r>
      <w:proofErr w:type="spellEnd"/>
      <w:r>
        <w:t>, Marie, and Patrice Robin. “Cyber and Information Warfare in the Ukrainian Conflict.” Report. ETH Zurich, June 2017.</w:t>
      </w:r>
      <w:hyperlink r:id="rId22">
        <w:r>
          <w:t xml:space="preserve"> </w:t>
        </w:r>
      </w:hyperlink>
      <w:hyperlink r:id="rId23">
        <w:r>
          <w:rPr>
            <w:color w:val="1155CC"/>
            <w:u w:val="single"/>
          </w:rPr>
          <w:t>https://doi.org/10.3929/ethz-b-000169634</w:t>
        </w:r>
      </w:hyperlink>
      <w:r>
        <w:t>.</w:t>
      </w:r>
    </w:p>
    <w:p w14:paraId="4E2FBD2B" w14:textId="77777777" w:rsidR="00657E08" w:rsidRDefault="00483D1B">
      <w:pPr>
        <w:spacing w:after="200" w:line="240" w:lineRule="auto"/>
        <w:ind w:left="450" w:right="0" w:hanging="450"/>
      </w:pPr>
      <w:proofErr w:type="spellStart"/>
      <w:r>
        <w:t>Bak</w:t>
      </w:r>
      <w:proofErr w:type="spellEnd"/>
      <w:r>
        <w:t xml:space="preserve">, </w:t>
      </w:r>
      <w:proofErr w:type="spellStart"/>
      <w:r>
        <w:t>Daehee</w:t>
      </w:r>
      <w:proofErr w:type="spellEnd"/>
      <w:r>
        <w:t xml:space="preserve">. “Alliance Proximity and Effectiveness of Extended Deterrence.” </w:t>
      </w:r>
      <w:r>
        <w:rPr>
          <w:i/>
        </w:rPr>
        <w:t>International Interactions</w:t>
      </w:r>
      <w:r>
        <w:t xml:space="preserve"> 44, no. 1 (January 2, 2018): 107–31.</w:t>
      </w:r>
      <w:hyperlink r:id="rId24">
        <w:r>
          <w:t xml:space="preserve"> </w:t>
        </w:r>
      </w:hyperlink>
      <w:hyperlink r:id="rId25">
        <w:r>
          <w:rPr>
            <w:color w:val="1155CC"/>
            <w:u w:val="single"/>
          </w:rPr>
          <w:t>https://doi.org/10.1080/03050629.2017.1320995</w:t>
        </w:r>
      </w:hyperlink>
      <w:r>
        <w:t>.</w:t>
      </w:r>
    </w:p>
    <w:p w14:paraId="1878E94C" w14:textId="77777777" w:rsidR="00657E08" w:rsidRDefault="00483D1B">
      <w:pPr>
        <w:spacing w:after="200" w:line="240" w:lineRule="auto"/>
        <w:ind w:left="450" w:right="0" w:hanging="450"/>
      </w:pPr>
      <w:r>
        <w:t>Bar-</w:t>
      </w:r>
      <w:proofErr w:type="spellStart"/>
      <w:r>
        <w:t>Siman</w:t>
      </w:r>
      <w:proofErr w:type="spellEnd"/>
      <w:r>
        <w:t xml:space="preserve">-Tov, </w:t>
      </w:r>
      <w:proofErr w:type="spellStart"/>
      <w:r>
        <w:t>Yaacov</w:t>
      </w:r>
      <w:proofErr w:type="spellEnd"/>
      <w:r>
        <w:t xml:space="preserve">. “The Strategy of War by Proxy.” </w:t>
      </w:r>
      <w:r>
        <w:rPr>
          <w:i/>
        </w:rPr>
        <w:t>Cooperation and Conflict</w:t>
      </w:r>
      <w:r>
        <w:t xml:space="preserve"> 19, no. 4 (1984): 263–273.</w:t>
      </w:r>
    </w:p>
    <w:p w14:paraId="719AD7CE" w14:textId="77777777" w:rsidR="00657E08" w:rsidRDefault="00483D1B">
      <w:pPr>
        <w:spacing w:after="200" w:line="240" w:lineRule="auto"/>
        <w:ind w:left="450" w:right="0" w:hanging="450"/>
      </w:pPr>
      <w:r>
        <w:t xml:space="preserve">Bennett, Andrew, and Colin Elman. “Case Study Methods in the International Relations Subfield.” </w:t>
      </w:r>
      <w:r>
        <w:rPr>
          <w:i/>
        </w:rPr>
        <w:t>Comparative Political Studies</w:t>
      </w:r>
      <w:r>
        <w:t xml:space="preserve"> 40, no. 2 (February 2007): 170–95.</w:t>
      </w:r>
      <w:hyperlink r:id="rId26">
        <w:r>
          <w:t xml:space="preserve"> </w:t>
        </w:r>
      </w:hyperlink>
      <w:hyperlink r:id="rId27">
        <w:r>
          <w:rPr>
            <w:color w:val="1155CC"/>
            <w:u w:val="single"/>
          </w:rPr>
          <w:t>https://doi.org/10.1177/0010414006296346</w:t>
        </w:r>
      </w:hyperlink>
      <w:r>
        <w:t>.</w:t>
      </w:r>
    </w:p>
    <w:p w14:paraId="5C55F9D0" w14:textId="77777777" w:rsidR="00657E08" w:rsidRDefault="00483D1B">
      <w:pPr>
        <w:spacing w:after="200" w:line="240" w:lineRule="auto"/>
        <w:ind w:left="450" w:right="0" w:hanging="450"/>
      </w:pPr>
      <w:r>
        <w:t xml:space="preserve">Blank, Stephen. “Russian Information Warfare as Domestic Counterinsurgency.” </w:t>
      </w:r>
      <w:r>
        <w:rPr>
          <w:i/>
        </w:rPr>
        <w:t>American Foreign Policy Interests</w:t>
      </w:r>
      <w:r>
        <w:t xml:space="preserve"> 35, no. 1 (January 2013): 31–44.</w:t>
      </w:r>
      <w:hyperlink r:id="rId28">
        <w:r>
          <w:t xml:space="preserve"> </w:t>
        </w:r>
      </w:hyperlink>
      <w:hyperlink r:id="rId29">
        <w:r>
          <w:rPr>
            <w:color w:val="1155CC"/>
            <w:u w:val="single"/>
          </w:rPr>
          <w:t>https://doi.org/10.1080/10803920.2013.757946</w:t>
        </w:r>
      </w:hyperlink>
      <w:r>
        <w:t>.</w:t>
      </w:r>
    </w:p>
    <w:p w14:paraId="695D83B1" w14:textId="77777777" w:rsidR="00657E08" w:rsidRDefault="00483D1B">
      <w:pPr>
        <w:spacing w:after="200" w:line="240" w:lineRule="auto"/>
        <w:ind w:left="450" w:right="0" w:hanging="450"/>
      </w:pPr>
      <w:proofErr w:type="spellStart"/>
      <w:r>
        <w:t>Blaufarb</w:t>
      </w:r>
      <w:proofErr w:type="spellEnd"/>
      <w:r>
        <w:t xml:space="preserve">, Douglas S. </w:t>
      </w:r>
      <w:r>
        <w:rPr>
          <w:i/>
        </w:rPr>
        <w:t>The Counterinsurgency Era: U.S. Doctrine and Performance, 1950 to the Present</w:t>
      </w:r>
      <w:r>
        <w:t>. Free Press, 1977.</w:t>
      </w:r>
    </w:p>
    <w:p w14:paraId="4392030E" w14:textId="77777777" w:rsidR="00657E08" w:rsidRDefault="00483D1B">
      <w:pPr>
        <w:spacing w:after="200" w:line="240" w:lineRule="auto"/>
        <w:ind w:left="450" w:right="0" w:hanging="450"/>
      </w:pPr>
      <w:proofErr w:type="spellStart"/>
      <w:r>
        <w:t>Borghard</w:t>
      </w:r>
      <w:proofErr w:type="spellEnd"/>
      <w:r>
        <w:t xml:space="preserve">, Erica D., and Shawn W. </w:t>
      </w:r>
      <w:proofErr w:type="spellStart"/>
      <w:r>
        <w:t>Lonergan</w:t>
      </w:r>
      <w:proofErr w:type="spellEnd"/>
      <w:r>
        <w:t xml:space="preserve">. “The Logic of Coercion in Cyberspace.” </w:t>
      </w:r>
      <w:r>
        <w:rPr>
          <w:i/>
        </w:rPr>
        <w:t>Security Studies</w:t>
      </w:r>
      <w:r>
        <w:t xml:space="preserve"> 26, no. 3 (July 3, 2017): 452–81.</w:t>
      </w:r>
      <w:hyperlink r:id="rId30">
        <w:r>
          <w:t xml:space="preserve"> </w:t>
        </w:r>
      </w:hyperlink>
      <w:hyperlink r:id="rId31">
        <w:r>
          <w:rPr>
            <w:color w:val="1155CC"/>
            <w:u w:val="single"/>
          </w:rPr>
          <w:t>https://doi.org/10.1080/09636412.2017.1306396</w:t>
        </w:r>
      </w:hyperlink>
      <w:r>
        <w:t>.</w:t>
      </w:r>
    </w:p>
    <w:p w14:paraId="538BFD30" w14:textId="77777777" w:rsidR="00657E08" w:rsidRDefault="00483D1B">
      <w:pPr>
        <w:spacing w:after="200" w:line="240" w:lineRule="auto"/>
        <w:ind w:left="450" w:right="0" w:hanging="450"/>
      </w:pPr>
      <w:proofErr w:type="spellStart"/>
      <w:r>
        <w:t>Boulding</w:t>
      </w:r>
      <w:proofErr w:type="spellEnd"/>
      <w:r>
        <w:t xml:space="preserve">, Kenneth E. </w:t>
      </w:r>
      <w:r>
        <w:rPr>
          <w:i/>
        </w:rPr>
        <w:t>Conflict and Defense: A General Theory</w:t>
      </w:r>
      <w:r>
        <w:t>. New York: Harper, 1962.</w:t>
      </w:r>
    </w:p>
    <w:p w14:paraId="3C7CF0C1" w14:textId="77777777" w:rsidR="00657E08" w:rsidRDefault="00483D1B">
      <w:pPr>
        <w:spacing w:after="200" w:line="240" w:lineRule="auto"/>
        <w:ind w:left="450" w:right="0" w:hanging="450"/>
      </w:pPr>
      <w:r>
        <w:t>Bragg, Belinda. “Integration Report: Gray Zone Conflicts, Challenges, and Opportunities.” Strategic Multi-Layer Assessment (SMA). Arlington, VA, July 2017.</w:t>
      </w:r>
      <w:hyperlink r:id="rId32">
        <w:r>
          <w:t xml:space="preserve"> </w:t>
        </w:r>
      </w:hyperlink>
      <w:hyperlink r:id="rId33">
        <w:r>
          <w:rPr>
            <w:color w:val="1155CC"/>
            <w:u w:val="single"/>
          </w:rPr>
          <w:t>http://nsiteam.com/social/wp-content/uploads/2017/07/Integration-Report-Final-07-13-2017-R.pdf</w:t>
        </w:r>
      </w:hyperlink>
      <w:r>
        <w:t>.</w:t>
      </w:r>
    </w:p>
    <w:p w14:paraId="202CFF8C" w14:textId="77777777" w:rsidR="00657E08" w:rsidRDefault="00483D1B">
      <w:pPr>
        <w:spacing w:after="200" w:line="240" w:lineRule="auto"/>
        <w:ind w:left="450" w:right="0" w:hanging="450"/>
      </w:pPr>
      <w:r>
        <w:t xml:space="preserve">Branch, Jordan. “Spatial Metaphors and the </w:t>
      </w:r>
      <w:proofErr w:type="spellStart"/>
      <w:r>
        <w:t>Territorialization</w:t>
      </w:r>
      <w:proofErr w:type="spellEnd"/>
      <w:r>
        <w:t xml:space="preserve"> of Cybersecurity.” San Francisco, CA, 2018.</w:t>
      </w:r>
    </w:p>
    <w:p w14:paraId="795452C1" w14:textId="77777777" w:rsidR="00657E08" w:rsidRDefault="00483D1B">
      <w:pPr>
        <w:spacing w:after="200" w:line="240" w:lineRule="auto"/>
        <w:ind w:left="450" w:right="0" w:hanging="450"/>
      </w:pPr>
      <w:proofErr w:type="spellStart"/>
      <w:r>
        <w:lastRenderedPageBreak/>
        <w:t>Brantly</w:t>
      </w:r>
      <w:proofErr w:type="spellEnd"/>
      <w:r>
        <w:t xml:space="preserve">, A. F., N. Cal, and D. </w:t>
      </w:r>
      <w:proofErr w:type="spellStart"/>
      <w:r>
        <w:t>Winkelstein</w:t>
      </w:r>
      <w:proofErr w:type="spellEnd"/>
      <w:r>
        <w:t>. “Defending the Borderland: Ukrainian Military Experiences with IO, Cyber, and EW.” Report. Army Cyber Institute, December 1, 2017.</w:t>
      </w:r>
      <w:hyperlink r:id="rId34">
        <w:r>
          <w:t xml:space="preserve"> </w:t>
        </w:r>
      </w:hyperlink>
      <w:hyperlink r:id="rId35">
        <w:r>
          <w:rPr>
            <w:color w:val="1155CC"/>
            <w:u w:val="single"/>
          </w:rPr>
          <w:t>https://vtechworks.lib.vt.edu/handle/10919/81979</w:t>
        </w:r>
      </w:hyperlink>
      <w:r>
        <w:t>.</w:t>
      </w:r>
    </w:p>
    <w:p w14:paraId="32F7BF75" w14:textId="77777777" w:rsidR="00657E08" w:rsidRDefault="00483D1B">
      <w:pPr>
        <w:spacing w:after="200" w:line="240" w:lineRule="auto"/>
        <w:ind w:left="450" w:right="0" w:hanging="450"/>
      </w:pPr>
      <w:proofErr w:type="spellStart"/>
      <w:r>
        <w:t>Brantly</w:t>
      </w:r>
      <w:proofErr w:type="spellEnd"/>
      <w:r>
        <w:t xml:space="preserve">, Aaron F. “Cyber Actions by State Actors: Motivation and Utility.” </w:t>
      </w:r>
      <w:r>
        <w:rPr>
          <w:i/>
        </w:rPr>
        <w:t xml:space="preserve">International Journal of Intelligence and </w:t>
      </w:r>
      <w:proofErr w:type="spellStart"/>
      <w:r>
        <w:rPr>
          <w:i/>
        </w:rPr>
        <w:t>CounterIntelligence</w:t>
      </w:r>
      <w:proofErr w:type="spellEnd"/>
      <w:r>
        <w:t xml:space="preserve"> 27, no. 3 (September 1, 2014): 465–84.</w:t>
      </w:r>
      <w:hyperlink r:id="rId36">
        <w:r>
          <w:t xml:space="preserve"> </w:t>
        </w:r>
      </w:hyperlink>
      <w:hyperlink r:id="rId37">
        <w:r>
          <w:rPr>
            <w:color w:val="1155CC"/>
            <w:u w:val="single"/>
          </w:rPr>
          <w:t>https://doi.org/10.1080/08850607.2014.900291</w:t>
        </w:r>
      </w:hyperlink>
      <w:r>
        <w:t>.</w:t>
      </w:r>
    </w:p>
    <w:p w14:paraId="6578C365" w14:textId="77777777" w:rsidR="00657E08" w:rsidRDefault="00483D1B">
      <w:pPr>
        <w:spacing w:after="200" w:line="240" w:lineRule="auto"/>
        <w:ind w:left="450" w:right="0" w:hanging="450"/>
      </w:pPr>
      <w:proofErr w:type="spellStart"/>
      <w:r>
        <w:t>Brecher</w:t>
      </w:r>
      <w:proofErr w:type="spellEnd"/>
      <w:r>
        <w:t xml:space="preserve">, Michael, Jonathan </w:t>
      </w:r>
      <w:proofErr w:type="spellStart"/>
      <w:r>
        <w:t>Wilkenfeld</w:t>
      </w:r>
      <w:proofErr w:type="spellEnd"/>
      <w:r>
        <w:t>, Kyle C. Beardsley, Patrick James, and David Quinn. “International Crisis Behavior Data Codebook.” Codebook, 2017.</w:t>
      </w:r>
      <w:hyperlink r:id="rId38">
        <w:r>
          <w:t xml:space="preserve"> </w:t>
        </w:r>
      </w:hyperlink>
      <w:hyperlink r:id="rId39">
        <w:r>
          <w:rPr>
            <w:color w:val="1155CC"/>
            <w:u w:val="single"/>
          </w:rPr>
          <w:t>http://sites.duke.edu/icbdata/data-collections/</w:t>
        </w:r>
      </w:hyperlink>
      <w:r>
        <w:t>.</w:t>
      </w:r>
    </w:p>
    <w:p w14:paraId="64ECD600" w14:textId="77777777" w:rsidR="00657E08" w:rsidRDefault="00483D1B">
      <w:pPr>
        <w:spacing w:after="200" w:line="240" w:lineRule="auto"/>
        <w:ind w:left="450" w:right="0" w:hanging="450"/>
      </w:pPr>
      <w:r>
        <w:t xml:space="preserve">Brodie, Bernard. “More About Limited War.” Edited by RN Rear Admiral Sir Anthony W. Buzzard, Robert E. Osgood, and P. M. S. Blackett. </w:t>
      </w:r>
      <w:r>
        <w:rPr>
          <w:i/>
        </w:rPr>
        <w:t>World Politics</w:t>
      </w:r>
      <w:r>
        <w:t xml:space="preserve"> 10, no. 1 (1957): 112–22.</w:t>
      </w:r>
      <w:hyperlink r:id="rId40">
        <w:r>
          <w:t xml:space="preserve"> </w:t>
        </w:r>
      </w:hyperlink>
      <w:hyperlink r:id="rId41">
        <w:r>
          <w:rPr>
            <w:color w:val="1155CC"/>
            <w:u w:val="single"/>
          </w:rPr>
          <w:t>https://doi.org/10.2307/2009228</w:t>
        </w:r>
      </w:hyperlink>
      <w:r>
        <w:t>.</w:t>
      </w:r>
    </w:p>
    <w:p w14:paraId="6CDAB5CF" w14:textId="77777777" w:rsidR="00657E08" w:rsidRDefault="00483D1B">
      <w:pPr>
        <w:spacing w:after="200" w:line="240" w:lineRule="auto"/>
        <w:ind w:left="450" w:right="0" w:hanging="450"/>
      </w:pPr>
      <w:r>
        <w:t xml:space="preserve">Brown, </w:t>
      </w:r>
      <w:proofErr w:type="spellStart"/>
      <w:r>
        <w:t>Seyom</w:t>
      </w:r>
      <w:proofErr w:type="spellEnd"/>
      <w:r>
        <w:t xml:space="preserve">. “Purposes and Pitfalls of War by Proxy: A Systemic Analysis.” </w:t>
      </w:r>
      <w:r>
        <w:rPr>
          <w:i/>
        </w:rPr>
        <w:t>Small Wars &amp; Insurgencies</w:t>
      </w:r>
      <w:r>
        <w:t xml:space="preserve"> 27, no. 2 (March 3, 2016): 243–57.</w:t>
      </w:r>
      <w:hyperlink r:id="rId42">
        <w:r>
          <w:t xml:space="preserve"> </w:t>
        </w:r>
      </w:hyperlink>
      <w:hyperlink r:id="rId43">
        <w:r>
          <w:rPr>
            <w:color w:val="1155CC"/>
            <w:u w:val="single"/>
          </w:rPr>
          <w:t>https://doi.org/10.1080/09592318.2015.1134047</w:t>
        </w:r>
      </w:hyperlink>
      <w:r>
        <w:t>.</w:t>
      </w:r>
    </w:p>
    <w:p w14:paraId="1D7DB10D" w14:textId="77777777" w:rsidR="00657E08" w:rsidRDefault="00483D1B">
      <w:pPr>
        <w:spacing w:after="200" w:line="240" w:lineRule="auto"/>
        <w:ind w:left="450" w:right="0" w:hanging="450"/>
      </w:pPr>
      <w:r>
        <w:t xml:space="preserve">Buchanan, Ben. </w:t>
      </w:r>
      <w:r>
        <w:rPr>
          <w:i/>
        </w:rPr>
        <w:t>The Cybersecurity Dilemma: Hacking, Trust, and Fear Between Nations</w:t>
      </w:r>
      <w:r>
        <w:t>. Oxford University Press, 2016.</w:t>
      </w:r>
    </w:p>
    <w:p w14:paraId="79FDF418" w14:textId="77777777" w:rsidR="00657E08" w:rsidRDefault="00483D1B">
      <w:pPr>
        <w:spacing w:after="200" w:line="240" w:lineRule="auto"/>
        <w:ind w:left="450" w:right="0" w:hanging="450"/>
      </w:pPr>
      <w:r>
        <w:t xml:space="preserve">Carnegie, Allison, and Austin Carson. “The Spotlight’s Harsh Glare: Rethinking Publicity and International Order.” </w:t>
      </w:r>
      <w:r>
        <w:rPr>
          <w:i/>
        </w:rPr>
        <w:t>International Organization</w:t>
      </w:r>
      <w:r>
        <w:t>, May 2018, 1–31.</w:t>
      </w:r>
      <w:hyperlink r:id="rId44">
        <w:r>
          <w:t xml:space="preserve"> </w:t>
        </w:r>
      </w:hyperlink>
      <w:hyperlink r:id="rId45">
        <w:r>
          <w:rPr>
            <w:color w:val="1155CC"/>
            <w:u w:val="single"/>
          </w:rPr>
          <w:t>https://doi.org/10.1017/S0020818318000176</w:t>
        </w:r>
      </w:hyperlink>
      <w:r>
        <w:t>.</w:t>
      </w:r>
    </w:p>
    <w:p w14:paraId="1E8A3BA6" w14:textId="77777777" w:rsidR="00657E08" w:rsidRDefault="00483D1B">
      <w:pPr>
        <w:spacing w:after="200" w:line="240" w:lineRule="auto"/>
        <w:ind w:left="450" w:right="0" w:hanging="450"/>
      </w:pPr>
      <w:r>
        <w:t xml:space="preserve">Carson, Austin. “Facing Off and Saving Face: Covert Intervention and Escalation Management in the Korean War.” </w:t>
      </w:r>
      <w:r>
        <w:rPr>
          <w:i/>
        </w:rPr>
        <w:t>International Organization</w:t>
      </w:r>
      <w:r>
        <w:t xml:space="preserve"> </w:t>
      </w:r>
      <w:proofErr w:type="spellStart"/>
      <w:r>
        <w:t>FirstView</w:t>
      </w:r>
      <w:proofErr w:type="spellEnd"/>
      <w:r>
        <w:t xml:space="preserve"> (October 2015): 1–29.</w:t>
      </w:r>
      <w:hyperlink r:id="rId46">
        <w:r>
          <w:t xml:space="preserve"> </w:t>
        </w:r>
      </w:hyperlink>
      <w:hyperlink r:id="rId47">
        <w:r>
          <w:rPr>
            <w:color w:val="1155CC"/>
            <w:u w:val="single"/>
          </w:rPr>
          <w:t>https://doi.org/10.1017/S0020818315000284</w:t>
        </w:r>
      </w:hyperlink>
      <w:r>
        <w:t>.</w:t>
      </w:r>
    </w:p>
    <w:p w14:paraId="381F1DC1" w14:textId="77777777" w:rsidR="00657E08" w:rsidRDefault="00483D1B">
      <w:pPr>
        <w:spacing w:after="200" w:line="240" w:lineRule="auto"/>
        <w:ind w:left="450" w:right="0" w:hanging="450"/>
      </w:pPr>
      <w:r>
        <w:t xml:space="preserve">———. </w:t>
      </w:r>
      <w:r>
        <w:rPr>
          <w:i/>
        </w:rPr>
        <w:t>Secret Wars: Covert Conflict in International Politics</w:t>
      </w:r>
      <w:r>
        <w:t>. Princeton Studies in International History and Politics. Princeton, NJ: Princeton University Press, 2018.</w:t>
      </w:r>
    </w:p>
    <w:p w14:paraId="1CC555C6" w14:textId="77777777" w:rsidR="00657E08" w:rsidRDefault="00483D1B">
      <w:pPr>
        <w:spacing w:after="200" w:line="240" w:lineRule="auto"/>
        <w:ind w:left="450" w:right="0" w:hanging="450"/>
      </w:pPr>
      <w:r>
        <w:t xml:space="preserve">Carver, Michael. “Conventional Warfare in the Nuclear Age.” In </w:t>
      </w:r>
      <w:r>
        <w:rPr>
          <w:i/>
        </w:rPr>
        <w:t>Makers of Modern Strategy from Machiavelli to the Nuclear Age.</w:t>
      </w:r>
      <w:r>
        <w:t xml:space="preserve">, edited by Peter </w:t>
      </w:r>
      <w:proofErr w:type="spellStart"/>
      <w:r>
        <w:t>Paret</w:t>
      </w:r>
      <w:proofErr w:type="spellEnd"/>
      <w:r>
        <w:t xml:space="preserve">, Gordon </w:t>
      </w:r>
      <w:proofErr w:type="gramStart"/>
      <w:r>
        <w:t>A</w:t>
      </w:r>
      <w:proofErr w:type="gramEnd"/>
      <w:r>
        <w:t xml:space="preserve"> Craig, and Felix Gilbert, 779–814. New Jersey: Princeton University Press, 1986.</w:t>
      </w:r>
      <w:hyperlink r:id="rId48">
        <w:r>
          <w:t xml:space="preserve"> </w:t>
        </w:r>
      </w:hyperlink>
      <w:hyperlink r:id="rId49">
        <w:r>
          <w:rPr>
            <w:color w:val="1155CC"/>
            <w:u w:val="single"/>
          </w:rPr>
          <w:t>http://public.eblib.com/choice/publicfullrecord.aspx?p=827816</w:t>
        </w:r>
      </w:hyperlink>
      <w:r>
        <w:t>.</w:t>
      </w:r>
    </w:p>
    <w:p w14:paraId="59784C8B" w14:textId="77777777" w:rsidR="00657E08" w:rsidRDefault="00483D1B">
      <w:pPr>
        <w:spacing w:after="200" w:line="240" w:lineRule="auto"/>
        <w:ind w:left="450" w:right="0" w:hanging="450"/>
      </w:pPr>
      <w:r>
        <w:t xml:space="preserve">Casey, Adam, and Lucan Ahmad Way. “Russian Electoral Interventions, 1991-2017.” Scholars Portal </w:t>
      </w:r>
      <w:proofErr w:type="spellStart"/>
      <w:r>
        <w:t>Dataverse</w:t>
      </w:r>
      <w:proofErr w:type="spellEnd"/>
      <w:r>
        <w:t>, 2017.</w:t>
      </w:r>
      <w:hyperlink r:id="rId50">
        <w:r>
          <w:t xml:space="preserve"> </w:t>
        </w:r>
      </w:hyperlink>
      <w:hyperlink r:id="rId51">
        <w:r>
          <w:rPr>
            <w:color w:val="1155CC"/>
            <w:u w:val="single"/>
          </w:rPr>
          <w:t>https://doi.org/10.5683/SP/BYRQQS</w:t>
        </w:r>
      </w:hyperlink>
      <w:r>
        <w:t>.</w:t>
      </w:r>
    </w:p>
    <w:p w14:paraId="771D5280" w14:textId="77777777" w:rsidR="00657E08" w:rsidRDefault="00483D1B">
      <w:pPr>
        <w:spacing w:after="200" w:line="240" w:lineRule="auto"/>
        <w:ind w:left="450" w:right="0" w:hanging="450"/>
      </w:pPr>
      <w:proofErr w:type="spellStart"/>
      <w:r>
        <w:t>Charap</w:t>
      </w:r>
      <w:proofErr w:type="spellEnd"/>
      <w:r>
        <w:t xml:space="preserve">, Samuel. “The Ghost of Hybrid War.” </w:t>
      </w:r>
      <w:r>
        <w:rPr>
          <w:i/>
        </w:rPr>
        <w:t>Survival</w:t>
      </w:r>
      <w:r>
        <w:t xml:space="preserve"> 57, no. 6 (November 2, 2015): 51–58.</w:t>
      </w:r>
      <w:hyperlink r:id="rId52">
        <w:r>
          <w:t xml:space="preserve"> </w:t>
        </w:r>
      </w:hyperlink>
      <w:hyperlink r:id="rId53">
        <w:r>
          <w:rPr>
            <w:color w:val="1155CC"/>
            <w:u w:val="single"/>
          </w:rPr>
          <w:t>https://doi.org/10.1080/00396338.2015.1116147</w:t>
        </w:r>
      </w:hyperlink>
      <w:r>
        <w:t>.</w:t>
      </w:r>
    </w:p>
    <w:p w14:paraId="3AF2E8D1" w14:textId="77777777" w:rsidR="00657E08" w:rsidRDefault="00483D1B">
      <w:pPr>
        <w:spacing w:after="200" w:line="240" w:lineRule="auto"/>
        <w:ind w:left="450" w:right="0" w:hanging="450"/>
      </w:pPr>
      <w:proofErr w:type="spellStart"/>
      <w:r>
        <w:t>Chivvis</w:t>
      </w:r>
      <w:proofErr w:type="spellEnd"/>
      <w:r>
        <w:t xml:space="preserve">, Christopher S. “Hybrid War: Russian Contemporary Political Warfare.” </w:t>
      </w:r>
      <w:r>
        <w:rPr>
          <w:i/>
        </w:rPr>
        <w:t>Bulletin of the Atomic Scientists</w:t>
      </w:r>
      <w:r>
        <w:t xml:space="preserve"> 73, no. 5 (September 3, 2017): 316–21.</w:t>
      </w:r>
      <w:hyperlink r:id="rId54">
        <w:r>
          <w:t xml:space="preserve"> </w:t>
        </w:r>
      </w:hyperlink>
      <w:hyperlink r:id="rId55">
        <w:r>
          <w:rPr>
            <w:color w:val="1155CC"/>
            <w:u w:val="single"/>
          </w:rPr>
          <w:t>https://doi.org/10.1080/00963402.2017.1362903</w:t>
        </w:r>
      </w:hyperlink>
      <w:r>
        <w:t>.</w:t>
      </w:r>
    </w:p>
    <w:p w14:paraId="13DA7E8F" w14:textId="77777777" w:rsidR="00657E08" w:rsidRDefault="00483D1B">
      <w:pPr>
        <w:spacing w:after="200" w:line="240" w:lineRule="auto"/>
        <w:ind w:left="450" w:right="0" w:hanging="450"/>
      </w:pPr>
      <w:r>
        <w:lastRenderedPageBreak/>
        <w:t xml:space="preserve">Colby, Eldridge. “Against the Great Powers: Reflections on Balancing Nuclear and Conventional Power.” </w:t>
      </w:r>
      <w:r>
        <w:rPr>
          <w:i/>
        </w:rPr>
        <w:t>Texas National Security Review</w:t>
      </w:r>
      <w:r>
        <w:t xml:space="preserve"> 2, no. 1 (November 2018).</w:t>
      </w:r>
      <w:hyperlink r:id="rId56">
        <w:r>
          <w:t xml:space="preserve"> </w:t>
        </w:r>
      </w:hyperlink>
      <w:hyperlink r:id="rId57">
        <w:r>
          <w:rPr>
            <w:color w:val="1155CC"/>
            <w:u w:val="single"/>
          </w:rPr>
          <w:t>https://tnsr.org/2018/11/against-the-great-powers-reflections-on-balancing-nuclear-and-conventional-power/</w:t>
        </w:r>
      </w:hyperlink>
      <w:r>
        <w:t>.</w:t>
      </w:r>
    </w:p>
    <w:p w14:paraId="4035E541" w14:textId="77777777" w:rsidR="00657E08" w:rsidRDefault="00483D1B">
      <w:pPr>
        <w:spacing w:after="200" w:line="240" w:lineRule="auto"/>
        <w:ind w:left="450" w:right="0" w:hanging="450"/>
      </w:pPr>
      <w:r>
        <w:t xml:space="preserve">Copeland, Dale C. “Economic Interdependence and War: A Theory of Trade Expectations.” </w:t>
      </w:r>
      <w:r>
        <w:rPr>
          <w:i/>
        </w:rPr>
        <w:t>International Security</w:t>
      </w:r>
      <w:r>
        <w:t xml:space="preserve"> 20, no. 4 (1996): 5–41.</w:t>
      </w:r>
      <w:hyperlink r:id="rId58">
        <w:r>
          <w:t xml:space="preserve"> </w:t>
        </w:r>
      </w:hyperlink>
      <w:hyperlink r:id="rId59">
        <w:r>
          <w:rPr>
            <w:color w:val="1155CC"/>
            <w:u w:val="single"/>
          </w:rPr>
          <w:t>https://doi.org/10.2307/2539041</w:t>
        </w:r>
      </w:hyperlink>
      <w:r>
        <w:t>.</w:t>
      </w:r>
    </w:p>
    <w:p w14:paraId="6EA8B604" w14:textId="77777777" w:rsidR="00657E08" w:rsidRDefault="00483D1B">
      <w:pPr>
        <w:spacing w:after="200" w:line="240" w:lineRule="auto"/>
        <w:ind w:left="450" w:right="0" w:hanging="450"/>
      </w:pPr>
      <w:r>
        <w:t xml:space="preserve">Corbett, Julian. </w:t>
      </w:r>
      <w:r>
        <w:rPr>
          <w:i/>
        </w:rPr>
        <w:t>Some Principles of Maritime Strategy</w:t>
      </w:r>
      <w:r>
        <w:t>, 1911.</w:t>
      </w:r>
    </w:p>
    <w:p w14:paraId="595BBBA0" w14:textId="77777777" w:rsidR="00657E08" w:rsidRDefault="00483D1B">
      <w:pPr>
        <w:spacing w:after="200" w:line="240" w:lineRule="auto"/>
        <w:ind w:left="450" w:right="0" w:hanging="450"/>
      </w:pPr>
      <w:proofErr w:type="spellStart"/>
      <w:r>
        <w:t>Danilovic</w:t>
      </w:r>
      <w:proofErr w:type="spellEnd"/>
      <w:r>
        <w:t xml:space="preserve">, </w:t>
      </w:r>
      <w:proofErr w:type="spellStart"/>
      <w:r>
        <w:t>Vesna</w:t>
      </w:r>
      <w:proofErr w:type="spellEnd"/>
      <w:r>
        <w:t xml:space="preserve">. “The Sources of Threat Credibility in Extended Deterrence.” </w:t>
      </w:r>
      <w:r>
        <w:rPr>
          <w:i/>
        </w:rPr>
        <w:t>Journal of Conflict Resolution</w:t>
      </w:r>
      <w:r>
        <w:t xml:space="preserve"> 45, no. 3 (June 1, 2001): 341–69.</w:t>
      </w:r>
      <w:hyperlink r:id="rId60">
        <w:r>
          <w:t xml:space="preserve"> </w:t>
        </w:r>
      </w:hyperlink>
      <w:hyperlink r:id="rId61">
        <w:r>
          <w:rPr>
            <w:color w:val="1155CC"/>
            <w:u w:val="single"/>
          </w:rPr>
          <w:t>https://doi.org/10.1177/0022002701045003005</w:t>
        </w:r>
      </w:hyperlink>
      <w:r>
        <w:t>.</w:t>
      </w:r>
    </w:p>
    <w:p w14:paraId="2F39D2DA" w14:textId="77777777" w:rsidR="00657E08" w:rsidRDefault="00483D1B">
      <w:pPr>
        <w:spacing w:after="200" w:line="240" w:lineRule="auto"/>
        <w:ind w:left="450" w:right="0" w:hanging="450"/>
      </w:pPr>
      <w:r>
        <w:t xml:space="preserve">Davis, Joshua. “Hackers Take </w:t>
      </w:r>
      <w:proofErr w:type="gramStart"/>
      <w:r>
        <w:t>Down</w:t>
      </w:r>
      <w:proofErr w:type="gramEnd"/>
      <w:r>
        <w:t xml:space="preserve"> the Most Wired Country in Europe.” </w:t>
      </w:r>
      <w:r>
        <w:rPr>
          <w:i/>
        </w:rPr>
        <w:t>Wired</w:t>
      </w:r>
      <w:r>
        <w:t>, August 21, 2007.</w:t>
      </w:r>
      <w:hyperlink r:id="rId62">
        <w:r>
          <w:t xml:space="preserve"> </w:t>
        </w:r>
      </w:hyperlink>
      <w:hyperlink r:id="rId63">
        <w:r>
          <w:rPr>
            <w:color w:val="1155CC"/>
            <w:u w:val="single"/>
          </w:rPr>
          <w:t>https://www.wired.com/2007/08/ff-estonia/</w:t>
        </w:r>
      </w:hyperlink>
      <w:r>
        <w:t>.</w:t>
      </w:r>
    </w:p>
    <w:p w14:paraId="585AB3FC" w14:textId="77777777" w:rsidR="00657E08" w:rsidRDefault="00483D1B">
      <w:pPr>
        <w:spacing w:after="200" w:line="240" w:lineRule="auto"/>
        <w:ind w:left="450" w:right="0" w:hanging="450"/>
      </w:pPr>
      <w:proofErr w:type="spellStart"/>
      <w:r>
        <w:t>Deibert</w:t>
      </w:r>
      <w:proofErr w:type="spellEnd"/>
      <w:r>
        <w:t xml:space="preserve">, Ronald J., </w:t>
      </w:r>
      <w:proofErr w:type="spellStart"/>
      <w:r>
        <w:t>Rafal</w:t>
      </w:r>
      <w:proofErr w:type="spellEnd"/>
      <w:r>
        <w:t xml:space="preserve"> </w:t>
      </w:r>
      <w:proofErr w:type="spellStart"/>
      <w:r>
        <w:t>Rohozinski</w:t>
      </w:r>
      <w:proofErr w:type="spellEnd"/>
      <w:r>
        <w:t>, and Masashi Crete-</w:t>
      </w:r>
      <w:proofErr w:type="spellStart"/>
      <w:r>
        <w:t>Nishihata</w:t>
      </w:r>
      <w:proofErr w:type="spellEnd"/>
      <w:r>
        <w:t xml:space="preserve">. “Cyclones in Cyberspace: Information Shaping and Denial in the 2008 Russia–Georgia War.” </w:t>
      </w:r>
      <w:r>
        <w:rPr>
          <w:i/>
        </w:rPr>
        <w:t>Security Dialogue</w:t>
      </w:r>
      <w:r>
        <w:t xml:space="preserve"> 43, no. 1 (February 1, 2012): 3–24.</w:t>
      </w:r>
      <w:hyperlink r:id="rId64">
        <w:r>
          <w:t xml:space="preserve"> </w:t>
        </w:r>
      </w:hyperlink>
      <w:hyperlink r:id="rId65">
        <w:r>
          <w:rPr>
            <w:color w:val="1155CC"/>
            <w:u w:val="single"/>
          </w:rPr>
          <w:t>https://doi.org/10.1177/0967010611431079</w:t>
        </w:r>
      </w:hyperlink>
      <w:r>
        <w:t>.</w:t>
      </w:r>
    </w:p>
    <w:p w14:paraId="2AB7ACA1" w14:textId="77777777" w:rsidR="00657E08" w:rsidRDefault="00483D1B">
      <w:pPr>
        <w:spacing w:after="200" w:line="240" w:lineRule="auto"/>
        <w:ind w:left="450" w:right="0" w:hanging="450"/>
      </w:pPr>
      <w:proofErr w:type="spellStart"/>
      <w:r>
        <w:t>DiResta</w:t>
      </w:r>
      <w:proofErr w:type="spellEnd"/>
      <w:r>
        <w:t xml:space="preserve">, Renee, Kris Shaffer, Becky </w:t>
      </w:r>
      <w:proofErr w:type="spellStart"/>
      <w:r>
        <w:t>Ruppel</w:t>
      </w:r>
      <w:proofErr w:type="spellEnd"/>
      <w:r>
        <w:t xml:space="preserve">, Robert </w:t>
      </w:r>
      <w:proofErr w:type="spellStart"/>
      <w:r>
        <w:t>Matney</w:t>
      </w:r>
      <w:proofErr w:type="spellEnd"/>
      <w:r>
        <w:t>, Ryan Fox, Jonathan Albright, Ben Johnson, and Canfield Research. “The Tactics &amp; Tropes of the Internet Research Agency.” Report for United States Senate Select Committee on Intelligence. New Knowledge, December 2018.</w:t>
      </w:r>
    </w:p>
    <w:p w14:paraId="63666D69" w14:textId="77777777" w:rsidR="00657E08" w:rsidRDefault="00483D1B">
      <w:pPr>
        <w:spacing w:after="200" w:line="240" w:lineRule="auto"/>
        <w:ind w:left="450" w:right="0" w:hanging="450"/>
      </w:pPr>
      <w:proofErr w:type="spellStart"/>
      <w:r>
        <w:t>Downie</w:t>
      </w:r>
      <w:proofErr w:type="spellEnd"/>
      <w:r>
        <w:t xml:space="preserve">, Richard D. “Low Intensity Conflict Doctrine and Policy: Old Wine in a New Bottle?” </w:t>
      </w:r>
      <w:r>
        <w:rPr>
          <w:i/>
        </w:rPr>
        <w:t>Studies in Conflict &amp; Terrorism</w:t>
      </w:r>
      <w:r>
        <w:t xml:space="preserve"> 15, no. 1 (January 1, 1992): 53–67.</w:t>
      </w:r>
      <w:hyperlink r:id="rId66">
        <w:r>
          <w:t xml:space="preserve"> </w:t>
        </w:r>
      </w:hyperlink>
      <w:hyperlink r:id="rId67">
        <w:r>
          <w:rPr>
            <w:color w:val="1155CC"/>
            <w:u w:val="single"/>
          </w:rPr>
          <w:t>https://doi.org/10.1080/10576109208435891</w:t>
        </w:r>
      </w:hyperlink>
      <w:r>
        <w:t>.</w:t>
      </w:r>
    </w:p>
    <w:p w14:paraId="6B803593" w14:textId="77777777" w:rsidR="00657E08" w:rsidRDefault="00483D1B">
      <w:pPr>
        <w:spacing w:after="200" w:line="240" w:lineRule="auto"/>
        <w:ind w:left="450" w:right="0" w:hanging="450"/>
      </w:pPr>
      <w:proofErr w:type="spellStart"/>
      <w:r>
        <w:t>Drezner</w:t>
      </w:r>
      <w:proofErr w:type="spellEnd"/>
      <w:r>
        <w:t xml:space="preserve">, Daniel W. “The Global Governance of the Internet: Bringing the State Back In.” </w:t>
      </w:r>
      <w:r>
        <w:rPr>
          <w:i/>
        </w:rPr>
        <w:t>Political Science Quarterly</w:t>
      </w:r>
      <w:r>
        <w:t xml:space="preserve"> 119, no. 3 (2004): 477–98.</w:t>
      </w:r>
      <w:hyperlink r:id="rId68">
        <w:r>
          <w:t xml:space="preserve"> </w:t>
        </w:r>
      </w:hyperlink>
      <w:hyperlink r:id="rId69">
        <w:r>
          <w:rPr>
            <w:color w:val="1155CC"/>
            <w:u w:val="single"/>
          </w:rPr>
          <w:t>https://doi.org/10.2307/20202392</w:t>
        </w:r>
      </w:hyperlink>
      <w:r>
        <w:t>.</w:t>
      </w:r>
    </w:p>
    <w:p w14:paraId="30943FD7" w14:textId="77777777" w:rsidR="00657E08" w:rsidRDefault="00483D1B">
      <w:pPr>
        <w:spacing w:after="200" w:line="240" w:lineRule="auto"/>
        <w:ind w:left="450" w:right="0" w:hanging="450"/>
      </w:pPr>
      <w:r>
        <w:t xml:space="preserve">Driscoll, Jesse, and Daniel </w:t>
      </w:r>
      <w:proofErr w:type="spellStart"/>
      <w:r>
        <w:t>Maliniak</w:t>
      </w:r>
      <w:proofErr w:type="spellEnd"/>
      <w:r>
        <w:t xml:space="preserve">. “With Friends Like These: Brinkmanship and Chain-Ganging in Russia’s Near Abroad.” </w:t>
      </w:r>
      <w:r>
        <w:rPr>
          <w:i/>
        </w:rPr>
        <w:t>Security Studies</w:t>
      </w:r>
      <w:r>
        <w:t xml:space="preserve"> 25, no. 4 (October 1, 2016): 585–607.</w:t>
      </w:r>
      <w:hyperlink r:id="rId70">
        <w:r>
          <w:t xml:space="preserve"> </w:t>
        </w:r>
      </w:hyperlink>
      <w:hyperlink r:id="rId71">
        <w:r>
          <w:rPr>
            <w:color w:val="1155CC"/>
            <w:u w:val="single"/>
          </w:rPr>
          <w:t>https://doi.org/10.1080/09636412.2016.1220208</w:t>
        </w:r>
      </w:hyperlink>
      <w:r>
        <w:t>.</w:t>
      </w:r>
    </w:p>
    <w:p w14:paraId="4261E343" w14:textId="77777777" w:rsidR="00657E08" w:rsidRDefault="00483D1B">
      <w:pPr>
        <w:spacing w:after="200" w:line="240" w:lineRule="auto"/>
        <w:ind w:left="450" w:right="0" w:hanging="450"/>
      </w:pPr>
      <w:r>
        <w:t xml:space="preserve">Driscoll, Jesse, and Zachary </w:t>
      </w:r>
      <w:proofErr w:type="spellStart"/>
      <w:r>
        <w:t>Steinert-Threlkeld</w:t>
      </w:r>
      <w:proofErr w:type="spellEnd"/>
      <w:r>
        <w:t>. “Social Media and Russian Territorial Irredentism: Some Facts and a Conjecture.” Working Paper, 2019.</w:t>
      </w:r>
    </w:p>
    <w:p w14:paraId="4058581B" w14:textId="77777777" w:rsidR="00657E08" w:rsidRDefault="00483D1B">
      <w:pPr>
        <w:spacing w:after="200" w:line="240" w:lineRule="auto"/>
        <w:ind w:left="450" w:right="0" w:hanging="450"/>
      </w:pPr>
      <w:proofErr w:type="spellStart"/>
      <w:r>
        <w:t>Dunford</w:t>
      </w:r>
      <w:proofErr w:type="spellEnd"/>
      <w:r>
        <w:t xml:space="preserve">, Joseph. “Gen. </w:t>
      </w:r>
      <w:proofErr w:type="spellStart"/>
      <w:r>
        <w:t>Dunford’s</w:t>
      </w:r>
      <w:proofErr w:type="spellEnd"/>
      <w:r>
        <w:t xml:space="preserve"> Remarks and Q&amp;A at the Center for Strategic and International Studies.” Remarks, Center for Strategic and International Studies, March 29, 2016.</w:t>
      </w:r>
      <w:hyperlink r:id="rId72">
        <w:r>
          <w:t xml:space="preserve"> </w:t>
        </w:r>
      </w:hyperlink>
      <w:hyperlink r:id="rId73">
        <w:r>
          <w:rPr>
            <w:color w:val="1155CC"/>
            <w:u w:val="single"/>
          </w:rPr>
          <w:t>http://www.jcs.mil/Media/Speeches/Article/707418/gen-dunfords-remarks-and-qa-at-the-center-for-strategic-and-international-studi/</w:t>
        </w:r>
      </w:hyperlink>
      <w:r>
        <w:t>.</w:t>
      </w:r>
    </w:p>
    <w:p w14:paraId="1838EAB0" w14:textId="77777777" w:rsidR="00657E08" w:rsidRDefault="00483D1B">
      <w:pPr>
        <w:spacing w:after="200" w:line="240" w:lineRule="auto"/>
        <w:ind w:left="450" w:right="0" w:hanging="450"/>
      </w:pPr>
      <w:r>
        <w:t xml:space="preserve">Early, Bryan, and Victor </w:t>
      </w:r>
      <w:proofErr w:type="spellStart"/>
      <w:r>
        <w:t>Asal</w:t>
      </w:r>
      <w:proofErr w:type="spellEnd"/>
      <w:r>
        <w:t xml:space="preserve">. “Nuclear Weapons, Existential Threats, and the Stability–Instability Paradox.” </w:t>
      </w:r>
      <w:r>
        <w:rPr>
          <w:i/>
        </w:rPr>
        <w:t>The Nonproliferation Review</w:t>
      </w:r>
      <w:r>
        <w:t xml:space="preserve"> 0, no. 0 (October 2, 2018): 1–25.</w:t>
      </w:r>
      <w:hyperlink r:id="rId74">
        <w:r>
          <w:t xml:space="preserve"> </w:t>
        </w:r>
      </w:hyperlink>
      <w:hyperlink r:id="rId75">
        <w:r>
          <w:rPr>
            <w:color w:val="1155CC"/>
            <w:u w:val="single"/>
          </w:rPr>
          <w:t>https://doi.org/10.1080/10736700.2018.1518757</w:t>
        </w:r>
      </w:hyperlink>
      <w:r>
        <w:t>.</w:t>
      </w:r>
    </w:p>
    <w:p w14:paraId="5A902479" w14:textId="77777777" w:rsidR="00657E08" w:rsidRDefault="00483D1B">
      <w:pPr>
        <w:spacing w:after="200" w:line="240" w:lineRule="auto"/>
        <w:ind w:left="450" w:right="0" w:hanging="450"/>
      </w:pPr>
      <w:r>
        <w:lastRenderedPageBreak/>
        <w:t>Erickson, Andrew S., and Connor Kennedy. “Directing China’s ‘Little Blue Men’: Uncovering the Maritime Militia Command Structure.” CSIS Asia Maritime Transparency Initiative, September 11, 2015.</w:t>
      </w:r>
      <w:hyperlink r:id="rId76">
        <w:r>
          <w:t xml:space="preserve"> </w:t>
        </w:r>
      </w:hyperlink>
      <w:hyperlink r:id="rId77">
        <w:r>
          <w:rPr>
            <w:color w:val="1155CC"/>
            <w:u w:val="single"/>
          </w:rPr>
          <w:t>https://amti.csis.org/directing-chinas-little-blue-men-uncovering-the-maritime-militia-command-structure/</w:t>
        </w:r>
      </w:hyperlink>
      <w:r>
        <w:t>.</w:t>
      </w:r>
    </w:p>
    <w:p w14:paraId="66D41B2F" w14:textId="77777777" w:rsidR="00657E08" w:rsidRDefault="00483D1B">
      <w:pPr>
        <w:spacing w:after="200" w:line="240" w:lineRule="auto"/>
        <w:ind w:left="450" w:right="0" w:hanging="450"/>
      </w:pPr>
      <w:r>
        <w:t xml:space="preserve">Fallon, Michael. “Speech Delivered by Secretary of State for </w:t>
      </w:r>
      <w:proofErr w:type="spellStart"/>
      <w:r>
        <w:t>Defence</w:t>
      </w:r>
      <w:proofErr w:type="spellEnd"/>
      <w:r>
        <w:t xml:space="preserve"> Sir Michael Fallon at the RUSI </w:t>
      </w:r>
      <w:proofErr w:type="spellStart"/>
      <w:r>
        <w:t>Landwarfare</w:t>
      </w:r>
      <w:proofErr w:type="spellEnd"/>
      <w:r>
        <w:t xml:space="preserve"> Conference.” Speech presented at the RUSI </w:t>
      </w:r>
      <w:proofErr w:type="spellStart"/>
      <w:r>
        <w:t>Landwarfare</w:t>
      </w:r>
      <w:proofErr w:type="spellEnd"/>
      <w:r>
        <w:t xml:space="preserve"> Conference, June 28, 2017.</w:t>
      </w:r>
      <w:hyperlink r:id="rId78">
        <w:r>
          <w:t xml:space="preserve"> </w:t>
        </w:r>
      </w:hyperlink>
      <w:hyperlink r:id="rId79">
        <w:r>
          <w:rPr>
            <w:color w:val="1155CC"/>
            <w:u w:val="single"/>
          </w:rPr>
          <w:t>https://www.gov.uk/government/speeches/rusi-landwarfare-conference</w:t>
        </w:r>
      </w:hyperlink>
      <w:r>
        <w:t>.</w:t>
      </w:r>
    </w:p>
    <w:p w14:paraId="7223C31F" w14:textId="77777777" w:rsidR="00657E08" w:rsidRDefault="00483D1B">
      <w:pPr>
        <w:spacing w:after="200" w:line="240" w:lineRule="auto"/>
        <w:ind w:left="450" w:right="0" w:hanging="450"/>
      </w:pPr>
      <w:proofErr w:type="spellStart"/>
      <w:r>
        <w:t>Fearon</w:t>
      </w:r>
      <w:proofErr w:type="spellEnd"/>
      <w:r>
        <w:t>, James. “Bargaining Over Objects That Influence Future Bargaining Power.” Draft, October 1996.</w:t>
      </w:r>
    </w:p>
    <w:p w14:paraId="61016F6D" w14:textId="77777777" w:rsidR="00657E08" w:rsidRDefault="00483D1B">
      <w:pPr>
        <w:spacing w:after="200" w:line="240" w:lineRule="auto"/>
        <w:ind w:left="450" w:right="0" w:hanging="450"/>
      </w:pPr>
      <w:proofErr w:type="spellStart"/>
      <w:r>
        <w:t>Fidler</w:t>
      </w:r>
      <w:proofErr w:type="spellEnd"/>
      <w:r>
        <w:t xml:space="preserve">, David P. “The U.S. Election Hacks, Cybersecurity, and International Law.” </w:t>
      </w:r>
      <w:r>
        <w:rPr>
          <w:i/>
        </w:rPr>
        <w:t>AJIL Unbound</w:t>
      </w:r>
      <w:r>
        <w:t xml:space="preserve"> 110 (</w:t>
      </w:r>
      <w:proofErr w:type="spellStart"/>
      <w:proofErr w:type="gramStart"/>
      <w:r>
        <w:t>ed</w:t>
      </w:r>
      <w:proofErr w:type="spellEnd"/>
      <w:proofErr w:type="gramEnd"/>
      <w:r>
        <w:t xml:space="preserve"> 2016): 337–42.</w:t>
      </w:r>
      <w:hyperlink r:id="rId80">
        <w:r>
          <w:t xml:space="preserve"> </w:t>
        </w:r>
      </w:hyperlink>
      <w:hyperlink r:id="rId81">
        <w:r>
          <w:rPr>
            <w:color w:val="1155CC"/>
            <w:u w:val="single"/>
          </w:rPr>
          <w:t>https://doi.org/10.1017/aju.2017.5</w:t>
        </w:r>
      </w:hyperlink>
      <w:r>
        <w:t>.</w:t>
      </w:r>
    </w:p>
    <w:p w14:paraId="0F1C897C" w14:textId="77777777" w:rsidR="00657E08" w:rsidRDefault="00483D1B">
      <w:pPr>
        <w:spacing w:after="200" w:line="240" w:lineRule="auto"/>
        <w:ind w:left="450" w:right="0" w:hanging="450"/>
      </w:pPr>
      <w:r>
        <w:t>Foust, Joshua. “Can Fancy Bear Be Stopped? The Clear and Present Danger of Russian Info Ops.” War on the Rocks, September 29, 2016.</w:t>
      </w:r>
      <w:hyperlink r:id="rId82">
        <w:r>
          <w:t xml:space="preserve"> </w:t>
        </w:r>
      </w:hyperlink>
      <w:hyperlink r:id="rId83">
        <w:r>
          <w:rPr>
            <w:color w:val="1155CC"/>
            <w:u w:val="single"/>
          </w:rPr>
          <w:t>http://warontherocks.com/2016/09/can-fancy-bear-be-stopped-the-clear-and-present-danger-of-russian-info-ops/</w:t>
        </w:r>
      </w:hyperlink>
      <w:r>
        <w:t>.</w:t>
      </w:r>
    </w:p>
    <w:p w14:paraId="54D30834" w14:textId="77777777" w:rsidR="00657E08" w:rsidRDefault="00483D1B">
      <w:pPr>
        <w:spacing w:after="200" w:line="240" w:lineRule="auto"/>
        <w:ind w:left="450" w:right="0" w:hanging="450"/>
      </w:pPr>
      <w:r>
        <w:t xml:space="preserve">Freedman, Lawrence. “Ukraine and the Art of Limited War.” </w:t>
      </w:r>
      <w:r>
        <w:rPr>
          <w:i/>
        </w:rPr>
        <w:t>Survival</w:t>
      </w:r>
      <w:r>
        <w:t xml:space="preserve"> 56, no. 6 (November 2, 2014): 7–38.</w:t>
      </w:r>
      <w:hyperlink r:id="rId84">
        <w:r>
          <w:t xml:space="preserve"> </w:t>
        </w:r>
      </w:hyperlink>
      <w:hyperlink r:id="rId85">
        <w:r>
          <w:rPr>
            <w:color w:val="1155CC"/>
            <w:u w:val="single"/>
          </w:rPr>
          <w:t>https://doi.org/10.1080/00396338.2014.985432</w:t>
        </w:r>
      </w:hyperlink>
      <w:r>
        <w:t>.</w:t>
      </w:r>
    </w:p>
    <w:p w14:paraId="3EEE8889" w14:textId="77777777" w:rsidR="00657E08" w:rsidRDefault="00483D1B">
      <w:pPr>
        <w:spacing w:after="200" w:line="240" w:lineRule="auto"/>
        <w:ind w:left="450" w:right="0" w:hanging="450"/>
      </w:pPr>
      <w:proofErr w:type="spellStart"/>
      <w:r>
        <w:t>Freysinger</w:t>
      </w:r>
      <w:proofErr w:type="spellEnd"/>
      <w:r>
        <w:t xml:space="preserve">, Robert C. “US Military and Economic Intervention in an International Context of Low-Intensity Conflict.” </w:t>
      </w:r>
      <w:r>
        <w:rPr>
          <w:i/>
        </w:rPr>
        <w:t>Political Studies</w:t>
      </w:r>
      <w:r>
        <w:t xml:space="preserve"> 39, no. 2 (June 1, 1991): 321–34.</w:t>
      </w:r>
      <w:hyperlink r:id="rId86">
        <w:r>
          <w:t xml:space="preserve"> </w:t>
        </w:r>
      </w:hyperlink>
      <w:hyperlink r:id="rId87">
        <w:r>
          <w:rPr>
            <w:color w:val="1155CC"/>
            <w:u w:val="single"/>
          </w:rPr>
          <w:t>https://doi.org/10.1111/j.1467-9248.1991.tb01370.x</w:t>
        </w:r>
      </w:hyperlink>
      <w:r>
        <w:t>.</w:t>
      </w:r>
    </w:p>
    <w:p w14:paraId="5FF8BAD9" w14:textId="77777777" w:rsidR="00657E08" w:rsidRDefault="00483D1B">
      <w:pPr>
        <w:spacing w:after="200" w:line="240" w:lineRule="auto"/>
        <w:ind w:left="450" w:right="0" w:hanging="450"/>
      </w:pPr>
      <w:r>
        <w:t xml:space="preserve">Friedman, Norman. </w:t>
      </w:r>
      <w:proofErr w:type="spellStart"/>
      <w:r>
        <w:rPr>
          <w:i/>
        </w:rPr>
        <w:t>Seapower</w:t>
      </w:r>
      <w:proofErr w:type="spellEnd"/>
      <w:r>
        <w:rPr>
          <w:i/>
        </w:rPr>
        <w:t xml:space="preserve"> as Strategy: Navies and National Interests</w:t>
      </w:r>
      <w:r>
        <w:t>. Naval Institute Press, 2001.</w:t>
      </w:r>
    </w:p>
    <w:p w14:paraId="6424F0D2" w14:textId="77777777" w:rsidR="00657E08" w:rsidRDefault="00483D1B">
      <w:pPr>
        <w:spacing w:after="200" w:line="240" w:lineRule="auto"/>
        <w:ind w:left="450" w:right="0" w:hanging="450"/>
      </w:pPr>
      <w:proofErr w:type="spellStart"/>
      <w:r>
        <w:t>Fuhrmann</w:t>
      </w:r>
      <w:proofErr w:type="spellEnd"/>
      <w:r>
        <w:t xml:space="preserve">, Matthew. “On Extended Nuclear Deterrence.” </w:t>
      </w:r>
      <w:r>
        <w:rPr>
          <w:i/>
        </w:rPr>
        <w:t>Diplomacy &amp; Statecraft</w:t>
      </w:r>
      <w:r>
        <w:t xml:space="preserve"> 29, no. 1 (January 2, 2018): 51–73.</w:t>
      </w:r>
      <w:hyperlink r:id="rId88">
        <w:r>
          <w:t xml:space="preserve"> </w:t>
        </w:r>
      </w:hyperlink>
      <w:hyperlink r:id="rId89">
        <w:r>
          <w:rPr>
            <w:color w:val="1155CC"/>
            <w:u w:val="single"/>
          </w:rPr>
          <w:t>https://doi.org/10.1080/09592296.2017.1420526</w:t>
        </w:r>
      </w:hyperlink>
      <w:r>
        <w:t>.</w:t>
      </w:r>
    </w:p>
    <w:p w14:paraId="783787E5" w14:textId="77777777" w:rsidR="00657E08" w:rsidRDefault="00483D1B">
      <w:pPr>
        <w:spacing w:after="200" w:line="240" w:lineRule="auto"/>
        <w:ind w:left="450" w:right="0" w:hanging="450"/>
      </w:pPr>
      <w:proofErr w:type="spellStart"/>
      <w:r>
        <w:t>Gady</w:t>
      </w:r>
      <w:proofErr w:type="spellEnd"/>
      <w:r>
        <w:t>, Franz-Stefan. “‘Little Blue Men:’ Doing China’s Dirty Work in the South China Sea.” Periodical. The Diplomat, November 5, 2015. http://thediplomat.com/2015/11/little-blue-men-doing-chinas-dirty-work-in-the-south-china-sea/.</w:t>
      </w:r>
    </w:p>
    <w:p w14:paraId="056553B5" w14:textId="77777777" w:rsidR="00657E08" w:rsidRDefault="00483D1B">
      <w:pPr>
        <w:spacing w:after="200" w:line="240" w:lineRule="auto"/>
        <w:ind w:left="450" w:right="0" w:hanging="450"/>
      </w:pPr>
      <w:proofErr w:type="spellStart"/>
      <w:r>
        <w:t>Galeotti</w:t>
      </w:r>
      <w:proofErr w:type="spellEnd"/>
      <w:r>
        <w:t xml:space="preserve">, Mark. “Hybrid, Ambiguous, and Non-Linear? How New Is Russia’s ‘New Way of War’?” </w:t>
      </w:r>
      <w:r>
        <w:rPr>
          <w:i/>
        </w:rPr>
        <w:t>Small Wars &amp; Insurgencies</w:t>
      </w:r>
      <w:r>
        <w:t xml:space="preserve"> 27, no. 2 (March 3, 2016): 282–301.</w:t>
      </w:r>
      <w:hyperlink r:id="rId90">
        <w:r>
          <w:t xml:space="preserve"> </w:t>
        </w:r>
      </w:hyperlink>
      <w:hyperlink r:id="rId91">
        <w:r>
          <w:rPr>
            <w:color w:val="1155CC"/>
            <w:u w:val="single"/>
          </w:rPr>
          <w:t>https://doi.org/10.1080/09592318.2015.1129170</w:t>
        </w:r>
      </w:hyperlink>
      <w:r>
        <w:t>.</w:t>
      </w:r>
    </w:p>
    <w:p w14:paraId="1B48EF71" w14:textId="77777777" w:rsidR="00657E08" w:rsidRDefault="00483D1B">
      <w:pPr>
        <w:spacing w:after="200" w:line="240" w:lineRule="auto"/>
        <w:ind w:left="450" w:right="0" w:hanging="450"/>
      </w:pPr>
      <w:proofErr w:type="spellStart"/>
      <w:r>
        <w:t>Galula</w:t>
      </w:r>
      <w:proofErr w:type="spellEnd"/>
      <w:r>
        <w:t xml:space="preserve">, David. </w:t>
      </w:r>
      <w:r>
        <w:rPr>
          <w:i/>
        </w:rPr>
        <w:t>Counterinsurgency Warfare: Theory and Practice</w:t>
      </w:r>
      <w:r>
        <w:t>. Hailer Publishing, 1964.</w:t>
      </w:r>
    </w:p>
    <w:p w14:paraId="58168DBA" w14:textId="77777777" w:rsidR="00657E08" w:rsidRDefault="00483D1B">
      <w:pPr>
        <w:spacing w:after="200" w:line="240" w:lineRule="auto"/>
        <w:ind w:left="450" w:right="0" w:hanging="450"/>
      </w:pPr>
      <w:proofErr w:type="spellStart"/>
      <w:r>
        <w:t>Ganguly</w:t>
      </w:r>
      <w:proofErr w:type="spellEnd"/>
      <w:r>
        <w:t xml:space="preserve">, </w:t>
      </w:r>
      <w:proofErr w:type="spellStart"/>
      <w:r>
        <w:t>Sumit</w:t>
      </w:r>
      <w:proofErr w:type="spellEnd"/>
      <w:r>
        <w:t xml:space="preserve">. “Indo‐Pakistani Nuclear Issues and the Stability/Instability Paradox.” </w:t>
      </w:r>
      <w:r>
        <w:rPr>
          <w:i/>
        </w:rPr>
        <w:t>Studies in Conflict &amp; Terrorism</w:t>
      </w:r>
      <w:r>
        <w:t xml:space="preserve"> 18, no. 4 (January 1, 1995): 325–34.</w:t>
      </w:r>
      <w:hyperlink r:id="rId92">
        <w:r>
          <w:t xml:space="preserve"> </w:t>
        </w:r>
      </w:hyperlink>
      <w:hyperlink r:id="rId93">
        <w:r>
          <w:rPr>
            <w:color w:val="1155CC"/>
            <w:u w:val="single"/>
          </w:rPr>
          <w:t>https://doi.org/10.1080/10576109508435989</w:t>
        </w:r>
      </w:hyperlink>
      <w:r>
        <w:t>.</w:t>
      </w:r>
    </w:p>
    <w:p w14:paraId="744803F1" w14:textId="77777777" w:rsidR="00657E08" w:rsidRDefault="00483D1B">
      <w:pPr>
        <w:spacing w:after="200" w:line="240" w:lineRule="auto"/>
        <w:ind w:left="450" w:right="0" w:hanging="450"/>
      </w:pPr>
      <w:proofErr w:type="spellStart"/>
      <w:r>
        <w:t>Gartzke</w:t>
      </w:r>
      <w:proofErr w:type="spellEnd"/>
      <w:r>
        <w:t xml:space="preserve">, Erik. “The Capitalist Peace.” </w:t>
      </w:r>
      <w:r>
        <w:rPr>
          <w:i/>
        </w:rPr>
        <w:t>American Journal of Political Science</w:t>
      </w:r>
      <w:r>
        <w:t xml:space="preserve"> 51, no. 1 (January 1, 2007): 166–91.</w:t>
      </w:r>
      <w:hyperlink r:id="rId94">
        <w:r>
          <w:t xml:space="preserve"> </w:t>
        </w:r>
      </w:hyperlink>
      <w:hyperlink r:id="rId95">
        <w:r>
          <w:rPr>
            <w:color w:val="1155CC"/>
            <w:u w:val="single"/>
          </w:rPr>
          <w:t>https://doi.org/10.1111/j.1540-5907.2007.00244.x</w:t>
        </w:r>
      </w:hyperlink>
      <w:r>
        <w:t>.</w:t>
      </w:r>
    </w:p>
    <w:p w14:paraId="09CC198F" w14:textId="77777777" w:rsidR="00657E08" w:rsidRDefault="00483D1B">
      <w:pPr>
        <w:spacing w:after="200" w:line="240" w:lineRule="auto"/>
        <w:ind w:left="450" w:right="0" w:hanging="450"/>
      </w:pPr>
      <w:r>
        <w:lastRenderedPageBreak/>
        <w:t xml:space="preserve">———. “The Myth of Cyberwar: Bringing War in Cyberspace Back Down to Earth.” </w:t>
      </w:r>
      <w:r>
        <w:rPr>
          <w:i/>
        </w:rPr>
        <w:t>International Security</w:t>
      </w:r>
      <w:r>
        <w:t xml:space="preserve"> 38, no. 2 (October 1, 2013): 41–73.</w:t>
      </w:r>
      <w:hyperlink r:id="rId96">
        <w:r>
          <w:t xml:space="preserve"> </w:t>
        </w:r>
      </w:hyperlink>
      <w:hyperlink r:id="rId97">
        <w:r>
          <w:rPr>
            <w:color w:val="1155CC"/>
            <w:u w:val="single"/>
          </w:rPr>
          <w:t>https://doi.org/10.1162/ISEC_a_00136</w:t>
        </w:r>
      </w:hyperlink>
      <w:r>
        <w:t>.</w:t>
      </w:r>
    </w:p>
    <w:p w14:paraId="75FD30BA" w14:textId="77777777" w:rsidR="00657E08" w:rsidRDefault="00483D1B">
      <w:pPr>
        <w:spacing w:after="200" w:line="240" w:lineRule="auto"/>
        <w:ind w:left="450" w:right="0" w:hanging="450"/>
      </w:pPr>
      <w:proofErr w:type="spellStart"/>
      <w:r>
        <w:t>Gartzke</w:t>
      </w:r>
      <w:proofErr w:type="spellEnd"/>
      <w:r>
        <w:t xml:space="preserve">, Erik A., and Koji </w:t>
      </w:r>
      <w:proofErr w:type="spellStart"/>
      <w:r>
        <w:t>Kagotani</w:t>
      </w:r>
      <w:proofErr w:type="spellEnd"/>
      <w:r>
        <w:t>. “Being There: U.S. Troop Deployments, Force Posture and Alliance Reliability.” Working Paper, 2017.</w:t>
      </w:r>
    </w:p>
    <w:p w14:paraId="0D434F1A" w14:textId="77777777" w:rsidR="00657E08" w:rsidRDefault="00483D1B">
      <w:pPr>
        <w:spacing w:after="200" w:line="240" w:lineRule="auto"/>
        <w:ind w:left="450" w:right="0" w:hanging="450"/>
      </w:pPr>
      <w:proofErr w:type="spellStart"/>
      <w:r>
        <w:t>Gartzke</w:t>
      </w:r>
      <w:proofErr w:type="spellEnd"/>
      <w:r>
        <w:t xml:space="preserve">, Erik, and </w:t>
      </w:r>
      <w:proofErr w:type="spellStart"/>
      <w:r>
        <w:t>Quan</w:t>
      </w:r>
      <w:proofErr w:type="spellEnd"/>
      <w:r>
        <w:t xml:space="preserve"> Li. “Measure for Measure: Concept Operationalization and the Trade Interdependence-Conflict Debate.” </w:t>
      </w:r>
      <w:r>
        <w:rPr>
          <w:i/>
        </w:rPr>
        <w:t>Journal of Peace Research</w:t>
      </w:r>
      <w:r>
        <w:t xml:space="preserve"> 40, no. 5 (September 1, 2003): 553–71.</w:t>
      </w:r>
      <w:hyperlink r:id="rId98">
        <w:r>
          <w:t xml:space="preserve"> </w:t>
        </w:r>
      </w:hyperlink>
      <w:hyperlink r:id="rId99">
        <w:r>
          <w:rPr>
            <w:color w:val="1155CC"/>
            <w:u w:val="single"/>
          </w:rPr>
          <w:t>https://doi.org/10.1177/00223433030405004</w:t>
        </w:r>
      </w:hyperlink>
      <w:r>
        <w:t>.</w:t>
      </w:r>
    </w:p>
    <w:p w14:paraId="6A3E51EA" w14:textId="77777777" w:rsidR="00657E08" w:rsidRDefault="00483D1B">
      <w:pPr>
        <w:spacing w:after="200" w:line="240" w:lineRule="auto"/>
        <w:ind w:left="450" w:right="0" w:hanging="450"/>
      </w:pPr>
      <w:proofErr w:type="spellStart"/>
      <w:r>
        <w:t>Gartzke</w:t>
      </w:r>
      <w:proofErr w:type="spellEnd"/>
      <w:r>
        <w:t xml:space="preserve">, Erik, and Jon R. Lindsay. “Weaving Tangled Webs: Offense, Defense, and Deception in Cyberspace.” </w:t>
      </w:r>
      <w:r>
        <w:rPr>
          <w:i/>
        </w:rPr>
        <w:t>Security Studies</w:t>
      </w:r>
      <w:r>
        <w:t xml:space="preserve"> 24, no. 2 (April 3, 2015): 316–48.</w:t>
      </w:r>
      <w:hyperlink r:id="rId100">
        <w:r>
          <w:t xml:space="preserve"> </w:t>
        </w:r>
      </w:hyperlink>
      <w:hyperlink r:id="rId101">
        <w:r>
          <w:rPr>
            <w:color w:val="1155CC"/>
            <w:u w:val="single"/>
          </w:rPr>
          <w:t>https://doi.org/10.1080/09636412.2015.1038188</w:t>
        </w:r>
      </w:hyperlink>
      <w:r>
        <w:t>.</w:t>
      </w:r>
    </w:p>
    <w:p w14:paraId="73D9640F" w14:textId="77777777" w:rsidR="00657E08" w:rsidRDefault="00483D1B">
      <w:pPr>
        <w:spacing w:after="200" w:line="240" w:lineRule="auto"/>
        <w:ind w:left="450" w:right="0" w:hanging="450"/>
      </w:pPr>
      <w:proofErr w:type="spellStart"/>
      <w:r>
        <w:t>Gartzke</w:t>
      </w:r>
      <w:proofErr w:type="spellEnd"/>
      <w:r>
        <w:t xml:space="preserve">, Erik, and Oliver </w:t>
      </w:r>
      <w:proofErr w:type="spellStart"/>
      <w:r>
        <w:t>Westerwinter</w:t>
      </w:r>
      <w:proofErr w:type="spellEnd"/>
      <w:r>
        <w:t xml:space="preserve">. “The Complex Structure of Commercial Peace Contrasting Trade Interdependence, Asymmetry, and </w:t>
      </w:r>
      <w:proofErr w:type="spellStart"/>
      <w:r>
        <w:t>Multipolarity</w:t>
      </w:r>
      <w:proofErr w:type="spellEnd"/>
      <w:r>
        <w:t xml:space="preserve">.” </w:t>
      </w:r>
      <w:r>
        <w:rPr>
          <w:i/>
        </w:rPr>
        <w:t>Journal of Peace Research</w:t>
      </w:r>
      <w:r>
        <w:t xml:space="preserve"> 53, no. 3 (May 1, 2016): 325–43.</w:t>
      </w:r>
      <w:hyperlink r:id="rId102">
        <w:r>
          <w:t xml:space="preserve"> </w:t>
        </w:r>
      </w:hyperlink>
      <w:hyperlink r:id="rId103">
        <w:r>
          <w:rPr>
            <w:color w:val="1155CC"/>
            <w:u w:val="single"/>
          </w:rPr>
          <w:t>https://doi.org/10.1177/0022343316637895</w:t>
        </w:r>
      </w:hyperlink>
      <w:r>
        <w:t>.</w:t>
      </w:r>
    </w:p>
    <w:p w14:paraId="75E07C6C" w14:textId="77777777" w:rsidR="00657E08" w:rsidRDefault="00483D1B">
      <w:pPr>
        <w:spacing w:after="200" w:line="240" w:lineRule="auto"/>
        <w:ind w:left="450" w:right="0" w:hanging="450"/>
      </w:pPr>
      <w:proofErr w:type="spellStart"/>
      <w:r>
        <w:t>Geers</w:t>
      </w:r>
      <w:proofErr w:type="spellEnd"/>
      <w:r>
        <w:t xml:space="preserve">, Kenneth. </w:t>
      </w:r>
      <w:r>
        <w:rPr>
          <w:i/>
        </w:rPr>
        <w:t>Cyber War in Perspective: Russian Aggression against Ukraine</w:t>
      </w:r>
      <w:r>
        <w:t xml:space="preserve">. CCDCOE, NATO Cooperative Cyber </w:t>
      </w:r>
      <w:proofErr w:type="spellStart"/>
      <w:r>
        <w:t>Defence</w:t>
      </w:r>
      <w:proofErr w:type="spellEnd"/>
      <w:r>
        <w:t xml:space="preserve"> Centre of Excellence, 2015.</w:t>
      </w:r>
    </w:p>
    <w:p w14:paraId="40122782" w14:textId="77777777" w:rsidR="00657E08" w:rsidRDefault="00483D1B">
      <w:pPr>
        <w:spacing w:after="200" w:line="240" w:lineRule="auto"/>
        <w:ind w:left="450" w:right="0" w:hanging="450"/>
      </w:pPr>
      <w:r>
        <w:t>———. “Cyberspace and the Changing Nature of Warfare.” SC Media US, August 27, 2008.</w:t>
      </w:r>
      <w:hyperlink r:id="rId104">
        <w:r>
          <w:t xml:space="preserve"> </w:t>
        </w:r>
      </w:hyperlink>
      <w:hyperlink r:id="rId105">
        <w:r>
          <w:rPr>
            <w:color w:val="1155CC"/>
            <w:u w:val="single"/>
          </w:rPr>
          <w:t>https://www.scmagazine.com/opinions/cyberspace-and-the-changing-nature-of-warfare/article/554872/</w:t>
        </w:r>
      </w:hyperlink>
      <w:r>
        <w:t>.</w:t>
      </w:r>
    </w:p>
    <w:p w14:paraId="13826BD7" w14:textId="77777777" w:rsidR="00657E08" w:rsidRDefault="00483D1B">
      <w:pPr>
        <w:spacing w:after="200" w:line="240" w:lineRule="auto"/>
        <w:ind w:left="450" w:right="0" w:hanging="450"/>
      </w:pPr>
      <w:r>
        <w:t xml:space="preserve">George, Alexander L., and Richard Smoke. “Deterrence and Foreign Policy.” </w:t>
      </w:r>
      <w:r>
        <w:rPr>
          <w:i/>
        </w:rPr>
        <w:t>World Politics</w:t>
      </w:r>
      <w:r>
        <w:t xml:space="preserve"> 41, no. 2 (1989): 170–82.</w:t>
      </w:r>
      <w:hyperlink r:id="rId106">
        <w:r>
          <w:t xml:space="preserve"> </w:t>
        </w:r>
      </w:hyperlink>
      <w:hyperlink r:id="rId107">
        <w:r>
          <w:rPr>
            <w:color w:val="1155CC"/>
            <w:u w:val="single"/>
          </w:rPr>
          <w:t>https://doi.org/10.2307/2010406</w:t>
        </w:r>
      </w:hyperlink>
      <w:r>
        <w:t>.</w:t>
      </w:r>
    </w:p>
    <w:p w14:paraId="0D6FC0C5" w14:textId="77777777" w:rsidR="00657E08" w:rsidRDefault="00483D1B">
      <w:pPr>
        <w:spacing w:after="200" w:line="240" w:lineRule="auto"/>
        <w:ind w:left="450" w:right="0" w:hanging="450"/>
      </w:pPr>
      <w:r>
        <w:t xml:space="preserve">———. </w:t>
      </w:r>
      <w:r>
        <w:rPr>
          <w:i/>
        </w:rPr>
        <w:t>Deterrence in American Foreign Policy: Theory and Practice</w:t>
      </w:r>
      <w:r>
        <w:t>. Columbia University Press, 1974.</w:t>
      </w:r>
    </w:p>
    <w:p w14:paraId="1342F8BF" w14:textId="77777777" w:rsidR="00657E08" w:rsidRDefault="00483D1B">
      <w:pPr>
        <w:spacing w:after="200" w:line="240" w:lineRule="auto"/>
        <w:ind w:left="450" w:right="0" w:hanging="450"/>
      </w:pPr>
      <w:r>
        <w:t xml:space="preserve">George, Justin, and Todd Sandler. “Demand for Military Spending in NATO, 1968–2015: A Spatial Panel Approach.” </w:t>
      </w:r>
      <w:r>
        <w:rPr>
          <w:i/>
        </w:rPr>
        <w:t>European Journal of Political Economy</w:t>
      </w:r>
      <w:r>
        <w:t xml:space="preserve"> 53 (July 1, 2018): 222–36.</w:t>
      </w:r>
      <w:hyperlink r:id="rId108">
        <w:r>
          <w:t xml:space="preserve"> </w:t>
        </w:r>
      </w:hyperlink>
      <w:hyperlink r:id="rId109">
        <w:r>
          <w:rPr>
            <w:color w:val="1155CC"/>
            <w:u w:val="single"/>
          </w:rPr>
          <w:t>https://doi.org/10.1016/j.ejpoleco.2017.09.002</w:t>
        </w:r>
      </w:hyperlink>
      <w:r>
        <w:t>.</w:t>
      </w:r>
    </w:p>
    <w:p w14:paraId="0B4D6D30" w14:textId="77777777" w:rsidR="00657E08" w:rsidRDefault="00483D1B">
      <w:pPr>
        <w:spacing w:after="200" w:line="240" w:lineRule="auto"/>
        <w:ind w:left="450" w:right="0" w:hanging="450"/>
      </w:pPr>
      <w:r>
        <w:t xml:space="preserve">Goldsmith, Jack, and Tim Wu. </w:t>
      </w:r>
      <w:r>
        <w:rPr>
          <w:i/>
        </w:rPr>
        <w:t>Who Controls the Internet</w:t>
      </w:r>
      <w:proofErr w:type="gramStart"/>
      <w:r>
        <w:rPr>
          <w:i/>
        </w:rPr>
        <w:t>?:</w:t>
      </w:r>
      <w:proofErr w:type="gramEnd"/>
      <w:r>
        <w:rPr>
          <w:i/>
        </w:rPr>
        <w:t xml:space="preserve"> Illusions of a Borderless World</w:t>
      </w:r>
      <w:r>
        <w:t>. Oxford University Press, 2006.</w:t>
      </w:r>
    </w:p>
    <w:p w14:paraId="34628DF3" w14:textId="77777777" w:rsidR="00657E08" w:rsidRDefault="00483D1B">
      <w:pPr>
        <w:spacing w:after="200" w:line="240" w:lineRule="auto"/>
        <w:ind w:left="450" w:right="0" w:hanging="450"/>
      </w:pPr>
      <w:r>
        <w:t xml:space="preserve">Goldstein, Avery. “First Things First: The Pressing Danger of Crisis Instability in U.S.-China Relations.” </w:t>
      </w:r>
      <w:r>
        <w:rPr>
          <w:i/>
        </w:rPr>
        <w:t>International Security</w:t>
      </w:r>
      <w:r>
        <w:t xml:space="preserve"> 37, no. 4 (April 1, 2013): 49–89.</w:t>
      </w:r>
      <w:hyperlink r:id="rId110">
        <w:r>
          <w:t xml:space="preserve"> </w:t>
        </w:r>
      </w:hyperlink>
      <w:hyperlink r:id="rId111">
        <w:r>
          <w:rPr>
            <w:color w:val="1155CC"/>
            <w:u w:val="single"/>
          </w:rPr>
          <w:t>https://doi.org/10.1162/ISEC_a_00114</w:t>
        </w:r>
      </w:hyperlink>
      <w:r>
        <w:t>.</w:t>
      </w:r>
    </w:p>
    <w:p w14:paraId="43EC7001" w14:textId="77777777" w:rsidR="00657E08" w:rsidRDefault="00483D1B">
      <w:pPr>
        <w:spacing w:after="200" w:line="240" w:lineRule="auto"/>
        <w:ind w:left="450" w:right="0" w:hanging="450"/>
      </w:pPr>
      <w:proofErr w:type="spellStart"/>
      <w:r>
        <w:t>Gompert</w:t>
      </w:r>
      <w:proofErr w:type="spellEnd"/>
      <w:r>
        <w:t xml:space="preserve">, David C., and Martin </w:t>
      </w:r>
      <w:proofErr w:type="spellStart"/>
      <w:r>
        <w:t>Libicki</w:t>
      </w:r>
      <w:proofErr w:type="spellEnd"/>
      <w:r>
        <w:t xml:space="preserve">. “Cyber Warfare and Sino-American Crisis Instability.” </w:t>
      </w:r>
      <w:r>
        <w:rPr>
          <w:i/>
        </w:rPr>
        <w:t>Survival</w:t>
      </w:r>
      <w:r>
        <w:t xml:space="preserve"> 56, no. 4 (July 4, 2014): 7–22.</w:t>
      </w:r>
      <w:hyperlink r:id="rId112">
        <w:r>
          <w:t xml:space="preserve"> </w:t>
        </w:r>
      </w:hyperlink>
      <w:hyperlink r:id="rId113">
        <w:r>
          <w:rPr>
            <w:color w:val="1155CC"/>
            <w:u w:val="single"/>
          </w:rPr>
          <w:t>https://doi.org/10.1080/00396338.2014.941543</w:t>
        </w:r>
      </w:hyperlink>
      <w:r>
        <w:t>.</w:t>
      </w:r>
    </w:p>
    <w:p w14:paraId="6091B033" w14:textId="77777777" w:rsidR="00657E08" w:rsidRDefault="00483D1B">
      <w:pPr>
        <w:spacing w:after="200" w:line="240" w:lineRule="auto"/>
        <w:ind w:left="450" w:right="0" w:hanging="450"/>
      </w:pPr>
      <w:proofErr w:type="spellStart"/>
      <w:r>
        <w:lastRenderedPageBreak/>
        <w:t>Götz</w:t>
      </w:r>
      <w:proofErr w:type="spellEnd"/>
      <w:r>
        <w:t xml:space="preserve">, Elias. “Putin, the State, and War: The Causes of Russia’s Near Abroad Assertion Revisited.” </w:t>
      </w:r>
      <w:r>
        <w:rPr>
          <w:i/>
        </w:rPr>
        <w:t>International Studies Review</w:t>
      </w:r>
      <w:r>
        <w:t xml:space="preserve"> 19, no. 2 (June 1, 2017): 228–53.</w:t>
      </w:r>
      <w:hyperlink r:id="rId114">
        <w:r>
          <w:t xml:space="preserve"> </w:t>
        </w:r>
      </w:hyperlink>
      <w:hyperlink r:id="rId115">
        <w:r>
          <w:rPr>
            <w:color w:val="1155CC"/>
            <w:u w:val="single"/>
          </w:rPr>
          <w:t>https://doi.org/10.1093/isr/viw009</w:t>
        </w:r>
      </w:hyperlink>
      <w:r>
        <w:t>.</w:t>
      </w:r>
    </w:p>
    <w:p w14:paraId="50218C90" w14:textId="77777777" w:rsidR="00657E08" w:rsidRDefault="00483D1B">
      <w:pPr>
        <w:spacing w:after="200" w:line="240" w:lineRule="auto"/>
        <w:ind w:left="450" w:right="0" w:hanging="450"/>
      </w:pPr>
      <w:r>
        <w:t xml:space="preserve">Grant, Arthur V. “Strategic Decisions: The Mire of Low-Intensity Conflict.” </w:t>
      </w:r>
      <w:r>
        <w:rPr>
          <w:i/>
        </w:rPr>
        <w:t>Comparative Strategy</w:t>
      </w:r>
      <w:r>
        <w:t xml:space="preserve"> 10, no. 2 (April 1, 1991): 165–75.</w:t>
      </w:r>
      <w:hyperlink r:id="rId116">
        <w:r>
          <w:t xml:space="preserve"> </w:t>
        </w:r>
      </w:hyperlink>
      <w:hyperlink r:id="rId117">
        <w:r>
          <w:rPr>
            <w:color w:val="1155CC"/>
            <w:u w:val="single"/>
          </w:rPr>
          <w:t>https://doi.org/10.1080/01495939108402840</w:t>
        </w:r>
      </w:hyperlink>
      <w:r>
        <w:t>.</w:t>
      </w:r>
    </w:p>
    <w:p w14:paraId="321A49B4" w14:textId="77777777" w:rsidR="00657E08" w:rsidRDefault="00483D1B">
      <w:pPr>
        <w:spacing w:after="200" w:line="240" w:lineRule="auto"/>
        <w:ind w:left="450" w:right="0" w:hanging="450"/>
      </w:pPr>
      <w:r>
        <w:t xml:space="preserve">Green, Michael, Kathleen Hicks, Zack Cooper, John </w:t>
      </w:r>
      <w:proofErr w:type="spellStart"/>
      <w:r>
        <w:t>Schaus</w:t>
      </w:r>
      <w:proofErr w:type="spellEnd"/>
      <w:r>
        <w:t xml:space="preserve">, and Jake Douglas. </w:t>
      </w:r>
      <w:r>
        <w:rPr>
          <w:i/>
        </w:rPr>
        <w:t>Countering Coercion in Maritime Asia: The Theory and Practice of Gray Zone Deterrence</w:t>
      </w:r>
      <w:r>
        <w:t>. Rowman &amp; Littlefield, 2017.</w:t>
      </w:r>
    </w:p>
    <w:p w14:paraId="358A4C9E" w14:textId="77777777" w:rsidR="00657E08" w:rsidRDefault="00483D1B">
      <w:pPr>
        <w:spacing w:after="200" w:line="240" w:lineRule="auto"/>
        <w:ind w:left="450" w:right="0" w:hanging="450"/>
      </w:pPr>
      <w:r>
        <w:t xml:space="preserve">Greenberg, Andy. “‘Crash Override’: The Malware That Took Down a Power Grid.” </w:t>
      </w:r>
      <w:r>
        <w:rPr>
          <w:i/>
        </w:rPr>
        <w:t>Wired</w:t>
      </w:r>
      <w:r>
        <w:t>, June 12, 2017.</w:t>
      </w:r>
      <w:hyperlink r:id="rId118">
        <w:r>
          <w:t xml:space="preserve"> </w:t>
        </w:r>
      </w:hyperlink>
      <w:hyperlink r:id="rId119">
        <w:r>
          <w:rPr>
            <w:color w:val="1155CC"/>
            <w:u w:val="single"/>
          </w:rPr>
          <w:t>https://www.wired.com/story/crash-override-malware/</w:t>
        </w:r>
      </w:hyperlink>
      <w:r>
        <w:t>.</w:t>
      </w:r>
    </w:p>
    <w:p w14:paraId="15AA1527" w14:textId="77777777" w:rsidR="00657E08" w:rsidRDefault="00483D1B">
      <w:pPr>
        <w:spacing w:after="200" w:line="240" w:lineRule="auto"/>
        <w:ind w:left="450" w:right="0" w:hanging="450"/>
      </w:pPr>
      <w:r>
        <w:t xml:space="preserve">———. “How An Entire Nation Became Russia’s Test Lab for Cyberwar.” </w:t>
      </w:r>
      <w:r>
        <w:rPr>
          <w:i/>
        </w:rPr>
        <w:t>Wired</w:t>
      </w:r>
      <w:r>
        <w:t>, June 20, 2017.</w:t>
      </w:r>
      <w:hyperlink r:id="rId120">
        <w:r>
          <w:t xml:space="preserve"> </w:t>
        </w:r>
      </w:hyperlink>
      <w:hyperlink r:id="rId121">
        <w:r>
          <w:rPr>
            <w:color w:val="1155CC"/>
            <w:u w:val="single"/>
          </w:rPr>
          <w:t>https://www.wired.com/story/russian-hackers-attack-ukraine/</w:t>
        </w:r>
      </w:hyperlink>
      <w:r>
        <w:t>.</w:t>
      </w:r>
    </w:p>
    <w:p w14:paraId="38FA4525" w14:textId="77777777" w:rsidR="00657E08" w:rsidRDefault="00483D1B">
      <w:pPr>
        <w:spacing w:after="200" w:line="240" w:lineRule="auto"/>
        <w:ind w:left="450" w:right="0" w:hanging="450"/>
      </w:pPr>
      <w:r>
        <w:t xml:space="preserve">———. “The Untold Story of </w:t>
      </w:r>
      <w:proofErr w:type="spellStart"/>
      <w:r>
        <w:t>NotPetya</w:t>
      </w:r>
      <w:proofErr w:type="spellEnd"/>
      <w:r>
        <w:t xml:space="preserve">, the Most Devastating Cyberattack in History.” </w:t>
      </w:r>
      <w:r>
        <w:rPr>
          <w:i/>
        </w:rPr>
        <w:t>Wired</w:t>
      </w:r>
      <w:r>
        <w:t>, August 22, 2018.</w:t>
      </w:r>
      <w:hyperlink r:id="rId122">
        <w:r>
          <w:t xml:space="preserve"> </w:t>
        </w:r>
      </w:hyperlink>
      <w:hyperlink r:id="rId123">
        <w:r>
          <w:rPr>
            <w:color w:val="1155CC"/>
            <w:u w:val="single"/>
          </w:rPr>
          <w:t>https://www.wired.com/story/notpetya-cyberattack-ukraine-russia-code-crashed-the-world/</w:t>
        </w:r>
      </w:hyperlink>
      <w:r>
        <w:t>.</w:t>
      </w:r>
    </w:p>
    <w:p w14:paraId="743B7D52" w14:textId="77777777" w:rsidR="00657E08" w:rsidRDefault="00483D1B">
      <w:pPr>
        <w:spacing w:after="200" w:line="240" w:lineRule="auto"/>
        <w:ind w:left="450" w:right="0" w:hanging="450"/>
      </w:pPr>
      <w:r>
        <w:t xml:space="preserve">Hammond, Grant T. “Low Intensity Conflict: War by </w:t>
      </w:r>
      <w:proofErr w:type="gramStart"/>
      <w:r>
        <w:t>Another</w:t>
      </w:r>
      <w:proofErr w:type="gramEnd"/>
      <w:r>
        <w:t xml:space="preserve"> Name.” </w:t>
      </w:r>
      <w:r>
        <w:rPr>
          <w:i/>
        </w:rPr>
        <w:t>Small Wars &amp; Insurgencies</w:t>
      </w:r>
      <w:r>
        <w:t xml:space="preserve"> 1, no. 3 (December 1, 1990): 226–38.</w:t>
      </w:r>
      <w:hyperlink r:id="rId124">
        <w:r>
          <w:t xml:space="preserve"> </w:t>
        </w:r>
      </w:hyperlink>
      <w:hyperlink r:id="rId125">
        <w:r>
          <w:rPr>
            <w:color w:val="1155CC"/>
            <w:u w:val="single"/>
          </w:rPr>
          <w:t>https://doi.org/10.1080/09592319008422957</w:t>
        </w:r>
      </w:hyperlink>
      <w:r>
        <w:t>.</w:t>
      </w:r>
    </w:p>
    <w:p w14:paraId="2943ADAC" w14:textId="77777777" w:rsidR="00657E08" w:rsidRDefault="00483D1B">
      <w:pPr>
        <w:spacing w:after="200" w:line="240" w:lineRule="auto"/>
        <w:ind w:left="450" w:right="0" w:hanging="450"/>
      </w:pPr>
      <w:r>
        <w:t xml:space="preserve">Hart, Sir Basil Henry Liddell. </w:t>
      </w:r>
      <w:r>
        <w:rPr>
          <w:i/>
        </w:rPr>
        <w:t>Strategy: The Indirect Approach</w:t>
      </w:r>
      <w:r>
        <w:t>. Faber &amp; Faber, 1954.</w:t>
      </w:r>
    </w:p>
    <w:p w14:paraId="246A7521" w14:textId="77777777" w:rsidR="00657E08" w:rsidRDefault="00483D1B">
      <w:pPr>
        <w:spacing w:after="200" w:line="240" w:lineRule="auto"/>
        <w:ind w:left="450" w:right="0" w:hanging="450"/>
      </w:pPr>
      <w:r>
        <w:t xml:space="preserve">Howard, Philip N, </w:t>
      </w:r>
      <w:proofErr w:type="spellStart"/>
      <w:r>
        <w:t>Bharath</w:t>
      </w:r>
      <w:proofErr w:type="spellEnd"/>
      <w:r>
        <w:t xml:space="preserve"> Ganesh, Dimitra </w:t>
      </w:r>
      <w:proofErr w:type="spellStart"/>
      <w:r>
        <w:t>Liotsiou</w:t>
      </w:r>
      <w:proofErr w:type="spellEnd"/>
      <w:r>
        <w:t>, John Kelly, and Camille François. “The IRA, Social Media and Political Polarization in the United States, 2012-2018.” Working Paper. Oxford, UK: Computational Propaganda Research Project, 2018.</w:t>
      </w:r>
    </w:p>
    <w:p w14:paraId="231C3E12" w14:textId="77777777" w:rsidR="00657E08" w:rsidRDefault="00483D1B">
      <w:pPr>
        <w:spacing w:after="200" w:line="240" w:lineRule="auto"/>
        <w:ind w:left="450" w:right="0" w:hanging="450"/>
      </w:pPr>
      <w:proofErr w:type="spellStart"/>
      <w:r>
        <w:t>Huth</w:t>
      </w:r>
      <w:proofErr w:type="spellEnd"/>
      <w:r>
        <w:t xml:space="preserve">, Paul, and Bruce </w:t>
      </w:r>
      <w:proofErr w:type="spellStart"/>
      <w:r>
        <w:t>Russett</w:t>
      </w:r>
      <w:proofErr w:type="spellEnd"/>
      <w:r>
        <w:t xml:space="preserve">. “Deterrence Failure and Crisis Escalation.” </w:t>
      </w:r>
      <w:r>
        <w:rPr>
          <w:i/>
        </w:rPr>
        <w:t>International Studies Quarterly</w:t>
      </w:r>
      <w:r>
        <w:t xml:space="preserve"> 32, no. 1 (1988): 29–45.</w:t>
      </w:r>
      <w:hyperlink r:id="rId126">
        <w:r>
          <w:t xml:space="preserve"> </w:t>
        </w:r>
      </w:hyperlink>
      <w:hyperlink r:id="rId127">
        <w:r>
          <w:rPr>
            <w:color w:val="1155CC"/>
            <w:u w:val="single"/>
          </w:rPr>
          <w:t>https://doi.org/10.2307/2600411</w:t>
        </w:r>
      </w:hyperlink>
      <w:r>
        <w:t>.</w:t>
      </w:r>
    </w:p>
    <w:p w14:paraId="0D85EC2B" w14:textId="77777777" w:rsidR="00657E08" w:rsidRDefault="00483D1B">
      <w:pPr>
        <w:spacing w:after="200" w:line="240" w:lineRule="auto"/>
        <w:ind w:left="450" w:right="0" w:hanging="450"/>
      </w:pPr>
      <w:r>
        <w:t xml:space="preserve">Jackson, Van. “Preventing Nuclear War with North Korea.” </w:t>
      </w:r>
      <w:r>
        <w:rPr>
          <w:i/>
        </w:rPr>
        <w:t>Foreign Affairs</w:t>
      </w:r>
      <w:r>
        <w:t>, September 11, 2016.</w:t>
      </w:r>
      <w:hyperlink r:id="rId128">
        <w:r>
          <w:t xml:space="preserve"> </w:t>
        </w:r>
      </w:hyperlink>
      <w:hyperlink r:id="rId129">
        <w:r>
          <w:rPr>
            <w:color w:val="1155CC"/>
            <w:u w:val="single"/>
          </w:rPr>
          <w:t>https://www.foreignaffairs.com/articles/north-korea/2016-09-11/preventing-nuclear-war-north-korea</w:t>
        </w:r>
      </w:hyperlink>
      <w:r>
        <w:t>.</w:t>
      </w:r>
    </w:p>
    <w:p w14:paraId="65C1E6DD" w14:textId="77777777" w:rsidR="00657E08" w:rsidRDefault="00483D1B">
      <w:pPr>
        <w:spacing w:after="200" w:line="240" w:lineRule="auto"/>
        <w:ind w:left="450" w:right="0" w:hanging="450"/>
      </w:pPr>
      <w:r>
        <w:t xml:space="preserve">———. “Tactics of Strategic Competition: Gray Zones, Redlines, and Conflict before War.” </w:t>
      </w:r>
      <w:r>
        <w:rPr>
          <w:i/>
        </w:rPr>
        <w:t>Naval War College Review</w:t>
      </w:r>
      <w:r>
        <w:t xml:space="preserve"> 70, no. 3 (2017): 39–61.</w:t>
      </w:r>
    </w:p>
    <w:p w14:paraId="5AC2A3CB" w14:textId="77777777" w:rsidR="00657E08" w:rsidRDefault="00483D1B">
      <w:pPr>
        <w:spacing w:after="200" w:line="240" w:lineRule="auto"/>
        <w:ind w:left="450" w:right="0" w:hanging="450"/>
      </w:pPr>
      <w:r>
        <w:t xml:space="preserve">Jensen, Benjamin, Brandon </w:t>
      </w:r>
      <w:proofErr w:type="spellStart"/>
      <w:r>
        <w:t>Valeriano</w:t>
      </w:r>
      <w:proofErr w:type="spellEnd"/>
      <w:r>
        <w:t xml:space="preserve">, and Ryan Maness. “Fancy Bears and Digital Trolls: Cyber Strategy with a Russian Twist.” </w:t>
      </w:r>
      <w:r>
        <w:rPr>
          <w:i/>
        </w:rPr>
        <w:t>Journal of Strategic Studies</w:t>
      </w:r>
      <w:r>
        <w:t xml:space="preserve"> 0, no. 0 (January 10, 2019): 1–23.</w:t>
      </w:r>
      <w:hyperlink r:id="rId130">
        <w:r>
          <w:t xml:space="preserve"> </w:t>
        </w:r>
      </w:hyperlink>
      <w:hyperlink r:id="rId131">
        <w:r>
          <w:rPr>
            <w:color w:val="1155CC"/>
            <w:u w:val="single"/>
          </w:rPr>
          <w:t>https://doi.org/10.1080/01402390.2018.1559152</w:t>
        </w:r>
      </w:hyperlink>
      <w:r>
        <w:t>.</w:t>
      </w:r>
    </w:p>
    <w:p w14:paraId="78129815" w14:textId="77777777" w:rsidR="00657E08" w:rsidRDefault="00483D1B">
      <w:pPr>
        <w:spacing w:after="200" w:line="240" w:lineRule="auto"/>
        <w:ind w:left="450" w:right="0" w:hanging="450"/>
      </w:pPr>
      <w:r>
        <w:t xml:space="preserve">Jervis, Robert. “Cooperation </w:t>
      </w:r>
      <w:proofErr w:type="gramStart"/>
      <w:r>
        <w:t>Under</w:t>
      </w:r>
      <w:proofErr w:type="gramEnd"/>
      <w:r>
        <w:t xml:space="preserve"> the Security Dilemma.” </w:t>
      </w:r>
      <w:r>
        <w:rPr>
          <w:i/>
        </w:rPr>
        <w:t>World Politics</w:t>
      </w:r>
      <w:r>
        <w:t xml:space="preserve"> 30, no. 2 (1978): 167–214.</w:t>
      </w:r>
      <w:hyperlink r:id="rId132">
        <w:r>
          <w:t xml:space="preserve"> </w:t>
        </w:r>
      </w:hyperlink>
      <w:hyperlink r:id="rId133">
        <w:r>
          <w:rPr>
            <w:color w:val="1155CC"/>
            <w:u w:val="single"/>
          </w:rPr>
          <w:t>https://doi.org/10.2307/2009958</w:t>
        </w:r>
      </w:hyperlink>
      <w:r>
        <w:t>.</w:t>
      </w:r>
    </w:p>
    <w:p w14:paraId="7C6148B3" w14:textId="77777777" w:rsidR="00657E08" w:rsidRDefault="00483D1B">
      <w:pPr>
        <w:spacing w:after="200" w:line="240" w:lineRule="auto"/>
        <w:ind w:left="450" w:right="0" w:hanging="450"/>
      </w:pPr>
      <w:r>
        <w:lastRenderedPageBreak/>
        <w:t xml:space="preserve">———. </w:t>
      </w:r>
      <w:r>
        <w:rPr>
          <w:i/>
        </w:rPr>
        <w:t>Perception and Misperception in International Politics</w:t>
      </w:r>
      <w:r>
        <w:t>. Vol. 49. Princeton, N.J: Princeton University Press, 1976.</w:t>
      </w:r>
    </w:p>
    <w:p w14:paraId="3B2EEA99" w14:textId="77777777" w:rsidR="00657E08" w:rsidRDefault="00483D1B">
      <w:pPr>
        <w:spacing w:after="200" w:line="240" w:lineRule="auto"/>
        <w:ind w:left="450" w:right="0" w:hanging="450"/>
      </w:pPr>
      <w:r>
        <w:t xml:space="preserve">———. </w:t>
      </w:r>
      <w:r>
        <w:rPr>
          <w:i/>
        </w:rPr>
        <w:t>The Illogic of American Nuclear Strategy</w:t>
      </w:r>
      <w:r>
        <w:t>. Cornell University Press, 1984.</w:t>
      </w:r>
    </w:p>
    <w:p w14:paraId="11EAB4E5" w14:textId="77777777" w:rsidR="00657E08" w:rsidRDefault="00483D1B">
      <w:pPr>
        <w:spacing w:after="200" w:line="240" w:lineRule="auto"/>
        <w:ind w:left="450" w:right="0" w:hanging="450"/>
      </w:pPr>
      <w:r>
        <w:t xml:space="preserve">Johnson, Loch K. “On Drawing a Bright Line for Covert Operations.” </w:t>
      </w:r>
      <w:r>
        <w:rPr>
          <w:i/>
        </w:rPr>
        <w:t>The American Journal of International Law</w:t>
      </w:r>
      <w:r>
        <w:t xml:space="preserve"> 86, no. 2 (1992): 284–309.</w:t>
      </w:r>
      <w:hyperlink r:id="rId134">
        <w:r>
          <w:t xml:space="preserve"> </w:t>
        </w:r>
      </w:hyperlink>
      <w:hyperlink r:id="rId135">
        <w:r>
          <w:rPr>
            <w:color w:val="1155CC"/>
            <w:u w:val="single"/>
          </w:rPr>
          <w:t>https://doi.org/10.2307/2203235</w:t>
        </w:r>
      </w:hyperlink>
      <w:r>
        <w:t>.</w:t>
      </w:r>
    </w:p>
    <w:p w14:paraId="742A6957" w14:textId="77777777" w:rsidR="00657E08" w:rsidRDefault="00483D1B">
      <w:pPr>
        <w:spacing w:after="200" w:line="240" w:lineRule="auto"/>
        <w:ind w:left="450" w:right="0" w:hanging="450"/>
      </w:pPr>
      <w:r>
        <w:t xml:space="preserve">———. “The Myths of America’s Shadow War.” </w:t>
      </w:r>
      <w:r>
        <w:rPr>
          <w:i/>
        </w:rPr>
        <w:t>The Atlantic</w:t>
      </w:r>
      <w:r>
        <w:t>, January 31, 2013.</w:t>
      </w:r>
      <w:hyperlink r:id="rId136">
        <w:r>
          <w:t xml:space="preserve"> </w:t>
        </w:r>
      </w:hyperlink>
      <w:hyperlink r:id="rId137">
        <w:r>
          <w:rPr>
            <w:color w:val="1155CC"/>
            <w:u w:val="single"/>
          </w:rPr>
          <w:t>https://www.theatlantic.com/international/archive/2013/01/the-myths-of-americas-shadow-war/272712/</w:t>
        </w:r>
      </w:hyperlink>
      <w:r>
        <w:t>.</w:t>
      </w:r>
    </w:p>
    <w:p w14:paraId="1A1818A2" w14:textId="34FF9BFA" w:rsidR="00657E08" w:rsidRDefault="00483D1B">
      <w:pPr>
        <w:spacing w:after="200" w:line="240" w:lineRule="auto"/>
        <w:ind w:left="450" w:right="0" w:hanging="450"/>
      </w:pPr>
      <w:proofErr w:type="spellStart"/>
      <w:r>
        <w:t>Joubert</w:t>
      </w:r>
      <w:proofErr w:type="spellEnd"/>
      <w:r>
        <w:t xml:space="preserve">, Vincent. “Five Years after Estonia’s </w:t>
      </w:r>
      <w:del w:id="3140" w:author="Andres Gannon" w:date="2019-04-04T11:32:00Z">
        <w:r w:rsidDel="008F67D3">
          <w:delText>Cyber Attack</w:delText>
        </w:r>
      </w:del>
      <w:ins w:id="3141" w:author="Andres Gannon" w:date="2019-04-04T11:32:00Z">
        <w:r w:rsidR="008F67D3">
          <w:t>Cyber-attack</w:t>
        </w:r>
      </w:ins>
      <w:r>
        <w:t>s: Lessons Learned for NATO?” NATO Defense College, 2012. JSTOR.</w:t>
      </w:r>
      <w:hyperlink r:id="rId138">
        <w:r>
          <w:t xml:space="preserve"> </w:t>
        </w:r>
      </w:hyperlink>
      <w:hyperlink r:id="rId139">
        <w:r>
          <w:rPr>
            <w:color w:val="1155CC"/>
            <w:u w:val="single"/>
          </w:rPr>
          <w:t>https://www.jstor.org/stable/resrep10366</w:t>
        </w:r>
      </w:hyperlink>
      <w:r>
        <w:t>.</w:t>
      </w:r>
    </w:p>
    <w:p w14:paraId="2975B33A" w14:textId="77777777" w:rsidR="00657E08" w:rsidRDefault="00483D1B">
      <w:pPr>
        <w:spacing w:after="200" w:line="240" w:lineRule="auto"/>
        <w:ind w:left="450" w:right="0" w:hanging="450"/>
      </w:pPr>
      <w:proofErr w:type="spellStart"/>
      <w:r>
        <w:t>Kalyvas</w:t>
      </w:r>
      <w:proofErr w:type="spellEnd"/>
      <w:r>
        <w:t xml:space="preserve">, </w:t>
      </w:r>
      <w:proofErr w:type="spellStart"/>
      <w:r>
        <w:t>Stathis</w:t>
      </w:r>
      <w:proofErr w:type="spellEnd"/>
      <w:r>
        <w:t xml:space="preserve">. “Review of </w:t>
      </w:r>
      <w:proofErr w:type="gramStart"/>
      <w:r>
        <w:t>The</w:t>
      </w:r>
      <w:proofErr w:type="gramEnd"/>
      <w:r>
        <w:t xml:space="preserve"> New U.S. Army/Marine Corps Counterinsurgency Field Manual.” </w:t>
      </w:r>
      <w:r>
        <w:rPr>
          <w:i/>
        </w:rPr>
        <w:t>Perspectives on Politics</w:t>
      </w:r>
      <w:r>
        <w:t xml:space="preserve"> 6, no. 02 (June 2008).</w:t>
      </w:r>
      <w:hyperlink r:id="rId140">
        <w:r>
          <w:t xml:space="preserve"> </w:t>
        </w:r>
      </w:hyperlink>
      <w:hyperlink r:id="rId141">
        <w:r>
          <w:rPr>
            <w:color w:val="1155CC"/>
            <w:u w:val="single"/>
          </w:rPr>
          <w:t>https://doi.org/10.1017/S1537592708081164</w:t>
        </w:r>
      </w:hyperlink>
      <w:r>
        <w:t>.</w:t>
      </w:r>
    </w:p>
    <w:p w14:paraId="236990A3" w14:textId="77777777" w:rsidR="00657E08" w:rsidRDefault="00483D1B">
      <w:pPr>
        <w:spacing w:after="200" w:line="240" w:lineRule="auto"/>
        <w:ind w:left="450" w:right="0" w:hanging="450"/>
      </w:pPr>
      <w:proofErr w:type="spellStart"/>
      <w:r>
        <w:t>Kapur</w:t>
      </w:r>
      <w:proofErr w:type="spellEnd"/>
      <w:r>
        <w:t xml:space="preserve">, S. Paul. </w:t>
      </w:r>
      <w:r>
        <w:rPr>
          <w:i/>
        </w:rPr>
        <w:t>Dangerous Deterrent: Nuclear Weapons Proliferation and Conflict in South Asia</w:t>
      </w:r>
      <w:r>
        <w:t>. Stanford University Press, 2007.</w:t>
      </w:r>
    </w:p>
    <w:p w14:paraId="23DE8B84" w14:textId="77777777" w:rsidR="00657E08" w:rsidRDefault="00483D1B">
      <w:pPr>
        <w:spacing w:after="200" w:line="240" w:lineRule="auto"/>
        <w:ind w:left="450" w:right="0" w:hanging="450"/>
      </w:pPr>
      <w:r>
        <w:t>Kennan, George. “269. Policy Planning Staff Memorandum.” Records of the National Security Council NSC 10/2. Washington: National Archives and Records Administration, May 4, 1948.</w:t>
      </w:r>
      <w:hyperlink r:id="rId142">
        <w:r>
          <w:t xml:space="preserve"> </w:t>
        </w:r>
      </w:hyperlink>
      <w:hyperlink r:id="rId143">
        <w:r>
          <w:rPr>
            <w:color w:val="1155CC"/>
            <w:u w:val="single"/>
          </w:rPr>
          <w:t>http://academic.brooklyn.cuny.edu/history/johnson/65ciafounding3.htm</w:t>
        </w:r>
      </w:hyperlink>
      <w:r>
        <w:t>.</w:t>
      </w:r>
    </w:p>
    <w:p w14:paraId="2B9B19AD" w14:textId="77777777" w:rsidR="00657E08" w:rsidRDefault="00483D1B">
      <w:pPr>
        <w:spacing w:after="200" w:line="240" w:lineRule="auto"/>
        <w:ind w:left="450" w:right="0" w:hanging="450"/>
      </w:pPr>
      <w:r>
        <w:t xml:space="preserve">Kilcullen, David. </w:t>
      </w:r>
      <w:r>
        <w:rPr>
          <w:i/>
        </w:rPr>
        <w:t>Counterinsurgency</w:t>
      </w:r>
      <w:r>
        <w:t>. Hurst, 2010.</w:t>
      </w:r>
    </w:p>
    <w:p w14:paraId="7834C9B3" w14:textId="77777777" w:rsidR="00657E08" w:rsidRDefault="00483D1B">
      <w:pPr>
        <w:spacing w:after="200" w:line="240" w:lineRule="auto"/>
        <w:ind w:left="450" w:right="0" w:hanging="450"/>
      </w:pPr>
      <w:r>
        <w:t xml:space="preserve">Kinross, Stuart. “Clausewitz and Low-Intensity Conflict.” </w:t>
      </w:r>
      <w:r>
        <w:rPr>
          <w:i/>
        </w:rPr>
        <w:t>Journal of Strategic Studies</w:t>
      </w:r>
      <w:r>
        <w:t xml:space="preserve"> 27, no. 1 (March 1, 2004): 35–58.</w:t>
      </w:r>
      <w:hyperlink r:id="rId144">
        <w:r>
          <w:t xml:space="preserve"> </w:t>
        </w:r>
      </w:hyperlink>
      <w:hyperlink r:id="rId145">
        <w:r>
          <w:rPr>
            <w:color w:val="1155CC"/>
            <w:u w:val="single"/>
          </w:rPr>
          <w:t>https://doi.org/10.1080/0140239042000232765</w:t>
        </w:r>
      </w:hyperlink>
      <w:r>
        <w:t>.</w:t>
      </w:r>
    </w:p>
    <w:p w14:paraId="1C2ADFA6" w14:textId="77777777" w:rsidR="00657E08" w:rsidRDefault="00483D1B">
      <w:pPr>
        <w:spacing w:after="200" w:line="240" w:lineRule="auto"/>
        <w:ind w:left="450" w:right="0" w:hanging="450"/>
      </w:pPr>
      <w:r>
        <w:t xml:space="preserve">Kissinger, Henry A. “Military Policy and Defense of the ‘Grey Areas.’” </w:t>
      </w:r>
      <w:r>
        <w:rPr>
          <w:i/>
        </w:rPr>
        <w:t>Foreign Affairs</w:t>
      </w:r>
      <w:r>
        <w:t xml:space="preserve"> 33, no. 3 (1955): 416–28.</w:t>
      </w:r>
      <w:hyperlink r:id="rId146">
        <w:r>
          <w:t xml:space="preserve"> </w:t>
        </w:r>
      </w:hyperlink>
      <w:hyperlink r:id="rId147">
        <w:r>
          <w:rPr>
            <w:color w:val="1155CC"/>
            <w:u w:val="single"/>
          </w:rPr>
          <w:t>https://doi.org/10.2307/20031108</w:t>
        </w:r>
      </w:hyperlink>
      <w:r>
        <w:t>.</w:t>
      </w:r>
    </w:p>
    <w:p w14:paraId="33D2B474" w14:textId="77777777" w:rsidR="00657E08" w:rsidRDefault="00483D1B">
      <w:pPr>
        <w:spacing w:after="200" w:line="240" w:lineRule="auto"/>
        <w:ind w:left="450" w:right="0" w:hanging="450"/>
      </w:pPr>
      <w:r>
        <w:t xml:space="preserve">———. “Strategy and Organization.” </w:t>
      </w:r>
      <w:r>
        <w:rPr>
          <w:i/>
        </w:rPr>
        <w:t>Foreign Affairs</w:t>
      </w:r>
      <w:r>
        <w:t xml:space="preserve"> 35, no. 3 (1957): 379–94.</w:t>
      </w:r>
      <w:hyperlink r:id="rId148">
        <w:r>
          <w:t xml:space="preserve"> </w:t>
        </w:r>
      </w:hyperlink>
      <w:hyperlink r:id="rId149">
        <w:r>
          <w:rPr>
            <w:color w:val="1155CC"/>
            <w:u w:val="single"/>
          </w:rPr>
          <w:t>https://doi.org/10.2307/20031235</w:t>
        </w:r>
      </w:hyperlink>
      <w:r>
        <w:t>.</w:t>
      </w:r>
    </w:p>
    <w:p w14:paraId="3561951E" w14:textId="77777777" w:rsidR="00657E08" w:rsidRDefault="00483D1B">
      <w:pPr>
        <w:spacing w:after="200" w:line="240" w:lineRule="auto"/>
        <w:ind w:left="450" w:right="0" w:hanging="450"/>
      </w:pPr>
      <w:proofErr w:type="spellStart"/>
      <w:r>
        <w:t>Kitson</w:t>
      </w:r>
      <w:proofErr w:type="spellEnd"/>
      <w:r>
        <w:t xml:space="preserve">, Frank. </w:t>
      </w:r>
      <w:r>
        <w:rPr>
          <w:i/>
        </w:rPr>
        <w:t>Low Intensity Operations: Subversion, Insurgency, Peace-Keeping</w:t>
      </w:r>
      <w:r>
        <w:t>. Faber &amp; Faber, 1971.</w:t>
      </w:r>
    </w:p>
    <w:p w14:paraId="7BA2649B" w14:textId="77777777" w:rsidR="00657E08" w:rsidRDefault="00483D1B">
      <w:pPr>
        <w:spacing w:after="200" w:line="240" w:lineRule="auto"/>
        <w:ind w:left="450" w:right="0" w:hanging="450"/>
      </w:pPr>
      <w:proofErr w:type="spellStart"/>
      <w:r>
        <w:t>Kober</w:t>
      </w:r>
      <w:proofErr w:type="spellEnd"/>
      <w:r>
        <w:t xml:space="preserve">, </w:t>
      </w:r>
      <w:proofErr w:type="spellStart"/>
      <w:r>
        <w:t>Avi</w:t>
      </w:r>
      <w:proofErr w:type="spellEnd"/>
      <w:r>
        <w:t xml:space="preserve">. “Low-Intensity Conflicts: Why the Gap </w:t>
      </w:r>
      <w:proofErr w:type="gramStart"/>
      <w:r>
        <w:t>Between</w:t>
      </w:r>
      <w:proofErr w:type="gramEnd"/>
      <w:r>
        <w:t xml:space="preserve"> Theory and </w:t>
      </w:r>
      <w:proofErr w:type="spellStart"/>
      <w:r>
        <w:t>Practise</w:t>
      </w:r>
      <w:proofErr w:type="spellEnd"/>
      <w:r>
        <w:t xml:space="preserve">?” </w:t>
      </w:r>
      <w:r>
        <w:rPr>
          <w:i/>
        </w:rPr>
        <w:t>Defense &amp; Security Analysis</w:t>
      </w:r>
      <w:r>
        <w:t xml:space="preserve"> 18, no. 1 (March 1, 2002): 15–38.</w:t>
      </w:r>
      <w:hyperlink r:id="rId150">
        <w:r>
          <w:t xml:space="preserve"> </w:t>
        </w:r>
      </w:hyperlink>
      <w:hyperlink r:id="rId151">
        <w:r>
          <w:rPr>
            <w:color w:val="1155CC"/>
            <w:u w:val="single"/>
          </w:rPr>
          <w:t>https://doi.org/10.1080/07430170120113712</w:t>
        </w:r>
      </w:hyperlink>
      <w:r>
        <w:t>.</w:t>
      </w:r>
    </w:p>
    <w:p w14:paraId="1FFA7DCE" w14:textId="77777777" w:rsidR="00657E08" w:rsidRDefault="00483D1B">
      <w:pPr>
        <w:spacing w:after="200" w:line="240" w:lineRule="auto"/>
        <w:ind w:left="450" w:right="0" w:hanging="450"/>
      </w:pPr>
      <w:proofErr w:type="spellStart"/>
      <w:r>
        <w:t>Kofman</w:t>
      </w:r>
      <w:proofErr w:type="spellEnd"/>
      <w:r>
        <w:t xml:space="preserve">, Michael, Katya </w:t>
      </w:r>
      <w:proofErr w:type="spellStart"/>
      <w:r>
        <w:t>Migacheva</w:t>
      </w:r>
      <w:proofErr w:type="spellEnd"/>
      <w:r>
        <w:t xml:space="preserve">, Brian </w:t>
      </w:r>
      <w:proofErr w:type="spellStart"/>
      <w:r>
        <w:t>Nichiporuk</w:t>
      </w:r>
      <w:proofErr w:type="spellEnd"/>
      <w:r>
        <w:t xml:space="preserve">, Andrew </w:t>
      </w:r>
      <w:proofErr w:type="spellStart"/>
      <w:r>
        <w:t>Radin</w:t>
      </w:r>
      <w:proofErr w:type="spellEnd"/>
      <w:r>
        <w:t xml:space="preserve">, </w:t>
      </w:r>
      <w:proofErr w:type="spellStart"/>
      <w:r>
        <w:t>Olesya</w:t>
      </w:r>
      <w:proofErr w:type="spellEnd"/>
      <w:r>
        <w:t xml:space="preserve"> </w:t>
      </w:r>
      <w:proofErr w:type="spellStart"/>
      <w:r>
        <w:t>Tkacheva</w:t>
      </w:r>
      <w:proofErr w:type="spellEnd"/>
      <w:r>
        <w:t xml:space="preserve">, and Jenny </w:t>
      </w:r>
      <w:proofErr w:type="spellStart"/>
      <w:r>
        <w:t>Oberholtzer</w:t>
      </w:r>
      <w:proofErr w:type="spellEnd"/>
      <w:r>
        <w:t>. “Lessons from Russia’s Operations in Crimea and Eastern Ukraine.” Product Page. Santa Monica, CA: Rand Corporation, 2017.</w:t>
      </w:r>
      <w:hyperlink r:id="rId152">
        <w:r>
          <w:t xml:space="preserve"> </w:t>
        </w:r>
      </w:hyperlink>
      <w:hyperlink r:id="rId153">
        <w:r>
          <w:rPr>
            <w:color w:val="1155CC"/>
            <w:u w:val="single"/>
          </w:rPr>
          <w:t>https://www.rand.org/pubs/research_reports/RR1498.html</w:t>
        </w:r>
      </w:hyperlink>
      <w:r>
        <w:t>.</w:t>
      </w:r>
    </w:p>
    <w:p w14:paraId="67B90619" w14:textId="77777777" w:rsidR="00657E08" w:rsidRDefault="00483D1B">
      <w:pPr>
        <w:spacing w:after="200" w:line="240" w:lineRule="auto"/>
        <w:ind w:left="450" w:right="0" w:hanging="450"/>
      </w:pPr>
      <w:proofErr w:type="spellStart"/>
      <w:r>
        <w:lastRenderedPageBreak/>
        <w:t>Kornbluh</w:t>
      </w:r>
      <w:proofErr w:type="spellEnd"/>
      <w:r>
        <w:t xml:space="preserve">, Peter, and Joy </w:t>
      </w:r>
      <w:proofErr w:type="spellStart"/>
      <w:r>
        <w:t>Hackel</w:t>
      </w:r>
      <w:proofErr w:type="spellEnd"/>
      <w:r>
        <w:t xml:space="preserve">. “Low-Intensity Conflict Is It Live or Is It Memorex?” </w:t>
      </w:r>
      <w:r>
        <w:rPr>
          <w:i/>
        </w:rPr>
        <w:t>NACLA Report on the Americas</w:t>
      </w:r>
      <w:r>
        <w:t xml:space="preserve"> 20, no. 3 (June 1986): 8–11.</w:t>
      </w:r>
      <w:hyperlink r:id="rId154">
        <w:r>
          <w:t xml:space="preserve"> </w:t>
        </w:r>
      </w:hyperlink>
      <w:hyperlink r:id="rId155">
        <w:r>
          <w:rPr>
            <w:color w:val="1155CC"/>
            <w:u w:val="single"/>
          </w:rPr>
          <w:t>https://doi.org/10.1080/10714839.1986.11723411</w:t>
        </w:r>
      </w:hyperlink>
      <w:r>
        <w:t>.</w:t>
      </w:r>
    </w:p>
    <w:p w14:paraId="402BEB1D" w14:textId="4D0F910C" w:rsidR="00657E08" w:rsidRDefault="00483D1B">
      <w:pPr>
        <w:spacing w:after="200" w:line="240" w:lineRule="auto"/>
        <w:ind w:left="450" w:right="0" w:hanging="450"/>
      </w:pPr>
      <w:proofErr w:type="spellStart"/>
      <w:r>
        <w:t>Kostyuk</w:t>
      </w:r>
      <w:proofErr w:type="spellEnd"/>
      <w:r>
        <w:t xml:space="preserve">, </w:t>
      </w:r>
      <w:proofErr w:type="spellStart"/>
      <w:r>
        <w:t>Nadiya</w:t>
      </w:r>
      <w:proofErr w:type="spellEnd"/>
      <w:r>
        <w:t xml:space="preserve">, and Yuri M. Zhukov. “Invisible Digital Front: Can </w:t>
      </w:r>
      <w:del w:id="3142" w:author="Andres Gannon" w:date="2019-04-04T11:32:00Z">
        <w:r w:rsidDel="008F67D3">
          <w:delText>Cyber Attack</w:delText>
        </w:r>
      </w:del>
      <w:ins w:id="3143" w:author="Andres Gannon" w:date="2019-04-04T11:32:00Z">
        <w:r w:rsidR="008F67D3">
          <w:t>Cyber-attack</w:t>
        </w:r>
      </w:ins>
      <w:r>
        <w:t xml:space="preserve">s Shape Battlefield Events?” </w:t>
      </w:r>
      <w:r>
        <w:rPr>
          <w:i/>
        </w:rPr>
        <w:t>Journal of Conflict Resolution</w:t>
      </w:r>
      <w:r>
        <w:t xml:space="preserve"> 63, no. 2 (2019): 317–47.</w:t>
      </w:r>
      <w:hyperlink r:id="rId156">
        <w:r>
          <w:t xml:space="preserve"> </w:t>
        </w:r>
      </w:hyperlink>
      <w:hyperlink r:id="rId157">
        <w:r>
          <w:rPr>
            <w:color w:val="1155CC"/>
            <w:u w:val="single"/>
          </w:rPr>
          <w:t>https://doi.org/10.1177/0022002717737138</w:t>
        </w:r>
      </w:hyperlink>
      <w:r>
        <w:t>.</w:t>
      </w:r>
    </w:p>
    <w:p w14:paraId="6FE77EF0" w14:textId="77777777" w:rsidR="00657E08" w:rsidRDefault="00483D1B">
      <w:pPr>
        <w:spacing w:after="200" w:line="240" w:lineRule="auto"/>
        <w:ind w:left="450" w:right="0" w:hanging="450"/>
      </w:pPr>
      <w:proofErr w:type="spellStart"/>
      <w:r>
        <w:t>Lanoszka</w:t>
      </w:r>
      <w:proofErr w:type="spellEnd"/>
      <w:r>
        <w:t xml:space="preserve">, Alexander. “Russian Hybrid Warfare and Extended Deterrence in Eastern Europe.” </w:t>
      </w:r>
      <w:r>
        <w:rPr>
          <w:i/>
        </w:rPr>
        <w:t>International Affairs</w:t>
      </w:r>
      <w:r>
        <w:t xml:space="preserve"> 92, no. 1 (January 2016): 175–95.</w:t>
      </w:r>
      <w:hyperlink r:id="rId158">
        <w:r>
          <w:t xml:space="preserve"> </w:t>
        </w:r>
      </w:hyperlink>
      <w:hyperlink r:id="rId159">
        <w:r>
          <w:rPr>
            <w:color w:val="1155CC"/>
            <w:u w:val="single"/>
          </w:rPr>
          <w:t>https://doi.org/10.1111/1468-2346.12509</w:t>
        </w:r>
      </w:hyperlink>
      <w:r>
        <w:t>.</w:t>
      </w:r>
    </w:p>
    <w:p w14:paraId="1EFDC15D" w14:textId="77777777" w:rsidR="00657E08" w:rsidRDefault="00483D1B">
      <w:pPr>
        <w:spacing w:after="200" w:line="240" w:lineRule="auto"/>
        <w:ind w:left="450" w:right="0" w:hanging="450"/>
      </w:pPr>
      <w:proofErr w:type="spellStart"/>
      <w:r>
        <w:t>Lebow</w:t>
      </w:r>
      <w:proofErr w:type="spellEnd"/>
      <w:r>
        <w:t xml:space="preserve">, Richard Ned. “The Past and Future of War.” </w:t>
      </w:r>
      <w:r>
        <w:rPr>
          <w:i/>
        </w:rPr>
        <w:t>International Relations</w:t>
      </w:r>
      <w:r>
        <w:t xml:space="preserve"> 24, no. 3 (September 1, 2010): 243–70.</w:t>
      </w:r>
      <w:hyperlink r:id="rId160">
        <w:r>
          <w:t xml:space="preserve"> </w:t>
        </w:r>
      </w:hyperlink>
      <w:hyperlink r:id="rId161">
        <w:r>
          <w:rPr>
            <w:color w:val="1155CC"/>
            <w:u w:val="single"/>
          </w:rPr>
          <w:t>https://doi.org/10.1177/0047117810377277</w:t>
        </w:r>
      </w:hyperlink>
      <w:r>
        <w:t>.</w:t>
      </w:r>
    </w:p>
    <w:p w14:paraId="07EFD026" w14:textId="77777777" w:rsidR="00657E08" w:rsidRDefault="00483D1B">
      <w:pPr>
        <w:spacing w:after="200" w:line="240" w:lineRule="auto"/>
        <w:ind w:left="450" w:right="0" w:hanging="450"/>
      </w:pPr>
      <w:proofErr w:type="spellStart"/>
      <w:r>
        <w:t>Lepgold</w:t>
      </w:r>
      <w:proofErr w:type="spellEnd"/>
      <w:r>
        <w:t>, Joseph, and Brent L. Sterling. “When Do States Fight Limited Wars</w:t>
      </w:r>
      <w:proofErr w:type="gramStart"/>
      <w:r>
        <w:t>?:</w:t>
      </w:r>
      <w:proofErr w:type="gramEnd"/>
      <w:r>
        <w:t xml:space="preserve"> Political Risk, Policy Risk, and Policy Choice.” </w:t>
      </w:r>
      <w:r>
        <w:rPr>
          <w:i/>
        </w:rPr>
        <w:t>Security Studies</w:t>
      </w:r>
      <w:r>
        <w:t xml:space="preserve"> 9, no. 4 (June 1, 2000): 127–66.</w:t>
      </w:r>
      <w:hyperlink r:id="rId162">
        <w:r>
          <w:t xml:space="preserve"> </w:t>
        </w:r>
      </w:hyperlink>
      <w:hyperlink r:id="rId163">
        <w:r>
          <w:rPr>
            <w:color w:val="1155CC"/>
            <w:u w:val="single"/>
          </w:rPr>
          <w:t>https://doi.org/10.1080/09636410008429415</w:t>
        </w:r>
      </w:hyperlink>
      <w:r>
        <w:t>.</w:t>
      </w:r>
    </w:p>
    <w:p w14:paraId="16110099" w14:textId="77777777" w:rsidR="00657E08" w:rsidRDefault="00483D1B">
      <w:pPr>
        <w:spacing w:after="200" w:line="240" w:lineRule="auto"/>
        <w:ind w:left="450" w:right="0" w:hanging="450"/>
      </w:pPr>
      <w:r>
        <w:t xml:space="preserve">Lieberman, Elli. </w:t>
      </w:r>
      <w:proofErr w:type="spellStart"/>
      <w:r>
        <w:rPr>
          <w:i/>
        </w:rPr>
        <w:t>Reconceptualizing</w:t>
      </w:r>
      <w:proofErr w:type="spellEnd"/>
      <w:r>
        <w:rPr>
          <w:i/>
        </w:rPr>
        <w:t xml:space="preserve"> Deterrence: Nudging Toward Rationality in Middle Eastern Rivalries</w:t>
      </w:r>
      <w:r>
        <w:t>. Routledge, 2012.</w:t>
      </w:r>
    </w:p>
    <w:p w14:paraId="2550A94D" w14:textId="77777777" w:rsidR="00657E08" w:rsidRDefault="00483D1B">
      <w:pPr>
        <w:spacing w:after="200" w:line="240" w:lineRule="auto"/>
        <w:ind w:left="450" w:right="0" w:hanging="450"/>
      </w:pPr>
      <w:r>
        <w:t xml:space="preserve">Lindsay, Jon R. “Restrained by Design: The Political Economy of Cybersecurity.” </w:t>
      </w:r>
      <w:r>
        <w:rPr>
          <w:i/>
        </w:rPr>
        <w:t>Digital Policy, Regulation and Governance</w:t>
      </w:r>
      <w:r>
        <w:t xml:space="preserve"> 19, no. 6 (July 26, 2017): 493–514.</w:t>
      </w:r>
      <w:hyperlink r:id="rId164">
        <w:r>
          <w:t xml:space="preserve"> </w:t>
        </w:r>
      </w:hyperlink>
      <w:hyperlink r:id="rId165">
        <w:r>
          <w:rPr>
            <w:color w:val="1155CC"/>
            <w:u w:val="single"/>
          </w:rPr>
          <w:t>https://doi.org/10.1108/DPRG-05-2017-0023</w:t>
        </w:r>
      </w:hyperlink>
      <w:r>
        <w:t>.</w:t>
      </w:r>
    </w:p>
    <w:p w14:paraId="227BBFE6" w14:textId="77777777" w:rsidR="00657E08" w:rsidRDefault="00483D1B">
      <w:pPr>
        <w:spacing w:after="200" w:line="240" w:lineRule="auto"/>
        <w:ind w:left="450" w:right="0" w:hanging="450"/>
      </w:pPr>
      <w:r>
        <w:t>———. “</w:t>
      </w:r>
      <w:proofErr w:type="spellStart"/>
      <w:r>
        <w:t>Stuxnet</w:t>
      </w:r>
      <w:proofErr w:type="spellEnd"/>
      <w:r>
        <w:t xml:space="preserve"> and the Limits of Cyber Warfare.” </w:t>
      </w:r>
      <w:r>
        <w:rPr>
          <w:i/>
        </w:rPr>
        <w:t>Security Studies</w:t>
      </w:r>
      <w:r>
        <w:t xml:space="preserve"> 22, no. 3 (July 1, 2013): 365–404.</w:t>
      </w:r>
      <w:hyperlink r:id="rId166">
        <w:r>
          <w:t xml:space="preserve"> </w:t>
        </w:r>
      </w:hyperlink>
      <w:hyperlink r:id="rId167">
        <w:r>
          <w:rPr>
            <w:color w:val="1155CC"/>
            <w:u w:val="single"/>
          </w:rPr>
          <w:t>https://doi.org/10.1080/09636412.2013.816122</w:t>
        </w:r>
      </w:hyperlink>
      <w:r>
        <w:t>.</w:t>
      </w:r>
    </w:p>
    <w:p w14:paraId="007D94A1" w14:textId="77777777" w:rsidR="00657E08" w:rsidRDefault="00483D1B">
      <w:pPr>
        <w:spacing w:after="200" w:line="240" w:lineRule="auto"/>
        <w:ind w:left="450" w:right="0" w:hanging="450"/>
      </w:pPr>
      <w:r>
        <w:t xml:space="preserve">———. “Tipping the Scales: The Attribution Problem and the Feasibility of Deterrence against Cyberattack.” </w:t>
      </w:r>
      <w:r>
        <w:rPr>
          <w:i/>
        </w:rPr>
        <w:t>Journal of Cybersecurity</w:t>
      </w:r>
      <w:r>
        <w:t xml:space="preserve"> 1, no. 1 (September 1, 2015): 53–67.</w:t>
      </w:r>
      <w:hyperlink r:id="rId168">
        <w:r>
          <w:t xml:space="preserve"> </w:t>
        </w:r>
      </w:hyperlink>
      <w:hyperlink r:id="rId169">
        <w:r>
          <w:rPr>
            <w:color w:val="1155CC"/>
            <w:u w:val="single"/>
          </w:rPr>
          <w:t>https://doi.org/10.1093/cybsec/tyv003</w:t>
        </w:r>
      </w:hyperlink>
      <w:r>
        <w:t>.</w:t>
      </w:r>
    </w:p>
    <w:p w14:paraId="6CBB8F32" w14:textId="77777777" w:rsidR="00657E08" w:rsidRDefault="00483D1B">
      <w:pPr>
        <w:spacing w:after="200" w:line="240" w:lineRule="auto"/>
        <w:ind w:left="450" w:right="0" w:hanging="450"/>
      </w:pPr>
      <w:r>
        <w:t xml:space="preserve">Lindsay, Jon R., and Erik </w:t>
      </w:r>
      <w:proofErr w:type="spellStart"/>
      <w:r>
        <w:t>Gartzke</w:t>
      </w:r>
      <w:proofErr w:type="spellEnd"/>
      <w:r>
        <w:t xml:space="preserve">. “Coercion through Cyberspace: The Stability-Instability Paradox Revisited.” In </w:t>
      </w:r>
      <w:r>
        <w:rPr>
          <w:i/>
        </w:rPr>
        <w:t>Coercion: The Power to Hurt in International Politics</w:t>
      </w:r>
      <w:r>
        <w:t>, edited by Kelly M. Greenhill and Peter Krause. New York, NY: Oxford University Press, 2018.</w:t>
      </w:r>
    </w:p>
    <w:p w14:paraId="72715F88" w14:textId="77777777" w:rsidR="00657E08" w:rsidRDefault="00483D1B">
      <w:pPr>
        <w:spacing w:after="200" w:line="240" w:lineRule="auto"/>
        <w:ind w:left="450" w:right="0" w:hanging="450"/>
      </w:pPr>
      <w:r>
        <w:t xml:space="preserve">———, eds. </w:t>
      </w:r>
      <w:r>
        <w:rPr>
          <w:i/>
        </w:rPr>
        <w:t>Cross-Domain Deterrence: Strategy in an Era of Complexity</w:t>
      </w:r>
      <w:r>
        <w:t>. 1st edition. New York, NY: Oxford University Press, 2019.</w:t>
      </w:r>
    </w:p>
    <w:p w14:paraId="026ADF38" w14:textId="77777777" w:rsidR="00657E08" w:rsidRDefault="00483D1B">
      <w:pPr>
        <w:spacing w:after="200" w:line="240" w:lineRule="auto"/>
        <w:ind w:left="450" w:right="0" w:hanging="450"/>
      </w:pPr>
      <w:r>
        <w:t xml:space="preserve">Lin-Greenberg, Erik. “Non-Traditional Security Dilemmas: Can Military Operations Other than War Intensify Security Competition in Asia?” </w:t>
      </w:r>
      <w:r>
        <w:rPr>
          <w:i/>
        </w:rPr>
        <w:t>Asian Security</w:t>
      </w:r>
      <w:r>
        <w:t xml:space="preserve"> 0, no. 0 (December 27, 2017): 1–21.</w:t>
      </w:r>
      <w:hyperlink r:id="rId170">
        <w:r>
          <w:t xml:space="preserve"> </w:t>
        </w:r>
      </w:hyperlink>
      <w:hyperlink r:id="rId171">
        <w:r>
          <w:rPr>
            <w:color w:val="1155CC"/>
            <w:u w:val="single"/>
          </w:rPr>
          <w:t>https://doi.org/10.1080/14799855.2017.1414044</w:t>
        </w:r>
      </w:hyperlink>
      <w:r>
        <w:t>.</w:t>
      </w:r>
    </w:p>
    <w:p w14:paraId="59020FBB" w14:textId="77777777" w:rsidR="00657E08" w:rsidRDefault="00483D1B">
      <w:pPr>
        <w:spacing w:after="200" w:line="240" w:lineRule="auto"/>
        <w:ind w:left="450" w:right="0" w:hanging="450"/>
      </w:pPr>
      <w:r>
        <w:t xml:space="preserve">Marten, Kimberly. “Putin’s Choices: Explaining Russian Foreign Policy and Intervention in Ukraine.” </w:t>
      </w:r>
      <w:r>
        <w:rPr>
          <w:i/>
        </w:rPr>
        <w:t>The Washington Quarterly</w:t>
      </w:r>
      <w:r>
        <w:t xml:space="preserve"> 38, no. 2 (April 3, 2015): 189–204.</w:t>
      </w:r>
      <w:hyperlink r:id="rId172">
        <w:r>
          <w:t xml:space="preserve"> </w:t>
        </w:r>
      </w:hyperlink>
      <w:hyperlink r:id="rId173">
        <w:r>
          <w:rPr>
            <w:color w:val="1155CC"/>
            <w:u w:val="single"/>
          </w:rPr>
          <w:t>https://doi.org/10.1080/0163660X.2015.1064717</w:t>
        </w:r>
      </w:hyperlink>
      <w:r>
        <w:t>.</w:t>
      </w:r>
    </w:p>
    <w:p w14:paraId="3F224F1B" w14:textId="77777777" w:rsidR="00657E08" w:rsidRDefault="00483D1B">
      <w:pPr>
        <w:spacing w:after="200" w:line="240" w:lineRule="auto"/>
        <w:ind w:left="450" w:right="0" w:hanging="450"/>
      </w:pPr>
      <w:r>
        <w:lastRenderedPageBreak/>
        <w:t xml:space="preserve">———. “Trump and Putin, Through a Glass Darkly.” </w:t>
      </w:r>
      <w:r>
        <w:rPr>
          <w:i/>
        </w:rPr>
        <w:t>Asia Policy</w:t>
      </w:r>
      <w:r>
        <w:t xml:space="preserve"> 23, no. 1 (February 10, 2017): 36–42.</w:t>
      </w:r>
      <w:hyperlink r:id="rId174">
        <w:r>
          <w:t xml:space="preserve"> </w:t>
        </w:r>
      </w:hyperlink>
      <w:hyperlink r:id="rId175">
        <w:r>
          <w:rPr>
            <w:color w:val="1155CC"/>
            <w:u w:val="single"/>
          </w:rPr>
          <w:t>https://doi.org/10.1353/asp.2017.0005</w:t>
        </w:r>
      </w:hyperlink>
      <w:r>
        <w:t>.</w:t>
      </w:r>
    </w:p>
    <w:p w14:paraId="224184F2" w14:textId="77777777" w:rsidR="00657E08" w:rsidRDefault="00483D1B">
      <w:pPr>
        <w:spacing w:after="200" w:line="240" w:lineRule="auto"/>
        <w:ind w:left="450" w:right="0" w:hanging="450"/>
      </w:pPr>
      <w:proofErr w:type="spellStart"/>
      <w:r>
        <w:t>Matláry</w:t>
      </w:r>
      <w:proofErr w:type="spellEnd"/>
      <w:r>
        <w:t xml:space="preserve">, </w:t>
      </w:r>
      <w:proofErr w:type="spellStart"/>
      <w:r>
        <w:t>Janne</w:t>
      </w:r>
      <w:proofErr w:type="spellEnd"/>
      <w:r>
        <w:t xml:space="preserve"> </w:t>
      </w:r>
      <w:proofErr w:type="spellStart"/>
      <w:r>
        <w:t>Haaland</w:t>
      </w:r>
      <w:proofErr w:type="spellEnd"/>
      <w:r>
        <w:t xml:space="preserve">. “Partners versus Members? NATO as an Arena for Coalitions.” In </w:t>
      </w:r>
      <w:r>
        <w:rPr>
          <w:i/>
        </w:rPr>
        <w:t>NATO’s Post-Cold War Politics: The Changing Provision of Security</w:t>
      </w:r>
      <w:r>
        <w:t>, edited by Sebastian Mayer, 251–66. New Security Challenges Series. London: Palgrave Macmillan UK, 2014.</w:t>
      </w:r>
      <w:hyperlink r:id="rId176">
        <w:r>
          <w:t xml:space="preserve"> </w:t>
        </w:r>
      </w:hyperlink>
      <w:hyperlink r:id="rId177">
        <w:r>
          <w:rPr>
            <w:color w:val="1155CC"/>
            <w:u w:val="single"/>
          </w:rPr>
          <w:t>https://doi.org/10.1057/9781137330307_14</w:t>
        </w:r>
      </w:hyperlink>
      <w:r>
        <w:t>.</w:t>
      </w:r>
    </w:p>
    <w:p w14:paraId="4695EBFD" w14:textId="77777777" w:rsidR="00657E08" w:rsidRDefault="00483D1B">
      <w:pPr>
        <w:spacing w:after="200" w:line="240" w:lineRule="auto"/>
        <w:ind w:left="450" w:right="0" w:hanging="450"/>
      </w:pPr>
      <w:r>
        <w:t>Maxwell, David. Gray Zone Subject Matter Expert Interview. Interview by Sarah Canna, June 14, 2016.</w:t>
      </w:r>
    </w:p>
    <w:p w14:paraId="008B2BF8" w14:textId="77777777" w:rsidR="00657E08" w:rsidRDefault="00483D1B">
      <w:pPr>
        <w:spacing w:after="200" w:line="240" w:lineRule="auto"/>
        <w:ind w:left="450" w:right="0" w:hanging="450"/>
      </w:pPr>
      <w:proofErr w:type="spellStart"/>
      <w:r>
        <w:t>Mazarr</w:t>
      </w:r>
      <w:proofErr w:type="spellEnd"/>
      <w:r>
        <w:t>, Michael. “Mastering the Gray Zone: Understanding a Changing Era of Conflict.” Monogram, February 2, 2015.</w:t>
      </w:r>
      <w:hyperlink r:id="rId178">
        <w:r>
          <w:t xml:space="preserve"> </w:t>
        </w:r>
      </w:hyperlink>
      <w:hyperlink r:id="rId179">
        <w:r>
          <w:rPr>
            <w:color w:val="1155CC"/>
            <w:u w:val="single"/>
          </w:rPr>
          <w:t>http://www.strategicstudiesinstitute.army.mil/pubs/display.cfm?pubID=1303</w:t>
        </w:r>
      </w:hyperlink>
      <w:r>
        <w:t>.</w:t>
      </w:r>
    </w:p>
    <w:p w14:paraId="76228183" w14:textId="77777777" w:rsidR="00657E08" w:rsidRDefault="00483D1B">
      <w:pPr>
        <w:spacing w:after="200" w:line="240" w:lineRule="auto"/>
        <w:ind w:left="450" w:right="0" w:hanging="450"/>
      </w:pPr>
      <w:r>
        <w:t xml:space="preserve">Metz, Steven. “Foundation for a Low Intensity Conflict Strategy.” </w:t>
      </w:r>
      <w:r>
        <w:rPr>
          <w:i/>
        </w:rPr>
        <w:t>Comparative Strategy</w:t>
      </w:r>
      <w:r>
        <w:t xml:space="preserve"> 8, no. 2 (January 1989): 265–73.</w:t>
      </w:r>
      <w:hyperlink r:id="rId180">
        <w:r>
          <w:t xml:space="preserve"> </w:t>
        </w:r>
      </w:hyperlink>
      <w:hyperlink r:id="rId181">
        <w:r>
          <w:rPr>
            <w:color w:val="1155CC"/>
            <w:u w:val="single"/>
          </w:rPr>
          <w:t>https://doi.org/10.1080/01495938908402780</w:t>
        </w:r>
      </w:hyperlink>
      <w:r>
        <w:t>.</w:t>
      </w:r>
    </w:p>
    <w:p w14:paraId="24CF762E" w14:textId="77777777" w:rsidR="00657E08" w:rsidRDefault="00483D1B">
      <w:pPr>
        <w:spacing w:after="200" w:line="240" w:lineRule="auto"/>
        <w:ind w:left="450" w:right="0" w:hanging="450"/>
      </w:pPr>
      <w:proofErr w:type="spellStart"/>
      <w:r>
        <w:t>Nagl</w:t>
      </w:r>
      <w:proofErr w:type="spellEnd"/>
      <w:r>
        <w:t xml:space="preserve">, John A. </w:t>
      </w:r>
      <w:r>
        <w:rPr>
          <w:i/>
        </w:rPr>
        <w:t>Learning to Eat Soup with a Knife: Counterinsurgency Lessons from Malaya and Vietnam</w:t>
      </w:r>
      <w:r>
        <w:t>. University of Chicago Press, 2005.</w:t>
      </w:r>
    </w:p>
    <w:p w14:paraId="45F57DD4" w14:textId="77777777" w:rsidR="00657E08" w:rsidRDefault="00483D1B">
      <w:pPr>
        <w:spacing w:after="200" w:line="240" w:lineRule="auto"/>
        <w:ind w:left="450" w:right="0" w:hanging="450"/>
      </w:pPr>
      <w:proofErr w:type="spellStart"/>
      <w:r>
        <w:t>Noetzel</w:t>
      </w:r>
      <w:proofErr w:type="spellEnd"/>
      <w:r>
        <w:t xml:space="preserve">, </w:t>
      </w:r>
      <w:proofErr w:type="spellStart"/>
      <w:r>
        <w:t>Timo</w:t>
      </w:r>
      <w:proofErr w:type="spellEnd"/>
      <w:r>
        <w:t xml:space="preserve">, and Benjamin </w:t>
      </w:r>
      <w:proofErr w:type="spellStart"/>
      <w:r>
        <w:t>Schreer</w:t>
      </w:r>
      <w:proofErr w:type="spellEnd"/>
      <w:r>
        <w:t xml:space="preserve">. “Does a Multi-Tier NATO Matter? The Atlantic Alliance and the Process of Strategic Change.” </w:t>
      </w:r>
      <w:r>
        <w:rPr>
          <w:i/>
        </w:rPr>
        <w:t>International Affairs</w:t>
      </w:r>
      <w:r>
        <w:t xml:space="preserve"> 85, no. 2 (March 1, 2009): 211–26.</w:t>
      </w:r>
      <w:hyperlink r:id="rId182">
        <w:r>
          <w:t xml:space="preserve"> </w:t>
        </w:r>
      </w:hyperlink>
      <w:hyperlink r:id="rId183">
        <w:r>
          <w:rPr>
            <w:color w:val="1155CC"/>
            <w:u w:val="single"/>
          </w:rPr>
          <w:t>https://doi.org/10.1111/j.1468-2346.2009.00790.x</w:t>
        </w:r>
      </w:hyperlink>
      <w:r>
        <w:t>.</w:t>
      </w:r>
    </w:p>
    <w:p w14:paraId="75E913EA" w14:textId="77777777" w:rsidR="00657E08" w:rsidRDefault="00483D1B">
      <w:pPr>
        <w:spacing w:after="200" w:line="240" w:lineRule="auto"/>
        <w:ind w:left="450" w:right="0" w:hanging="450"/>
      </w:pPr>
      <w:r>
        <w:t xml:space="preserve">Nye, Joseph S. “Deterrence and Dissuasion in Cyberspace.” </w:t>
      </w:r>
      <w:r>
        <w:rPr>
          <w:i/>
        </w:rPr>
        <w:t>International Security</w:t>
      </w:r>
      <w:r>
        <w:t xml:space="preserve"> 41, no. 3 (January 1, 2017): 44–71.</w:t>
      </w:r>
      <w:hyperlink r:id="rId184">
        <w:r>
          <w:t xml:space="preserve"> </w:t>
        </w:r>
      </w:hyperlink>
      <w:hyperlink r:id="rId185">
        <w:r>
          <w:rPr>
            <w:color w:val="1155CC"/>
            <w:u w:val="single"/>
          </w:rPr>
          <w:t>https://doi.org/10.1162/ISEC_a_00266</w:t>
        </w:r>
      </w:hyperlink>
      <w:r>
        <w:t>.</w:t>
      </w:r>
    </w:p>
    <w:p w14:paraId="09ADF96A" w14:textId="77777777" w:rsidR="00657E08" w:rsidRDefault="00483D1B">
      <w:pPr>
        <w:spacing w:after="200" w:line="240" w:lineRule="auto"/>
        <w:ind w:left="450" w:right="0" w:hanging="450"/>
      </w:pPr>
      <w:r>
        <w:t>Office of the Deputy Attorney General. “Appointment of Special Counsel to Investigate Russian Interference with the 2016 Presidential Election and Related Matters.” Washington, DC, May 17, 2017.</w:t>
      </w:r>
      <w:hyperlink r:id="rId186">
        <w:r>
          <w:t xml:space="preserve"> </w:t>
        </w:r>
      </w:hyperlink>
      <w:hyperlink r:id="rId187">
        <w:r>
          <w:rPr>
            <w:color w:val="1155CC"/>
            <w:u w:val="single"/>
          </w:rPr>
          <w:t>https://www.justice.gov/opa/press-release/file/967231/download</w:t>
        </w:r>
      </w:hyperlink>
      <w:r>
        <w:t>.</w:t>
      </w:r>
    </w:p>
    <w:p w14:paraId="7245FF4B" w14:textId="77777777" w:rsidR="00657E08" w:rsidRDefault="00483D1B">
      <w:pPr>
        <w:spacing w:after="200" w:line="240" w:lineRule="auto"/>
        <w:ind w:left="450" w:right="0" w:hanging="450"/>
      </w:pPr>
      <w:r>
        <w:t>Office of the Director of National Intelligence. “Assessing Russian Activities and Intentions in Recent US Elections.” Intelligence Community Assessment. Washington, DC: National Intelligence Council, January 6, 2017.</w:t>
      </w:r>
      <w:hyperlink r:id="rId188">
        <w:r>
          <w:t xml:space="preserve"> </w:t>
        </w:r>
      </w:hyperlink>
      <w:hyperlink r:id="rId189">
        <w:r>
          <w:rPr>
            <w:color w:val="1155CC"/>
            <w:u w:val="single"/>
          </w:rPr>
          <w:t>https://www.dni.gov/files/documents/ICA_2017_01.pdf</w:t>
        </w:r>
      </w:hyperlink>
      <w:r>
        <w:t>.</w:t>
      </w:r>
    </w:p>
    <w:p w14:paraId="025FCB66" w14:textId="77777777" w:rsidR="00657E08" w:rsidRDefault="00483D1B">
      <w:pPr>
        <w:spacing w:after="200" w:line="240" w:lineRule="auto"/>
        <w:ind w:left="450" w:right="0" w:hanging="450"/>
      </w:pPr>
      <w:r>
        <w:t xml:space="preserve">Olson, William. “The Concept of Small Wars.” </w:t>
      </w:r>
      <w:r>
        <w:rPr>
          <w:i/>
        </w:rPr>
        <w:t>Small Wars &amp; Insurgencies</w:t>
      </w:r>
      <w:r>
        <w:t xml:space="preserve"> 1, no. 1 (April 1, 1990): 39–46.</w:t>
      </w:r>
      <w:hyperlink r:id="rId190">
        <w:r>
          <w:t xml:space="preserve"> </w:t>
        </w:r>
      </w:hyperlink>
      <w:hyperlink r:id="rId191">
        <w:r>
          <w:rPr>
            <w:color w:val="1155CC"/>
            <w:u w:val="single"/>
          </w:rPr>
          <w:t>https://doi.org/10.1080/09592319008422940</w:t>
        </w:r>
      </w:hyperlink>
      <w:r>
        <w:t>.</w:t>
      </w:r>
    </w:p>
    <w:p w14:paraId="300AB1F1" w14:textId="77777777" w:rsidR="00657E08" w:rsidRDefault="00483D1B">
      <w:pPr>
        <w:spacing w:after="200" w:line="240" w:lineRule="auto"/>
        <w:ind w:left="450" w:right="0" w:hanging="450"/>
      </w:pPr>
      <w:proofErr w:type="spellStart"/>
      <w:r>
        <w:t>Oneal</w:t>
      </w:r>
      <w:proofErr w:type="spellEnd"/>
      <w:r>
        <w:t xml:space="preserve">, John R., and Bruce </w:t>
      </w:r>
      <w:proofErr w:type="spellStart"/>
      <w:r>
        <w:t>Russett</w:t>
      </w:r>
      <w:proofErr w:type="spellEnd"/>
      <w:r>
        <w:t xml:space="preserve">. “Assessing the Liberal Peace with Alternative Specifications: Trade Still Reduces Conflict.” </w:t>
      </w:r>
      <w:r>
        <w:rPr>
          <w:i/>
        </w:rPr>
        <w:t>Journal of Peace Research</w:t>
      </w:r>
      <w:r>
        <w:t xml:space="preserve"> 36, no. 4 (July 1, 1999): 423–42.</w:t>
      </w:r>
      <w:hyperlink r:id="rId192">
        <w:r>
          <w:t xml:space="preserve"> </w:t>
        </w:r>
      </w:hyperlink>
      <w:hyperlink r:id="rId193">
        <w:r>
          <w:rPr>
            <w:color w:val="1155CC"/>
            <w:u w:val="single"/>
          </w:rPr>
          <w:t>https://doi.org/10.1177/0022343399036004003</w:t>
        </w:r>
      </w:hyperlink>
      <w:r>
        <w:t>.</w:t>
      </w:r>
    </w:p>
    <w:p w14:paraId="255932A3" w14:textId="77777777" w:rsidR="00657E08" w:rsidRDefault="00483D1B">
      <w:pPr>
        <w:spacing w:after="200" w:line="240" w:lineRule="auto"/>
        <w:ind w:left="450" w:right="0" w:hanging="450"/>
      </w:pPr>
      <w:r>
        <w:t xml:space="preserve">O’Rourke, Lindsey A. </w:t>
      </w:r>
      <w:r>
        <w:rPr>
          <w:i/>
        </w:rPr>
        <w:t>Covert Regime Change: America’s Secret Cold War</w:t>
      </w:r>
      <w:r>
        <w:t>. Cornell Studies in Security Affairs. Ithaca, NY: Cornell University Press, 2018.</w:t>
      </w:r>
    </w:p>
    <w:p w14:paraId="69F857A7" w14:textId="77777777" w:rsidR="00657E08" w:rsidRDefault="00483D1B">
      <w:pPr>
        <w:spacing w:after="200" w:line="240" w:lineRule="auto"/>
        <w:ind w:left="450" w:right="0" w:hanging="450"/>
      </w:pPr>
      <w:r>
        <w:lastRenderedPageBreak/>
        <w:t xml:space="preserve">Osgood, Robert E. “The Reappraisal of Limited War.” </w:t>
      </w:r>
      <w:r>
        <w:rPr>
          <w:i/>
        </w:rPr>
        <w:t>The Adelphi Papers</w:t>
      </w:r>
      <w:r>
        <w:t xml:space="preserve"> 9, no. 54 (February 1969): 41–54.</w:t>
      </w:r>
      <w:hyperlink r:id="rId194">
        <w:r>
          <w:t xml:space="preserve"> </w:t>
        </w:r>
      </w:hyperlink>
      <w:hyperlink r:id="rId195">
        <w:r>
          <w:rPr>
            <w:color w:val="1155CC"/>
            <w:u w:val="single"/>
          </w:rPr>
          <w:t>https://doi.org/10.1080/05679326908448127</w:t>
        </w:r>
      </w:hyperlink>
      <w:r>
        <w:t>.</w:t>
      </w:r>
    </w:p>
    <w:p w14:paraId="77478399" w14:textId="77777777" w:rsidR="00657E08" w:rsidRDefault="00483D1B">
      <w:pPr>
        <w:spacing w:after="200" w:line="240" w:lineRule="auto"/>
        <w:ind w:left="450" w:right="0" w:hanging="450"/>
      </w:pPr>
      <w:r>
        <w:t>Paul, Christopher, and Miriam Matthews. “The Russian ``Firehose of Falsehood" Propaganda Model: Why It Might Work and Options to Counter It.” Santa Monica, CA: Rand Corporation, 2016.</w:t>
      </w:r>
    </w:p>
    <w:p w14:paraId="0D906DEF" w14:textId="77777777" w:rsidR="00657E08" w:rsidRDefault="00483D1B">
      <w:pPr>
        <w:spacing w:after="200" w:line="240" w:lineRule="auto"/>
        <w:ind w:left="450" w:right="0" w:hanging="450"/>
      </w:pPr>
      <w:r>
        <w:t xml:space="preserve">Petersen, Roger D. </w:t>
      </w:r>
      <w:r>
        <w:rPr>
          <w:i/>
        </w:rPr>
        <w:t xml:space="preserve">Resistance and Rebellion: Lessons </w:t>
      </w:r>
      <w:proofErr w:type="gramStart"/>
      <w:r>
        <w:rPr>
          <w:i/>
        </w:rPr>
        <w:t>From</w:t>
      </w:r>
      <w:proofErr w:type="gramEnd"/>
      <w:r>
        <w:rPr>
          <w:i/>
        </w:rPr>
        <w:t xml:space="preserve"> Eastern Europe</w:t>
      </w:r>
      <w:r>
        <w:t>. Cambridge: Cambridge University Press, 2001.</w:t>
      </w:r>
      <w:hyperlink r:id="rId196">
        <w:r>
          <w:t xml:space="preserve"> </w:t>
        </w:r>
      </w:hyperlink>
      <w:hyperlink r:id="rId197">
        <w:r>
          <w:rPr>
            <w:color w:val="1155CC"/>
            <w:u w:val="single"/>
          </w:rPr>
          <w:t>https://doi.org/10.1017/CBO9780511612725</w:t>
        </w:r>
      </w:hyperlink>
      <w:r>
        <w:t>.</w:t>
      </w:r>
    </w:p>
    <w:p w14:paraId="78D62C48" w14:textId="77777777" w:rsidR="00657E08" w:rsidRDefault="00483D1B">
      <w:pPr>
        <w:spacing w:after="200" w:line="240" w:lineRule="auto"/>
        <w:ind w:left="450" w:right="0" w:hanging="450"/>
      </w:pPr>
      <w:r>
        <w:t xml:space="preserve">Powell, Robert. “Nuclear Brinkmanship, Limited War, and Military Power.” </w:t>
      </w:r>
      <w:r>
        <w:rPr>
          <w:i/>
        </w:rPr>
        <w:t>International Organization</w:t>
      </w:r>
      <w:r>
        <w:t xml:space="preserve"> 69, no. 03 (June 2015): 589–626.</w:t>
      </w:r>
      <w:hyperlink r:id="rId198">
        <w:r>
          <w:t xml:space="preserve"> </w:t>
        </w:r>
      </w:hyperlink>
      <w:hyperlink r:id="rId199">
        <w:r>
          <w:rPr>
            <w:color w:val="1155CC"/>
            <w:u w:val="single"/>
          </w:rPr>
          <w:t>https://doi.org/10.1017/S0020818315000028</w:t>
        </w:r>
      </w:hyperlink>
      <w:r>
        <w:t>.</w:t>
      </w:r>
    </w:p>
    <w:p w14:paraId="4B6DCAC7" w14:textId="77777777" w:rsidR="00657E08" w:rsidRDefault="00483D1B">
      <w:pPr>
        <w:spacing w:after="200" w:line="240" w:lineRule="auto"/>
        <w:ind w:left="450" w:right="0" w:hanging="450"/>
      </w:pPr>
      <w:proofErr w:type="spellStart"/>
      <w:r>
        <w:t>Poznansky</w:t>
      </w:r>
      <w:proofErr w:type="spellEnd"/>
      <w:r>
        <w:t xml:space="preserve">, Michael, and Evan </w:t>
      </w:r>
      <w:proofErr w:type="spellStart"/>
      <w:r>
        <w:t>Perkoski</w:t>
      </w:r>
      <w:proofErr w:type="spellEnd"/>
      <w:r>
        <w:t xml:space="preserve">. “Rethinking Secrecy in Cyberspace: The Politics of Voluntary Attribution.” </w:t>
      </w:r>
      <w:r>
        <w:rPr>
          <w:i/>
        </w:rPr>
        <w:t>Journal of Global Security Studies</w:t>
      </w:r>
      <w:r>
        <w:t>, September 2018.</w:t>
      </w:r>
      <w:hyperlink r:id="rId200">
        <w:r>
          <w:t xml:space="preserve"> </w:t>
        </w:r>
      </w:hyperlink>
      <w:hyperlink r:id="rId201">
        <w:r>
          <w:rPr>
            <w:color w:val="1155CC"/>
            <w:u w:val="single"/>
          </w:rPr>
          <w:t>https://doi.org/10.1093/jogss/ogy022</w:t>
        </w:r>
      </w:hyperlink>
      <w:r>
        <w:t>.</w:t>
      </w:r>
    </w:p>
    <w:p w14:paraId="4E09219D" w14:textId="77777777" w:rsidR="00657E08" w:rsidRDefault="00483D1B">
      <w:pPr>
        <w:spacing w:after="200" w:line="240" w:lineRule="auto"/>
        <w:ind w:left="450" w:right="0" w:hanging="450"/>
      </w:pPr>
      <w:proofErr w:type="spellStart"/>
      <w:r>
        <w:t>Raghavan</w:t>
      </w:r>
      <w:proofErr w:type="spellEnd"/>
      <w:r>
        <w:t xml:space="preserve">, V.R. “Limited War and Nuclear Escalation in South Asia.” </w:t>
      </w:r>
      <w:r>
        <w:rPr>
          <w:i/>
        </w:rPr>
        <w:t>The Nonproliferation Review</w:t>
      </w:r>
      <w:r>
        <w:t xml:space="preserve"> 8, no. 3 (September 2001): 82–98.</w:t>
      </w:r>
      <w:hyperlink r:id="rId202">
        <w:r>
          <w:t xml:space="preserve"> </w:t>
        </w:r>
      </w:hyperlink>
      <w:hyperlink r:id="rId203">
        <w:r>
          <w:rPr>
            <w:color w:val="1155CC"/>
            <w:u w:val="single"/>
          </w:rPr>
          <w:t>https://doi.org/10.1080/10736700108436865</w:t>
        </w:r>
      </w:hyperlink>
      <w:r>
        <w:t>.</w:t>
      </w:r>
    </w:p>
    <w:p w14:paraId="4F5B5E66" w14:textId="77777777" w:rsidR="00657E08" w:rsidRDefault="00483D1B">
      <w:pPr>
        <w:spacing w:after="200" w:line="240" w:lineRule="auto"/>
        <w:ind w:left="450" w:right="0" w:hanging="450"/>
      </w:pPr>
      <w:proofErr w:type="spellStart"/>
      <w:r>
        <w:t>Rauchhaus</w:t>
      </w:r>
      <w:proofErr w:type="spellEnd"/>
      <w:r>
        <w:t xml:space="preserve">, R. “Evaluating the Nuclear Peace Hypothesis: A Quantitative Approach.” </w:t>
      </w:r>
      <w:r>
        <w:rPr>
          <w:i/>
        </w:rPr>
        <w:t>Journal of Conflict Resolution</w:t>
      </w:r>
      <w:r>
        <w:t xml:space="preserve"> 53, no. 2 (January 27, 2009): 258–77.</w:t>
      </w:r>
      <w:hyperlink r:id="rId204">
        <w:r>
          <w:t xml:space="preserve"> </w:t>
        </w:r>
      </w:hyperlink>
      <w:hyperlink r:id="rId205">
        <w:r>
          <w:rPr>
            <w:color w:val="1155CC"/>
            <w:u w:val="single"/>
          </w:rPr>
          <w:t>https://doi.org/10.1177/0022002708330387</w:t>
        </w:r>
      </w:hyperlink>
      <w:r>
        <w:t>.</w:t>
      </w:r>
    </w:p>
    <w:p w14:paraId="7F414B23" w14:textId="77777777" w:rsidR="00657E08" w:rsidRDefault="00483D1B">
      <w:pPr>
        <w:spacing w:after="200" w:line="240" w:lineRule="auto"/>
        <w:ind w:left="450" w:right="0" w:hanging="450"/>
      </w:pPr>
      <w:r>
        <w:t>Raymond, Mark. “Puncturing the Myth of the Internet as a Commons,” 2013.</w:t>
      </w:r>
    </w:p>
    <w:p w14:paraId="06EC86FD" w14:textId="77777777" w:rsidR="00657E08" w:rsidRDefault="00483D1B">
      <w:pPr>
        <w:spacing w:after="200" w:line="240" w:lineRule="auto"/>
        <w:ind w:left="450" w:right="0" w:hanging="450"/>
      </w:pPr>
      <w:r>
        <w:t xml:space="preserve">Rosen, Stephen Peter. “Vietnam and the American Theory of Limited War.” </w:t>
      </w:r>
      <w:r>
        <w:rPr>
          <w:i/>
        </w:rPr>
        <w:t>International Security</w:t>
      </w:r>
      <w:r>
        <w:t xml:space="preserve"> 7, no. 2 (1982): 83–113.</w:t>
      </w:r>
      <w:hyperlink r:id="rId206">
        <w:r>
          <w:t xml:space="preserve"> </w:t>
        </w:r>
      </w:hyperlink>
      <w:hyperlink r:id="rId207">
        <w:r>
          <w:rPr>
            <w:color w:val="1155CC"/>
            <w:u w:val="single"/>
          </w:rPr>
          <w:t>https://doi.org/10.2307/2538434</w:t>
        </w:r>
      </w:hyperlink>
      <w:r>
        <w:t>.</w:t>
      </w:r>
    </w:p>
    <w:p w14:paraId="3B034265" w14:textId="77777777" w:rsidR="00657E08" w:rsidRDefault="00483D1B">
      <w:pPr>
        <w:spacing w:after="200" w:line="240" w:lineRule="auto"/>
        <w:ind w:left="450" w:right="0" w:hanging="450"/>
      </w:pPr>
      <w:proofErr w:type="spellStart"/>
      <w:r>
        <w:t>Rovner</w:t>
      </w:r>
      <w:proofErr w:type="spellEnd"/>
      <w:r>
        <w:t>, Joshua, Jon R. Lindsay, Kimberly Marten, and Lindsey A. O’Rourke. “Policy Roundtable 1-7: Russia and the 2016 U.S. Presidential Election.” Policy Roundtable. H-Diplo ISSF, March 26, 2017.</w:t>
      </w:r>
      <w:hyperlink r:id="rId208">
        <w:r>
          <w:t xml:space="preserve"> </w:t>
        </w:r>
      </w:hyperlink>
      <w:hyperlink r:id="rId209">
        <w:r>
          <w:rPr>
            <w:color w:val="1155CC"/>
            <w:u w:val="single"/>
          </w:rPr>
          <w:t>https://issforum.org/roundtables/policy/1-7-russia</w:t>
        </w:r>
      </w:hyperlink>
      <w:r>
        <w:t>.</w:t>
      </w:r>
    </w:p>
    <w:p w14:paraId="0716F629" w14:textId="77777777" w:rsidR="00657E08" w:rsidRDefault="00483D1B">
      <w:pPr>
        <w:spacing w:after="200" w:line="240" w:lineRule="auto"/>
        <w:ind w:left="450" w:right="0" w:hanging="450"/>
      </w:pPr>
      <w:r>
        <w:t xml:space="preserve">Russell, Richard L. “The Nuclear Peace Fallacy: How Deterrence Can Fail.” </w:t>
      </w:r>
      <w:r>
        <w:rPr>
          <w:i/>
        </w:rPr>
        <w:t>Journal of Strategic Studies</w:t>
      </w:r>
      <w:r>
        <w:t xml:space="preserve"> 26, no. 1 (March 1, 2003): 136–55.</w:t>
      </w:r>
      <w:hyperlink r:id="rId210">
        <w:r>
          <w:t xml:space="preserve"> </w:t>
        </w:r>
      </w:hyperlink>
      <w:hyperlink r:id="rId211">
        <w:r>
          <w:rPr>
            <w:color w:val="1155CC"/>
            <w:u w:val="single"/>
          </w:rPr>
          <w:t>https://doi.org/10.1080/01402390308559311</w:t>
        </w:r>
      </w:hyperlink>
      <w:r>
        <w:t>.</w:t>
      </w:r>
    </w:p>
    <w:p w14:paraId="16EE31BA" w14:textId="77777777" w:rsidR="00657E08" w:rsidRDefault="00483D1B">
      <w:pPr>
        <w:spacing w:after="200" w:line="240" w:lineRule="auto"/>
        <w:ind w:left="450" w:right="0" w:hanging="450"/>
      </w:pPr>
      <w:r>
        <w:t xml:space="preserve">Sagan, Scott Douglas, and Kenneth Neal Waltz. </w:t>
      </w:r>
      <w:r>
        <w:rPr>
          <w:i/>
        </w:rPr>
        <w:t>The Spread of Nuclear Weapons: A Debate Renewed</w:t>
      </w:r>
      <w:r>
        <w:t>. Norton, 2003.</w:t>
      </w:r>
    </w:p>
    <w:p w14:paraId="4AF67434" w14:textId="77777777" w:rsidR="00657E08" w:rsidRDefault="00483D1B">
      <w:pPr>
        <w:spacing w:after="200" w:line="240" w:lineRule="auto"/>
        <w:ind w:left="450" w:right="0" w:hanging="450"/>
      </w:pPr>
      <w:r>
        <w:t xml:space="preserve">Santoro, David, and Brad </w:t>
      </w:r>
      <w:proofErr w:type="spellStart"/>
      <w:r>
        <w:t>Blosserman</w:t>
      </w:r>
      <w:proofErr w:type="spellEnd"/>
      <w:r>
        <w:t xml:space="preserve">. “Healey’s </w:t>
      </w:r>
      <w:proofErr w:type="gramStart"/>
      <w:r>
        <w:t>Wrong</w:t>
      </w:r>
      <w:proofErr w:type="gramEnd"/>
      <w:r>
        <w:t>: It’s Deterrence, Stupid.” War on the Rocks, October 14, 2016.</w:t>
      </w:r>
      <w:hyperlink r:id="rId212">
        <w:r>
          <w:t xml:space="preserve"> </w:t>
        </w:r>
      </w:hyperlink>
      <w:hyperlink r:id="rId213">
        <w:r>
          <w:rPr>
            <w:color w:val="1155CC"/>
            <w:u w:val="single"/>
          </w:rPr>
          <w:t>http://warontherocks.com/2016/10/healeys-wrong-its-deterrence-stupid/</w:t>
        </w:r>
      </w:hyperlink>
      <w:r>
        <w:t>.</w:t>
      </w:r>
    </w:p>
    <w:p w14:paraId="6BD4BB3D" w14:textId="77777777" w:rsidR="00657E08" w:rsidRDefault="00483D1B">
      <w:pPr>
        <w:spacing w:after="200" w:line="240" w:lineRule="auto"/>
        <w:ind w:left="450" w:right="0" w:hanging="450"/>
      </w:pPr>
      <w:r>
        <w:t xml:space="preserve">Schelling, Thomas C. </w:t>
      </w:r>
      <w:r>
        <w:rPr>
          <w:i/>
        </w:rPr>
        <w:t>Arms and Influence</w:t>
      </w:r>
      <w:r>
        <w:t>. Yale University Press, 1966.</w:t>
      </w:r>
    </w:p>
    <w:p w14:paraId="5B2016E2" w14:textId="77777777" w:rsidR="00657E08" w:rsidRDefault="00483D1B">
      <w:pPr>
        <w:spacing w:after="200" w:line="240" w:lineRule="auto"/>
        <w:ind w:left="450" w:right="0" w:hanging="450"/>
      </w:pPr>
      <w:r>
        <w:t xml:space="preserve">———. “Bargaining, Communication, and Limited War.” </w:t>
      </w:r>
      <w:r>
        <w:rPr>
          <w:i/>
        </w:rPr>
        <w:t>Conflict Resolution</w:t>
      </w:r>
      <w:r>
        <w:t xml:space="preserve"> 1, no. 1 (1957): 19–36.</w:t>
      </w:r>
    </w:p>
    <w:p w14:paraId="791AC286" w14:textId="77777777" w:rsidR="00657E08" w:rsidRDefault="00483D1B">
      <w:pPr>
        <w:spacing w:after="200" w:line="240" w:lineRule="auto"/>
        <w:ind w:left="450" w:right="0" w:hanging="450"/>
      </w:pPr>
      <w:r>
        <w:lastRenderedPageBreak/>
        <w:t xml:space="preserve">Schmidt, Andreas. “The Estonian Cyberattacks.” In </w:t>
      </w:r>
      <w:r>
        <w:rPr>
          <w:i/>
        </w:rPr>
        <w:t>A Fierce Domain: Conflict in Cyberspace, 1986 to 2012</w:t>
      </w:r>
      <w:r>
        <w:t>, edited by Jason Healey, 174–93. Cyber Conflict Studies Association, 2013.</w:t>
      </w:r>
    </w:p>
    <w:p w14:paraId="12A59A80" w14:textId="77777777" w:rsidR="00657E08" w:rsidRDefault="00483D1B">
      <w:pPr>
        <w:spacing w:after="200" w:line="240" w:lineRule="auto"/>
        <w:ind w:left="450" w:right="0" w:hanging="450"/>
      </w:pPr>
      <w:r>
        <w:t xml:space="preserve">Schneider, Jacquelyn. “Deterrence in and through Cyberspace.” In </w:t>
      </w:r>
      <w:r>
        <w:rPr>
          <w:i/>
        </w:rPr>
        <w:t>Cross-Domain Deterrence: Strategy in an Era of Complexity</w:t>
      </w:r>
      <w:r>
        <w:t xml:space="preserve">, edited by Jon R. Lindsay and Erik </w:t>
      </w:r>
      <w:proofErr w:type="spellStart"/>
      <w:r>
        <w:t>Gartzke</w:t>
      </w:r>
      <w:proofErr w:type="spellEnd"/>
      <w:r>
        <w:t>, 1st edition. New York, NY: Oxford University Press, 2019.</w:t>
      </w:r>
    </w:p>
    <w:p w14:paraId="7624D1E0" w14:textId="77777777" w:rsidR="00657E08" w:rsidRDefault="00483D1B">
      <w:pPr>
        <w:spacing w:after="200" w:line="240" w:lineRule="auto"/>
        <w:ind w:left="450" w:right="0" w:hanging="450"/>
      </w:pPr>
      <w:r>
        <w:t xml:space="preserve">———. </w:t>
      </w:r>
      <w:r>
        <w:rPr>
          <w:i/>
        </w:rPr>
        <w:t>The Information Revolution and International Stability: A Multi-Article Exploration of Computing, Cyber, and Incentives for Conflict</w:t>
      </w:r>
      <w:r>
        <w:t>. ProQuest LLC, 2017.</w:t>
      </w:r>
    </w:p>
    <w:p w14:paraId="7D94731C" w14:textId="77777777" w:rsidR="00657E08" w:rsidRDefault="00483D1B">
      <w:pPr>
        <w:spacing w:after="200" w:line="240" w:lineRule="auto"/>
        <w:ind w:left="450" w:right="0" w:hanging="450"/>
      </w:pPr>
      <w:proofErr w:type="spellStart"/>
      <w:r>
        <w:t>Schram</w:t>
      </w:r>
      <w:proofErr w:type="spellEnd"/>
      <w:r>
        <w:t>, Peter. “Hassling.” Working Paper, 2019.</w:t>
      </w:r>
    </w:p>
    <w:p w14:paraId="4310F960" w14:textId="77777777" w:rsidR="00657E08" w:rsidRDefault="00483D1B">
      <w:pPr>
        <w:spacing w:after="200" w:line="240" w:lineRule="auto"/>
        <w:ind w:left="450" w:right="0" w:hanging="450"/>
      </w:pPr>
      <w:r>
        <w:t xml:space="preserve">Schultz, George. “Low-Intensity Warfare: The Challenge of Ambiguity.” Conference Address presented at the Low-Intensity Warfare Conference, National Defense University, Washington, DC, </w:t>
      </w:r>
      <w:proofErr w:type="gramStart"/>
      <w:r>
        <w:t>January</w:t>
      </w:r>
      <w:proofErr w:type="gramEnd"/>
      <w:r>
        <w:t xml:space="preserve"> 15, 1986.</w:t>
      </w:r>
      <w:hyperlink r:id="rId214">
        <w:r>
          <w:t xml:space="preserve"> </w:t>
        </w:r>
      </w:hyperlink>
      <w:hyperlink r:id="rId215">
        <w:r>
          <w:rPr>
            <w:color w:val="1155CC"/>
            <w:u w:val="single"/>
          </w:rPr>
          <w:t>https://www.jstor.org/stable/pdf/20692938.pdf</w:t>
        </w:r>
      </w:hyperlink>
      <w:r>
        <w:t>.</w:t>
      </w:r>
    </w:p>
    <w:p w14:paraId="7D3BA99E" w14:textId="77777777" w:rsidR="00657E08" w:rsidRDefault="00483D1B">
      <w:pPr>
        <w:spacing w:after="200" w:line="240" w:lineRule="auto"/>
        <w:ind w:left="450" w:right="0" w:hanging="450"/>
      </w:pPr>
      <w:proofErr w:type="spellStart"/>
      <w:r>
        <w:t>Shakarian</w:t>
      </w:r>
      <w:proofErr w:type="spellEnd"/>
      <w:r>
        <w:t xml:space="preserve">, Paulo. “The 2008 Russian Cyber Campaign against Georgia.” </w:t>
      </w:r>
      <w:r>
        <w:rPr>
          <w:i/>
        </w:rPr>
        <w:t>Military Review</w:t>
      </w:r>
      <w:r>
        <w:t xml:space="preserve"> 91, no. 6 (November 1, 2011): 63.</w:t>
      </w:r>
    </w:p>
    <w:p w14:paraId="74E7191E" w14:textId="77777777" w:rsidR="00657E08" w:rsidRDefault="00483D1B">
      <w:pPr>
        <w:spacing w:after="200" w:line="240" w:lineRule="auto"/>
        <w:ind w:left="450" w:right="0" w:hanging="450"/>
      </w:pPr>
      <w:r>
        <w:t xml:space="preserve">Shapiro, Jacob N. </w:t>
      </w:r>
      <w:r>
        <w:rPr>
          <w:i/>
        </w:rPr>
        <w:t>The Terrorist’s Dilemma: Managing Violent Covert Organizations</w:t>
      </w:r>
      <w:r>
        <w:t>. Princeton University Press, 2013.</w:t>
      </w:r>
    </w:p>
    <w:p w14:paraId="60BB8484" w14:textId="77777777" w:rsidR="00657E08" w:rsidRDefault="00483D1B">
      <w:pPr>
        <w:spacing w:after="200" w:line="240" w:lineRule="auto"/>
        <w:ind w:left="450" w:right="0" w:hanging="450"/>
      </w:pPr>
      <w:r>
        <w:t xml:space="preserve">Shy, John, and Thomas W. Collier. “Revolutionary War.” In </w:t>
      </w:r>
      <w:r>
        <w:rPr>
          <w:i/>
        </w:rPr>
        <w:t>Makers of Modern Strategy from Machiavelli to the Nuclear Age</w:t>
      </w:r>
      <w:r>
        <w:t xml:space="preserve">, edited by Peter </w:t>
      </w:r>
      <w:proofErr w:type="spellStart"/>
      <w:r>
        <w:t>Paret</w:t>
      </w:r>
      <w:proofErr w:type="spellEnd"/>
      <w:r>
        <w:t xml:space="preserve">, Gordon </w:t>
      </w:r>
      <w:proofErr w:type="gramStart"/>
      <w:r>
        <w:t>A</w:t>
      </w:r>
      <w:proofErr w:type="gramEnd"/>
      <w:r>
        <w:t xml:space="preserve"> Craig, and Felix Gilbert, 815–62. New Jersey: Princeton University Press, 1986.</w:t>
      </w:r>
    </w:p>
    <w:p w14:paraId="14D79618" w14:textId="77777777" w:rsidR="00657E08" w:rsidRDefault="00483D1B">
      <w:pPr>
        <w:spacing w:after="200" w:line="240" w:lineRule="auto"/>
        <w:ind w:left="450" w:right="0" w:hanging="450"/>
      </w:pPr>
      <w:r>
        <w:t xml:space="preserve">Sides, John, Michael </w:t>
      </w:r>
      <w:proofErr w:type="spellStart"/>
      <w:r>
        <w:t>Tesler</w:t>
      </w:r>
      <w:proofErr w:type="spellEnd"/>
      <w:r>
        <w:t xml:space="preserve">, and Lynn </w:t>
      </w:r>
      <w:proofErr w:type="spellStart"/>
      <w:r>
        <w:t>Vavreck</w:t>
      </w:r>
      <w:proofErr w:type="spellEnd"/>
      <w:r>
        <w:t xml:space="preserve">. </w:t>
      </w:r>
      <w:r>
        <w:rPr>
          <w:i/>
        </w:rPr>
        <w:t>Identity Crisis: The 2016 Presidential Campaign and the Battle for the Meaning of America</w:t>
      </w:r>
      <w:r>
        <w:t>. Princeton, NJ: Princeton University Press, 2018.</w:t>
      </w:r>
    </w:p>
    <w:p w14:paraId="2DA5DDE7" w14:textId="77777777" w:rsidR="00657E08" w:rsidRDefault="00483D1B">
      <w:pPr>
        <w:spacing w:after="200" w:line="240" w:lineRule="auto"/>
        <w:ind w:left="450" w:right="0" w:hanging="450"/>
      </w:pPr>
      <w:r>
        <w:t xml:space="preserve">Singer, David J, Stuart Bremer, and John Stuckey. “Capability Distribution, Uncertainty, and Major Power War, 1820-1965.” In </w:t>
      </w:r>
      <w:r>
        <w:rPr>
          <w:i/>
        </w:rPr>
        <w:t>Peace, War, and Numbers</w:t>
      </w:r>
      <w:r>
        <w:t xml:space="preserve">, by Bruce M. </w:t>
      </w:r>
      <w:proofErr w:type="spellStart"/>
      <w:r>
        <w:t>Russett</w:t>
      </w:r>
      <w:proofErr w:type="spellEnd"/>
      <w:r>
        <w:t>, 19–48. Sage Publications, 1972.</w:t>
      </w:r>
    </w:p>
    <w:p w14:paraId="4F3EAFD3" w14:textId="77777777" w:rsidR="00657E08" w:rsidRDefault="00483D1B">
      <w:pPr>
        <w:spacing w:after="200" w:line="240" w:lineRule="auto"/>
        <w:ind w:left="450" w:right="0" w:hanging="450"/>
      </w:pPr>
      <w:r>
        <w:t xml:space="preserve">Slayton, Rebecca. “What Is the Cyber Offense-Defense Balance? Conceptions, Causes, and Assessment.” </w:t>
      </w:r>
      <w:r>
        <w:rPr>
          <w:i/>
        </w:rPr>
        <w:t>International Security</w:t>
      </w:r>
      <w:r>
        <w:t xml:space="preserve"> 41, no. 3 (January 1, 2017): 72–109.</w:t>
      </w:r>
      <w:hyperlink r:id="rId216">
        <w:r>
          <w:t xml:space="preserve"> </w:t>
        </w:r>
      </w:hyperlink>
      <w:hyperlink r:id="rId217">
        <w:r>
          <w:rPr>
            <w:color w:val="1155CC"/>
            <w:u w:val="single"/>
          </w:rPr>
          <w:t>https://doi.org/10.1162/ISEC_a_00267</w:t>
        </w:r>
      </w:hyperlink>
      <w:r>
        <w:t>.</w:t>
      </w:r>
    </w:p>
    <w:p w14:paraId="32EC0161" w14:textId="77777777" w:rsidR="00657E08" w:rsidRDefault="00483D1B">
      <w:pPr>
        <w:spacing w:after="200" w:line="240" w:lineRule="auto"/>
        <w:ind w:left="450" w:right="0" w:hanging="450"/>
      </w:pPr>
      <w:r>
        <w:t xml:space="preserve">Smith-Spark, Laura, and James Masters. “Missile That Downed MH17 from ‘Russian Brigade.’” </w:t>
      </w:r>
      <w:r>
        <w:rPr>
          <w:i/>
        </w:rPr>
        <w:t>CNN</w:t>
      </w:r>
      <w:r>
        <w:t>, May 24, 2018.</w:t>
      </w:r>
      <w:hyperlink r:id="rId218">
        <w:r>
          <w:t xml:space="preserve"> </w:t>
        </w:r>
      </w:hyperlink>
      <w:hyperlink r:id="rId219">
        <w:r>
          <w:rPr>
            <w:color w:val="1155CC"/>
            <w:u w:val="single"/>
          </w:rPr>
          <w:t>https://edition.cnn.com/2018/05/24/europe/mh17-plane-netherlands-russia-intl/index.html</w:t>
        </w:r>
      </w:hyperlink>
      <w:r>
        <w:t>.</w:t>
      </w:r>
    </w:p>
    <w:p w14:paraId="22FDA3E8" w14:textId="77777777" w:rsidR="00657E08" w:rsidRDefault="00483D1B">
      <w:pPr>
        <w:spacing w:after="200" w:line="240" w:lineRule="auto"/>
        <w:ind w:left="450" w:right="0" w:hanging="450"/>
      </w:pPr>
      <w:r>
        <w:t xml:space="preserve">Snyder, Glenn. “The Balance of Power and the Balance of Terror.” In </w:t>
      </w:r>
      <w:r>
        <w:rPr>
          <w:i/>
        </w:rPr>
        <w:t>World in Crisis: Readings in International Relations</w:t>
      </w:r>
      <w:r>
        <w:t>, edited by Frederick Hartmann, 180–91. New York: The Macmillan Company, 1965.</w:t>
      </w:r>
    </w:p>
    <w:p w14:paraId="7785C190" w14:textId="77777777" w:rsidR="00657E08" w:rsidRDefault="00483D1B">
      <w:pPr>
        <w:spacing w:after="200" w:line="240" w:lineRule="auto"/>
        <w:ind w:left="450" w:right="0" w:hanging="450"/>
      </w:pPr>
      <w:r>
        <w:t xml:space="preserve">Snyder, Glenn Herald. </w:t>
      </w:r>
      <w:r>
        <w:rPr>
          <w:i/>
        </w:rPr>
        <w:t>Deterrence and Defense</w:t>
      </w:r>
      <w:r>
        <w:t>. Princeton University Press, 1961.</w:t>
      </w:r>
    </w:p>
    <w:p w14:paraId="615F99B0" w14:textId="77777777" w:rsidR="00657E08" w:rsidRDefault="00483D1B">
      <w:pPr>
        <w:spacing w:after="200" w:line="240" w:lineRule="auto"/>
        <w:ind w:left="450" w:right="0" w:hanging="450"/>
      </w:pPr>
      <w:proofErr w:type="spellStart"/>
      <w:r>
        <w:lastRenderedPageBreak/>
        <w:t>Sobek</w:t>
      </w:r>
      <w:proofErr w:type="spellEnd"/>
      <w:r>
        <w:t xml:space="preserve">, David, and Joe Clare. “Me, Myself, and Allies: Understanding the External Sources of Power.” </w:t>
      </w:r>
      <w:r>
        <w:rPr>
          <w:i/>
        </w:rPr>
        <w:t>Journal of Peace Research</w:t>
      </w:r>
      <w:r>
        <w:t xml:space="preserve"> 50, no. 4 (July 1, 2013): 469–78.</w:t>
      </w:r>
      <w:hyperlink r:id="rId220">
        <w:r>
          <w:t xml:space="preserve"> </w:t>
        </w:r>
      </w:hyperlink>
      <w:hyperlink r:id="rId221">
        <w:r>
          <w:rPr>
            <w:color w:val="1155CC"/>
            <w:u w:val="single"/>
          </w:rPr>
          <w:t>https://doi.org/10.1177/0022343313484047</w:t>
        </w:r>
      </w:hyperlink>
      <w:r>
        <w:t>.</w:t>
      </w:r>
    </w:p>
    <w:p w14:paraId="2B97CFD4" w14:textId="77777777" w:rsidR="00657E08" w:rsidRDefault="00483D1B">
      <w:pPr>
        <w:spacing w:after="200" w:line="240" w:lineRule="auto"/>
        <w:ind w:left="450" w:right="0" w:hanging="450"/>
      </w:pPr>
      <w:r>
        <w:t>Sowell, Jesse H. “Finding Order in a Contentious Internet.” Thesis, Massachusetts Institute of Technology, 2015.</w:t>
      </w:r>
      <w:hyperlink r:id="rId222">
        <w:r>
          <w:t xml:space="preserve"> </w:t>
        </w:r>
      </w:hyperlink>
      <w:hyperlink r:id="rId223">
        <w:r>
          <w:rPr>
            <w:color w:val="1155CC"/>
            <w:u w:val="single"/>
          </w:rPr>
          <w:t>http://dspace.mit.edu/handle/1721.1/97324</w:t>
        </w:r>
      </w:hyperlink>
      <w:r>
        <w:t>.</w:t>
      </w:r>
    </w:p>
    <w:p w14:paraId="7A0CB827" w14:textId="77777777" w:rsidR="00657E08" w:rsidRDefault="00483D1B">
      <w:pPr>
        <w:spacing w:after="200" w:line="240" w:lineRule="auto"/>
        <w:ind w:left="450" w:right="0" w:hanging="450"/>
      </w:pPr>
      <w:r>
        <w:t xml:space="preserve">Stein, Janice Gross. “Calculation, Miscalculation, and Conventional Deterrence.” In </w:t>
      </w:r>
      <w:r>
        <w:rPr>
          <w:i/>
        </w:rPr>
        <w:t>Psychology and Deterrence</w:t>
      </w:r>
      <w:r>
        <w:t xml:space="preserve">, by Richard Ned </w:t>
      </w:r>
      <w:proofErr w:type="spellStart"/>
      <w:r>
        <w:t>Lebow</w:t>
      </w:r>
      <w:proofErr w:type="spellEnd"/>
      <w:r>
        <w:t xml:space="preserve"> and Robert Jervis. JHU Press, 1989.</w:t>
      </w:r>
    </w:p>
    <w:p w14:paraId="55019C97" w14:textId="77777777" w:rsidR="00657E08" w:rsidRDefault="00483D1B">
      <w:pPr>
        <w:spacing w:after="200" w:line="240" w:lineRule="auto"/>
        <w:ind w:left="450" w:right="0" w:hanging="450"/>
      </w:pPr>
      <w:r>
        <w:t xml:space="preserve">Sullivan, Patricia L. “War Aims and War Outcomes Why Powerful States Lose Limited Wars.” </w:t>
      </w:r>
      <w:r>
        <w:rPr>
          <w:i/>
        </w:rPr>
        <w:t>Journal of Conflict Resolution</w:t>
      </w:r>
      <w:r>
        <w:t xml:space="preserve"> 51, no. 3 (June 1, 2007): 496–524.</w:t>
      </w:r>
      <w:hyperlink r:id="rId224">
        <w:r>
          <w:t xml:space="preserve"> </w:t>
        </w:r>
      </w:hyperlink>
      <w:hyperlink r:id="rId225">
        <w:r>
          <w:rPr>
            <w:color w:val="1155CC"/>
            <w:u w:val="single"/>
          </w:rPr>
          <w:t>https://doi.org/10.1177/0022002707300187</w:t>
        </w:r>
      </w:hyperlink>
      <w:r>
        <w:t>.</w:t>
      </w:r>
    </w:p>
    <w:p w14:paraId="39E12067" w14:textId="77777777" w:rsidR="00657E08" w:rsidRDefault="00483D1B">
      <w:pPr>
        <w:spacing w:after="200" w:line="240" w:lineRule="auto"/>
        <w:ind w:left="450" w:right="0" w:hanging="450"/>
      </w:pPr>
      <w:r>
        <w:t xml:space="preserve">Taber, Robert. </w:t>
      </w:r>
      <w:r>
        <w:rPr>
          <w:i/>
        </w:rPr>
        <w:t>War of the Flea: The Classic Study of Guerrilla Warfare</w:t>
      </w:r>
      <w:r>
        <w:t>. L. Stewart, 1965.</w:t>
      </w:r>
    </w:p>
    <w:p w14:paraId="0CA4D734" w14:textId="77777777" w:rsidR="00657E08" w:rsidRDefault="00483D1B">
      <w:pPr>
        <w:spacing w:after="200" w:line="240" w:lineRule="auto"/>
        <w:ind w:left="450" w:right="0" w:hanging="450"/>
      </w:pPr>
      <w:r>
        <w:t xml:space="preserve">Thomas, Timothy. “Russia’s Military Strategy and Ukraine: Indirect, Asymmetric—and Putin-Led.” </w:t>
      </w:r>
      <w:r>
        <w:rPr>
          <w:i/>
        </w:rPr>
        <w:t>The Journal of Slavic Military Studies</w:t>
      </w:r>
      <w:r>
        <w:t xml:space="preserve"> 28, no. 3 (July 3, 2015): 445–61.</w:t>
      </w:r>
      <w:hyperlink r:id="rId226">
        <w:r>
          <w:t xml:space="preserve"> </w:t>
        </w:r>
      </w:hyperlink>
      <w:hyperlink r:id="rId227">
        <w:r>
          <w:rPr>
            <w:color w:val="1155CC"/>
            <w:u w:val="single"/>
          </w:rPr>
          <w:t>https://doi.org/10.1080/13518046.2015.1061819</w:t>
        </w:r>
      </w:hyperlink>
      <w:r>
        <w:t>.</w:t>
      </w:r>
    </w:p>
    <w:p w14:paraId="2AE099D1" w14:textId="77777777" w:rsidR="00657E08" w:rsidRDefault="00483D1B">
      <w:pPr>
        <w:spacing w:after="200" w:line="240" w:lineRule="auto"/>
        <w:ind w:left="450" w:right="0" w:hanging="450"/>
      </w:pPr>
      <w:r>
        <w:t xml:space="preserve">Thomas, Timothy L. “Manipulating the Mass Consciousness: Russian </w:t>
      </w:r>
      <w:proofErr w:type="gramStart"/>
      <w:r>
        <w:t>And</w:t>
      </w:r>
      <w:proofErr w:type="gramEnd"/>
      <w:r>
        <w:t xml:space="preserve"> Chechen ‘Information War’ Tactics In The 2nd Chechen-Russian Conflict.” FMSO Monographs. Foreign Military Studies Office, August 1, 2000.</w:t>
      </w:r>
      <w:hyperlink r:id="rId228">
        <w:r>
          <w:t xml:space="preserve"> </w:t>
        </w:r>
      </w:hyperlink>
      <w:hyperlink r:id="rId229">
        <w:r>
          <w:rPr>
            <w:color w:val="1155CC"/>
            <w:u w:val="single"/>
          </w:rPr>
          <w:t>https://community.apan.org/wg/tradoc-g2/fmso/m/fmso-monographs/243758</w:t>
        </w:r>
      </w:hyperlink>
      <w:r>
        <w:t>.</w:t>
      </w:r>
    </w:p>
    <w:p w14:paraId="0579BC0C" w14:textId="77777777" w:rsidR="00657E08" w:rsidRDefault="00483D1B">
      <w:pPr>
        <w:spacing w:after="200" w:line="240" w:lineRule="auto"/>
        <w:ind w:left="450" w:right="0" w:hanging="450"/>
      </w:pPr>
      <w:r>
        <w:t xml:space="preserve">Thompson, Sir Robert Grainger Ker. </w:t>
      </w:r>
      <w:r>
        <w:rPr>
          <w:i/>
        </w:rPr>
        <w:t>Defeating Communist Insurgency: The Lessons of Malaya and Vietnam</w:t>
      </w:r>
      <w:r>
        <w:t xml:space="preserve">. F. A. </w:t>
      </w:r>
      <w:proofErr w:type="spellStart"/>
      <w:r>
        <w:t>Praeger</w:t>
      </w:r>
      <w:proofErr w:type="spellEnd"/>
      <w:r>
        <w:t>, 1966.</w:t>
      </w:r>
    </w:p>
    <w:p w14:paraId="2A2FD906" w14:textId="77777777" w:rsidR="00657E08" w:rsidRDefault="00483D1B">
      <w:pPr>
        <w:spacing w:after="200" w:line="240" w:lineRule="auto"/>
        <w:ind w:left="450" w:right="0" w:hanging="450"/>
      </w:pPr>
      <w:proofErr w:type="spellStart"/>
      <w:r>
        <w:t>Traynor</w:t>
      </w:r>
      <w:proofErr w:type="spellEnd"/>
      <w:r>
        <w:t xml:space="preserve">, Ian. “Russia Accused of Unleashing Cyberwar to Disable Estonia.” </w:t>
      </w:r>
      <w:r>
        <w:rPr>
          <w:i/>
        </w:rPr>
        <w:t>The Guardian</w:t>
      </w:r>
      <w:r>
        <w:t>, May 17, 2007, sec. World news.</w:t>
      </w:r>
      <w:hyperlink r:id="rId230">
        <w:r>
          <w:t xml:space="preserve"> </w:t>
        </w:r>
      </w:hyperlink>
      <w:hyperlink r:id="rId231">
        <w:r>
          <w:rPr>
            <w:color w:val="1155CC"/>
            <w:u w:val="single"/>
          </w:rPr>
          <w:t>https://www.theguardian.com/world/2007/may/17/topstories3.russia</w:t>
        </w:r>
      </w:hyperlink>
      <w:r>
        <w:t>.</w:t>
      </w:r>
    </w:p>
    <w:p w14:paraId="08A58BA8" w14:textId="77777777" w:rsidR="00657E08" w:rsidRDefault="00483D1B">
      <w:pPr>
        <w:spacing w:after="200" w:line="240" w:lineRule="auto"/>
        <w:ind w:left="450" w:right="0" w:hanging="450"/>
      </w:pPr>
      <w:proofErr w:type="spellStart"/>
      <w:r>
        <w:t>Turbiville</w:t>
      </w:r>
      <w:proofErr w:type="spellEnd"/>
      <w:r>
        <w:t xml:space="preserve">, Graham H. “Preface: Future Trends in Low Intensity Conflict.” </w:t>
      </w:r>
      <w:r>
        <w:rPr>
          <w:i/>
        </w:rPr>
        <w:t>Low Intensity Conflict &amp; Law Enforcement</w:t>
      </w:r>
      <w:r>
        <w:t xml:space="preserve"> 11, no. 2–3 (June 1, 2002): 155–63.</w:t>
      </w:r>
      <w:hyperlink r:id="rId232">
        <w:r>
          <w:t xml:space="preserve"> </w:t>
        </w:r>
      </w:hyperlink>
      <w:hyperlink r:id="rId233">
        <w:r>
          <w:rPr>
            <w:color w:val="1155CC"/>
            <w:u w:val="single"/>
          </w:rPr>
          <w:t>https://doi.org/10.1080/0966284042000279957</w:t>
        </w:r>
      </w:hyperlink>
      <w:r>
        <w:t>.</w:t>
      </w:r>
    </w:p>
    <w:p w14:paraId="51EB62A7" w14:textId="77777777" w:rsidR="00657E08" w:rsidRDefault="00483D1B">
      <w:pPr>
        <w:spacing w:after="200" w:line="240" w:lineRule="auto"/>
        <w:ind w:left="450" w:right="0" w:hanging="450"/>
      </w:pPr>
      <w:r>
        <w:t xml:space="preserve">Tyler, Patrick E. “A Talkative Putin Demonstrates Value of Cyberspace.” </w:t>
      </w:r>
      <w:r>
        <w:rPr>
          <w:i/>
        </w:rPr>
        <w:t>The New York Times</w:t>
      </w:r>
      <w:r>
        <w:t>, March 7, 2001, sec. World.</w:t>
      </w:r>
      <w:hyperlink r:id="rId234">
        <w:r>
          <w:t xml:space="preserve"> </w:t>
        </w:r>
      </w:hyperlink>
      <w:hyperlink r:id="rId235">
        <w:r>
          <w:rPr>
            <w:color w:val="1155CC"/>
            <w:u w:val="single"/>
          </w:rPr>
          <w:t>https://www.nytimes.com/2001/03/07/world/a-talkative-putin-demonstrates-value-of-cyberspace.html</w:t>
        </w:r>
      </w:hyperlink>
      <w:r>
        <w:t>.</w:t>
      </w:r>
    </w:p>
    <w:p w14:paraId="4E348A77" w14:textId="77777777" w:rsidR="00657E08" w:rsidRDefault="00483D1B">
      <w:pPr>
        <w:spacing w:after="200" w:line="240" w:lineRule="auto"/>
        <w:ind w:left="450" w:right="0" w:hanging="450"/>
      </w:pPr>
      <w:proofErr w:type="spellStart"/>
      <w:r>
        <w:t>Ucko</w:t>
      </w:r>
      <w:proofErr w:type="spellEnd"/>
      <w:r>
        <w:t xml:space="preserve">, David H. </w:t>
      </w:r>
      <w:r>
        <w:rPr>
          <w:i/>
        </w:rPr>
        <w:t>The New Counterinsurgency Era: Transforming the U.S. Military for Modern Wars</w:t>
      </w:r>
      <w:r>
        <w:t>. Georgetown University Press, 2009.</w:t>
      </w:r>
    </w:p>
    <w:p w14:paraId="50B0E35A" w14:textId="77777777" w:rsidR="00657E08" w:rsidRDefault="00483D1B">
      <w:pPr>
        <w:spacing w:after="200" w:line="240" w:lineRule="auto"/>
        <w:ind w:left="450" w:right="0" w:hanging="450"/>
      </w:pPr>
      <w:r>
        <w:t>US Army. “Army Field Manual 3-24: Counterinsurgency,” November 30, 2006.</w:t>
      </w:r>
      <w:hyperlink r:id="rId236">
        <w:r>
          <w:t xml:space="preserve"> </w:t>
        </w:r>
      </w:hyperlink>
      <w:hyperlink r:id="rId237">
        <w:r>
          <w:rPr>
            <w:color w:val="1155CC"/>
            <w:u w:val="single"/>
          </w:rPr>
          <w:t>https://www.hsdl.org/?abstract&amp;did=</w:t>
        </w:r>
      </w:hyperlink>
      <w:r>
        <w:t>.</w:t>
      </w:r>
    </w:p>
    <w:p w14:paraId="2D0ED1A8" w14:textId="77777777" w:rsidR="00657E08" w:rsidRDefault="00483D1B">
      <w:pPr>
        <w:spacing w:after="200" w:line="240" w:lineRule="auto"/>
        <w:ind w:left="450" w:right="0" w:hanging="450"/>
      </w:pPr>
      <w:proofErr w:type="spellStart"/>
      <w:r>
        <w:t>Valeriano</w:t>
      </w:r>
      <w:proofErr w:type="spellEnd"/>
      <w:r>
        <w:t xml:space="preserve">, Brandon, and Ryan C. Maness. </w:t>
      </w:r>
      <w:r>
        <w:rPr>
          <w:i/>
        </w:rPr>
        <w:t xml:space="preserve">Cyber War </w:t>
      </w:r>
      <w:proofErr w:type="gramStart"/>
      <w:r>
        <w:rPr>
          <w:i/>
        </w:rPr>
        <w:t>Versus</w:t>
      </w:r>
      <w:proofErr w:type="gramEnd"/>
      <w:r>
        <w:rPr>
          <w:i/>
        </w:rPr>
        <w:t xml:space="preserve"> Cyber Realities: Cyber Conflict in the International System</w:t>
      </w:r>
      <w:r>
        <w:t>. Oxford University Press, 2015.</w:t>
      </w:r>
    </w:p>
    <w:p w14:paraId="2C8DEB54" w14:textId="77777777" w:rsidR="00657E08" w:rsidRDefault="00483D1B">
      <w:pPr>
        <w:spacing w:after="200" w:line="240" w:lineRule="auto"/>
        <w:ind w:left="450" w:right="0" w:hanging="450"/>
      </w:pPr>
      <w:proofErr w:type="spellStart"/>
      <w:r>
        <w:lastRenderedPageBreak/>
        <w:t>Valeriano</w:t>
      </w:r>
      <w:proofErr w:type="spellEnd"/>
      <w:r>
        <w:t xml:space="preserve">, Brandon, and Ryan C Maness. “The Dynamics of Cyber Conflict between Rival Antagonists, 2001–11.” </w:t>
      </w:r>
      <w:r>
        <w:rPr>
          <w:i/>
        </w:rPr>
        <w:t>Journal of Peace Research</w:t>
      </w:r>
      <w:r>
        <w:t xml:space="preserve"> 51, no. 3 (May 1, 2014): 347–60.</w:t>
      </w:r>
      <w:hyperlink r:id="rId238">
        <w:r>
          <w:t xml:space="preserve"> </w:t>
        </w:r>
      </w:hyperlink>
      <w:hyperlink r:id="rId239">
        <w:r>
          <w:rPr>
            <w:color w:val="1155CC"/>
            <w:u w:val="single"/>
          </w:rPr>
          <w:t>https://doi.org/10.1177/0022343313518940</w:t>
        </w:r>
      </w:hyperlink>
      <w:r>
        <w:t>.</w:t>
      </w:r>
    </w:p>
    <w:p w14:paraId="5B89D26D" w14:textId="77777777" w:rsidR="00657E08" w:rsidRDefault="00483D1B">
      <w:pPr>
        <w:spacing w:after="200" w:line="240" w:lineRule="auto"/>
        <w:ind w:left="450" w:right="0" w:hanging="450"/>
      </w:pPr>
      <w:proofErr w:type="spellStart"/>
      <w:r>
        <w:t>Votel</w:t>
      </w:r>
      <w:proofErr w:type="spellEnd"/>
      <w:r>
        <w:t xml:space="preserve">, Joseph, Charles Cleveland, Charles </w:t>
      </w:r>
      <w:proofErr w:type="spellStart"/>
      <w:r>
        <w:t>Connett</w:t>
      </w:r>
      <w:proofErr w:type="spellEnd"/>
      <w:r>
        <w:t xml:space="preserve">, and Will Irwin. “Unconventional Warfare in the Gray Zone.” </w:t>
      </w:r>
      <w:r>
        <w:rPr>
          <w:i/>
        </w:rPr>
        <w:t>Joint Force Quarterly</w:t>
      </w:r>
      <w:r>
        <w:t xml:space="preserve"> 80 (January 2016).</w:t>
      </w:r>
      <w:hyperlink r:id="rId240">
        <w:r>
          <w:t xml:space="preserve"> </w:t>
        </w:r>
      </w:hyperlink>
      <w:hyperlink r:id="rId241">
        <w:r>
          <w:rPr>
            <w:color w:val="1155CC"/>
            <w:u w:val="single"/>
          </w:rPr>
          <w:t>http://ndupress.ndu.edu/Portals/68/Documents/jfq/jfq-80/jfq-80_101-109_Votel-et-al.pdf</w:t>
        </w:r>
      </w:hyperlink>
      <w:r>
        <w:t>.</w:t>
      </w:r>
    </w:p>
    <w:p w14:paraId="515A826D" w14:textId="77777777" w:rsidR="00657E08" w:rsidRDefault="00483D1B">
      <w:pPr>
        <w:spacing w:after="200" w:line="240" w:lineRule="auto"/>
        <w:ind w:left="450" w:right="0" w:hanging="450"/>
      </w:pPr>
      <w:r>
        <w:t xml:space="preserve">Wagner, R. Harrison. “Bargaining and War.” </w:t>
      </w:r>
      <w:r>
        <w:rPr>
          <w:i/>
        </w:rPr>
        <w:t>American Journal of Political Science</w:t>
      </w:r>
      <w:r>
        <w:t xml:space="preserve"> 44, no. 3 (2000): 469–84.</w:t>
      </w:r>
      <w:hyperlink r:id="rId242">
        <w:r>
          <w:t xml:space="preserve"> </w:t>
        </w:r>
      </w:hyperlink>
      <w:hyperlink r:id="rId243">
        <w:r>
          <w:rPr>
            <w:color w:val="1155CC"/>
            <w:u w:val="single"/>
          </w:rPr>
          <w:t>https://doi.org/10.2307/2669259</w:t>
        </w:r>
      </w:hyperlink>
      <w:r>
        <w:t>.</w:t>
      </w:r>
    </w:p>
    <w:p w14:paraId="184A7FD8" w14:textId="77777777" w:rsidR="00657E08" w:rsidRDefault="00483D1B">
      <w:pPr>
        <w:spacing w:after="200" w:line="240" w:lineRule="auto"/>
        <w:ind w:left="450" w:right="0" w:hanging="450"/>
      </w:pPr>
      <w:r>
        <w:t>Warden, John. “Limited Nuclear War: The 21st Century Challenge for the United States.” Livermore Papers on Global Security. Lawrence Livermore National Laboratory: Center for Global Security Research, July 2018.</w:t>
      </w:r>
    </w:p>
    <w:p w14:paraId="7D1738B0" w14:textId="77777777" w:rsidR="00657E08" w:rsidRDefault="00483D1B">
      <w:pPr>
        <w:spacing w:after="200" w:line="240" w:lineRule="auto"/>
        <w:ind w:left="450" w:right="0" w:hanging="450"/>
      </w:pPr>
      <w:r>
        <w:t xml:space="preserve">Wood, Elisabeth Jean. </w:t>
      </w:r>
      <w:r>
        <w:rPr>
          <w:i/>
        </w:rPr>
        <w:t>Insurgent Collective Action and Civil War in El Salvador</w:t>
      </w:r>
      <w:r>
        <w:t>. Cambridge University Press, 2003.</w:t>
      </w:r>
    </w:p>
    <w:p w14:paraId="7EE6B31E" w14:textId="77777777" w:rsidR="00657E08" w:rsidRDefault="00483D1B">
      <w:pPr>
        <w:spacing w:after="200" w:line="240" w:lineRule="auto"/>
        <w:ind w:left="450" w:right="0" w:hanging="450"/>
      </w:pPr>
      <w:r>
        <w:t xml:space="preserve">Woodman, </w:t>
      </w:r>
      <w:proofErr w:type="spellStart"/>
      <w:r>
        <w:t>Dr</w:t>
      </w:r>
      <w:proofErr w:type="spellEnd"/>
      <w:r>
        <w:t xml:space="preserve"> Stewart. “Defining Limited Conflict: A Case of Mistaken Identity.” </w:t>
      </w:r>
      <w:r>
        <w:rPr>
          <w:i/>
        </w:rPr>
        <w:t>Small Wars &amp; Insurgencies</w:t>
      </w:r>
      <w:r>
        <w:t xml:space="preserve"> 2, no. 3 (December 1, 1991): 24–43.</w:t>
      </w:r>
      <w:hyperlink r:id="rId244">
        <w:r>
          <w:t xml:space="preserve"> </w:t>
        </w:r>
      </w:hyperlink>
      <w:hyperlink r:id="rId245">
        <w:r>
          <w:rPr>
            <w:color w:val="1155CC"/>
            <w:u w:val="single"/>
          </w:rPr>
          <w:t>https://doi.org/10.1080/09592319108422992</w:t>
        </w:r>
      </w:hyperlink>
      <w:r>
        <w:t>.</w:t>
      </w:r>
    </w:p>
    <w:p w14:paraId="73727769" w14:textId="77777777" w:rsidR="00657E08" w:rsidRDefault="00483D1B">
      <w:pPr>
        <w:spacing w:after="200" w:line="240" w:lineRule="auto"/>
        <w:ind w:left="450" w:right="0" w:hanging="450"/>
      </w:pPr>
      <w:proofErr w:type="spellStart"/>
      <w:r>
        <w:t>Yeeson</w:t>
      </w:r>
      <w:proofErr w:type="spellEnd"/>
      <w:r>
        <w:t xml:space="preserve">, Erik. “NATO and Russia in Kosovo.” </w:t>
      </w:r>
      <w:r>
        <w:rPr>
          <w:i/>
        </w:rPr>
        <w:t>Perspectives</w:t>
      </w:r>
      <w:r>
        <w:t>, no. 13 (1999): 11–19.</w:t>
      </w:r>
    </w:p>
    <w:p w14:paraId="095BFE8B" w14:textId="77777777" w:rsidR="00657E08" w:rsidRDefault="00483D1B">
      <w:pPr>
        <w:spacing w:after="200" w:line="240" w:lineRule="auto"/>
        <w:ind w:left="450" w:right="0" w:hanging="450"/>
      </w:pPr>
      <w:r>
        <w:t xml:space="preserve">Zhang, </w:t>
      </w:r>
      <w:proofErr w:type="spellStart"/>
      <w:r>
        <w:t>Jiakun</w:t>
      </w:r>
      <w:proofErr w:type="spellEnd"/>
      <w:r>
        <w:t xml:space="preserve"> Jack. “Is China an Exception to the Commercial Peace?” Dissertation, UC San Diego, 2018.</w:t>
      </w:r>
      <w:r>
        <w:br w:type="page"/>
      </w:r>
    </w:p>
    <w:p w14:paraId="2940D6AA" w14:textId="629535FA" w:rsidR="00657E08" w:rsidDel="007E0388" w:rsidRDefault="00483D1B">
      <w:pPr>
        <w:pStyle w:val="Heading1"/>
        <w:spacing w:after="200" w:line="276" w:lineRule="auto"/>
        <w:ind w:left="225" w:hanging="225"/>
        <w:rPr>
          <w:del w:id="3144" w:author="Andres Gannon" w:date="2019-04-04T11:46:00Z"/>
        </w:rPr>
      </w:pPr>
      <w:bookmarkStart w:id="3145" w:name="_3u9y7lmq1qi3" w:colFirst="0" w:colLast="0"/>
      <w:bookmarkEnd w:id="3145"/>
      <w:del w:id="3146" w:author="Andres Gannon" w:date="2019-04-04T11:46:00Z">
        <w:r w:rsidDel="007E0388">
          <w:lastRenderedPageBreak/>
          <w:delText>Appendix</w:delText>
        </w:r>
      </w:del>
    </w:p>
    <w:p w14:paraId="37780C21" w14:textId="128E644A" w:rsidR="00657E08" w:rsidDel="007E0388" w:rsidRDefault="00483D1B">
      <w:pPr>
        <w:spacing w:after="200" w:line="276" w:lineRule="auto"/>
        <w:ind w:left="225" w:right="0" w:hanging="225"/>
        <w:rPr>
          <w:del w:id="3147" w:author="Andres Gannon" w:date="2019-04-04T11:46:00Z"/>
        </w:rPr>
      </w:pPr>
      <w:del w:id="3148" w:author="Andres Gannon" w:date="2019-04-04T11:46:00Z">
        <w:r w:rsidDel="007E0388">
          <w:delText xml:space="preserve">Table 1: List of cases and dataset of origin </w:delText>
        </w:r>
      </w:del>
    </w:p>
    <w:tbl>
      <w:tblPr>
        <w:tblStyle w:val="a1"/>
        <w:tblW w:w="9360" w:type="dxa"/>
        <w:tblInd w:w="80" w:type="dxa"/>
        <w:tblBorders>
          <w:top w:val="nil"/>
          <w:left w:val="nil"/>
          <w:bottom w:val="nil"/>
          <w:right w:val="nil"/>
          <w:insideH w:val="nil"/>
          <w:insideV w:val="nil"/>
        </w:tblBorders>
        <w:tblLayout w:type="fixed"/>
        <w:tblLook w:val="0600" w:firstRow="0" w:lastRow="0" w:firstColumn="0" w:lastColumn="0" w:noHBand="1" w:noVBand="1"/>
      </w:tblPr>
      <w:tblGrid>
        <w:gridCol w:w="3424"/>
        <w:gridCol w:w="1311"/>
        <w:gridCol w:w="1562"/>
        <w:gridCol w:w="965"/>
        <w:gridCol w:w="1216"/>
        <w:gridCol w:w="882"/>
      </w:tblGrid>
      <w:tr w:rsidR="00657E08" w:rsidDel="007E0388" w14:paraId="36CC5A5A" w14:textId="5688D621">
        <w:trPr>
          <w:trHeight w:val="440"/>
          <w:del w:id="3149" w:author="Andres Gannon" w:date="2019-04-04T11:46:00Z"/>
        </w:trPr>
        <w:tc>
          <w:tcPr>
            <w:tcW w:w="3422" w:type="dxa"/>
            <w:tcBorders>
              <w:top w:val="nil"/>
              <w:left w:val="nil"/>
              <w:bottom w:val="single" w:sz="12" w:space="0" w:color="DDDDDD"/>
              <w:right w:val="nil"/>
            </w:tcBorders>
            <w:tcMar>
              <w:top w:w="80" w:type="dxa"/>
              <w:left w:w="80" w:type="dxa"/>
              <w:bottom w:w="80" w:type="dxa"/>
              <w:right w:w="80" w:type="dxa"/>
            </w:tcMar>
            <w:vAlign w:val="bottom"/>
          </w:tcPr>
          <w:p w14:paraId="137615B3" w14:textId="482203AE" w:rsidR="00657E08" w:rsidDel="007E0388" w:rsidRDefault="00483D1B">
            <w:pPr>
              <w:spacing w:after="0" w:line="240" w:lineRule="auto"/>
              <w:ind w:left="225" w:right="0" w:hanging="225"/>
              <w:jc w:val="center"/>
              <w:rPr>
                <w:del w:id="3150" w:author="Andres Gannon" w:date="2019-04-04T11:46:00Z"/>
                <w:rFonts w:ascii="Arial" w:eastAsia="Arial" w:hAnsi="Arial" w:cs="Arial"/>
                <w:color w:val="333333"/>
                <w:sz w:val="21"/>
                <w:szCs w:val="21"/>
              </w:rPr>
            </w:pPr>
            <w:del w:id="3151" w:author="Andres Gannon" w:date="2019-04-04T11:46:00Z">
              <w:r w:rsidDel="007E0388">
                <w:rPr>
                  <w:rFonts w:ascii="Arial" w:eastAsia="Arial" w:hAnsi="Arial" w:cs="Arial"/>
                  <w:b/>
                  <w:color w:val="333333"/>
                  <w:sz w:val="21"/>
                  <w:szCs w:val="21"/>
                </w:rPr>
                <w:delText>Target</w:delText>
              </w:r>
            </w:del>
          </w:p>
        </w:tc>
        <w:tc>
          <w:tcPr>
            <w:tcW w:w="1311" w:type="dxa"/>
            <w:tcBorders>
              <w:top w:val="nil"/>
              <w:left w:val="nil"/>
              <w:bottom w:val="single" w:sz="12" w:space="0" w:color="DDDDDD"/>
              <w:right w:val="nil"/>
            </w:tcBorders>
            <w:tcMar>
              <w:top w:w="80" w:type="dxa"/>
              <w:left w:w="80" w:type="dxa"/>
              <w:bottom w:w="80" w:type="dxa"/>
              <w:right w:w="80" w:type="dxa"/>
            </w:tcMar>
            <w:vAlign w:val="bottom"/>
          </w:tcPr>
          <w:p w14:paraId="342B20FC" w14:textId="3C1B2F15" w:rsidR="00657E08" w:rsidDel="007E0388" w:rsidRDefault="00483D1B">
            <w:pPr>
              <w:spacing w:after="0" w:line="240" w:lineRule="auto"/>
              <w:ind w:left="225" w:right="0" w:hanging="225"/>
              <w:jc w:val="center"/>
              <w:rPr>
                <w:del w:id="3152" w:author="Andres Gannon" w:date="2019-04-04T11:46:00Z"/>
                <w:rFonts w:ascii="Arial" w:eastAsia="Arial" w:hAnsi="Arial" w:cs="Arial"/>
                <w:color w:val="333333"/>
                <w:sz w:val="21"/>
                <w:szCs w:val="21"/>
              </w:rPr>
            </w:pPr>
            <w:del w:id="3153" w:author="Andres Gannon" w:date="2019-04-04T11:46:00Z">
              <w:r w:rsidDel="007E0388">
                <w:rPr>
                  <w:rFonts w:ascii="Arial" w:eastAsia="Arial" w:hAnsi="Arial" w:cs="Arial"/>
                  <w:b/>
                  <w:color w:val="333333"/>
                  <w:sz w:val="21"/>
                  <w:szCs w:val="21"/>
                </w:rPr>
                <w:delText>Year</w:delText>
              </w:r>
            </w:del>
          </w:p>
        </w:tc>
        <w:tc>
          <w:tcPr>
            <w:tcW w:w="1561" w:type="dxa"/>
            <w:tcBorders>
              <w:top w:val="nil"/>
              <w:left w:val="nil"/>
              <w:bottom w:val="single" w:sz="12" w:space="0" w:color="DDDDDD"/>
              <w:right w:val="nil"/>
            </w:tcBorders>
            <w:tcMar>
              <w:top w:w="80" w:type="dxa"/>
              <w:left w:w="80" w:type="dxa"/>
              <w:bottom w:w="80" w:type="dxa"/>
              <w:right w:w="80" w:type="dxa"/>
            </w:tcMar>
            <w:vAlign w:val="bottom"/>
          </w:tcPr>
          <w:p w14:paraId="759D3CC9" w14:textId="25490675" w:rsidR="00657E08" w:rsidDel="007E0388" w:rsidRDefault="00483D1B">
            <w:pPr>
              <w:spacing w:after="0" w:line="240" w:lineRule="auto"/>
              <w:ind w:left="225" w:right="0" w:hanging="225"/>
              <w:jc w:val="center"/>
              <w:rPr>
                <w:del w:id="3154" w:author="Andres Gannon" w:date="2019-04-04T11:46:00Z"/>
                <w:rFonts w:ascii="Arial" w:eastAsia="Arial" w:hAnsi="Arial" w:cs="Arial"/>
                <w:color w:val="333333"/>
                <w:sz w:val="21"/>
                <w:szCs w:val="21"/>
              </w:rPr>
            </w:pPr>
            <w:del w:id="3155" w:author="Andres Gannon" w:date="2019-04-04T11:46:00Z">
              <w:r w:rsidDel="007E0388">
                <w:rPr>
                  <w:rFonts w:ascii="Arial" w:eastAsia="Arial" w:hAnsi="Arial" w:cs="Arial"/>
                  <w:b/>
                  <w:color w:val="333333"/>
                  <w:sz w:val="21"/>
                  <w:szCs w:val="21"/>
                </w:rPr>
                <w:delText>new</w:delText>
              </w:r>
            </w:del>
          </w:p>
        </w:tc>
        <w:tc>
          <w:tcPr>
            <w:tcW w:w="965" w:type="dxa"/>
            <w:tcBorders>
              <w:top w:val="nil"/>
              <w:left w:val="nil"/>
              <w:bottom w:val="single" w:sz="12" w:space="0" w:color="DDDDDD"/>
              <w:right w:val="nil"/>
            </w:tcBorders>
            <w:tcMar>
              <w:top w:w="80" w:type="dxa"/>
              <w:left w:w="80" w:type="dxa"/>
              <w:bottom w:w="80" w:type="dxa"/>
              <w:right w:w="80" w:type="dxa"/>
            </w:tcMar>
            <w:vAlign w:val="bottom"/>
          </w:tcPr>
          <w:p w14:paraId="2C31D1AC" w14:textId="1BD6124E" w:rsidR="00657E08" w:rsidDel="007E0388" w:rsidRDefault="00483D1B">
            <w:pPr>
              <w:spacing w:after="0" w:line="240" w:lineRule="auto"/>
              <w:ind w:left="225" w:right="0" w:hanging="225"/>
              <w:jc w:val="center"/>
              <w:rPr>
                <w:del w:id="3156" w:author="Andres Gannon" w:date="2019-04-04T11:46:00Z"/>
                <w:rFonts w:ascii="Arial" w:eastAsia="Arial" w:hAnsi="Arial" w:cs="Arial"/>
                <w:color w:val="333333"/>
                <w:sz w:val="21"/>
                <w:szCs w:val="21"/>
              </w:rPr>
            </w:pPr>
            <w:del w:id="3157" w:author="Andres Gannon" w:date="2019-04-04T11:46:00Z">
              <w:r w:rsidDel="007E0388">
                <w:rPr>
                  <w:rFonts w:ascii="Arial" w:eastAsia="Arial" w:hAnsi="Arial" w:cs="Arial"/>
                  <w:b/>
                  <w:color w:val="333333"/>
                  <w:sz w:val="21"/>
                  <w:szCs w:val="21"/>
                </w:rPr>
                <w:delText>icb</w:delText>
              </w:r>
            </w:del>
          </w:p>
        </w:tc>
        <w:tc>
          <w:tcPr>
            <w:tcW w:w="1216" w:type="dxa"/>
            <w:tcBorders>
              <w:top w:val="nil"/>
              <w:left w:val="nil"/>
              <w:bottom w:val="single" w:sz="12" w:space="0" w:color="DDDDDD"/>
              <w:right w:val="nil"/>
            </w:tcBorders>
            <w:tcMar>
              <w:top w:w="80" w:type="dxa"/>
              <w:left w:w="80" w:type="dxa"/>
              <w:bottom w:w="80" w:type="dxa"/>
              <w:right w:w="80" w:type="dxa"/>
            </w:tcMar>
            <w:vAlign w:val="bottom"/>
          </w:tcPr>
          <w:p w14:paraId="0E4587A2" w14:textId="6A22E7AD" w:rsidR="00657E08" w:rsidDel="007E0388" w:rsidRDefault="00483D1B">
            <w:pPr>
              <w:spacing w:after="0" w:line="240" w:lineRule="auto"/>
              <w:ind w:left="225" w:right="0" w:hanging="225"/>
              <w:jc w:val="center"/>
              <w:rPr>
                <w:del w:id="3158" w:author="Andres Gannon" w:date="2019-04-04T11:46:00Z"/>
                <w:rFonts w:ascii="Arial" w:eastAsia="Arial" w:hAnsi="Arial" w:cs="Arial"/>
                <w:color w:val="333333"/>
                <w:sz w:val="21"/>
                <w:szCs w:val="21"/>
              </w:rPr>
            </w:pPr>
            <w:del w:id="3159" w:author="Andres Gannon" w:date="2019-04-04T11:46:00Z">
              <w:r w:rsidDel="007E0388">
                <w:rPr>
                  <w:rFonts w:ascii="Arial" w:eastAsia="Arial" w:hAnsi="Arial" w:cs="Arial"/>
                  <w:b/>
                  <w:color w:val="333333"/>
                  <w:sz w:val="21"/>
                  <w:szCs w:val="21"/>
                </w:rPr>
                <w:delText>dcid</w:delText>
              </w:r>
            </w:del>
          </w:p>
        </w:tc>
        <w:tc>
          <w:tcPr>
            <w:tcW w:w="882" w:type="dxa"/>
            <w:tcBorders>
              <w:top w:val="nil"/>
              <w:left w:val="nil"/>
              <w:bottom w:val="single" w:sz="12" w:space="0" w:color="DDDDDD"/>
              <w:right w:val="nil"/>
            </w:tcBorders>
            <w:tcMar>
              <w:top w:w="80" w:type="dxa"/>
              <w:left w:w="80" w:type="dxa"/>
              <w:bottom w:w="80" w:type="dxa"/>
              <w:right w:w="80" w:type="dxa"/>
            </w:tcMar>
            <w:vAlign w:val="bottom"/>
          </w:tcPr>
          <w:p w14:paraId="1C7104A8" w14:textId="2E6AE967" w:rsidR="00657E08" w:rsidDel="007E0388" w:rsidRDefault="00483D1B">
            <w:pPr>
              <w:spacing w:after="0" w:line="240" w:lineRule="auto"/>
              <w:ind w:left="225" w:right="0" w:hanging="225"/>
              <w:jc w:val="center"/>
              <w:rPr>
                <w:del w:id="3160" w:author="Andres Gannon" w:date="2019-04-04T11:46:00Z"/>
                <w:rFonts w:ascii="Arial" w:eastAsia="Arial" w:hAnsi="Arial" w:cs="Arial"/>
                <w:color w:val="333333"/>
                <w:sz w:val="21"/>
                <w:szCs w:val="21"/>
              </w:rPr>
            </w:pPr>
            <w:del w:id="3161" w:author="Andres Gannon" w:date="2019-04-04T11:46:00Z">
              <w:r w:rsidDel="007E0388">
                <w:rPr>
                  <w:rFonts w:ascii="Arial" w:eastAsia="Arial" w:hAnsi="Arial" w:cs="Arial"/>
                  <w:b/>
                  <w:color w:val="333333"/>
                  <w:sz w:val="21"/>
                  <w:szCs w:val="21"/>
                </w:rPr>
                <w:delText>rei</w:delText>
              </w:r>
            </w:del>
          </w:p>
        </w:tc>
      </w:tr>
      <w:tr w:rsidR="00657E08" w:rsidDel="007E0388" w14:paraId="588DEA12" w14:textId="081F6996">
        <w:trPr>
          <w:trHeight w:val="440"/>
          <w:del w:id="316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58B306CF" w14:textId="37EB27E7" w:rsidR="00657E08" w:rsidDel="007E0388" w:rsidRDefault="00483D1B">
            <w:pPr>
              <w:spacing w:after="0" w:line="240" w:lineRule="auto"/>
              <w:ind w:left="225" w:right="0" w:hanging="225"/>
              <w:jc w:val="center"/>
              <w:rPr>
                <w:del w:id="3163" w:author="Andres Gannon" w:date="2019-04-04T11:46:00Z"/>
                <w:rFonts w:ascii="Arial" w:eastAsia="Arial" w:hAnsi="Arial" w:cs="Arial"/>
                <w:color w:val="333333"/>
                <w:sz w:val="21"/>
                <w:szCs w:val="21"/>
              </w:rPr>
            </w:pPr>
            <w:del w:id="3164" w:author="Andres Gannon" w:date="2019-04-04T11:46:00Z">
              <w:r w:rsidDel="007E0388">
                <w:rPr>
                  <w:rFonts w:ascii="Arial" w:eastAsia="Arial" w:hAnsi="Arial" w:cs="Arial"/>
                  <w:color w:val="333333"/>
                  <w:sz w:val="21"/>
                  <w:szCs w:val="21"/>
                </w:rPr>
                <w:delText>Chechnya</w:delText>
              </w:r>
            </w:del>
          </w:p>
        </w:tc>
        <w:tc>
          <w:tcPr>
            <w:tcW w:w="1311" w:type="dxa"/>
            <w:tcBorders>
              <w:top w:val="single" w:sz="6" w:space="0" w:color="DDDDDD"/>
              <w:left w:val="nil"/>
              <w:bottom w:val="nil"/>
              <w:right w:val="nil"/>
            </w:tcBorders>
            <w:tcMar>
              <w:top w:w="80" w:type="dxa"/>
              <w:left w:w="80" w:type="dxa"/>
              <w:bottom w:w="80" w:type="dxa"/>
              <w:right w:w="80" w:type="dxa"/>
            </w:tcMar>
          </w:tcPr>
          <w:p w14:paraId="6719246A" w14:textId="20EC7BC4" w:rsidR="00657E08" w:rsidDel="007E0388" w:rsidRDefault="00483D1B">
            <w:pPr>
              <w:spacing w:after="0" w:line="240" w:lineRule="auto"/>
              <w:ind w:left="225" w:right="0" w:hanging="225"/>
              <w:jc w:val="center"/>
              <w:rPr>
                <w:del w:id="3165" w:author="Andres Gannon" w:date="2019-04-04T11:46:00Z"/>
                <w:rFonts w:ascii="Arial" w:eastAsia="Arial" w:hAnsi="Arial" w:cs="Arial"/>
                <w:color w:val="333333"/>
                <w:sz w:val="21"/>
                <w:szCs w:val="21"/>
              </w:rPr>
            </w:pPr>
            <w:del w:id="3166" w:author="Andres Gannon" w:date="2019-04-04T11:46:00Z">
              <w:r w:rsidDel="007E0388">
                <w:rPr>
                  <w:rFonts w:ascii="Arial" w:eastAsia="Arial" w:hAnsi="Arial" w:cs="Arial"/>
                  <w:color w:val="333333"/>
                  <w:sz w:val="21"/>
                  <w:szCs w:val="21"/>
                </w:rPr>
                <w:delText>1994</w:delText>
              </w:r>
            </w:del>
          </w:p>
        </w:tc>
        <w:tc>
          <w:tcPr>
            <w:tcW w:w="1561" w:type="dxa"/>
            <w:tcBorders>
              <w:top w:val="single" w:sz="6" w:space="0" w:color="DDDDDD"/>
              <w:left w:val="nil"/>
              <w:bottom w:val="nil"/>
              <w:right w:val="nil"/>
            </w:tcBorders>
            <w:tcMar>
              <w:top w:w="80" w:type="dxa"/>
              <w:left w:w="80" w:type="dxa"/>
              <w:bottom w:w="80" w:type="dxa"/>
              <w:right w:w="80" w:type="dxa"/>
            </w:tcMar>
          </w:tcPr>
          <w:p w14:paraId="4A96E1F4" w14:textId="70F83AF4" w:rsidR="00657E08" w:rsidDel="007E0388" w:rsidRDefault="00483D1B">
            <w:pPr>
              <w:spacing w:after="0" w:line="240" w:lineRule="auto"/>
              <w:ind w:left="225" w:right="0" w:hanging="225"/>
              <w:jc w:val="center"/>
              <w:rPr>
                <w:del w:id="3167" w:author="Andres Gannon" w:date="2019-04-04T11:46:00Z"/>
                <w:rFonts w:ascii="Arial" w:eastAsia="Arial" w:hAnsi="Arial" w:cs="Arial"/>
                <w:color w:val="333333"/>
                <w:sz w:val="21"/>
                <w:szCs w:val="21"/>
              </w:rPr>
            </w:pPr>
            <w:del w:id="3168" w:author="Andres Gannon" w:date="2019-04-04T11:46:00Z">
              <w:r w:rsidDel="007E0388">
                <w:rPr>
                  <w:rFonts w:ascii="Arial Unicode MS" w:eastAsia="Arial Unicode MS" w:hAnsi="Arial Unicode MS" w:cs="Arial Unicode MS"/>
                  <w:color w:val="333333"/>
                  <w:sz w:val="21"/>
                  <w:szCs w:val="21"/>
                </w:rPr>
                <w:delText>✔</w:delText>
              </w:r>
            </w:del>
          </w:p>
        </w:tc>
        <w:tc>
          <w:tcPr>
            <w:tcW w:w="965" w:type="dxa"/>
            <w:tcBorders>
              <w:top w:val="single" w:sz="6" w:space="0" w:color="DDDDDD"/>
              <w:left w:val="nil"/>
              <w:bottom w:val="nil"/>
              <w:right w:val="nil"/>
            </w:tcBorders>
            <w:tcMar>
              <w:top w:w="80" w:type="dxa"/>
              <w:left w:w="80" w:type="dxa"/>
              <w:bottom w:w="80" w:type="dxa"/>
              <w:right w:w="80" w:type="dxa"/>
            </w:tcMar>
          </w:tcPr>
          <w:p w14:paraId="1967399D" w14:textId="7DFA9594" w:rsidR="00657E08" w:rsidDel="007E0388" w:rsidRDefault="00657E08">
            <w:pPr>
              <w:spacing w:after="0" w:line="240" w:lineRule="auto"/>
              <w:ind w:left="225" w:right="0" w:hanging="225"/>
              <w:jc w:val="center"/>
              <w:rPr>
                <w:del w:id="316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281A0C0F" w14:textId="1149412F" w:rsidR="00657E08" w:rsidDel="007E0388" w:rsidRDefault="00657E08">
            <w:pPr>
              <w:spacing w:after="0" w:line="240" w:lineRule="auto"/>
              <w:ind w:left="225" w:right="0" w:hanging="225"/>
              <w:jc w:val="center"/>
              <w:rPr>
                <w:del w:id="3170"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0A4D74FE" w14:textId="425669A3" w:rsidR="00657E08" w:rsidDel="007E0388" w:rsidRDefault="00657E08">
            <w:pPr>
              <w:spacing w:after="0" w:line="240" w:lineRule="auto"/>
              <w:ind w:left="225" w:right="0" w:hanging="225"/>
              <w:jc w:val="center"/>
              <w:rPr>
                <w:del w:id="3171" w:author="Andres Gannon" w:date="2019-04-04T11:46:00Z"/>
                <w:rFonts w:ascii="Arial" w:eastAsia="Arial" w:hAnsi="Arial" w:cs="Arial"/>
                <w:color w:val="333333"/>
                <w:sz w:val="21"/>
                <w:szCs w:val="21"/>
              </w:rPr>
            </w:pPr>
          </w:p>
        </w:tc>
      </w:tr>
      <w:tr w:rsidR="00657E08" w:rsidDel="007E0388" w14:paraId="1EFE60C6" w14:textId="4AC2302E">
        <w:trPr>
          <w:trHeight w:val="440"/>
          <w:del w:id="317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57599E69" w14:textId="55E8F12E" w:rsidR="00657E08" w:rsidDel="007E0388" w:rsidRDefault="00483D1B">
            <w:pPr>
              <w:spacing w:after="0" w:line="240" w:lineRule="auto"/>
              <w:ind w:left="225" w:right="0" w:hanging="225"/>
              <w:jc w:val="center"/>
              <w:rPr>
                <w:del w:id="3173" w:author="Andres Gannon" w:date="2019-04-04T11:46:00Z"/>
                <w:rFonts w:ascii="Arial" w:eastAsia="Arial" w:hAnsi="Arial" w:cs="Arial"/>
                <w:color w:val="333333"/>
                <w:sz w:val="21"/>
                <w:szCs w:val="21"/>
              </w:rPr>
            </w:pPr>
            <w:del w:id="3174" w:author="Andres Gannon" w:date="2019-04-04T11:46:00Z">
              <w:r w:rsidDel="007E0388">
                <w:rPr>
                  <w:rFonts w:ascii="Arial" w:eastAsia="Arial" w:hAnsi="Arial" w:cs="Arial"/>
                  <w:color w:val="333333"/>
                  <w:sz w:val="21"/>
                  <w:szCs w:val="21"/>
                </w:rPr>
                <w:delText>Belarus</w:delText>
              </w:r>
            </w:del>
          </w:p>
        </w:tc>
        <w:tc>
          <w:tcPr>
            <w:tcW w:w="1311" w:type="dxa"/>
            <w:tcBorders>
              <w:top w:val="single" w:sz="6" w:space="0" w:color="DDDDDD"/>
              <w:left w:val="nil"/>
              <w:bottom w:val="nil"/>
              <w:right w:val="nil"/>
            </w:tcBorders>
            <w:tcMar>
              <w:top w:w="80" w:type="dxa"/>
              <w:left w:w="80" w:type="dxa"/>
              <w:bottom w:w="80" w:type="dxa"/>
              <w:right w:w="80" w:type="dxa"/>
            </w:tcMar>
          </w:tcPr>
          <w:p w14:paraId="241F153D" w14:textId="2022A60E" w:rsidR="00657E08" w:rsidDel="007E0388" w:rsidRDefault="00483D1B">
            <w:pPr>
              <w:spacing w:after="0" w:line="240" w:lineRule="auto"/>
              <w:ind w:left="225" w:right="0" w:hanging="225"/>
              <w:jc w:val="center"/>
              <w:rPr>
                <w:del w:id="3175" w:author="Andres Gannon" w:date="2019-04-04T11:46:00Z"/>
                <w:rFonts w:ascii="Arial" w:eastAsia="Arial" w:hAnsi="Arial" w:cs="Arial"/>
                <w:color w:val="333333"/>
                <w:sz w:val="21"/>
                <w:szCs w:val="21"/>
              </w:rPr>
            </w:pPr>
            <w:del w:id="3176" w:author="Andres Gannon" w:date="2019-04-04T11:46:00Z">
              <w:r w:rsidDel="007E0388">
                <w:rPr>
                  <w:rFonts w:ascii="Arial" w:eastAsia="Arial" w:hAnsi="Arial" w:cs="Arial"/>
                  <w:color w:val="333333"/>
                  <w:sz w:val="21"/>
                  <w:szCs w:val="21"/>
                </w:rPr>
                <w:delText>1994</w:delText>
              </w:r>
            </w:del>
          </w:p>
        </w:tc>
        <w:tc>
          <w:tcPr>
            <w:tcW w:w="1561" w:type="dxa"/>
            <w:tcBorders>
              <w:top w:val="single" w:sz="6" w:space="0" w:color="DDDDDD"/>
              <w:left w:val="nil"/>
              <w:bottom w:val="nil"/>
              <w:right w:val="nil"/>
            </w:tcBorders>
            <w:tcMar>
              <w:top w:w="80" w:type="dxa"/>
              <w:left w:w="80" w:type="dxa"/>
              <w:bottom w:w="80" w:type="dxa"/>
              <w:right w:w="80" w:type="dxa"/>
            </w:tcMar>
          </w:tcPr>
          <w:p w14:paraId="577E78A3" w14:textId="6C493083" w:rsidR="00657E08" w:rsidDel="007E0388" w:rsidRDefault="00657E08">
            <w:pPr>
              <w:spacing w:after="0" w:line="240" w:lineRule="auto"/>
              <w:ind w:left="225" w:right="0" w:hanging="225"/>
              <w:jc w:val="center"/>
              <w:rPr>
                <w:del w:id="317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29E6D6E3" w14:textId="4ED71217" w:rsidR="00657E08" w:rsidDel="007E0388" w:rsidRDefault="00657E08">
            <w:pPr>
              <w:spacing w:after="0" w:line="240" w:lineRule="auto"/>
              <w:ind w:left="225" w:right="0" w:hanging="225"/>
              <w:jc w:val="center"/>
              <w:rPr>
                <w:del w:id="3178"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17CE9BDB" w14:textId="2BDDE9FA" w:rsidR="00657E08" w:rsidDel="007E0388" w:rsidRDefault="00657E08">
            <w:pPr>
              <w:spacing w:after="0" w:line="240" w:lineRule="auto"/>
              <w:ind w:left="225" w:right="0" w:hanging="225"/>
              <w:jc w:val="center"/>
              <w:rPr>
                <w:del w:id="3179"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6C3DEEC8" w14:textId="100FD745" w:rsidR="00657E08" w:rsidDel="007E0388" w:rsidRDefault="00483D1B">
            <w:pPr>
              <w:spacing w:after="0" w:line="240" w:lineRule="auto"/>
              <w:ind w:left="225" w:right="0" w:hanging="225"/>
              <w:jc w:val="center"/>
              <w:rPr>
                <w:del w:id="3180" w:author="Andres Gannon" w:date="2019-04-04T11:46:00Z"/>
                <w:rFonts w:ascii="Arial" w:eastAsia="Arial" w:hAnsi="Arial" w:cs="Arial"/>
                <w:color w:val="333333"/>
                <w:sz w:val="21"/>
                <w:szCs w:val="21"/>
              </w:rPr>
            </w:pPr>
            <w:del w:id="3181"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6E96EC36" w14:textId="35EB00B9">
        <w:trPr>
          <w:trHeight w:val="440"/>
          <w:del w:id="318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1FD357FC" w14:textId="42BF627C" w:rsidR="00657E08" w:rsidDel="007E0388" w:rsidRDefault="00483D1B">
            <w:pPr>
              <w:spacing w:after="0" w:line="240" w:lineRule="auto"/>
              <w:ind w:left="225" w:right="0" w:hanging="225"/>
              <w:jc w:val="center"/>
              <w:rPr>
                <w:del w:id="3183" w:author="Andres Gannon" w:date="2019-04-04T11:46:00Z"/>
                <w:rFonts w:ascii="Arial" w:eastAsia="Arial" w:hAnsi="Arial" w:cs="Arial"/>
                <w:color w:val="333333"/>
                <w:sz w:val="21"/>
                <w:szCs w:val="21"/>
              </w:rPr>
            </w:pPr>
            <w:del w:id="3184" w:author="Andres Gannon" w:date="2019-04-04T11:46:00Z">
              <w:r w:rsidDel="007E0388">
                <w:rPr>
                  <w:rFonts w:ascii="Arial" w:eastAsia="Arial" w:hAnsi="Arial" w:cs="Arial"/>
                  <w:color w:val="333333"/>
                  <w:sz w:val="21"/>
                  <w:szCs w:val="21"/>
                </w:rPr>
                <w:delText>Ukraine</w:delText>
              </w:r>
            </w:del>
          </w:p>
        </w:tc>
        <w:tc>
          <w:tcPr>
            <w:tcW w:w="1311" w:type="dxa"/>
            <w:tcBorders>
              <w:top w:val="single" w:sz="6" w:space="0" w:color="DDDDDD"/>
              <w:left w:val="nil"/>
              <w:bottom w:val="nil"/>
              <w:right w:val="nil"/>
            </w:tcBorders>
            <w:tcMar>
              <w:top w:w="80" w:type="dxa"/>
              <w:left w:w="80" w:type="dxa"/>
              <w:bottom w:w="80" w:type="dxa"/>
              <w:right w:w="80" w:type="dxa"/>
            </w:tcMar>
          </w:tcPr>
          <w:p w14:paraId="09E3200A" w14:textId="72075893" w:rsidR="00657E08" w:rsidDel="007E0388" w:rsidRDefault="00483D1B">
            <w:pPr>
              <w:spacing w:after="0" w:line="240" w:lineRule="auto"/>
              <w:ind w:left="225" w:right="0" w:hanging="225"/>
              <w:jc w:val="center"/>
              <w:rPr>
                <w:del w:id="3185" w:author="Andres Gannon" w:date="2019-04-04T11:46:00Z"/>
                <w:rFonts w:ascii="Arial" w:eastAsia="Arial" w:hAnsi="Arial" w:cs="Arial"/>
                <w:color w:val="333333"/>
                <w:sz w:val="21"/>
                <w:szCs w:val="21"/>
              </w:rPr>
            </w:pPr>
            <w:del w:id="3186" w:author="Andres Gannon" w:date="2019-04-04T11:46:00Z">
              <w:r w:rsidDel="007E0388">
                <w:rPr>
                  <w:rFonts w:ascii="Arial" w:eastAsia="Arial" w:hAnsi="Arial" w:cs="Arial"/>
                  <w:color w:val="333333"/>
                  <w:sz w:val="21"/>
                  <w:szCs w:val="21"/>
                </w:rPr>
                <w:delText>1994</w:delText>
              </w:r>
            </w:del>
          </w:p>
        </w:tc>
        <w:tc>
          <w:tcPr>
            <w:tcW w:w="1561" w:type="dxa"/>
            <w:tcBorders>
              <w:top w:val="single" w:sz="6" w:space="0" w:color="DDDDDD"/>
              <w:left w:val="nil"/>
              <w:bottom w:val="nil"/>
              <w:right w:val="nil"/>
            </w:tcBorders>
            <w:tcMar>
              <w:top w:w="80" w:type="dxa"/>
              <w:left w:w="80" w:type="dxa"/>
              <w:bottom w:w="80" w:type="dxa"/>
              <w:right w:w="80" w:type="dxa"/>
            </w:tcMar>
          </w:tcPr>
          <w:p w14:paraId="6950C9AA" w14:textId="1EDDE768" w:rsidR="00657E08" w:rsidDel="007E0388" w:rsidRDefault="00657E08">
            <w:pPr>
              <w:spacing w:after="0" w:line="240" w:lineRule="auto"/>
              <w:ind w:left="225" w:right="0" w:hanging="225"/>
              <w:jc w:val="center"/>
              <w:rPr>
                <w:del w:id="318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5B557B23" w14:textId="420338C1" w:rsidR="00657E08" w:rsidDel="007E0388" w:rsidRDefault="00657E08">
            <w:pPr>
              <w:spacing w:after="0" w:line="240" w:lineRule="auto"/>
              <w:ind w:left="225" w:right="0" w:hanging="225"/>
              <w:jc w:val="center"/>
              <w:rPr>
                <w:del w:id="3188"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7961DBA2" w14:textId="10A511E4" w:rsidR="00657E08" w:rsidDel="007E0388" w:rsidRDefault="00657E08">
            <w:pPr>
              <w:spacing w:after="0" w:line="240" w:lineRule="auto"/>
              <w:ind w:left="225" w:right="0" w:hanging="225"/>
              <w:jc w:val="center"/>
              <w:rPr>
                <w:del w:id="3189"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3A33C199" w14:textId="11599D0F" w:rsidR="00657E08" w:rsidDel="007E0388" w:rsidRDefault="00483D1B">
            <w:pPr>
              <w:spacing w:after="0" w:line="240" w:lineRule="auto"/>
              <w:ind w:left="225" w:right="0" w:hanging="225"/>
              <w:jc w:val="center"/>
              <w:rPr>
                <w:del w:id="3190" w:author="Andres Gannon" w:date="2019-04-04T11:46:00Z"/>
                <w:rFonts w:ascii="Arial" w:eastAsia="Arial" w:hAnsi="Arial" w:cs="Arial"/>
                <w:color w:val="333333"/>
                <w:sz w:val="21"/>
                <w:szCs w:val="21"/>
              </w:rPr>
            </w:pPr>
            <w:del w:id="3191"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0DF90416" w14:textId="53B7B662">
        <w:trPr>
          <w:trHeight w:val="440"/>
          <w:del w:id="319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2EF0C775" w14:textId="4FBFCBF5" w:rsidR="00657E08" w:rsidDel="007E0388" w:rsidRDefault="00483D1B">
            <w:pPr>
              <w:spacing w:after="0" w:line="240" w:lineRule="auto"/>
              <w:ind w:left="225" w:right="0" w:hanging="225"/>
              <w:jc w:val="center"/>
              <w:rPr>
                <w:del w:id="3193" w:author="Andres Gannon" w:date="2019-04-04T11:46:00Z"/>
                <w:rFonts w:ascii="Arial" w:eastAsia="Arial" w:hAnsi="Arial" w:cs="Arial"/>
                <w:color w:val="333333"/>
                <w:sz w:val="21"/>
                <w:szCs w:val="21"/>
              </w:rPr>
            </w:pPr>
            <w:del w:id="3194" w:author="Andres Gannon" w:date="2019-04-04T11:46:00Z">
              <w:r w:rsidDel="007E0388">
                <w:rPr>
                  <w:rFonts w:ascii="Arial" w:eastAsia="Arial" w:hAnsi="Arial" w:cs="Arial"/>
                  <w:color w:val="333333"/>
                  <w:sz w:val="21"/>
                  <w:szCs w:val="21"/>
                </w:rPr>
                <w:delText>Moldova</w:delText>
              </w:r>
            </w:del>
          </w:p>
        </w:tc>
        <w:tc>
          <w:tcPr>
            <w:tcW w:w="1311" w:type="dxa"/>
            <w:tcBorders>
              <w:top w:val="single" w:sz="6" w:space="0" w:color="DDDDDD"/>
              <w:left w:val="nil"/>
              <w:bottom w:val="nil"/>
              <w:right w:val="nil"/>
            </w:tcBorders>
            <w:tcMar>
              <w:top w:w="80" w:type="dxa"/>
              <w:left w:w="80" w:type="dxa"/>
              <w:bottom w:w="80" w:type="dxa"/>
              <w:right w:w="80" w:type="dxa"/>
            </w:tcMar>
          </w:tcPr>
          <w:p w14:paraId="6620A673" w14:textId="04DE2DCE" w:rsidR="00657E08" w:rsidDel="007E0388" w:rsidRDefault="00483D1B">
            <w:pPr>
              <w:spacing w:after="0" w:line="240" w:lineRule="auto"/>
              <w:ind w:left="225" w:right="0" w:hanging="225"/>
              <w:jc w:val="center"/>
              <w:rPr>
                <w:del w:id="3195" w:author="Andres Gannon" w:date="2019-04-04T11:46:00Z"/>
                <w:rFonts w:ascii="Arial" w:eastAsia="Arial" w:hAnsi="Arial" w:cs="Arial"/>
                <w:color w:val="333333"/>
                <w:sz w:val="21"/>
                <w:szCs w:val="21"/>
              </w:rPr>
            </w:pPr>
            <w:del w:id="3196" w:author="Andres Gannon" w:date="2019-04-04T11:46:00Z">
              <w:r w:rsidDel="007E0388">
                <w:rPr>
                  <w:rFonts w:ascii="Arial" w:eastAsia="Arial" w:hAnsi="Arial" w:cs="Arial"/>
                  <w:color w:val="333333"/>
                  <w:sz w:val="21"/>
                  <w:szCs w:val="21"/>
                </w:rPr>
                <w:delText>1996</w:delText>
              </w:r>
            </w:del>
          </w:p>
        </w:tc>
        <w:tc>
          <w:tcPr>
            <w:tcW w:w="1561" w:type="dxa"/>
            <w:tcBorders>
              <w:top w:val="single" w:sz="6" w:space="0" w:color="DDDDDD"/>
              <w:left w:val="nil"/>
              <w:bottom w:val="nil"/>
              <w:right w:val="nil"/>
            </w:tcBorders>
            <w:tcMar>
              <w:top w:w="80" w:type="dxa"/>
              <w:left w:w="80" w:type="dxa"/>
              <w:bottom w:w="80" w:type="dxa"/>
              <w:right w:w="80" w:type="dxa"/>
            </w:tcMar>
          </w:tcPr>
          <w:p w14:paraId="0D9E668B" w14:textId="5A8FF56D" w:rsidR="00657E08" w:rsidDel="007E0388" w:rsidRDefault="00657E08">
            <w:pPr>
              <w:spacing w:after="0" w:line="240" w:lineRule="auto"/>
              <w:ind w:left="225" w:right="0" w:hanging="225"/>
              <w:jc w:val="center"/>
              <w:rPr>
                <w:del w:id="319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10D09108" w14:textId="5FC73C46" w:rsidR="00657E08" w:rsidDel="007E0388" w:rsidRDefault="00657E08">
            <w:pPr>
              <w:spacing w:after="0" w:line="240" w:lineRule="auto"/>
              <w:ind w:left="225" w:right="0" w:hanging="225"/>
              <w:jc w:val="center"/>
              <w:rPr>
                <w:del w:id="3198"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2C588BAA" w14:textId="796035EC" w:rsidR="00657E08" w:rsidDel="007E0388" w:rsidRDefault="00657E08">
            <w:pPr>
              <w:spacing w:after="0" w:line="240" w:lineRule="auto"/>
              <w:ind w:left="225" w:right="0" w:hanging="225"/>
              <w:jc w:val="center"/>
              <w:rPr>
                <w:del w:id="3199"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5BF2D598" w14:textId="08522DE7" w:rsidR="00657E08" w:rsidDel="007E0388" w:rsidRDefault="00483D1B">
            <w:pPr>
              <w:spacing w:after="0" w:line="240" w:lineRule="auto"/>
              <w:ind w:left="225" w:right="0" w:hanging="225"/>
              <w:jc w:val="center"/>
              <w:rPr>
                <w:del w:id="3200" w:author="Andres Gannon" w:date="2019-04-04T11:46:00Z"/>
                <w:rFonts w:ascii="Arial" w:eastAsia="Arial" w:hAnsi="Arial" w:cs="Arial"/>
                <w:color w:val="333333"/>
                <w:sz w:val="21"/>
                <w:szCs w:val="21"/>
              </w:rPr>
            </w:pPr>
            <w:del w:id="3201"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30273690" w14:textId="7CC6257B">
        <w:trPr>
          <w:trHeight w:val="440"/>
          <w:del w:id="320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251E67A2" w14:textId="303315AF" w:rsidR="00657E08" w:rsidDel="007E0388" w:rsidRDefault="00483D1B">
            <w:pPr>
              <w:spacing w:after="0" w:line="240" w:lineRule="auto"/>
              <w:ind w:left="225" w:right="0" w:hanging="225"/>
              <w:jc w:val="center"/>
              <w:rPr>
                <w:del w:id="3203" w:author="Andres Gannon" w:date="2019-04-04T11:46:00Z"/>
                <w:rFonts w:ascii="Arial" w:eastAsia="Arial" w:hAnsi="Arial" w:cs="Arial"/>
                <w:color w:val="333333"/>
                <w:sz w:val="21"/>
                <w:szCs w:val="21"/>
              </w:rPr>
            </w:pPr>
            <w:del w:id="3204" w:author="Andres Gannon" w:date="2019-04-04T11:46:00Z">
              <w:r w:rsidDel="007E0388">
                <w:rPr>
                  <w:rFonts w:ascii="Arial" w:eastAsia="Arial" w:hAnsi="Arial" w:cs="Arial"/>
                  <w:color w:val="333333"/>
                  <w:sz w:val="21"/>
                  <w:szCs w:val="21"/>
                </w:rPr>
                <w:delText>Kosovo</w:delText>
              </w:r>
            </w:del>
          </w:p>
        </w:tc>
        <w:tc>
          <w:tcPr>
            <w:tcW w:w="1311" w:type="dxa"/>
            <w:tcBorders>
              <w:top w:val="single" w:sz="6" w:space="0" w:color="DDDDDD"/>
              <w:left w:val="nil"/>
              <w:bottom w:val="nil"/>
              <w:right w:val="nil"/>
            </w:tcBorders>
            <w:tcMar>
              <w:top w:w="80" w:type="dxa"/>
              <w:left w:w="80" w:type="dxa"/>
              <w:bottom w:w="80" w:type="dxa"/>
              <w:right w:w="80" w:type="dxa"/>
            </w:tcMar>
          </w:tcPr>
          <w:p w14:paraId="1A7A68B4" w14:textId="7A7BA931" w:rsidR="00657E08" w:rsidDel="007E0388" w:rsidRDefault="00483D1B">
            <w:pPr>
              <w:spacing w:after="0" w:line="240" w:lineRule="auto"/>
              <w:ind w:left="225" w:right="0" w:hanging="225"/>
              <w:jc w:val="center"/>
              <w:rPr>
                <w:del w:id="3205" w:author="Andres Gannon" w:date="2019-04-04T11:46:00Z"/>
                <w:rFonts w:ascii="Arial" w:eastAsia="Arial" w:hAnsi="Arial" w:cs="Arial"/>
                <w:color w:val="333333"/>
                <w:sz w:val="21"/>
                <w:szCs w:val="21"/>
              </w:rPr>
            </w:pPr>
            <w:del w:id="3206" w:author="Andres Gannon" w:date="2019-04-04T11:46:00Z">
              <w:r w:rsidDel="007E0388">
                <w:rPr>
                  <w:rFonts w:ascii="Arial" w:eastAsia="Arial" w:hAnsi="Arial" w:cs="Arial"/>
                  <w:color w:val="333333"/>
                  <w:sz w:val="21"/>
                  <w:szCs w:val="21"/>
                </w:rPr>
                <w:delText>1999</w:delText>
              </w:r>
            </w:del>
          </w:p>
        </w:tc>
        <w:tc>
          <w:tcPr>
            <w:tcW w:w="1561" w:type="dxa"/>
            <w:tcBorders>
              <w:top w:val="single" w:sz="6" w:space="0" w:color="DDDDDD"/>
              <w:left w:val="nil"/>
              <w:bottom w:val="nil"/>
              <w:right w:val="nil"/>
            </w:tcBorders>
            <w:tcMar>
              <w:top w:w="80" w:type="dxa"/>
              <w:left w:w="80" w:type="dxa"/>
              <w:bottom w:w="80" w:type="dxa"/>
              <w:right w:w="80" w:type="dxa"/>
            </w:tcMar>
          </w:tcPr>
          <w:p w14:paraId="650F735E" w14:textId="02A5D4FA" w:rsidR="00657E08" w:rsidDel="007E0388" w:rsidRDefault="00483D1B">
            <w:pPr>
              <w:spacing w:after="0" w:line="240" w:lineRule="auto"/>
              <w:ind w:left="225" w:right="0" w:hanging="225"/>
              <w:jc w:val="center"/>
              <w:rPr>
                <w:del w:id="3207" w:author="Andres Gannon" w:date="2019-04-04T11:46:00Z"/>
                <w:rFonts w:ascii="Arial" w:eastAsia="Arial" w:hAnsi="Arial" w:cs="Arial"/>
                <w:color w:val="333333"/>
                <w:sz w:val="21"/>
                <w:szCs w:val="21"/>
              </w:rPr>
            </w:pPr>
            <w:del w:id="3208" w:author="Andres Gannon" w:date="2019-04-04T11:46:00Z">
              <w:r w:rsidDel="007E0388">
                <w:rPr>
                  <w:rFonts w:ascii="Arial Unicode MS" w:eastAsia="Arial Unicode MS" w:hAnsi="Arial Unicode MS" w:cs="Arial Unicode MS"/>
                  <w:color w:val="333333"/>
                  <w:sz w:val="21"/>
                  <w:szCs w:val="21"/>
                </w:rPr>
                <w:delText>✔</w:delText>
              </w:r>
            </w:del>
          </w:p>
        </w:tc>
        <w:tc>
          <w:tcPr>
            <w:tcW w:w="965" w:type="dxa"/>
            <w:tcBorders>
              <w:top w:val="single" w:sz="6" w:space="0" w:color="DDDDDD"/>
              <w:left w:val="nil"/>
              <w:bottom w:val="nil"/>
              <w:right w:val="nil"/>
            </w:tcBorders>
            <w:tcMar>
              <w:top w:w="80" w:type="dxa"/>
              <w:left w:w="80" w:type="dxa"/>
              <w:bottom w:w="80" w:type="dxa"/>
              <w:right w:w="80" w:type="dxa"/>
            </w:tcMar>
          </w:tcPr>
          <w:p w14:paraId="1CC9BCE9" w14:textId="2EE82635" w:rsidR="00657E08" w:rsidDel="007E0388" w:rsidRDefault="00657E08">
            <w:pPr>
              <w:spacing w:after="0" w:line="240" w:lineRule="auto"/>
              <w:ind w:left="225" w:right="0" w:hanging="225"/>
              <w:jc w:val="center"/>
              <w:rPr>
                <w:del w:id="320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0260EF5F" w14:textId="1B0E7941" w:rsidR="00657E08" w:rsidDel="007E0388" w:rsidRDefault="00657E08">
            <w:pPr>
              <w:spacing w:after="0" w:line="240" w:lineRule="auto"/>
              <w:ind w:left="225" w:right="0" w:hanging="225"/>
              <w:jc w:val="center"/>
              <w:rPr>
                <w:del w:id="3210"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5BCBAFE1" w14:textId="154E6D5C" w:rsidR="00657E08" w:rsidDel="007E0388" w:rsidRDefault="00657E08">
            <w:pPr>
              <w:spacing w:after="0" w:line="240" w:lineRule="auto"/>
              <w:ind w:left="225" w:right="0" w:hanging="225"/>
              <w:jc w:val="center"/>
              <w:rPr>
                <w:del w:id="3211" w:author="Andres Gannon" w:date="2019-04-04T11:46:00Z"/>
                <w:rFonts w:ascii="Arial" w:eastAsia="Arial" w:hAnsi="Arial" w:cs="Arial"/>
                <w:color w:val="333333"/>
                <w:sz w:val="21"/>
                <w:szCs w:val="21"/>
              </w:rPr>
            </w:pPr>
          </w:p>
        </w:tc>
      </w:tr>
      <w:tr w:rsidR="00657E08" w:rsidDel="007E0388" w14:paraId="58046682" w14:textId="7F23858E">
        <w:trPr>
          <w:trHeight w:val="440"/>
          <w:del w:id="321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6B650B66" w14:textId="795695DD" w:rsidR="00657E08" w:rsidDel="007E0388" w:rsidRDefault="00483D1B">
            <w:pPr>
              <w:spacing w:after="0" w:line="240" w:lineRule="auto"/>
              <w:ind w:left="225" w:right="0" w:hanging="225"/>
              <w:jc w:val="center"/>
              <w:rPr>
                <w:del w:id="3213" w:author="Andres Gannon" w:date="2019-04-04T11:46:00Z"/>
                <w:rFonts w:ascii="Arial" w:eastAsia="Arial" w:hAnsi="Arial" w:cs="Arial"/>
                <w:color w:val="333333"/>
                <w:sz w:val="21"/>
                <w:szCs w:val="21"/>
              </w:rPr>
            </w:pPr>
            <w:del w:id="3214" w:author="Andres Gannon" w:date="2019-04-04T11:46:00Z">
              <w:r w:rsidDel="007E0388">
                <w:rPr>
                  <w:rFonts w:ascii="Arial" w:eastAsia="Arial" w:hAnsi="Arial" w:cs="Arial"/>
                  <w:color w:val="333333"/>
                  <w:sz w:val="21"/>
                  <w:szCs w:val="21"/>
                </w:rPr>
                <w:delText>Georgia</w:delText>
              </w:r>
            </w:del>
          </w:p>
        </w:tc>
        <w:tc>
          <w:tcPr>
            <w:tcW w:w="1311" w:type="dxa"/>
            <w:tcBorders>
              <w:top w:val="single" w:sz="6" w:space="0" w:color="DDDDDD"/>
              <w:left w:val="nil"/>
              <w:bottom w:val="nil"/>
              <w:right w:val="nil"/>
            </w:tcBorders>
            <w:tcMar>
              <w:top w:w="80" w:type="dxa"/>
              <w:left w:w="80" w:type="dxa"/>
              <w:bottom w:w="80" w:type="dxa"/>
              <w:right w:w="80" w:type="dxa"/>
            </w:tcMar>
          </w:tcPr>
          <w:p w14:paraId="1E734723" w14:textId="2FD78A28" w:rsidR="00657E08" w:rsidDel="007E0388" w:rsidRDefault="00483D1B">
            <w:pPr>
              <w:spacing w:after="0" w:line="240" w:lineRule="auto"/>
              <w:ind w:left="225" w:right="0" w:hanging="225"/>
              <w:jc w:val="center"/>
              <w:rPr>
                <w:del w:id="3215" w:author="Andres Gannon" w:date="2019-04-04T11:46:00Z"/>
                <w:rFonts w:ascii="Arial" w:eastAsia="Arial" w:hAnsi="Arial" w:cs="Arial"/>
                <w:color w:val="333333"/>
                <w:sz w:val="21"/>
                <w:szCs w:val="21"/>
              </w:rPr>
            </w:pPr>
            <w:del w:id="3216" w:author="Andres Gannon" w:date="2019-04-04T11:46:00Z">
              <w:r w:rsidDel="007E0388">
                <w:rPr>
                  <w:rFonts w:ascii="Arial" w:eastAsia="Arial" w:hAnsi="Arial" w:cs="Arial"/>
                  <w:color w:val="333333"/>
                  <w:sz w:val="21"/>
                  <w:szCs w:val="21"/>
                </w:rPr>
                <w:delText>2002</w:delText>
              </w:r>
            </w:del>
          </w:p>
        </w:tc>
        <w:tc>
          <w:tcPr>
            <w:tcW w:w="1561" w:type="dxa"/>
            <w:tcBorders>
              <w:top w:val="single" w:sz="6" w:space="0" w:color="DDDDDD"/>
              <w:left w:val="nil"/>
              <w:bottom w:val="nil"/>
              <w:right w:val="nil"/>
            </w:tcBorders>
            <w:tcMar>
              <w:top w:w="80" w:type="dxa"/>
              <w:left w:w="80" w:type="dxa"/>
              <w:bottom w:w="80" w:type="dxa"/>
              <w:right w:w="80" w:type="dxa"/>
            </w:tcMar>
          </w:tcPr>
          <w:p w14:paraId="477CBF97" w14:textId="7ADBDF9E" w:rsidR="00657E08" w:rsidDel="007E0388" w:rsidRDefault="00657E08">
            <w:pPr>
              <w:spacing w:after="0" w:line="240" w:lineRule="auto"/>
              <w:ind w:left="225" w:right="0" w:hanging="225"/>
              <w:jc w:val="center"/>
              <w:rPr>
                <w:del w:id="321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17CECE56" w14:textId="14139993" w:rsidR="00657E08" w:rsidDel="007E0388" w:rsidRDefault="00483D1B">
            <w:pPr>
              <w:spacing w:after="0" w:line="240" w:lineRule="auto"/>
              <w:ind w:left="225" w:right="0" w:hanging="225"/>
              <w:jc w:val="center"/>
              <w:rPr>
                <w:del w:id="3218" w:author="Andres Gannon" w:date="2019-04-04T11:46:00Z"/>
                <w:rFonts w:ascii="Arial" w:eastAsia="Arial" w:hAnsi="Arial" w:cs="Arial"/>
                <w:color w:val="333333"/>
                <w:sz w:val="21"/>
                <w:szCs w:val="21"/>
              </w:rPr>
            </w:pPr>
            <w:del w:id="3219" w:author="Andres Gannon" w:date="2019-04-04T11:46:00Z">
              <w:r w:rsidDel="007E0388">
                <w:rPr>
                  <w:rFonts w:ascii="Arial Unicode MS" w:eastAsia="Arial Unicode MS" w:hAnsi="Arial Unicode MS" w:cs="Arial Unicode MS"/>
                  <w:color w:val="333333"/>
                  <w:sz w:val="21"/>
                  <w:szCs w:val="21"/>
                </w:rPr>
                <w:delText>✔</w:delText>
              </w:r>
            </w:del>
          </w:p>
        </w:tc>
        <w:tc>
          <w:tcPr>
            <w:tcW w:w="1216" w:type="dxa"/>
            <w:tcBorders>
              <w:top w:val="single" w:sz="6" w:space="0" w:color="DDDDDD"/>
              <w:left w:val="nil"/>
              <w:bottom w:val="nil"/>
              <w:right w:val="nil"/>
            </w:tcBorders>
            <w:tcMar>
              <w:top w:w="80" w:type="dxa"/>
              <w:left w:w="80" w:type="dxa"/>
              <w:bottom w:w="80" w:type="dxa"/>
              <w:right w:w="80" w:type="dxa"/>
            </w:tcMar>
          </w:tcPr>
          <w:p w14:paraId="73CE81D8" w14:textId="4EF75EF0" w:rsidR="00657E08" w:rsidDel="007E0388" w:rsidRDefault="00657E08">
            <w:pPr>
              <w:spacing w:after="0" w:line="240" w:lineRule="auto"/>
              <w:ind w:left="225" w:right="0" w:hanging="225"/>
              <w:jc w:val="center"/>
              <w:rPr>
                <w:del w:id="3220"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54583C0B" w14:textId="0302026B" w:rsidR="00657E08" w:rsidDel="007E0388" w:rsidRDefault="00657E08">
            <w:pPr>
              <w:spacing w:after="0" w:line="240" w:lineRule="auto"/>
              <w:ind w:left="225" w:right="0" w:hanging="225"/>
              <w:jc w:val="center"/>
              <w:rPr>
                <w:del w:id="3221" w:author="Andres Gannon" w:date="2019-04-04T11:46:00Z"/>
                <w:rFonts w:ascii="Arial" w:eastAsia="Arial" w:hAnsi="Arial" w:cs="Arial"/>
                <w:color w:val="333333"/>
                <w:sz w:val="21"/>
                <w:szCs w:val="21"/>
              </w:rPr>
            </w:pPr>
          </w:p>
        </w:tc>
      </w:tr>
      <w:tr w:rsidR="00657E08" w:rsidDel="007E0388" w14:paraId="787DE895" w14:textId="0F7687E7">
        <w:trPr>
          <w:trHeight w:val="440"/>
          <w:del w:id="322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3BDD7460" w14:textId="52493C8F" w:rsidR="00657E08" w:rsidDel="007E0388" w:rsidRDefault="00483D1B">
            <w:pPr>
              <w:spacing w:after="0" w:line="240" w:lineRule="auto"/>
              <w:ind w:left="225" w:right="0" w:hanging="225"/>
              <w:jc w:val="center"/>
              <w:rPr>
                <w:del w:id="3223" w:author="Andres Gannon" w:date="2019-04-04T11:46:00Z"/>
                <w:rFonts w:ascii="Arial" w:eastAsia="Arial" w:hAnsi="Arial" w:cs="Arial"/>
                <w:color w:val="333333"/>
                <w:sz w:val="21"/>
                <w:szCs w:val="21"/>
              </w:rPr>
            </w:pPr>
            <w:del w:id="3224" w:author="Andres Gannon" w:date="2019-04-04T11:46:00Z">
              <w:r w:rsidDel="007E0388">
                <w:rPr>
                  <w:rFonts w:ascii="Arial" w:eastAsia="Arial" w:hAnsi="Arial" w:cs="Arial"/>
                  <w:color w:val="333333"/>
                  <w:sz w:val="21"/>
                  <w:szCs w:val="21"/>
                </w:rPr>
                <w:delText>Ukraine</w:delText>
              </w:r>
            </w:del>
          </w:p>
        </w:tc>
        <w:tc>
          <w:tcPr>
            <w:tcW w:w="1311" w:type="dxa"/>
            <w:tcBorders>
              <w:top w:val="single" w:sz="6" w:space="0" w:color="DDDDDD"/>
              <w:left w:val="nil"/>
              <w:bottom w:val="nil"/>
              <w:right w:val="nil"/>
            </w:tcBorders>
            <w:tcMar>
              <w:top w:w="80" w:type="dxa"/>
              <w:left w:w="80" w:type="dxa"/>
              <w:bottom w:w="80" w:type="dxa"/>
              <w:right w:w="80" w:type="dxa"/>
            </w:tcMar>
          </w:tcPr>
          <w:p w14:paraId="39C656F9" w14:textId="008180B4" w:rsidR="00657E08" w:rsidDel="007E0388" w:rsidRDefault="00483D1B">
            <w:pPr>
              <w:spacing w:after="0" w:line="240" w:lineRule="auto"/>
              <w:ind w:left="225" w:right="0" w:hanging="225"/>
              <w:jc w:val="center"/>
              <w:rPr>
                <w:del w:id="3225" w:author="Andres Gannon" w:date="2019-04-04T11:46:00Z"/>
                <w:rFonts w:ascii="Arial" w:eastAsia="Arial" w:hAnsi="Arial" w:cs="Arial"/>
                <w:color w:val="333333"/>
                <w:sz w:val="21"/>
                <w:szCs w:val="21"/>
              </w:rPr>
            </w:pPr>
            <w:del w:id="3226" w:author="Andres Gannon" w:date="2019-04-04T11:46:00Z">
              <w:r w:rsidDel="007E0388">
                <w:rPr>
                  <w:rFonts w:ascii="Arial" w:eastAsia="Arial" w:hAnsi="Arial" w:cs="Arial"/>
                  <w:color w:val="333333"/>
                  <w:sz w:val="21"/>
                  <w:szCs w:val="21"/>
                </w:rPr>
                <w:delText>2002</w:delText>
              </w:r>
            </w:del>
          </w:p>
        </w:tc>
        <w:tc>
          <w:tcPr>
            <w:tcW w:w="1561" w:type="dxa"/>
            <w:tcBorders>
              <w:top w:val="single" w:sz="6" w:space="0" w:color="DDDDDD"/>
              <w:left w:val="nil"/>
              <w:bottom w:val="nil"/>
              <w:right w:val="nil"/>
            </w:tcBorders>
            <w:tcMar>
              <w:top w:w="80" w:type="dxa"/>
              <w:left w:w="80" w:type="dxa"/>
              <w:bottom w:w="80" w:type="dxa"/>
              <w:right w:w="80" w:type="dxa"/>
            </w:tcMar>
          </w:tcPr>
          <w:p w14:paraId="09036EF8" w14:textId="03331DA9" w:rsidR="00657E08" w:rsidDel="007E0388" w:rsidRDefault="00657E08">
            <w:pPr>
              <w:spacing w:after="0" w:line="240" w:lineRule="auto"/>
              <w:ind w:left="225" w:right="0" w:hanging="225"/>
              <w:jc w:val="center"/>
              <w:rPr>
                <w:del w:id="322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63C4D1C5" w14:textId="5B058C93" w:rsidR="00657E08" w:rsidDel="007E0388" w:rsidRDefault="00657E08">
            <w:pPr>
              <w:spacing w:after="0" w:line="240" w:lineRule="auto"/>
              <w:ind w:left="225" w:right="0" w:hanging="225"/>
              <w:jc w:val="center"/>
              <w:rPr>
                <w:del w:id="3228"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10B05CD1" w14:textId="7EEEC0DF" w:rsidR="00657E08" w:rsidDel="007E0388" w:rsidRDefault="00657E08">
            <w:pPr>
              <w:spacing w:after="0" w:line="240" w:lineRule="auto"/>
              <w:ind w:left="225" w:right="0" w:hanging="225"/>
              <w:jc w:val="center"/>
              <w:rPr>
                <w:del w:id="3229"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58E58721" w14:textId="0925F00B" w:rsidR="00657E08" w:rsidDel="007E0388" w:rsidRDefault="00483D1B">
            <w:pPr>
              <w:spacing w:after="0" w:line="240" w:lineRule="auto"/>
              <w:ind w:left="225" w:right="0" w:hanging="225"/>
              <w:jc w:val="center"/>
              <w:rPr>
                <w:del w:id="3230" w:author="Andres Gannon" w:date="2019-04-04T11:46:00Z"/>
                <w:rFonts w:ascii="Arial" w:eastAsia="Arial" w:hAnsi="Arial" w:cs="Arial"/>
                <w:color w:val="333333"/>
                <w:sz w:val="21"/>
                <w:szCs w:val="21"/>
              </w:rPr>
            </w:pPr>
            <w:del w:id="3231"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3577927B" w14:textId="37C6618E">
        <w:trPr>
          <w:trHeight w:val="440"/>
          <w:del w:id="323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1150960A" w14:textId="5FE5222C" w:rsidR="00657E08" w:rsidDel="007E0388" w:rsidRDefault="00483D1B">
            <w:pPr>
              <w:spacing w:after="0" w:line="240" w:lineRule="auto"/>
              <w:ind w:left="225" w:right="0" w:hanging="225"/>
              <w:jc w:val="center"/>
              <w:rPr>
                <w:del w:id="3233" w:author="Andres Gannon" w:date="2019-04-04T11:46:00Z"/>
                <w:rFonts w:ascii="Arial" w:eastAsia="Arial" w:hAnsi="Arial" w:cs="Arial"/>
                <w:color w:val="333333"/>
                <w:sz w:val="21"/>
                <w:szCs w:val="21"/>
              </w:rPr>
            </w:pPr>
            <w:del w:id="3234" w:author="Andres Gannon" w:date="2019-04-04T11:46:00Z">
              <w:r w:rsidDel="007E0388">
                <w:rPr>
                  <w:rFonts w:ascii="Arial" w:eastAsia="Arial" w:hAnsi="Arial" w:cs="Arial"/>
                  <w:color w:val="333333"/>
                  <w:sz w:val="21"/>
                  <w:szCs w:val="21"/>
                </w:rPr>
                <w:delText>Georgia</w:delText>
              </w:r>
            </w:del>
          </w:p>
        </w:tc>
        <w:tc>
          <w:tcPr>
            <w:tcW w:w="1311" w:type="dxa"/>
            <w:tcBorders>
              <w:top w:val="single" w:sz="6" w:space="0" w:color="DDDDDD"/>
              <w:left w:val="nil"/>
              <w:bottom w:val="nil"/>
              <w:right w:val="nil"/>
            </w:tcBorders>
            <w:tcMar>
              <w:top w:w="80" w:type="dxa"/>
              <w:left w:w="80" w:type="dxa"/>
              <w:bottom w:w="80" w:type="dxa"/>
              <w:right w:w="80" w:type="dxa"/>
            </w:tcMar>
          </w:tcPr>
          <w:p w14:paraId="5B98C57D" w14:textId="29D88EBC" w:rsidR="00657E08" w:rsidDel="007E0388" w:rsidRDefault="00483D1B">
            <w:pPr>
              <w:spacing w:after="0" w:line="240" w:lineRule="auto"/>
              <w:ind w:left="225" w:right="0" w:hanging="225"/>
              <w:jc w:val="center"/>
              <w:rPr>
                <w:del w:id="3235" w:author="Andres Gannon" w:date="2019-04-04T11:46:00Z"/>
                <w:rFonts w:ascii="Arial" w:eastAsia="Arial" w:hAnsi="Arial" w:cs="Arial"/>
                <w:color w:val="333333"/>
                <w:sz w:val="21"/>
                <w:szCs w:val="21"/>
              </w:rPr>
            </w:pPr>
            <w:del w:id="3236" w:author="Andres Gannon" w:date="2019-04-04T11:46:00Z">
              <w:r w:rsidDel="007E0388">
                <w:rPr>
                  <w:rFonts w:ascii="Arial" w:eastAsia="Arial" w:hAnsi="Arial" w:cs="Arial"/>
                  <w:color w:val="333333"/>
                  <w:sz w:val="21"/>
                  <w:szCs w:val="21"/>
                </w:rPr>
                <w:delText>2004</w:delText>
              </w:r>
            </w:del>
          </w:p>
        </w:tc>
        <w:tc>
          <w:tcPr>
            <w:tcW w:w="1561" w:type="dxa"/>
            <w:tcBorders>
              <w:top w:val="single" w:sz="6" w:space="0" w:color="DDDDDD"/>
              <w:left w:val="nil"/>
              <w:bottom w:val="nil"/>
              <w:right w:val="nil"/>
            </w:tcBorders>
            <w:tcMar>
              <w:top w:w="80" w:type="dxa"/>
              <w:left w:w="80" w:type="dxa"/>
              <w:bottom w:w="80" w:type="dxa"/>
              <w:right w:w="80" w:type="dxa"/>
            </w:tcMar>
          </w:tcPr>
          <w:p w14:paraId="0EDD2DAC" w14:textId="73E89923" w:rsidR="00657E08" w:rsidDel="007E0388" w:rsidRDefault="00657E08">
            <w:pPr>
              <w:spacing w:after="0" w:line="240" w:lineRule="auto"/>
              <w:ind w:left="225" w:right="0" w:hanging="225"/>
              <w:jc w:val="center"/>
              <w:rPr>
                <w:del w:id="323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562DCA1E" w14:textId="04D96FE2" w:rsidR="00657E08" w:rsidDel="007E0388" w:rsidRDefault="00483D1B">
            <w:pPr>
              <w:spacing w:after="0" w:line="240" w:lineRule="auto"/>
              <w:ind w:left="225" w:right="0" w:hanging="225"/>
              <w:jc w:val="center"/>
              <w:rPr>
                <w:del w:id="3238" w:author="Andres Gannon" w:date="2019-04-04T11:46:00Z"/>
                <w:rFonts w:ascii="Arial" w:eastAsia="Arial" w:hAnsi="Arial" w:cs="Arial"/>
                <w:color w:val="333333"/>
                <w:sz w:val="21"/>
                <w:szCs w:val="21"/>
              </w:rPr>
            </w:pPr>
            <w:del w:id="3239" w:author="Andres Gannon" w:date="2019-04-04T11:46:00Z">
              <w:r w:rsidDel="007E0388">
                <w:rPr>
                  <w:rFonts w:ascii="Arial Unicode MS" w:eastAsia="Arial Unicode MS" w:hAnsi="Arial Unicode MS" w:cs="Arial Unicode MS"/>
                  <w:color w:val="333333"/>
                  <w:sz w:val="21"/>
                  <w:szCs w:val="21"/>
                </w:rPr>
                <w:delText>✔</w:delText>
              </w:r>
            </w:del>
          </w:p>
        </w:tc>
        <w:tc>
          <w:tcPr>
            <w:tcW w:w="1216" w:type="dxa"/>
            <w:tcBorders>
              <w:top w:val="single" w:sz="6" w:space="0" w:color="DDDDDD"/>
              <w:left w:val="nil"/>
              <w:bottom w:val="nil"/>
              <w:right w:val="nil"/>
            </w:tcBorders>
            <w:tcMar>
              <w:top w:w="80" w:type="dxa"/>
              <w:left w:w="80" w:type="dxa"/>
              <w:bottom w:w="80" w:type="dxa"/>
              <w:right w:w="80" w:type="dxa"/>
            </w:tcMar>
          </w:tcPr>
          <w:p w14:paraId="35AFC84D" w14:textId="24A5D7EB" w:rsidR="00657E08" w:rsidDel="007E0388" w:rsidRDefault="00657E08">
            <w:pPr>
              <w:spacing w:after="0" w:line="240" w:lineRule="auto"/>
              <w:ind w:left="225" w:right="0" w:hanging="225"/>
              <w:jc w:val="center"/>
              <w:rPr>
                <w:del w:id="3240"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33A3FEED" w14:textId="0959094C" w:rsidR="00657E08" w:rsidDel="007E0388" w:rsidRDefault="00657E08">
            <w:pPr>
              <w:spacing w:after="0" w:line="240" w:lineRule="auto"/>
              <w:ind w:left="225" w:right="0" w:hanging="225"/>
              <w:jc w:val="center"/>
              <w:rPr>
                <w:del w:id="3241" w:author="Andres Gannon" w:date="2019-04-04T11:46:00Z"/>
                <w:rFonts w:ascii="Arial" w:eastAsia="Arial" w:hAnsi="Arial" w:cs="Arial"/>
                <w:color w:val="333333"/>
                <w:sz w:val="21"/>
                <w:szCs w:val="21"/>
              </w:rPr>
            </w:pPr>
          </w:p>
        </w:tc>
      </w:tr>
      <w:tr w:rsidR="00657E08" w:rsidDel="007E0388" w14:paraId="3F134D03" w14:textId="25097AF5">
        <w:trPr>
          <w:trHeight w:val="440"/>
          <w:del w:id="324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473B3DFE" w14:textId="270D4A2B" w:rsidR="00657E08" w:rsidDel="007E0388" w:rsidRDefault="00483D1B">
            <w:pPr>
              <w:spacing w:after="0" w:line="240" w:lineRule="auto"/>
              <w:ind w:left="225" w:right="0" w:hanging="225"/>
              <w:jc w:val="center"/>
              <w:rPr>
                <w:del w:id="3243" w:author="Andres Gannon" w:date="2019-04-04T11:46:00Z"/>
                <w:rFonts w:ascii="Arial" w:eastAsia="Arial" w:hAnsi="Arial" w:cs="Arial"/>
                <w:color w:val="333333"/>
                <w:sz w:val="21"/>
                <w:szCs w:val="21"/>
              </w:rPr>
            </w:pPr>
            <w:del w:id="3244" w:author="Andres Gannon" w:date="2019-04-04T11:46:00Z">
              <w:r w:rsidDel="007E0388">
                <w:rPr>
                  <w:rFonts w:ascii="Arial" w:eastAsia="Arial" w:hAnsi="Arial" w:cs="Arial"/>
                  <w:color w:val="333333"/>
                  <w:sz w:val="21"/>
                  <w:szCs w:val="21"/>
                </w:rPr>
                <w:delText>Ukraine</w:delText>
              </w:r>
            </w:del>
          </w:p>
        </w:tc>
        <w:tc>
          <w:tcPr>
            <w:tcW w:w="1311" w:type="dxa"/>
            <w:tcBorders>
              <w:top w:val="single" w:sz="6" w:space="0" w:color="DDDDDD"/>
              <w:left w:val="nil"/>
              <w:bottom w:val="nil"/>
              <w:right w:val="nil"/>
            </w:tcBorders>
            <w:tcMar>
              <w:top w:w="80" w:type="dxa"/>
              <w:left w:w="80" w:type="dxa"/>
              <w:bottom w:w="80" w:type="dxa"/>
              <w:right w:w="80" w:type="dxa"/>
            </w:tcMar>
          </w:tcPr>
          <w:p w14:paraId="46C613C9" w14:textId="79EFC098" w:rsidR="00657E08" w:rsidDel="007E0388" w:rsidRDefault="00483D1B">
            <w:pPr>
              <w:spacing w:after="0" w:line="240" w:lineRule="auto"/>
              <w:ind w:left="225" w:right="0" w:hanging="225"/>
              <w:jc w:val="center"/>
              <w:rPr>
                <w:del w:id="3245" w:author="Andres Gannon" w:date="2019-04-04T11:46:00Z"/>
                <w:rFonts w:ascii="Arial" w:eastAsia="Arial" w:hAnsi="Arial" w:cs="Arial"/>
                <w:color w:val="333333"/>
                <w:sz w:val="21"/>
                <w:szCs w:val="21"/>
              </w:rPr>
            </w:pPr>
            <w:del w:id="3246" w:author="Andres Gannon" w:date="2019-04-04T11:46:00Z">
              <w:r w:rsidDel="007E0388">
                <w:rPr>
                  <w:rFonts w:ascii="Arial" w:eastAsia="Arial" w:hAnsi="Arial" w:cs="Arial"/>
                  <w:color w:val="333333"/>
                  <w:sz w:val="21"/>
                  <w:szCs w:val="21"/>
                </w:rPr>
                <w:delText>2004</w:delText>
              </w:r>
            </w:del>
          </w:p>
        </w:tc>
        <w:tc>
          <w:tcPr>
            <w:tcW w:w="1561" w:type="dxa"/>
            <w:tcBorders>
              <w:top w:val="single" w:sz="6" w:space="0" w:color="DDDDDD"/>
              <w:left w:val="nil"/>
              <w:bottom w:val="nil"/>
              <w:right w:val="nil"/>
            </w:tcBorders>
            <w:tcMar>
              <w:top w:w="80" w:type="dxa"/>
              <w:left w:w="80" w:type="dxa"/>
              <w:bottom w:w="80" w:type="dxa"/>
              <w:right w:w="80" w:type="dxa"/>
            </w:tcMar>
          </w:tcPr>
          <w:p w14:paraId="37F1F00B" w14:textId="7DBC718A" w:rsidR="00657E08" w:rsidDel="007E0388" w:rsidRDefault="00657E08">
            <w:pPr>
              <w:spacing w:after="0" w:line="240" w:lineRule="auto"/>
              <w:ind w:left="225" w:right="0" w:hanging="225"/>
              <w:jc w:val="center"/>
              <w:rPr>
                <w:del w:id="324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5792B0A9" w14:textId="415CB1BF" w:rsidR="00657E08" w:rsidDel="007E0388" w:rsidRDefault="00657E08">
            <w:pPr>
              <w:spacing w:after="0" w:line="240" w:lineRule="auto"/>
              <w:ind w:left="225" w:right="0" w:hanging="225"/>
              <w:jc w:val="center"/>
              <w:rPr>
                <w:del w:id="3248"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319014FE" w14:textId="1C1BB48C" w:rsidR="00657E08" w:rsidDel="007E0388" w:rsidRDefault="00657E08">
            <w:pPr>
              <w:spacing w:after="0" w:line="240" w:lineRule="auto"/>
              <w:ind w:left="225" w:right="0" w:hanging="225"/>
              <w:jc w:val="center"/>
              <w:rPr>
                <w:del w:id="3249"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7F8226B1" w14:textId="47586437" w:rsidR="00657E08" w:rsidDel="007E0388" w:rsidRDefault="00483D1B">
            <w:pPr>
              <w:spacing w:after="0" w:line="240" w:lineRule="auto"/>
              <w:ind w:left="225" w:right="0" w:hanging="225"/>
              <w:jc w:val="center"/>
              <w:rPr>
                <w:del w:id="3250" w:author="Andres Gannon" w:date="2019-04-04T11:46:00Z"/>
                <w:rFonts w:ascii="Arial" w:eastAsia="Arial" w:hAnsi="Arial" w:cs="Arial"/>
                <w:color w:val="333333"/>
                <w:sz w:val="21"/>
                <w:szCs w:val="21"/>
              </w:rPr>
            </w:pPr>
            <w:del w:id="3251"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13819722" w14:textId="63733106">
        <w:trPr>
          <w:trHeight w:val="440"/>
          <w:del w:id="325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627E378A" w14:textId="6E11CCAB" w:rsidR="00657E08" w:rsidDel="007E0388" w:rsidRDefault="00483D1B">
            <w:pPr>
              <w:spacing w:after="0" w:line="240" w:lineRule="auto"/>
              <w:ind w:left="225" w:right="0" w:hanging="225"/>
              <w:jc w:val="center"/>
              <w:rPr>
                <w:del w:id="3253" w:author="Andres Gannon" w:date="2019-04-04T11:46:00Z"/>
                <w:rFonts w:ascii="Arial" w:eastAsia="Arial" w:hAnsi="Arial" w:cs="Arial"/>
                <w:color w:val="333333"/>
                <w:sz w:val="21"/>
                <w:szCs w:val="21"/>
              </w:rPr>
            </w:pPr>
            <w:del w:id="3254" w:author="Andres Gannon" w:date="2019-04-04T11:46:00Z">
              <w:r w:rsidDel="007E0388">
                <w:rPr>
                  <w:rFonts w:ascii="Arial" w:eastAsia="Arial" w:hAnsi="Arial" w:cs="Arial"/>
                  <w:color w:val="333333"/>
                  <w:sz w:val="21"/>
                  <w:szCs w:val="21"/>
                </w:rPr>
                <w:delText>Lithuania</w:delText>
              </w:r>
            </w:del>
          </w:p>
        </w:tc>
        <w:tc>
          <w:tcPr>
            <w:tcW w:w="1311" w:type="dxa"/>
            <w:tcBorders>
              <w:top w:val="single" w:sz="6" w:space="0" w:color="DDDDDD"/>
              <w:left w:val="nil"/>
              <w:bottom w:val="nil"/>
              <w:right w:val="nil"/>
            </w:tcBorders>
            <w:tcMar>
              <w:top w:w="80" w:type="dxa"/>
              <w:left w:w="80" w:type="dxa"/>
              <w:bottom w:w="80" w:type="dxa"/>
              <w:right w:w="80" w:type="dxa"/>
            </w:tcMar>
          </w:tcPr>
          <w:p w14:paraId="1F25A5F7" w14:textId="7593A39F" w:rsidR="00657E08" w:rsidDel="007E0388" w:rsidRDefault="00483D1B">
            <w:pPr>
              <w:spacing w:after="0" w:line="240" w:lineRule="auto"/>
              <w:ind w:left="225" w:right="0" w:hanging="225"/>
              <w:jc w:val="center"/>
              <w:rPr>
                <w:del w:id="3255" w:author="Andres Gannon" w:date="2019-04-04T11:46:00Z"/>
                <w:rFonts w:ascii="Arial" w:eastAsia="Arial" w:hAnsi="Arial" w:cs="Arial"/>
                <w:color w:val="333333"/>
                <w:sz w:val="21"/>
                <w:szCs w:val="21"/>
              </w:rPr>
            </w:pPr>
            <w:del w:id="3256" w:author="Andres Gannon" w:date="2019-04-04T11:46:00Z">
              <w:r w:rsidDel="007E0388">
                <w:rPr>
                  <w:rFonts w:ascii="Arial" w:eastAsia="Arial" w:hAnsi="Arial" w:cs="Arial"/>
                  <w:color w:val="333333"/>
                  <w:sz w:val="21"/>
                  <w:szCs w:val="21"/>
                </w:rPr>
                <w:delText>2005</w:delText>
              </w:r>
            </w:del>
          </w:p>
        </w:tc>
        <w:tc>
          <w:tcPr>
            <w:tcW w:w="1561" w:type="dxa"/>
            <w:tcBorders>
              <w:top w:val="single" w:sz="6" w:space="0" w:color="DDDDDD"/>
              <w:left w:val="nil"/>
              <w:bottom w:val="nil"/>
              <w:right w:val="nil"/>
            </w:tcBorders>
            <w:tcMar>
              <w:top w:w="80" w:type="dxa"/>
              <w:left w:w="80" w:type="dxa"/>
              <w:bottom w:w="80" w:type="dxa"/>
              <w:right w:w="80" w:type="dxa"/>
            </w:tcMar>
          </w:tcPr>
          <w:p w14:paraId="025CBFBD" w14:textId="3BF91348" w:rsidR="00657E08" w:rsidDel="007E0388" w:rsidRDefault="00657E08">
            <w:pPr>
              <w:spacing w:after="0" w:line="240" w:lineRule="auto"/>
              <w:ind w:left="225" w:right="0" w:hanging="225"/>
              <w:jc w:val="center"/>
              <w:rPr>
                <w:del w:id="325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3B346251" w14:textId="5D658932" w:rsidR="00657E08" w:rsidDel="007E0388" w:rsidRDefault="00657E08">
            <w:pPr>
              <w:spacing w:after="0" w:line="240" w:lineRule="auto"/>
              <w:ind w:left="225" w:right="0" w:hanging="225"/>
              <w:jc w:val="center"/>
              <w:rPr>
                <w:del w:id="3258"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63ACA128" w14:textId="7AD404B6" w:rsidR="00657E08" w:rsidDel="007E0388" w:rsidRDefault="00483D1B">
            <w:pPr>
              <w:spacing w:after="0" w:line="240" w:lineRule="auto"/>
              <w:ind w:left="225" w:right="0" w:hanging="225"/>
              <w:jc w:val="center"/>
              <w:rPr>
                <w:del w:id="3259" w:author="Andres Gannon" w:date="2019-04-04T11:46:00Z"/>
                <w:rFonts w:ascii="Arial" w:eastAsia="Arial" w:hAnsi="Arial" w:cs="Arial"/>
                <w:color w:val="333333"/>
                <w:sz w:val="21"/>
                <w:szCs w:val="21"/>
              </w:rPr>
            </w:pPr>
            <w:del w:id="3260"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70AF634E" w14:textId="32C5A5B7" w:rsidR="00657E08" w:rsidDel="007E0388" w:rsidRDefault="00657E08">
            <w:pPr>
              <w:spacing w:after="0" w:line="240" w:lineRule="auto"/>
              <w:ind w:left="225" w:right="0" w:hanging="225"/>
              <w:jc w:val="center"/>
              <w:rPr>
                <w:del w:id="3261" w:author="Andres Gannon" w:date="2019-04-04T11:46:00Z"/>
                <w:rFonts w:ascii="Arial" w:eastAsia="Arial" w:hAnsi="Arial" w:cs="Arial"/>
                <w:color w:val="333333"/>
                <w:sz w:val="21"/>
                <w:szCs w:val="21"/>
              </w:rPr>
            </w:pPr>
          </w:p>
        </w:tc>
      </w:tr>
      <w:tr w:rsidR="00657E08" w:rsidDel="007E0388" w14:paraId="2C1F424E" w14:textId="1E3E9CF5">
        <w:trPr>
          <w:trHeight w:val="440"/>
          <w:del w:id="326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6D8FA720" w14:textId="2C35C771" w:rsidR="00657E08" w:rsidDel="007E0388" w:rsidRDefault="00483D1B">
            <w:pPr>
              <w:spacing w:after="0" w:line="240" w:lineRule="auto"/>
              <w:ind w:left="225" w:right="0" w:hanging="225"/>
              <w:jc w:val="center"/>
              <w:rPr>
                <w:del w:id="3263" w:author="Andres Gannon" w:date="2019-04-04T11:46:00Z"/>
                <w:rFonts w:ascii="Arial" w:eastAsia="Arial" w:hAnsi="Arial" w:cs="Arial"/>
                <w:color w:val="333333"/>
                <w:sz w:val="21"/>
                <w:szCs w:val="21"/>
              </w:rPr>
            </w:pPr>
            <w:del w:id="3264" w:author="Andres Gannon" w:date="2019-04-04T11:46:00Z">
              <w:r w:rsidDel="007E0388">
                <w:rPr>
                  <w:rFonts w:ascii="Arial" w:eastAsia="Arial" w:hAnsi="Arial" w:cs="Arial"/>
                  <w:color w:val="333333"/>
                  <w:sz w:val="21"/>
                  <w:szCs w:val="21"/>
                </w:rPr>
                <w:delText>Ukraine</w:delText>
              </w:r>
            </w:del>
          </w:p>
        </w:tc>
        <w:tc>
          <w:tcPr>
            <w:tcW w:w="1311" w:type="dxa"/>
            <w:tcBorders>
              <w:top w:val="single" w:sz="6" w:space="0" w:color="DDDDDD"/>
              <w:left w:val="nil"/>
              <w:bottom w:val="nil"/>
              <w:right w:val="nil"/>
            </w:tcBorders>
            <w:tcMar>
              <w:top w:w="80" w:type="dxa"/>
              <w:left w:w="80" w:type="dxa"/>
              <w:bottom w:w="80" w:type="dxa"/>
              <w:right w:w="80" w:type="dxa"/>
            </w:tcMar>
          </w:tcPr>
          <w:p w14:paraId="3B0B642C" w14:textId="431FCBA6" w:rsidR="00657E08" w:rsidDel="007E0388" w:rsidRDefault="00483D1B">
            <w:pPr>
              <w:spacing w:after="0" w:line="240" w:lineRule="auto"/>
              <w:ind w:left="225" w:right="0" w:hanging="225"/>
              <w:jc w:val="center"/>
              <w:rPr>
                <w:del w:id="3265" w:author="Andres Gannon" w:date="2019-04-04T11:46:00Z"/>
                <w:rFonts w:ascii="Arial" w:eastAsia="Arial" w:hAnsi="Arial" w:cs="Arial"/>
                <w:color w:val="333333"/>
                <w:sz w:val="21"/>
                <w:szCs w:val="21"/>
              </w:rPr>
            </w:pPr>
            <w:del w:id="3266" w:author="Andres Gannon" w:date="2019-04-04T11:46:00Z">
              <w:r w:rsidDel="007E0388">
                <w:rPr>
                  <w:rFonts w:ascii="Arial" w:eastAsia="Arial" w:hAnsi="Arial" w:cs="Arial"/>
                  <w:color w:val="333333"/>
                  <w:sz w:val="21"/>
                  <w:szCs w:val="21"/>
                </w:rPr>
                <w:delText>2005</w:delText>
              </w:r>
            </w:del>
          </w:p>
        </w:tc>
        <w:tc>
          <w:tcPr>
            <w:tcW w:w="1561" w:type="dxa"/>
            <w:tcBorders>
              <w:top w:val="single" w:sz="6" w:space="0" w:color="DDDDDD"/>
              <w:left w:val="nil"/>
              <w:bottom w:val="nil"/>
              <w:right w:val="nil"/>
            </w:tcBorders>
            <w:tcMar>
              <w:top w:w="80" w:type="dxa"/>
              <w:left w:w="80" w:type="dxa"/>
              <w:bottom w:w="80" w:type="dxa"/>
              <w:right w:w="80" w:type="dxa"/>
            </w:tcMar>
          </w:tcPr>
          <w:p w14:paraId="3F0EB50A" w14:textId="35D46FC7" w:rsidR="00657E08" w:rsidDel="007E0388" w:rsidRDefault="00657E08">
            <w:pPr>
              <w:spacing w:after="0" w:line="240" w:lineRule="auto"/>
              <w:ind w:left="225" w:right="0" w:hanging="225"/>
              <w:jc w:val="center"/>
              <w:rPr>
                <w:del w:id="326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32441E4B" w14:textId="31D10248" w:rsidR="00657E08" w:rsidDel="007E0388" w:rsidRDefault="00657E08">
            <w:pPr>
              <w:spacing w:after="0" w:line="240" w:lineRule="auto"/>
              <w:ind w:left="225" w:right="0" w:hanging="225"/>
              <w:jc w:val="center"/>
              <w:rPr>
                <w:del w:id="3268"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7A4AFF08" w14:textId="5B3457FA" w:rsidR="00657E08" w:rsidDel="007E0388" w:rsidRDefault="00483D1B">
            <w:pPr>
              <w:spacing w:after="0" w:line="240" w:lineRule="auto"/>
              <w:ind w:left="225" w:right="0" w:hanging="225"/>
              <w:jc w:val="center"/>
              <w:rPr>
                <w:del w:id="3269" w:author="Andres Gannon" w:date="2019-04-04T11:46:00Z"/>
                <w:rFonts w:ascii="Arial" w:eastAsia="Arial" w:hAnsi="Arial" w:cs="Arial"/>
                <w:color w:val="333333"/>
                <w:sz w:val="21"/>
                <w:szCs w:val="21"/>
              </w:rPr>
            </w:pPr>
            <w:del w:id="3270"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2A26C34E" w14:textId="021FEFC9" w:rsidR="00657E08" w:rsidDel="007E0388" w:rsidRDefault="00657E08">
            <w:pPr>
              <w:spacing w:after="0" w:line="240" w:lineRule="auto"/>
              <w:ind w:left="225" w:right="0" w:hanging="225"/>
              <w:jc w:val="center"/>
              <w:rPr>
                <w:del w:id="3271" w:author="Andres Gannon" w:date="2019-04-04T11:46:00Z"/>
                <w:rFonts w:ascii="Arial" w:eastAsia="Arial" w:hAnsi="Arial" w:cs="Arial"/>
                <w:color w:val="333333"/>
                <w:sz w:val="21"/>
                <w:szCs w:val="21"/>
              </w:rPr>
            </w:pPr>
          </w:p>
        </w:tc>
      </w:tr>
      <w:tr w:rsidR="00657E08" w:rsidDel="007E0388" w14:paraId="25C5BCC8" w14:textId="0A5EAA3D">
        <w:trPr>
          <w:trHeight w:val="440"/>
          <w:del w:id="327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463F824D" w14:textId="2E99300F" w:rsidR="00657E08" w:rsidDel="007E0388" w:rsidRDefault="00483D1B">
            <w:pPr>
              <w:spacing w:after="0" w:line="240" w:lineRule="auto"/>
              <w:ind w:left="225" w:right="0" w:hanging="225"/>
              <w:jc w:val="center"/>
              <w:rPr>
                <w:del w:id="3273" w:author="Andres Gannon" w:date="2019-04-04T11:46:00Z"/>
                <w:rFonts w:ascii="Arial" w:eastAsia="Arial" w:hAnsi="Arial" w:cs="Arial"/>
                <w:color w:val="333333"/>
                <w:sz w:val="21"/>
                <w:szCs w:val="21"/>
              </w:rPr>
            </w:pPr>
            <w:del w:id="3274" w:author="Andres Gannon" w:date="2019-04-04T11:46:00Z">
              <w:r w:rsidDel="007E0388">
                <w:rPr>
                  <w:rFonts w:ascii="Arial" w:eastAsia="Arial" w:hAnsi="Arial" w:cs="Arial"/>
                  <w:color w:val="333333"/>
                  <w:sz w:val="21"/>
                  <w:szCs w:val="21"/>
                </w:rPr>
                <w:delText>Moldova</w:delText>
              </w:r>
            </w:del>
          </w:p>
        </w:tc>
        <w:tc>
          <w:tcPr>
            <w:tcW w:w="1311" w:type="dxa"/>
            <w:tcBorders>
              <w:top w:val="single" w:sz="6" w:space="0" w:color="DDDDDD"/>
              <w:left w:val="nil"/>
              <w:bottom w:val="nil"/>
              <w:right w:val="nil"/>
            </w:tcBorders>
            <w:tcMar>
              <w:top w:w="80" w:type="dxa"/>
              <w:left w:w="80" w:type="dxa"/>
              <w:bottom w:w="80" w:type="dxa"/>
              <w:right w:w="80" w:type="dxa"/>
            </w:tcMar>
          </w:tcPr>
          <w:p w14:paraId="0D76A742" w14:textId="284098C0" w:rsidR="00657E08" w:rsidDel="007E0388" w:rsidRDefault="00483D1B">
            <w:pPr>
              <w:spacing w:after="0" w:line="240" w:lineRule="auto"/>
              <w:ind w:left="225" w:right="0" w:hanging="225"/>
              <w:jc w:val="center"/>
              <w:rPr>
                <w:del w:id="3275" w:author="Andres Gannon" w:date="2019-04-04T11:46:00Z"/>
                <w:rFonts w:ascii="Arial" w:eastAsia="Arial" w:hAnsi="Arial" w:cs="Arial"/>
                <w:color w:val="333333"/>
                <w:sz w:val="21"/>
                <w:szCs w:val="21"/>
              </w:rPr>
            </w:pPr>
            <w:del w:id="3276" w:author="Andres Gannon" w:date="2019-04-04T11:46:00Z">
              <w:r w:rsidDel="007E0388">
                <w:rPr>
                  <w:rFonts w:ascii="Arial" w:eastAsia="Arial" w:hAnsi="Arial" w:cs="Arial"/>
                  <w:color w:val="333333"/>
                  <w:sz w:val="21"/>
                  <w:szCs w:val="21"/>
                </w:rPr>
                <w:delText>2005</w:delText>
              </w:r>
            </w:del>
          </w:p>
        </w:tc>
        <w:tc>
          <w:tcPr>
            <w:tcW w:w="1561" w:type="dxa"/>
            <w:tcBorders>
              <w:top w:val="single" w:sz="6" w:space="0" w:color="DDDDDD"/>
              <w:left w:val="nil"/>
              <w:bottom w:val="nil"/>
              <w:right w:val="nil"/>
            </w:tcBorders>
            <w:tcMar>
              <w:top w:w="80" w:type="dxa"/>
              <w:left w:w="80" w:type="dxa"/>
              <w:bottom w:w="80" w:type="dxa"/>
              <w:right w:w="80" w:type="dxa"/>
            </w:tcMar>
          </w:tcPr>
          <w:p w14:paraId="1BFB35F1" w14:textId="5130D27E" w:rsidR="00657E08" w:rsidDel="007E0388" w:rsidRDefault="00657E08">
            <w:pPr>
              <w:spacing w:after="0" w:line="240" w:lineRule="auto"/>
              <w:ind w:left="225" w:right="0" w:hanging="225"/>
              <w:jc w:val="center"/>
              <w:rPr>
                <w:del w:id="327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0F51236A" w14:textId="59081652" w:rsidR="00657E08" w:rsidDel="007E0388" w:rsidRDefault="00657E08">
            <w:pPr>
              <w:spacing w:after="0" w:line="240" w:lineRule="auto"/>
              <w:ind w:left="225" w:right="0" w:hanging="225"/>
              <w:jc w:val="center"/>
              <w:rPr>
                <w:del w:id="3278"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36C84A36" w14:textId="264D2CDF" w:rsidR="00657E08" w:rsidDel="007E0388" w:rsidRDefault="00657E08">
            <w:pPr>
              <w:spacing w:after="0" w:line="240" w:lineRule="auto"/>
              <w:ind w:left="225" w:right="0" w:hanging="225"/>
              <w:jc w:val="center"/>
              <w:rPr>
                <w:del w:id="3279"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3CD3D601" w14:textId="3398DCE2" w:rsidR="00657E08" w:rsidDel="007E0388" w:rsidRDefault="00483D1B">
            <w:pPr>
              <w:spacing w:after="0" w:line="240" w:lineRule="auto"/>
              <w:ind w:left="225" w:right="0" w:hanging="225"/>
              <w:jc w:val="center"/>
              <w:rPr>
                <w:del w:id="3280" w:author="Andres Gannon" w:date="2019-04-04T11:46:00Z"/>
                <w:rFonts w:ascii="Arial" w:eastAsia="Arial" w:hAnsi="Arial" w:cs="Arial"/>
                <w:color w:val="333333"/>
                <w:sz w:val="21"/>
                <w:szCs w:val="21"/>
              </w:rPr>
            </w:pPr>
            <w:del w:id="3281"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54B0FE22" w14:textId="39132D20">
        <w:trPr>
          <w:trHeight w:val="440"/>
          <w:del w:id="328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2DE80505" w14:textId="0E15F0EA" w:rsidR="00657E08" w:rsidDel="007E0388" w:rsidRDefault="00483D1B">
            <w:pPr>
              <w:spacing w:after="0" w:line="240" w:lineRule="auto"/>
              <w:ind w:left="225" w:right="0" w:hanging="225"/>
              <w:jc w:val="center"/>
              <w:rPr>
                <w:del w:id="3283" w:author="Andres Gannon" w:date="2019-04-04T11:46:00Z"/>
                <w:rFonts w:ascii="Arial" w:eastAsia="Arial" w:hAnsi="Arial" w:cs="Arial"/>
                <w:color w:val="333333"/>
                <w:sz w:val="21"/>
                <w:szCs w:val="21"/>
              </w:rPr>
            </w:pPr>
            <w:del w:id="3284" w:author="Andres Gannon" w:date="2019-04-04T11:46:00Z">
              <w:r w:rsidDel="007E0388">
                <w:rPr>
                  <w:rFonts w:ascii="Arial" w:eastAsia="Arial" w:hAnsi="Arial" w:cs="Arial"/>
                  <w:color w:val="333333"/>
                  <w:sz w:val="21"/>
                  <w:szCs w:val="21"/>
                </w:rPr>
                <w:delText>Belarus</w:delText>
              </w:r>
            </w:del>
          </w:p>
        </w:tc>
        <w:tc>
          <w:tcPr>
            <w:tcW w:w="1311" w:type="dxa"/>
            <w:tcBorders>
              <w:top w:val="single" w:sz="6" w:space="0" w:color="DDDDDD"/>
              <w:left w:val="nil"/>
              <w:bottom w:val="nil"/>
              <w:right w:val="nil"/>
            </w:tcBorders>
            <w:tcMar>
              <w:top w:w="80" w:type="dxa"/>
              <w:left w:w="80" w:type="dxa"/>
              <w:bottom w:w="80" w:type="dxa"/>
              <w:right w:w="80" w:type="dxa"/>
            </w:tcMar>
          </w:tcPr>
          <w:p w14:paraId="39156BC8" w14:textId="66F7A851" w:rsidR="00657E08" w:rsidDel="007E0388" w:rsidRDefault="00483D1B">
            <w:pPr>
              <w:spacing w:after="0" w:line="240" w:lineRule="auto"/>
              <w:ind w:left="225" w:right="0" w:hanging="225"/>
              <w:jc w:val="center"/>
              <w:rPr>
                <w:del w:id="3285" w:author="Andres Gannon" w:date="2019-04-04T11:46:00Z"/>
                <w:rFonts w:ascii="Arial" w:eastAsia="Arial" w:hAnsi="Arial" w:cs="Arial"/>
                <w:color w:val="333333"/>
                <w:sz w:val="21"/>
                <w:szCs w:val="21"/>
              </w:rPr>
            </w:pPr>
            <w:del w:id="3286" w:author="Andres Gannon" w:date="2019-04-04T11:46:00Z">
              <w:r w:rsidDel="007E0388">
                <w:rPr>
                  <w:rFonts w:ascii="Arial" w:eastAsia="Arial" w:hAnsi="Arial" w:cs="Arial"/>
                  <w:color w:val="333333"/>
                  <w:sz w:val="21"/>
                  <w:szCs w:val="21"/>
                </w:rPr>
                <w:delText>2006</w:delText>
              </w:r>
            </w:del>
          </w:p>
        </w:tc>
        <w:tc>
          <w:tcPr>
            <w:tcW w:w="1561" w:type="dxa"/>
            <w:tcBorders>
              <w:top w:val="single" w:sz="6" w:space="0" w:color="DDDDDD"/>
              <w:left w:val="nil"/>
              <w:bottom w:val="nil"/>
              <w:right w:val="nil"/>
            </w:tcBorders>
            <w:tcMar>
              <w:top w:w="80" w:type="dxa"/>
              <w:left w:w="80" w:type="dxa"/>
              <w:bottom w:w="80" w:type="dxa"/>
              <w:right w:w="80" w:type="dxa"/>
            </w:tcMar>
          </w:tcPr>
          <w:p w14:paraId="05D49EC4" w14:textId="46011526" w:rsidR="00657E08" w:rsidDel="007E0388" w:rsidRDefault="00657E08">
            <w:pPr>
              <w:spacing w:after="0" w:line="240" w:lineRule="auto"/>
              <w:ind w:left="225" w:right="0" w:hanging="225"/>
              <w:jc w:val="center"/>
              <w:rPr>
                <w:del w:id="328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48DB8724" w14:textId="329537F6" w:rsidR="00657E08" w:rsidDel="007E0388" w:rsidRDefault="00657E08">
            <w:pPr>
              <w:spacing w:after="0" w:line="240" w:lineRule="auto"/>
              <w:ind w:left="225" w:right="0" w:hanging="225"/>
              <w:jc w:val="center"/>
              <w:rPr>
                <w:del w:id="3288"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28DC43ED" w14:textId="21909416" w:rsidR="00657E08" w:rsidDel="007E0388" w:rsidRDefault="00657E08">
            <w:pPr>
              <w:spacing w:after="0" w:line="240" w:lineRule="auto"/>
              <w:ind w:left="225" w:right="0" w:hanging="225"/>
              <w:jc w:val="center"/>
              <w:rPr>
                <w:del w:id="3289"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25269864" w14:textId="57FA5170" w:rsidR="00657E08" w:rsidDel="007E0388" w:rsidRDefault="00483D1B">
            <w:pPr>
              <w:spacing w:after="0" w:line="240" w:lineRule="auto"/>
              <w:ind w:left="225" w:right="0" w:hanging="225"/>
              <w:jc w:val="center"/>
              <w:rPr>
                <w:del w:id="3290" w:author="Andres Gannon" w:date="2019-04-04T11:46:00Z"/>
                <w:rFonts w:ascii="Arial" w:eastAsia="Arial" w:hAnsi="Arial" w:cs="Arial"/>
                <w:color w:val="333333"/>
                <w:sz w:val="21"/>
                <w:szCs w:val="21"/>
              </w:rPr>
            </w:pPr>
            <w:del w:id="3291"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293B0E64" w14:textId="1934FB01">
        <w:trPr>
          <w:trHeight w:val="440"/>
          <w:del w:id="329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251234F8" w14:textId="17A0CBAF" w:rsidR="00657E08" w:rsidDel="007E0388" w:rsidRDefault="00483D1B">
            <w:pPr>
              <w:spacing w:after="0" w:line="240" w:lineRule="auto"/>
              <w:ind w:left="225" w:right="0" w:hanging="225"/>
              <w:jc w:val="center"/>
              <w:rPr>
                <w:del w:id="3293" w:author="Andres Gannon" w:date="2019-04-04T11:46:00Z"/>
                <w:rFonts w:ascii="Arial" w:eastAsia="Arial" w:hAnsi="Arial" w:cs="Arial"/>
                <w:color w:val="333333"/>
                <w:sz w:val="21"/>
                <w:szCs w:val="21"/>
              </w:rPr>
            </w:pPr>
            <w:del w:id="3294" w:author="Andres Gannon" w:date="2019-04-04T11:46:00Z">
              <w:r w:rsidDel="007E0388">
                <w:rPr>
                  <w:rFonts w:ascii="Arial" w:eastAsia="Arial" w:hAnsi="Arial" w:cs="Arial"/>
                  <w:color w:val="333333"/>
                  <w:sz w:val="21"/>
                  <w:szCs w:val="21"/>
                </w:rPr>
                <w:delText>Estonia</w:delText>
              </w:r>
            </w:del>
          </w:p>
        </w:tc>
        <w:tc>
          <w:tcPr>
            <w:tcW w:w="1311" w:type="dxa"/>
            <w:tcBorders>
              <w:top w:val="single" w:sz="6" w:space="0" w:color="DDDDDD"/>
              <w:left w:val="nil"/>
              <w:bottom w:val="nil"/>
              <w:right w:val="nil"/>
            </w:tcBorders>
            <w:tcMar>
              <w:top w:w="80" w:type="dxa"/>
              <w:left w:w="80" w:type="dxa"/>
              <w:bottom w:w="80" w:type="dxa"/>
              <w:right w:w="80" w:type="dxa"/>
            </w:tcMar>
          </w:tcPr>
          <w:p w14:paraId="4686E709" w14:textId="7AAF9BAA" w:rsidR="00657E08" w:rsidDel="007E0388" w:rsidRDefault="00483D1B">
            <w:pPr>
              <w:spacing w:after="0" w:line="240" w:lineRule="auto"/>
              <w:ind w:left="225" w:right="0" w:hanging="225"/>
              <w:jc w:val="center"/>
              <w:rPr>
                <w:del w:id="3295" w:author="Andres Gannon" w:date="2019-04-04T11:46:00Z"/>
                <w:rFonts w:ascii="Arial" w:eastAsia="Arial" w:hAnsi="Arial" w:cs="Arial"/>
                <w:color w:val="333333"/>
                <w:sz w:val="21"/>
                <w:szCs w:val="21"/>
              </w:rPr>
            </w:pPr>
            <w:del w:id="3296" w:author="Andres Gannon" w:date="2019-04-04T11:46:00Z">
              <w:r w:rsidDel="007E0388">
                <w:rPr>
                  <w:rFonts w:ascii="Arial" w:eastAsia="Arial" w:hAnsi="Arial" w:cs="Arial"/>
                  <w:color w:val="333333"/>
                  <w:sz w:val="21"/>
                  <w:szCs w:val="21"/>
                </w:rPr>
                <w:delText>2007</w:delText>
              </w:r>
            </w:del>
          </w:p>
        </w:tc>
        <w:tc>
          <w:tcPr>
            <w:tcW w:w="1561" w:type="dxa"/>
            <w:tcBorders>
              <w:top w:val="single" w:sz="6" w:space="0" w:color="DDDDDD"/>
              <w:left w:val="nil"/>
              <w:bottom w:val="nil"/>
              <w:right w:val="nil"/>
            </w:tcBorders>
            <w:tcMar>
              <w:top w:w="80" w:type="dxa"/>
              <w:left w:w="80" w:type="dxa"/>
              <w:bottom w:w="80" w:type="dxa"/>
              <w:right w:w="80" w:type="dxa"/>
            </w:tcMar>
          </w:tcPr>
          <w:p w14:paraId="405A0F0C" w14:textId="3DF3B508" w:rsidR="00657E08" w:rsidDel="007E0388" w:rsidRDefault="00657E08">
            <w:pPr>
              <w:spacing w:after="0" w:line="240" w:lineRule="auto"/>
              <w:ind w:left="225" w:right="0" w:hanging="225"/>
              <w:jc w:val="center"/>
              <w:rPr>
                <w:del w:id="329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5A0023D6" w14:textId="4974B984" w:rsidR="00657E08" w:rsidDel="007E0388" w:rsidRDefault="00657E08">
            <w:pPr>
              <w:spacing w:after="0" w:line="240" w:lineRule="auto"/>
              <w:ind w:left="225" w:right="0" w:hanging="225"/>
              <w:jc w:val="center"/>
              <w:rPr>
                <w:del w:id="3298"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526BB8D6" w14:textId="2CAD6C5C" w:rsidR="00657E08" w:rsidDel="007E0388" w:rsidRDefault="00483D1B">
            <w:pPr>
              <w:spacing w:after="0" w:line="240" w:lineRule="auto"/>
              <w:ind w:left="225" w:right="0" w:hanging="225"/>
              <w:jc w:val="center"/>
              <w:rPr>
                <w:del w:id="3299" w:author="Andres Gannon" w:date="2019-04-04T11:46:00Z"/>
                <w:rFonts w:ascii="Arial" w:eastAsia="Arial" w:hAnsi="Arial" w:cs="Arial"/>
                <w:color w:val="333333"/>
                <w:sz w:val="21"/>
                <w:szCs w:val="21"/>
              </w:rPr>
            </w:pPr>
            <w:del w:id="3300"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099EB965" w14:textId="1422E196" w:rsidR="00657E08" w:rsidDel="007E0388" w:rsidRDefault="00657E08">
            <w:pPr>
              <w:spacing w:after="0" w:line="240" w:lineRule="auto"/>
              <w:ind w:left="225" w:right="0" w:hanging="225"/>
              <w:jc w:val="center"/>
              <w:rPr>
                <w:del w:id="3301" w:author="Andres Gannon" w:date="2019-04-04T11:46:00Z"/>
                <w:rFonts w:ascii="Arial" w:eastAsia="Arial" w:hAnsi="Arial" w:cs="Arial"/>
                <w:color w:val="333333"/>
                <w:sz w:val="21"/>
                <w:szCs w:val="21"/>
              </w:rPr>
            </w:pPr>
          </w:p>
        </w:tc>
      </w:tr>
      <w:tr w:rsidR="00657E08" w:rsidDel="007E0388" w14:paraId="0BA8B8D5" w14:textId="14892B2B">
        <w:trPr>
          <w:trHeight w:val="440"/>
          <w:del w:id="330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59A3DCBB" w14:textId="07BEA633" w:rsidR="00657E08" w:rsidDel="007E0388" w:rsidRDefault="00483D1B">
            <w:pPr>
              <w:spacing w:after="0" w:line="240" w:lineRule="auto"/>
              <w:ind w:left="225" w:right="0" w:hanging="225"/>
              <w:jc w:val="center"/>
              <w:rPr>
                <w:del w:id="3303" w:author="Andres Gannon" w:date="2019-04-04T11:46:00Z"/>
                <w:rFonts w:ascii="Arial" w:eastAsia="Arial" w:hAnsi="Arial" w:cs="Arial"/>
                <w:color w:val="333333"/>
                <w:sz w:val="21"/>
                <w:szCs w:val="21"/>
              </w:rPr>
            </w:pPr>
            <w:del w:id="3304" w:author="Andres Gannon" w:date="2019-04-04T11:46:00Z">
              <w:r w:rsidDel="007E0388">
                <w:rPr>
                  <w:rFonts w:ascii="Arial" w:eastAsia="Arial" w:hAnsi="Arial" w:cs="Arial"/>
                  <w:color w:val="333333"/>
                  <w:sz w:val="21"/>
                  <w:szCs w:val="21"/>
                </w:rPr>
                <w:delText>Georgia</w:delText>
              </w:r>
            </w:del>
          </w:p>
        </w:tc>
        <w:tc>
          <w:tcPr>
            <w:tcW w:w="1311" w:type="dxa"/>
            <w:tcBorders>
              <w:top w:val="single" w:sz="6" w:space="0" w:color="DDDDDD"/>
              <w:left w:val="nil"/>
              <w:bottom w:val="nil"/>
              <w:right w:val="nil"/>
            </w:tcBorders>
            <w:tcMar>
              <w:top w:w="80" w:type="dxa"/>
              <w:left w:w="80" w:type="dxa"/>
              <w:bottom w:w="80" w:type="dxa"/>
              <w:right w:w="80" w:type="dxa"/>
            </w:tcMar>
          </w:tcPr>
          <w:p w14:paraId="7E57D9EE" w14:textId="41F38A94" w:rsidR="00657E08" w:rsidDel="007E0388" w:rsidRDefault="00483D1B">
            <w:pPr>
              <w:spacing w:after="0" w:line="240" w:lineRule="auto"/>
              <w:ind w:left="225" w:right="0" w:hanging="225"/>
              <w:jc w:val="center"/>
              <w:rPr>
                <w:del w:id="3305" w:author="Andres Gannon" w:date="2019-04-04T11:46:00Z"/>
                <w:rFonts w:ascii="Arial" w:eastAsia="Arial" w:hAnsi="Arial" w:cs="Arial"/>
                <w:color w:val="333333"/>
                <w:sz w:val="21"/>
                <w:szCs w:val="21"/>
              </w:rPr>
            </w:pPr>
            <w:del w:id="3306" w:author="Andres Gannon" w:date="2019-04-04T11:46:00Z">
              <w:r w:rsidDel="007E0388">
                <w:rPr>
                  <w:rFonts w:ascii="Arial" w:eastAsia="Arial" w:hAnsi="Arial" w:cs="Arial"/>
                  <w:color w:val="333333"/>
                  <w:sz w:val="21"/>
                  <w:szCs w:val="21"/>
                </w:rPr>
                <w:delText>2007</w:delText>
              </w:r>
            </w:del>
          </w:p>
        </w:tc>
        <w:tc>
          <w:tcPr>
            <w:tcW w:w="1561" w:type="dxa"/>
            <w:tcBorders>
              <w:top w:val="single" w:sz="6" w:space="0" w:color="DDDDDD"/>
              <w:left w:val="nil"/>
              <w:bottom w:val="nil"/>
              <w:right w:val="nil"/>
            </w:tcBorders>
            <w:tcMar>
              <w:top w:w="80" w:type="dxa"/>
              <w:left w:w="80" w:type="dxa"/>
              <w:bottom w:w="80" w:type="dxa"/>
              <w:right w:w="80" w:type="dxa"/>
            </w:tcMar>
          </w:tcPr>
          <w:p w14:paraId="0B50842A" w14:textId="37181B85" w:rsidR="00657E08" w:rsidDel="007E0388" w:rsidRDefault="00657E08">
            <w:pPr>
              <w:spacing w:after="0" w:line="240" w:lineRule="auto"/>
              <w:ind w:left="225" w:right="0" w:hanging="225"/>
              <w:jc w:val="center"/>
              <w:rPr>
                <w:del w:id="330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2AEAE6BF" w14:textId="32E4894B" w:rsidR="00657E08" w:rsidDel="007E0388" w:rsidRDefault="00657E08">
            <w:pPr>
              <w:spacing w:after="0" w:line="240" w:lineRule="auto"/>
              <w:ind w:left="225" w:right="0" w:hanging="225"/>
              <w:jc w:val="center"/>
              <w:rPr>
                <w:del w:id="3308"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10A2FCAA" w14:textId="6CDD3D81" w:rsidR="00657E08" w:rsidDel="007E0388" w:rsidRDefault="00483D1B">
            <w:pPr>
              <w:spacing w:after="0" w:line="240" w:lineRule="auto"/>
              <w:ind w:left="225" w:right="0" w:hanging="225"/>
              <w:jc w:val="center"/>
              <w:rPr>
                <w:del w:id="3309" w:author="Andres Gannon" w:date="2019-04-04T11:46:00Z"/>
                <w:rFonts w:ascii="Arial" w:eastAsia="Arial" w:hAnsi="Arial" w:cs="Arial"/>
                <w:color w:val="333333"/>
                <w:sz w:val="21"/>
                <w:szCs w:val="21"/>
              </w:rPr>
            </w:pPr>
            <w:del w:id="3310"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57C3BFFA" w14:textId="7E8D79DE" w:rsidR="00657E08" w:rsidDel="007E0388" w:rsidRDefault="00657E08">
            <w:pPr>
              <w:spacing w:after="0" w:line="240" w:lineRule="auto"/>
              <w:ind w:left="225" w:right="0" w:hanging="225"/>
              <w:jc w:val="center"/>
              <w:rPr>
                <w:del w:id="3311" w:author="Andres Gannon" w:date="2019-04-04T11:46:00Z"/>
                <w:rFonts w:ascii="Arial" w:eastAsia="Arial" w:hAnsi="Arial" w:cs="Arial"/>
                <w:color w:val="333333"/>
                <w:sz w:val="21"/>
                <w:szCs w:val="21"/>
              </w:rPr>
            </w:pPr>
          </w:p>
        </w:tc>
      </w:tr>
      <w:tr w:rsidR="00657E08" w:rsidDel="007E0388" w14:paraId="7EF48CD5" w14:textId="66DBA046">
        <w:trPr>
          <w:trHeight w:val="440"/>
          <w:del w:id="3312"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62C78324" w14:textId="4308B857" w:rsidR="00657E08" w:rsidDel="007E0388" w:rsidRDefault="00483D1B">
            <w:pPr>
              <w:spacing w:after="0" w:line="240" w:lineRule="auto"/>
              <w:ind w:left="225" w:right="0" w:hanging="225"/>
              <w:jc w:val="center"/>
              <w:rPr>
                <w:del w:id="3313" w:author="Andres Gannon" w:date="2019-04-04T11:46:00Z"/>
                <w:rFonts w:ascii="Arial" w:eastAsia="Arial" w:hAnsi="Arial" w:cs="Arial"/>
                <w:color w:val="333333"/>
                <w:sz w:val="21"/>
                <w:szCs w:val="21"/>
              </w:rPr>
            </w:pPr>
            <w:del w:id="3314" w:author="Andres Gannon" w:date="2019-04-04T11:46:00Z">
              <w:r w:rsidDel="007E0388">
                <w:rPr>
                  <w:rFonts w:ascii="Arial" w:eastAsia="Arial" w:hAnsi="Arial" w:cs="Arial"/>
                  <w:color w:val="333333"/>
                  <w:sz w:val="21"/>
                  <w:szCs w:val="21"/>
                </w:rPr>
                <w:delText>Georgia</w:delText>
              </w:r>
            </w:del>
          </w:p>
        </w:tc>
        <w:tc>
          <w:tcPr>
            <w:tcW w:w="1311" w:type="dxa"/>
            <w:tcBorders>
              <w:top w:val="single" w:sz="6" w:space="0" w:color="DDDDDD"/>
              <w:left w:val="nil"/>
              <w:bottom w:val="nil"/>
              <w:right w:val="nil"/>
            </w:tcBorders>
            <w:tcMar>
              <w:top w:w="80" w:type="dxa"/>
              <w:left w:w="80" w:type="dxa"/>
              <w:bottom w:w="80" w:type="dxa"/>
              <w:right w:w="80" w:type="dxa"/>
            </w:tcMar>
          </w:tcPr>
          <w:p w14:paraId="1AFEEC06" w14:textId="23106B4C" w:rsidR="00657E08" w:rsidDel="007E0388" w:rsidRDefault="00483D1B">
            <w:pPr>
              <w:spacing w:after="0" w:line="240" w:lineRule="auto"/>
              <w:ind w:left="225" w:right="0" w:hanging="225"/>
              <w:jc w:val="center"/>
              <w:rPr>
                <w:del w:id="3315" w:author="Andres Gannon" w:date="2019-04-04T11:46:00Z"/>
                <w:rFonts w:ascii="Arial" w:eastAsia="Arial" w:hAnsi="Arial" w:cs="Arial"/>
                <w:color w:val="333333"/>
                <w:sz w:val="21"/>
                <w:szCs w:val="21"/>
              </w:rPr>
            </w:pPr>
            <w:del w:id="3316" w:author="Andres Gannon" w:date="2019-04-04T11:46:00Z">
              <w:r w:rsidDel="007E0388">
                <w:rPr>
                  <w:rFonts w:ascii="Arial" w:eastAsia="Arial" w:hAnsi="Arial" w:cs="Arial"/>
                  <w:color w:val="333333"/>
                  <w:sz w:val="21"/>
                  <w:szCs w:val="21"/>
                </w:rPr>
                <w:delText>2008</w:delText>
              </w:r>
            </w:del>
          </w:p>
        </w:tc>
        <w:tc>
          <w:tcPr>
            <w:tcW w:w="1561" w:type="dxa"/>
            <w:tcBorders>
              <w:top w:val="single" w:sz="6" w:space="0" w:color="DDDDDD"/>
              <w:left w:val="nil"/>
              <w:bottom w:val="nil"/>
              <w:right w:val="nil"/>
            </w:tcBorders>
            <w:tcMar>
              <w:top w:w="80" w:type="dxa"/>
              <w:left w:w="80" w:type="dxa"/>
              <w:bottom w:w="80" w:type="dxa"/>
              <w:right w:w="80" w:type="dxa"/>
            </w:tcMar>
          </w:tcPr>
          <w:p w14:paraId="40B163E4" w14:textId="47F10D50" w:rsidR="00657E08" w:rsidDel="007E0388" w:rsidRDefault="00657E08">
            <w:pPr>
              <w:spacing w:after="0" w:line="240" w:lineRule="auto"/>
              <w:ind w:left="225" w:right="0" w:hanging="225"/>
              <w:jc w:val="center"/>
              <w:rPr>
                <w:del w:id="3317"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70520721" w14:textId="49623C41" w:rsidR="00657E08" w:rsidDel="007E0388" w:rsidRDefault="00483D1B">
            <w:pPr>
              <w:spacing w:after="0" w:line="240" w:lineRule="auto"/>
              <w:ind w:left="225" w:right="0" w:hanging="225"/>
              <w:jc w:val="center"/>
              <w:rPr>
                <w:del w:id="3318" w:author="Andres Gannon" w:date="2019-04-04T11:46:00Z"/>
                <w:rFonts w:ascii="Arial" w:eastAsia="Arial" w:hAnsi="Arial" w:cs="Arial"/>
                <w:color w:val="333333"/>
                <w:sz w:val="21"/>
                <w:szCs w:val="21"/>
              </w:rPr>
            </w:pPr>
            <w:del w:id="3319" w:author="Andres Gannon" w:date="2019-04-04T11:46:00Z">
              <w:r w:rsidDel="007E0388">
                <w:rPr>
                  <w:rFonts w:ascii="Arial Unicode MS" w:eastAsia="Arial Unicode MS" w:hAnsi="Arial Unicode MS" w:cs="Arial Unicode MS"/>
                  <w:color w:val="333333"/>
                  <w:sz w:val="21"/>
                  <w:szCs w:val="21"/>
                </w:rPr>
                <w:delText>✔</w:delText>
              </w:r>
            </w:del>
          </w:p>
        </w:tc>
        <w:tc>
          <w:tcPr>
            <w:tcW w:w="1216" w:type="dxa"/>
            <w:tcBorders>
              <w:top w:val="single" w:sz="6" w:space="0" w:color="DDDDDD"/>
              <w:left w:val="nil"/>
              <w:bottom w:val="nil"/>
              <w:right w:val="nil"/>
            </w:tcBorders>
            <w:tcMar>
              <w:top w:w="80" w:type="dxa"/>
              <w:left w:w="80" w:type="dxa"/>
              <w:bottom w:w="80" w:type="dxa"/>
              <w:right w:w="80" w:type="dxa"/>
            </w:tcMar>
          </w:tcPr>
          <w:p w14:paraId="15E86D02" w14:textId="3394DD0C" w:rsidR="00657E08" w:rsidDel="007E0388" w:rsidRDefault="00483D1B">
            <w:pPr>
              <w:spacing w:after="0" w:line="240" w:lineRule="auto"/>
              <w:ind w:left="225" w:right="0" w:hanging="225"/>
              <w:jc w:val="center"/>
              <w:rPr>
                <w:del w:id="3320" w:author="Andres Gannon" w:date="2019-04-04T11:46:00Z"/>
                <w:rFonts w:ascii="Arial" w:eastAsia="Arial" w:hAnsi="Arial" w:cs="Arial"/>
                <w:color w:val="333333"/>
                <w:sz w:val="21"/>
                <w:szCs w:val="21"/>
              </w:rPr>
            </w:pPr>
            <w:del w:id="3321"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10AAAE7C" w14:textId="70F0F45E" w:rsidR="00657E08" w:rsidDel="007E0388" w:rsidRDefault="00657E08">
            <w:pPr>
              <w:spacing w:after="0" w:line="240" w:lineRule="auto"/>
              <w:ind w:left="225" w:right="0" w:hanging="225"/>
              <w:jc w:val="center"/>
              <w:rPr>
                <w:del w:id="3322" w:author="Andres Gannon" w:date="2019-04-04T11:46:00Z"/>
                <w:rFonts w:ascii="Arial" w:eastAsia="Arial" w:hAnsi="Arial" w:cs="Arial"/>
                <w:color w:val="333333"/>
                <w:sz w:val="21"/>
                <w:szCs w:val="21"/>
              </w:rPr>
            </w:pPr>
          </w:p>
        </w:tc>
      </w:tr>
      <w:tr w:rsidR="00657E08" w:rsidDel="007E0388" w14:paraId="39222FB1" w14:textId="7424F616">
        <w:trPr>
          <w:trHeight w:val="440"/>
          <w:del w:id="3323"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06CBB3A7" w14:textId="345F3D75" w:rsidR="00657E08" w:rsidDel="007E0388" w:rsidRDefault="00483D1B">
            <w:pPr>
              <w:spacing w:after="0" w:line="240" w:lineRule="auto"/>
              <w:ind w:left="225" w:right="0" w:hanging="225"/>
              <w:jc w:val="center"/>
              <w:rPr>
                <w:del w:id="3324" w:author="Andres Gannon" w:date="2019-04-04T11:46:00Z"/>
                <w:rFonts w:ascii="Arial" w:eastAsia="Arial" w:hAnsi="Arial" w:cs="Arial"/>
                <w:color w:val="333333"/>
                <w:sz w:val="21"/>
                <w:szCs w:val="21"/>
              </w:rPr>
            </w:pPr>
            <w:del w:id="3325" w:author="Andres Gannon" w:date="2019-04-04T11:46:00Z">
              <w:r w:rsidDel="007E0388">
                <w:rPr>
                  <w:rFonts w:ascii="Arial" w:eastAsia="Arial" w:hAnsi="Arial" w:cs="Arial"/>
                  <w:color w:val="333333"/>
                  <w:sz w:val="21"/>
                  <w:szCs w:val="21"/>
                </w:rPr>
                <w:delText>US</w:delText>
              </w:r>
            </w:del>
          </w:p>
        </w:tc>
        <w:tc>
          <w:tcPr>
            <w:tcW w:w="1311" w:type="dxa"/>
            <w:tcBorders>
              <w:top w:val="single" w:sz="6" w:space="0" w:color="DDDDDD"/>
              <w:left w:val="nil"/>
              <w:bottom w:val="nil"/>
              <w:right w:val="nil"/>
            </w:tcBorders>
            <w:tcMar>
              <w:top w:w="80" w:type="dxa"/>
              <w:left w:w="80" w:type="dxa"/>
              <w:bottom w:w="80" w:type="dxa"/>
              <w:right w:w="80" w:type="dxa"/>
            </w:tcMar>
          </w:tcPr>
          <w:p w14:paraId="4FB7D347" w14:textId="6A9933F7" w:rsidR="00657E08" w:rsidDel="007E0388" w:rsidRDefault="00483D1B">
            <w:pPr>
              <w:spacing w:after="0" w:line="240" w:lineRule="auto"/>
              <w:ind w:left="225" w:right="0" w:hanging="225"/>
              <w:jc w:val="center"/>
              <w:rPr>
                <w:del w:id="3326" w:author="Andres Gannon" w:date="2019-04-04T11:46:00Z"/>
                <w:rFonts w:ascii="Arial" w:eastAsia="Arial" w:hAnsi="Arial" w:cs="Arial"/>
                <w:color w:val="333333"/>
                <w:sz w:val="21"/>
                <w:szCs w:val="21"/>
              </w:rPr>
            </w:pPr>
            <w:del w:id="3327" w:author="Andres Gannon" w:date="2019-04-04T11:46:00Z">
              <w:r w:rsidDel="007E0388">
                <w:rPr>
                  <w:rFonts w:ascii="Arial" w:eastAsia="Arial" w:hAnsi="Arial" w:cs="Arial"/>
                  <w:color w:val="333333"/>
                  <w:sz w:val="21"/>
                  <w:szCs w:val="21"/>
                </w:rPr>
                <w:delText>2008</w:delText>
              </w:r>
            </w:del>
          </w:p>
        </w:tc>
        <w:tc>
          <w:tcPr>
            <w:tcW w:w="1561" w:type="dxa"/>
            <w:tcBorders>
              <w:top w:val="single" w:sz="6" w:space="0" w:color="DDDDDD"/>
              <w:left w:val="nil"/>
              <w:bottom w:val="nil"/>
              <w:right w:val="nil"/>
            </w:tcBorders>
            <w:tcMar>
              <w:top w:w="80" w:type="dxa"/>
              <w:left w:w="80" w:type="dxa"/>
              <w:bottom w:w="80" w:type="dxa"/>
              <w:right w:w="80" w:type="dxa"/>
            </w:tcMar>
          </w:tcPr>
          <w:p w14:paraId="5A311AD1" w14:textId="126B7641" w:rsidR="00657E08" w:rsidDel="007E0388" w:rsidRDefault="00657E08">
            <w:pPr>
              <w:spacing w:after="0" w:line="240" w:lineRule="auto"/>
              <w:ind w:left="225" w:right="0" w:hanging="225"/>
              <w:jc w:val="center"/>
              <w:rPr>
                <w:del w:id="3328"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28DE9D78" w14:textId="3FA46831" w:rsidR="00657E08" w:rsidDel="007E0388" w:rsidRDefault="00657E08">
            <w:pPr>
              <w:spacing w:after="0" w:line="240" w:lineRule="auto"/>
              <w:ind w:left="225" w:right="0" w:hanging="225"/>
              <w:jc w:val="center"/>
              <w:rPr>
                <w:del w:id="332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7F4BBA64" w14:textId="5F88324E" w:rsidR="00657E08" w:rsidDel="007E0388" w:rsidRDefault="00483D1B">
            <w:pPr>
              <w:spacing w:after="0" w:line="240" w:lineRule="auto"/>
              <w:ind w:left="225" w:right="0" w:hanging="225"/>
              <w:jc w:val="center"/>
              <w:rPr>
                <w:del w:id="3330" w:author="Andres Gannon" w:date="2019-04-04T11:46:00Z"/>
                <w:rFonts w:ascii="Arial" w:eastAsia="Arial" w:hAnsi="Arial" w:cs="Arial"/>
                <w:color w:val="333333"/>
                <w:sz w:val="21"/>
                <w:szCs w:val="21"/>
              </w:rPr>
            </w:pPr>
            <w:del w:id="3331"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173A7834" w14:textId="06FEB2FB" w:rsidR="00657E08" w:rsidDel="007E0388" w:rsidRDefault="00657E08">
            <w:pPr>
              <w:spacing w:after="0" w:line="240" w:lineRule="auto"/>
              <w:ind w:left="225" w:right="0" w:hanging="225"/>
              <w:jc w:val="center"/>
              <w:rPr>
                <w:del w:id="3332" w:author="Andres Gannon" w:date="2019-04-04T11:46:00Z"/>
                <w:rFonts w:ascii="Arial" w:eastAsia="Arial" w:hAnsi="Arial" w:cs="Arial"/>
                <w:color w:val="333333"/>
                <w:sz w:val="21"/>
                <w:szCs w:val="21"/>
              </w:rPr>
            </w:pPr>
          </w:p>
        </w:tc>
      </w:tr>
      <w:tr w:rsidR="00657E08" w:rsidDel="007E0388" w14:paraId="70427CB2" w14:textId="7E3535B9">
        <w:trPr>
          <w:trHeight w:val="440"/>
          <w:del w:id="3333"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6F8C7A1B" w14:textId="5E3BE54F" w:rsidR="00657E08" w:rsidDel="007E0388" w:rsidRDefault="00483D1B">
            <w:pPr>
              <w:spacing w:after="0" w:line="240" w:lineRule="auto"/>
              <w:ind w:left="225" w:right="0" w:hanging="225"/>
              <w:jc w:val="center"/>
              <w:rPr>
                <w:del w:id="3334" w:author="Andres Gannon" w:date="2019-04-04T11:46:00Z"/>
                <w:rFonts w:ascii="Arial" w:eastAsia="Arial" w:hAnsi="Arial" w:cs="Arial"/>
                <w:color w:val="333333"/>
                <w:sz w:val="21"/>
                <w:szCs w:val="21"/>
              </w:rPr>
            </w:pPr>
            <w:del w:id="3335" w:author="Andres Gannon" w:date="2019-04-04T11:46:00Z">
              <w:r w:rsidDel="007E0388">
                <w:rPr>
                  <w:rFonts w:ascii="Arial" w:eastAsia="Arial" w:hAnsi="Arial" w:cs="Arial"/>
                  <w:color w:val="333333"/>
                  <w:sz w:val="21"/>
                  <w:szCs w:val="21"/>
                </w:rPr>
                <w:delText>Lithuania</w:delText>
              </w:r>
            </w:del>
          </w:p>
        </w:tc>
        <w:tc>
          <w:tcPr>
            <w:tcW w:w="1311" w:type="dxa"/>
            <w:tcBorders>
              <w:top w:val="single" w:sz="6" w:space="0" w:color="DDDDDD"/>
              <w:left w:val="nil"/>
              <w:bottom w:val="nil"/>
              <w:right w:val="nil"/>
            </w:tcBorders>
            <w:tcMar>
              <w:top w:w="80" w:type="dxa"/>
              <w:left w:w="80" w:type="dxa"/>
              <w:bottom w:w="80" w:type="dxa"/>
              <w:right w:w="80" w:type="dxa"/>
            </w:tcMar>
          </w:tcPr>
          <w:p w14:paraId="7B3551B8" w14:textId="2EF20A0E" w:rsidR="00657E08" w:rsidDel="007E0388" w:rsidRDefault="00483D1B">
            <w:pPr>
              <w:spacing w:after="0" w:line="240" w:lineRule="auto"/>
              <w:ind w:left="225" w:right="0" w:hanging="225"/>
              <w:jc w:val="center"/>
              <w:rPr>
                <w:del w:id="3336" w:author="Andres Gannon" w:date="2019-04-04T11:46:00Z"/>
                <w:rFonts w:ascii="Arial" w:eastAsia="Arial" w:hAnsi="Arial" w:cs="Arial"/>
                <w:color w:val="333333"/>
                <w:sz w:val="21"/>
                <w:szCs w:val="21"/>
              </w:rPr>
            </w:pPr>
            <w:del w:id="3337" w:author="Andres Gannon" w:date="2019-04-04T11:46:00Z">
              <w:r w:rsidDel="007E0388">
                <w:rPr>
                  <w:rFonts w:ascii="Arial" w:eastAsia="Arial" w:hAnsi="Arial" w:cs="Arial"/>
                  <w:color w:val="333333"/>
                  <w:sz w:val="21"/>
                  <w:szCs w:val="21"/>
                </w:rPr>
                <w:delText>2008</w:delText>
              </w:r>
            </w:del>
          </w:p>
        </w:tc>
        <w:tc>
          <w:tcPr>
            <w:tcW w:w="1561" w:type="dxa"/>
            <w:tcBorders>
              <w:top w:val="single" w:sz="6" w:space="0" w:color="DDDDDD"/>
              <w:left w:val="nil"/>
              <w:bottom w:val="nil"/>
              <w:right w:val="nil"/>
            </w:tcBorders>
            <w:tcMar>
              <w:top w:w="80" w:type="dxa"/>
              <w:left w:w="80" w:type="dxa"/>
              <w:bottom w:w="80" w:type="dxa"/>
              <w:right w:w="80" w:type="dxa"/>
            </w:tcMar>
          </w:tcPr>
          <w:p w14:paraId="478D000C" w14:textId="16787E60" w:rsidR="00657E08" w:rsidDel="007E0388" w:rsidRDefault="00657E08">
            <w:pPr>
              <w:spacing w:after="0" w:line="240" w:lineRule="auto"/>
              <w:ind w:left="225" w:right="0" w:hanging="225"/>
              <w:jc w:val="center"/>
              <w:rPr>
                <w:del w:id="3338"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07479E1C" w14:textId="2794E0B3" w:rsidR="00657E08" w:rsidDel="007E0388" w:rsidRDefault="00657E08">
            <w:pPr>
              <w:spacing w:after="0" w:line="240" w:lineRule="auto"/>
              <w:ind w:left="225" w:right="0" w:hanging="225"/>
              <w:jc w:val="center"/>
              <w:rPr>
                <w:del w:id="333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6189522A" w14:textId="757DFF32" w:rsidR="00657E08" w:rsidDel="007E0388" w:rsidRDefault="00483D1B">
            <w:pPr>
              <w:spacing w:after="0" w:line="240" w:lineRule="auto"/>
              <w:ind w:left="225" w:right="0" w:hanging="225"/>
              <w:jc w:val="center"/>
              <w:rPr>
                <w:del w:id="3340" w:author="Andres Gannon" w:date="2019-04-04T11:46:00Z"/>
                <w:rFonts w:ascii="Arial" w:eastAsia="Arial" w:hAnsi="Arial" w:cs="Arial"/>
                <w:color w:val="333333"/>
                <w:sz w:val="21"/>
                <w:szCs w:val="21"/>
              </w:rPr>
            </w:pPr>
            <w:del w:id="3341"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6C2205B9" w14:textId="7DB4051D" w:rsidR="00657E08" w:rsidDel="007E0388" w:rsidRDefault="00657E08">
            <w:pPr>
              <w:spacing w:after="0" w:line="240" w:lineRule="auto"/>
              <w:ind w:left="225" w:right="0" w:hanging="225"/>
              <w:jc w:val="center"/>
              <w:rPr>
                <w:del w:id="3342" w:author="Andres Gannon" w:date="2019-04-04T11:46:00Z"/>
                <w:rFonts w:ascii="Arial" w:eastAsia="Arial" w:hAnsi="Arial" w:cs="Arial"/>
                <w:color w:val="333333"/>
                <w:sz w:val="21"/>
                <w:szCs w:val="21"/>
              </w:rPr>
            </w:pPr>
          </w:p>
        </w:tc>
      </w:tr>
      <w:tr w:rsidR="00657E08" w:rsidDel="007E0388" w14:paraId="3DCD9500" w14:textId="3A06329B">
        <w:trPr>
          <w:trHeight w:val="440"/>
          <w:del w:id="3343"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41B6A77C" w14:textId="6E6AE9B8" w:rsidR="00657E08" w:rsidDel="007E0388" w:rsidRDefault="00483D1B">
            <w:pPr>
              <w:spacing w:after="0" w:line="240" w:lineRule="auto"/>
              <w:ind w:left="225" w:right="0" w:hanging="225"/>
              <w:jc w:val="center"/>
              <w:rPr>
                <w:del w:id="3344" w:author="Andres Gannon" w:date="2019-04-04T11:46:00Z"/>
                <w:rFonts w:ascii="Arial" w:eastAsia="Arial" w:hAnsi="Arial" w:cs="Arial"/>
                <w:color w:val="333333"/>
                <w:sz w:val="21"/>
                <w:szCs w:val="21"/>
              </w:rPr>
            </w:pPr>
            <w:del w:id="3345" w:author="Andres Gannon" w:date="2019-04-04T11:46:00Z">
              <w:r w:rsidDel="007E0388">
                <w:rPr>
                  <w:rFonts w:ascii="Arial" w:eastAsia="Arial" w:hAnsi="Arial" w:cs="Arial"/>
                  <w:color w:val="333333"/>
                  <w:sz w:val="21"/>
                  <w:szCs w:val="21"/>
                </w:rPr>
                <w:delText>US</w:delText>
              </w:r>
            </w:del>
          </w:p>
        </w:tc>
        <w:tc>
          <w:tcPr>
            <w:tcW w:w="1311" w:type="dxa"/>
            <w:tcBorders>
              <w:top w:val="single" w:sz="6" w:space="0" w:color="DDDDDD"/>
              <w:left w:val="nil"/>
              <w:bottom w:val="nil"/>
              <w:right w:val="nil"/>
            </w:tcBorders>
            <w:tcMar>
              <w:top w:w="80" w:type="dxa"/>
              <w:left w:w="80" w:type="dxa"/>
              <w:bottom w:w="80" w:type="dxa"/>
              <w:right w:w="80" w:type="dxa"/>
            </w:tcMar>
          </w:tcPr>
          <w:p w14:paraId="17440C67" w14:textId="71BFC247" w:rsidR="00657E08" w:rsidDel="007E0388" w:rsidRDefault="00483D1B">
            <w:pPr>
              <w:spacing w:after="0" w:line="240" w:lineRule="auto"/>
              <w:ind w:left="225" w:right="0" w:hanging="225"/>
              <w:jc w:val="center"/>
              <w:rPr>
                <w:del w:id="3346" w:author="Andres Gannon" w:date="2019-04-04T11:46:00Z"/>
                <w:rFonts w:ascii="Arial" w:eastAsia="Arial" w:hAnsi="Arial" w:cs="Arial"/>
                <w:color w:val="333333"/>
                <w:sz w:val="21"/>
                <w:szCs w:val="21"/>
              </w:rPr>
            </w:pPr>
            <w:del w:id="3347" w:author="Andres Gannon" w:date="2019-04-04T11:46:00Z">
              <w:r w:rsidDel="007E0388">
                <w:rPr>
                  <w:rFonts w:ascii="Arial" w:eastAsia="Arial" w:hAnsi="Arial" w:cs="Arial"/>
                  <w:color w:val="333333"/>
                  <w:sz w:val="21"/>
                  <w:szCs w:val="21"/>
                </w:rPr>
                <w:delText>2009</w:delText>
              </w:r>
            </w:del>
          </w:p>
        </w:tc>
        <w:tc>
          <w:tcPr>
            <w:tcW w:w="1561" w:type="dxa"/>
            <w:tcBorders>
              <w:top w:val="single" w:sz="6" w:space="0" w:color="DDDDDD"/>
              <w:left w:val="nil"/>
              <w:bottom w:val="nil"/>
              <w:right w:val="nil"/>
            </w:tcBorders>
            <w:tcMar>
              <w:top w:w="80" w:type="dxa"/>
              <w:left w:w="80" w:type="dxa"/>
              <w:bottom w:w="80" w:type="dxa"/>
              <w:right w:w="80" w:type="dxa"/>
            </w:tcMar>
          </w:tcPr>
          <w:p w14:paraId="289C826B" w14:textId="648D1D52" w:rsidR="00657E08" w:rsidDel="007E0388" w:rsidRDefault="00657E08">
            <w:pPr>
              <w:spacing w:after="0" w:line="240" w:lineRule="auto"/>
              <w:ind w:left="225" w:right="0" w:hanging="225"/>
              <w:jc w:val="center"/>
              <w:rPr>
                <w:del w:id="3348"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174402CA" w14:textId="14AAB2A0" w:rsidR="00657E08" w:rsidDel="007E0388" w:rsidRDefault="00657E08">
            <w:pPr>
              <w:spacing w:after="0" w:line="240" w:lineRule="auto"/>
              <w:ind w:left="225" w:right="0" w:hanging="225"/>
              <w:jc w:val="center"/>
              <w:rPr>
                <w:del w:id="334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272BB08A" w14:textId="78690B89" w:rsidR="00657E08" w:rsidDel="007E0388" w:rsidRDefault="00483D1B">
            <w:pPr>
              <w:spacing w:after="0" w:line="240" w:lineRule="auto"/>
              <w:ind w:left="225" w:right="0" w:hanging="225"/>
              <w:jc w:val="center"/>
              <w:rPr>
                <w:del w:id="3350" w:author="Andres Gannon" w:date="2019-04-04T11:46:00Z"/>
                <w:rFonts w:ascii="Arial" w:eastAsia="Arial" w:hAnsi="Arial" w:cs="Arial"/>
                <w:color w:val="333333"/>
                <w:sz w:val="21"/>
                <w:szCs w:val="21"/>
              </w:rPr>
            </w:pPr>
            <w:del w:id="3351"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5220579A" w14:textId="70EC730A" w:rsidR="00657E08" w:rsidDel="007E0388" w:rsidRDefault="00657E08">
            <w:pPr>
              <w:spacing w:after="0" w:line="240" w:lineRule="auto"/>
              <w:ind w:left="225" w:right="0" w:hanging="225"/>
              <w:jc w:val="center"/>
              <w:rPr>
                <w:del w:id="3352" w:author="Andres Gannon" w:date="2019-04-04T11:46:00Z"/>
                <w:rFonts w:ascii="Arial" w:eastAsia="Arial" w:hAnsi="Arial" w:cs="Arial"/>
                <w:color w:val="333333"/>
                <w:sz w:val="21"/>
                <w:szCs w:val="21"/>
              </w:rPr>
            </w:pPr>
          </w:p>
        </w:tc>
      </w:tr>
      <w:tr w:rsidR="00657E08" w:rsidDel="007E0388" w14:paraId="397D875C" w14:textId="7337676D">
        <w:trPr>
          <w:trHeight w:val="440"/>
          <w:del w:id="3353"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12D9E39D" w14:textId="40775A4A" w:rsidR="00657E08" w:rsidDel="007E0388" w:rsidRDefault="00483D1B">
            <w:pPr>
              <w:spacing w:after="0" w:line="240" w:lineRule="auto"/>
              <w:ind w:left="225" w:right="0" w:hanging="225"/>
              <w:jc w:val="center"/>
              <w:rPr>
                <w:del w:id="3354" w:author="Andres Gannon" w:date="2019-04-04T11:46:00Z"/>
                <w:rFonts w:ascii="Arial" w:eastAsia="Arial" w:hAnsi="Arial" w:cs="Arial"/>
                <w:color w:val="333333"/>
                <w:sz w:val="21"/>
                <w:szCs w:val="21"/>
              </w:rPr>
            </w:pPr>
            <w:del w:id="3355" w:author="Andres Gannon" w:date="2019-04-04T11:46:00Z">
              <w:r w:rsidDel="007E0388">
                <w:rPr>
                  <w:rFonts w:ascii="Arial" w:eastAsia="Arial" w:hAnsi="Arial" w:cs="Arial"/>
                  <w:color w:val="333333"/>
                  <w:sz w:val="21"/>
                  <w:szCs w:val="21"/>
                </w:rPr>
                <w:delText>Poland</w:delText>
              </w:r>
            </w:del>
          </w:p>
        </w:tc>
        <w:tc>
          <w:tcPr>
            <w:tcW w:w="1311" w:type="dxa"/>
            <w:tcBorders>
              <w:top w:val="single" w:sz="6" w:space="0" w:color="DDDDDD"/>
              <w:left w:val="nil"/>
              <w:bottom w:val="nil"/>
              <w:right w:val="nil"/>
            </w:tcBorders>
            <w:tcMar>
              <w:top w:w="80" w:type="dxa"/>
              <w:left w:w="80" w:type="dxa"/>
              <w:bottom w:w="80" w:type="dxa"/>
              <w:right w:w="80" w:type="dxa"/>
            </w:tcMar>
          </w:tcPr>
          <w:p w14:paraId="4BFDC3DE" w14:textId="615D67FB" w:rsidR="00657E08" w:rsidDel="007E0388" w:rsidRDefault="00483D1B">
            <w:pPr>
              <w:spacing w:after="0" w:line="240" w:lineRule="auto"/>
              <w:ind w:left="225" w:right="0" w:hanging="225"/>
              <w:jc w:val="center"/>
              <w:rPr>
                <w:del w:id="3356" w:author="Andres Gannon" w:date="2019-04-04T11:46:00Z"/>
                <w:rFonts w:ascii="Arial" w:eastAsia="Arial" w:hAnsi="Arial" w:cs="Arial"/>
                <w:color w:val="333333"/>
                <w:sz w:val="21"/>
                <w:szCs w:val="21"/>
              </w:rPr>
            </w:pPr>
            <w:del w:id="3357" w:author="Andres Gannon" w:date="2019-04-04T11:46:00Z">
              <w:r w:rsidDel="007E0388">
                <w:rPr>
                  <w:rFonts w:ascii="Arial" w:eastAsia="Arial" w:hAnsi="Arial" w:cs="Arial"/>
                  <w:color w:val="333333"/>
                  <w:sz w:val="21"/>
                  <w:szCs w:val="21"/>
                </w:rPr>
                <w:delText>2009</w:delText>
              </w:r>
            </w:del>
          </w:p>
        </w:tc>
        <w:tc>
          <w:tcPr>
            <w:tcW w:w="1561" w:type="dxa"/>
            <w:tcBorders>
              <w:top w:val="single" w:sz="6" w:space="0" w:color="DDDDDD"/>
              <w:left w:val="nil"/>
              <w:bottom w:val="nil"/>
              <w:right w:val="nil"/>
            </w:tcBorders>
            <w:tcMar>
              <w:top w:w="80" w:type="dxa"/>
              <w:left w:w="80" w:type="dxa"/>
              <w:bottom w:w="80" w:type="dxa"/>
              <w:right w:w="80" w:type="dxa"/>
            </w:tcMar>
          </w:tcPr>
          <w:p w14:paraId="61500093" w14:textId="576AF7C0" w:rsidR="00657E08" w:rsidDel="007E0388" w:rsidRDefault="00657E08">
            <w:pPr>
              <w:spacing w:after="0" w:line="240" w:lineRule="auto"/>
              <w:ind w:left="225" w:right="0" w:hanging="225"/>
              <w:jc w:val="center"/>
              <w:rPr>
                <w:del w:id="3358"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5532FAF1" w14:textId="3DAF6C59" w:rsidR="00657E08" w:rsidDel="007E0388" w:rsidRDefault="00657E08">
            <w:pPr>
              <w:spacing w:after="0" w:line="240" w:lineRule="auto"/>
              <w:ind w:left="225" w:right="0" w:hanging="225"/>
              <w:jc w:val="center"/>
              <w:rPr>
                <w:del w:id="335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1FD1CCD7" w14:textId="5B3D3085" w:rsidR="00657E08" w:rsidDel="007E0388" w:rsidRDefault="00483D1B">
            <w:pPr>
              <w:spacing w:after="0" w:line="240" w:lineRule="auto"/>
              <w:ind w:left="225" w:right="0" w:hanging="225"/>
              <w:jc w:val="center"/>
              <w:rPr>
                <w:del w:id="3360" w:author="Andres Gannon" w:date="2019-04-04T11:46:00Z"/>
                <w:rFonts w:ascii="Arial" w:eastAsia="Arial" w:hAnsi="Arial" w:cs="Arial"/>
                <w:color w:val="333333"/>
                <w:sz w:val="21"/>
                <w:szCs w:val="21"/>
              </w:rPr>
            </w:pPr>
            <w:del w:id="3361"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4EAC0D0D" w14:textId="557B389B" w:rsidR="00657E08" w:rsidDel="007E0388" w:rsidRDefault="00657E08">
            <w:pPr>
              <w:spacing w:after="0" w:line="240" w:lineRule="auto"/>
              <w:ind w:left="225" w:right="0" w:hanging="225"/>
              <w:jc w:val="center"/>
              <w:rPr>
                <w:del w:id="3362" w:author="Andres Gannon" w:date="2019-04-04T11:46:00Z"/>
                <w:rFonts w:ascii="Arial" w:eastAsia="Arial" w:hAnsi="Arial" w:cs="Arial"/>
                <w:color w:val="333333"/>
                <w:sz w:val="21"/>
                <w:szCs w:val="21"/>
              </w:rPr>
            </w:pPr>
          </w:p>
        </w:tc>
      </w:tr>
      <w:tr w:rsidR="00657E08" w:rsidDel="007E0388" w14:paraId="2EEBC860" w14:textId="6693CA7A">
        <w:trPr>
          <w:trHeight w:val="440"/>
          <w:del w:id="3363"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1FBEB3E2" w14:textId="023675AD" w:rsidR="00657E08" w:rsidDel="007E0388" w:rsidRDefault="00483D1B">
            <w:pPr>
              <w:spacing w:after="0" w:line="240" w:lineRule="auto"/>
              <w:ind w:left="225" w:right="0" w:hanging="225"/>
              <w:jc w:val="center"/>
              <w:rPr>
                <w:del w:id="3364" w:author="Andres Gannon" w:date="2019-04-04T11:46:00Z"/>
                <w:rFonts w:ascii="Arial" w:eastAsia="Arial" w:hAnsi="Arial" w:cs="Arial"/>
                <w:color w:val="333333"/>
                <w:sz w:val="21"/>
                <w:szCs w:val="21"/>
              </w:rPr>
            </w:pPr>
            <w:del w:id="3365" w:author="Andres Gannon" w:date="2019-04-04T11:46:00Z">
              <w:r w:rsidDel="007E0388">
                <w:rPr>
                  <w:rFonts w:ascii="Arial" w:eastAsia="Arial" w:hAnsi="Arial" w:cs="Arial"/>
                  <w:color w:val="333333"/>
                  <w:sz w:val="21"/>
                  <w:szCs w:val="21"/>
                </w:rPr>
                <w:delText>Ukraine</w:delText>
              </w:r>
            </w:del>
          </w:p>
        </w:tc>
        <w:tc>
          <w:tcPr>
            <w:tcW w:w="1311" w:type="dxa"/>
            <w:tcBorders>
              <w:top w:val="single" w:sz="6" w:space="0" w:color="DDDDDD"/>
              <w:left w:val="nil"/>
              <w:bottom w:val="nil"/>
              <w:right w:val="nil"/>
            </w:tcBorders>
            <w:tcMar>
              <w:top w:w="80" w:type="dxa"/>
              <w:left w:w="80" w:type="dxa"/>
              <w:bottom w:w="80" w:type="dxa"/>
              <w:right w:w="80" w:type="dxa"/>
            </w:tcMar>
          </w:tcPr>
          <w:p w14:paraId="7207A84F" w14:textId="71884D5D" w:rsidR="00657E08" w:rsidDel="007E0388" w:rsidRDefault="00483D1B">
            <w:pPr>
              <w:spacing w:after="0" w:line="240" w:lineRule="auto"/>
              <w:ind w:left="225" w:right="0" w:hanging="225"/>
              <w:jc w:val="center"/>
              <w:rPr>
                <w:del w:id="3366" w:author="Andres Gannon" w:date="2019-04-04T11:46:00Z"/>
                <w:rFonts w:ascii="Arial" w:eastAsia="Arial" w:hAnsi="Arial" w:cs="Arial"/>
                <w:color w:val="333333"/>
                <w:sz w:val="21"/>
                <w:szCs w:val="21"/>
              </w:rPr>
            </w:pPr>
            <w:del w:id="3367" w:author="Andres Gannon" w:date="2019-04-04T11:46:00Z">
              <w:r w:rsidDel="007E0388">
                <w:rPr>
                  <w:rFonts w:ascii="Arial" w:eastAsia="Arial" w:hAnsi="Arial" w:cs="Arial"/>
                  <w:color w:val="333333"/>
                  <w:sz w:val="21"/>
                  <w:szCs w:val="21"/>
                </w:rPr>
                <w:delText>2009</w:delText>
              </w:r>
            </w:del>
          </w:p>
        </w:tc>
        <w:tc>
          <w:tcPr>
            <w:tcW w:w="1561" w:type="dxa"/>
            <w:tcBorders>
              <w:top w:val="single" w:sz="6" w:space="0" w:color="DDDDDD"/>
              <w:left w:val="nil"/>
              <w:bottom w:val="nil"/>
              <w:right w:val="nil"/>
            </w:tcBorders>
            <w:tcMar>
              <w:top w:w="80" w:type="dxa"/>
              <w:left w:w="80" w:type="dxa"/>
              <w:bottom w:w="80" w:type="dxa"/>
              <w:right w:w="80" w:type="dxa"/>
            </w:tcMar>
          </w:tcPr>
          <w:p w14:paraId="2AD0DC48" w14:textId="150CEC4A" w:rsidR="00657E08" w:rsidDel="007E0388" w:rsidRDefault="00657E08">
            <w:pPr>
              <w:spacing w:after="0" w:line="240" w:lineRule="auto"/>
              <w:ind w:left="225" w:right="0" w:hanging="225"/>
              <w:jc w:val="center"/>
              <w:rPr>
                <w:del w:id="3368"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299F7A1E" w14:textId="2BD17DF8" w:rsidR="00657E08" w:rsidDel="007E0388" w:rsidRDefault="00657E08">
            <w:pPr>
              <w:spacing w:after="0" w:line="240" w:lineRule="auto"/>
              <w:ind w:left="225" w:right="0" w:hanging="225"/>
              <w:jc w:val="center"/>
              <w:rPr>
                <w:del w:id="336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661CA112" w14:textId="395EA35B" w:rsidR="00657E08" w:rsidDel="007E0388" w:rsidRDefault="00483D1B">
            <w:pPr>
              <w:spacing w:after="0" w:line="240" w:lineRule="auto"/>
              <w:ind w:left="225" w:right="0" w:hanging="225"/>
              <w:jc w:val="center"/>
              <w:rPr>
                <w:del w:id="3370" w:author="Andres Gannon" w:date="2019-04-04T11:46:00Z"/>
                <w:rFonts w:ascii="Arial" w:eastAsia="Arial" w:hAnsi="Arial" w:cs="Arial"/>
                <w:color w:val="333333"/>
                <w:sz w:val="21"/>
                <w:szCs w:val="21"/>
              </w:rPr>
            </w:pPr>
            <w:del w:id="3371"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735C1703" w14:textId="7EADA4AF" w:rsidR="00657E08" w:rsidDel="007E0388" w:rsidRDefault="00657E08">
            <w:pPr>
              <w:spacing w:after="0" w:line="240" w:lineRule="auto"/>
              <w:ind w:left="225" w:right="0" w:hanging="225"/>
              <w:jc w:val="center"/>
              <w:rPr>
                <w:del w:id="3372" w:author="Andres Gannon" w:date="2019-04-04T11:46:00Z"/>
                <w:rFonts w:ascii="Arial" w:eastAsia="Arial" w:hAnsi="Arial" w:cs="Arial"/>
                <w:color w:val="333333"/>
                <w:sz w:val="21"/>
                <w:szCs w:val="21"/>
              </w:rPr>
            </w:pPr>
          </w:p>
        </w:tc>
      </w:tr>
      <w:tr w:rsidR="00657E08" w:rsidDel="007E0388" w14:paraId="7852ADD8" w14:textId="0CDBD6D2">
        <w:trPr>
          <w:trHeight w:val="440"/>
          <w:del w:id="3373"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2672CF23" w14:textId="752EB5CC" w:rsidR="00657E08" w:rsidDel="007E0388" w:rsidRDefault="00483D1B">
            <w:pPr>
              <w:spacing w:after="0" w:line="240" w:lineRule="auto"/>
              <w:ind w:left="225" w:right="0" w:hanging="225"/>
              <w:jc w:val="center"/>
              <w:rPr>
                <w:del w:id="3374" w:author="Andres Gannon" w:date="2019-04-04T11:46:00Z"/>
                <w:rFonts w:ascii="Arial" w:eastAsia="Arial" w:hAnsi="Arial" w:cs="Arial"/>
                <w:color w:val="333333"/>
                <w:sz w:val="21"/>
                <w:szCs w:val="21"/>
              </w:rPr>
            </w:pPr>
            <w:del w:id="3375" w:author="Andres Gannon" w:date="2019-04-04T11:46:00Z">
              <w:r w:rsidDel="007E0388">
                <w:rPr>
                  <w:rFonts w:ascii="Arial" w:eastAsia="Arial" w:hAnsi="Arial" w:cs="Arial"/>
                  <w:color w:val="333333"/>
                  <w:sz w:val="21"/>
                  <w:szCs w:val="21"/>
                </w:rPr>
                <w:delText>Moldova</w:delText>
              </w:r>
            </w:del>
          </w:p>
        </w:tc>
        <w:tc>
          <w:tcPr>
            <w:tcW w:w="1311" w:type="dxa"/>
            <w:tcBorders>
              <w:top w:val="single" w:sz="6" w:space="0" w:color="DDDDDD"/>
              <w:left w:val="nil"/>
              <w:bottom w:val="nil"/>
              <w:right w:val="nil"/>
            </w:tcBorders>
            <w:tcMar>
              <w:top w:w="80" w:type="dxa"/>
              <w:left w:w="80" w:type="dxa"/>
              <w:bottom w:w="80" w:type="dxa"/>
              <w:right w:w="80" w:type="dxa"/>
            </w:tcMar>
          </w:tcPr>
          <w:p w14:paraId="1D813767" w14:textId="7AD1AB34" w:rsidR="00657E08" w:rsidDel="007E0388" w:rsidRDefault="00483D1B">
            <w:pPr>
              <w:spacing w:after="0" w:line="240" w:lineRule="auto"/>
              <w:ind w:left="225" w:right="0" w:hanging="225"/>
              <w:jc w:val="center"/>
              <w:rPr>
                <w:del w:id="3376" w:author="Andres Gannon" w:date="2019-04-04T11:46:00Z"/>
                <w:rFonts w:ascii="Arial" w:eastAsia="Arial" w:hAnsi="Arial" w:cs="Arial"/>
                <w:color w:val="333333"/>
                <w:sz w:val="21"/>
                <w:szCs w:val="21"/>
              </w:rPr>
            </w:pPr>
            <w:del w:id="3377" w:author="Andres Gannon" w:date="2019-04-04T11:46:00Z">
              <w:r w:rsidDel="007E0388">
                <w:rPr>
                  <w:rFonts w:ascii="Arial" w:eastAsia="Arial" w:hAnsi="Arial" w:cs="Arial"/>
                  <w:color w:val="333333"/>
                  <w:sz w:val="21"/>
                  <w:szCs w:val="21"/>
                </w:rPr>
                <w:delText>2009</w:delText>
              </w:r>
            </w:del>
          </w:p>
        </w:tc>
        <w:tc>
          <w:tcPr>
            <w:tcW w:w="1561" w:type="dxa"/>
            <w:tcBorders>
              <w:top w:val="single" w:sz="6" w:space="0" w:color="DDDDDD"/>
              <w:left w:val="nil"/>
              <w:bottom w:val="nil"/>
              <w:right w:val="nil"/>
            </w:tcBorders>
            <w:tcMar>
              <w:top w:w="80" w:type="dxa"/>
              <w:left w:w="80" w:type="dxa"/>
              <w:bottom w:w="80" w:type="dxa"/>
              <w:right w:w="80" w:type="dxa"/>
            </w:tcMar>
          </w:tcPr>
          <w:p w14:paraId="01371B0D" w14:textId="58A1D197" w:rsidR="00657E08" w:rsidDel="007E0388" w:rsidRDefault="00657E08">
            <w:pPr>
              <w:spacing w:after="0" w:line="240" w:lineRule="auto"/>
              <w:ind w:left="225" w:right="0" w:hanging="225"/>
              <w:jc w:val="center"/>
              <w:rPr>
                <w:del w:id="3378"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3A1570C7" w14:textId="52F276AE" w:rsidR="00657E08" w:rsidDel="007E0388" w:rsidRDefault="00657E08">
            <w:pPr>
              <w:spacing w:after="0" w:line="240" w:lineRule="auto"/>
              <w:ind w:left="225" w:right="0" w:hanging="225"/>
              <w:jc w:val="center"/>
              <w:rPr>
                <w:del w:id="337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63945ED4" w14:textId="3ABFCF79" w:rsidR="00657E08" w:rsidDel="007E0388" w:rsidRDefault="00657E08">
            <w:pPr>
              <w:spacing w:after="0" w:line="240" w:lineRule="auto"/>
              <w:ind w:left="225" w:right="0" w:hanging="225"/>
              <w:jc w:val="center"/>
              <w:rPr>
                <w:del w:id="3380"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4E06DCD5" w14:textId="3940FAA1" w:rsidR="00657E08" w:rsidDel="007E0388" w:rsidRDefault="00483D1B">
            <w:pPr>
              <w:spacing w:after="0" w:line="240" w:lineRule="auto"/>
              <w:ind w:left="225" w:right="0" w:hanging="225"/>
              <w:jc w:val="center"/>
              <w:rPr>
                <w:del w:id="3381" w:author="Andres Gannon" w:date="2019-04-04T11:46:00Z"/>
                <w:rFonts w:ascii="Arial" w:eastAsia="Arial" w:hAnsi="Arial" w:cs="Arial"/>
                <w:color w:val="333333"/>
                <w:sz w:val="21"/>
                <w:szCs w:val="21"/>
              </w:rPr>
            </w:pPr>
            <w:del w:id="3382"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680DDC70" w14:textId="62B16576">
        <w:trPr>
          <w:trHeight w:val="440"/>
          <w:del w:id="3383"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16E428D7" w14:textId="196FE786" w:rsidR="00657E08" w:rsidDel="007E0388" w:rsidRDefault="00483D1B">
            <w:pPr>
              <w:spacing w:after="0" w:line="240" w:lineRule="auto"/>
              <w:ind w:left="225" w:right="0" w:hanging="225"/>
              <w:jc w:val="center"/>
              <w:rPr>
                <w:del w:id="3384" w:author="Andres Gannon" w:date="2019-04-04T11:46:00Z"/>
                <w:rFonts w:ascii="Arial" w:eastAsia="Arial" w:hAnsi="Arial" w:cs="Arial"/>
                <w:color w:val="333333"/>
                <w:sz w:val="21"/>
                <w:szCs w:val="21"/>
              </w:rPr>
            </w:pPr>
            <w:del w:id="3385" w:author="Andres Gannon" w:date="2019-04-04T11:46:00Z">
              <w:r w:rsidDel="007E0388">
                <w:rPr>
                  <w:rFonts w:ascii="Arial" w:eastAsia="Arial" w:hAnsi="Arial" w:cs="Arial"/>
                  <w:color w:val="333333"/>
                  <w:sz w:val="21"/>
                  <w:szCs w:val="21"/>
                </w:rPr>
                <w:delText>Ukraine</w:delText>
              </w:r>
            </w:del>
          </w:p>
        </w:tc>
        <w:tc>
          <w:tcPr>
            <w:tcW w:w="1311" w:type="dxa"/>
            <w:tcBorders>
              <w:top w:val="single" w:sz="6" w:space="0" w:color="DDDDDD"/>
              <w:left w:val="nil"/>
              <w:bottom w:val="nil"/>
              <w:right w:val="nil"/>
            </w:tcBorders>
            <w:tcMar>
              <w:top w:w="80" w:type="dxa"/>
              <w:left w:w="80" w:type="dxa"/>
              <w:bottom w:w="80" w:type="dxa"/>
              <w:right w:w="80" w:type="dxa"/>
            </w:tcMar>
          </w:tcPr>
          <w:p w14:paraId="49FF6CD6" w14:textId="4371B2EF" w:rsidR="00657E08" w:rsidDel="007E0388" w:rsidRDefault="00483D1B">
            <w:pPr>
              <w:spacing w:after="0" w:line="240" w:lineRule="auto"/>
              <w:ind w:left="225" w:right="0" w:hanging="225"/>
              <w:jc w:val="center"/>
              <w:rPr>
                <w:del w:id="3386" w:author="Andres Gannon" w:date="2019-04-04T11:46:00Z"/>
                <w:rFonts w:ascii="Arial" w:eastAsia="Arial" w:hAnsi="Arial" w:cs="Arial"/>
                <w:color w:val="333333"/>
                <w:sz w:val="21"/>
                <w:szCs w:val="21"/>
              </w:rPr>
            </w:pPr>
            <w:del w:id="3387" w:author="Andres Gannon" w:date="2019-04-04T11:46:00Z">
              <w:r w:rsidDel="007E0388">
                <w:rPr>
                  <w:rFonts w:ascii="Arial" w:eastAsia="Arial" w:hAnsi="Arial" w:cs="Arial"/>
                  <w:color w:val="333333"/>
                  <w:sz w:val="21"/>
                  <w:szCs w:val="21"/>
                </w:rPr>
                <w:delText>2010</w:delText>
              </w:r>
            </w:del>
          </w:p>
        </w:tc>
        <w:tc>
          <w:tcPr>
            <w:tcW w:w="1561" w:type="dxa"/>
            <w:tcBorders>
              <w:top w:val="single" w:sz="6" w:space="0" w:color="DDDDDD"/>
              <w:left w:val="nil"/>
              <w:bottom w:val="nil"/>
              <w:right w:val="nil"/>
            </w:tcBorders>
            <w:tcMar>
              <w:top w:w="80" w:type="dxa"/>
              <w:left w:w="80" w:type="dxa"/>
              <w:bottom w:w="80" w:type="dxa"/>
              <w:right w:w="80" w:type="dxa"/>
            </w:tcMar>
          </w:tcPr>
          <w:p w14:paraId="66FF3870" w14:textId="7BEA65BE" w:rsidR="00657E08" w:rsidDel="007E0388" w:rsidRDefault="00657E08">
            <w:pPr>
              <w:spacing w:after="0" w:line="240" w:lineRule="auto"/>
              <w:ind w:left="225" w:right="0" w:hanging="225"/>
              <w:jc w:val="center"/>
              <w:rPr>
                <w:del w:id="3388"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682513B3" w14:textId="6A4E31F1" w:rsidR="00657E08" w:rsidDel="007E0388" w:rsidRDefault="00657E08">
            <w:pPr>
              <w:spacing w:after="0" w:line="240" w:lineRule="auto"/>
              <w:ind w:left="225" w:right="0" w:hanging="225"/>
              <w:jc w:val="center"/>
              <w:rPr>
                <w:del w:id="338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7171B342" w14:textId="54DED792" w:rsidR="00657E08" w:rsidDel="007E0388" w:rsidRDefault="00657E08">
            <w:pPr>
              <w:spacing w:after="0" w:line="240" w:lineRule="auto"/>
              <w:ind w:left="225" w:right="0" w:hanging="225"/>
              <w:jc w:val="center"/>
              <w:rPr>
                <w:del w:id="3390"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31F6E722" w14:textId="30C07767" w:rsidR="00657E08" w:rsidDel="007E0388" w:rsidRDefault="00483D1B">
            <w:pPr>
              <w:spacing w:after="0" w:line="240" w:lineRule="auto"/>
              <w:ind w:left="225" w:right="0" w:hanging="225"/>
              <w:jc w:val="center"/>
              <w:rPr>
                <w:del w:id="3391" w:author="Andres Gannon" w:date="2019-04-04T11:46:00Z"/>
                <w:rFonts w:ascii="Arial" w:eastAsia="Arial" w:hAnsi="Arial" w:cs="Arial"/>
                <w:color w:val="333333"/>
                <w:sz w:val="21"/>
                <w:szCs w:val="21"/>
              </w:rPr>
            </w:pPr>
            <w:del w:id="3392"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3725D7C4" w14:textId="1DBD4A63">
        <w:trPr>
          <w:trHeight w:val="440"/>
          <w:del w:id="3393"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76CEB3C3" w14:textId="4E0C1DA2" w:rsidR="00657E08" w:rsidDel="007E0388" w:rsidRDefault="00483D1B">
            <w:pPr>
              <w:spacing w:after="0" w:line="240" w:lineRule="auto"/>
              <w:ind w:left="225" w:right="0" w:hanging="225"/>
              <w:jc w:val="center"/>
              <w:rPr>
                <w:del w:id="3394" w:author="Andres Gannon" w:date="2019-04-04T11:46:00Z"/>
                <w:rFonts w:ascii="Arial" w:eastAsia="Arial" w:hAnsi="Arial" w:cs="Arial"/>
                <w:color w:val="333333"/>
                <w:sz w:val="21"/>
                <w:szCs w:val="21"/>
              </w:rPr>
            </w:pPr>
            <w:del w:id="3395" w:author="Andres Gannon" w:date="2019-04-04T11:46:00Z">
              <w:r w:rsidDel="007E0388">
                <w:rPr>
                  <w:rFonts w:ascii="Arial" w:eastAsia="Arial" w:hAnsi="Arial" w:cs="Arial"/>
                  <w:color w:val="333333"/>
                  <w:sz w:val="21"/>
                  <w:szCs w:val="21"/>
                </w:rPr>
                <w:delText>US</w:delText>
              </w:r>
            </w:del>
          </w:p>
        </w:tc>
        <w:tc>
          <w:tcPr>
            <w:tcW w:w="1311" w:type="dxa"/>
            <w:tcBorders>
              <w:top w:val="single" w:sz="6" w:space="0" w:color="DDDDDD"/>
              <w:left w:val="nil"/>
              <w:bottom w:val="nil"/>
              <w:right w:val="nil"/>
            </w:tcBorders>
            <w:tcMar>
              <w:top w:w="80" w:type="dxa"/>
              <w:left w:w="80" w:type="dxa"/>
              <w:bottom w:w="80" w:type="dxa"/>
              <w:right w:w="80" w:type="dxa"/>
            </w:tcMar>
          </w:tcPr>
          <w:p w14:paraId="72D34270" w14:textId="547E11EC" w:rsidR="00657E08" w:rsidDel="007E0388" w:rsidRDefault="00483D1B">
            <w:pPr>
              <w:spacing w:after="0" w:line="240" w:lineRule="auto"/>
              <w:ind w:left="225" w:right="0" w:hanging="225"/>
              <w:jc w:val="center"/>
              <w:rPr>
                <w:del w:id="3396" w:author="Andres Gannon" w:date="2019-04-04T11:46:00Z"/>
                <w:rFonts w:ascii="Arial" w:eastAsia="Arial" w:hAnsi="Arial" w:cs="Arial"/>
                <w:color w:val="333333"/>
                <w:sz w:val="21"/>
                <w:szCs w:val="21"/>
              </w:rPr>
            </w:pPr>
            <w:del w:id="3397" w:author="Andres Gannon" w:date="2019-04-04T11:46:00Z">
              <w:r w:rsidDel="007E0388">
                <w:rPr>
                  <w:rFonts w:ascii="Arial" w:eastAsia="Arial" w:hAnsi="Arial" w:cs="Arial"/>
                  <w:color w:val="333333"/>
                  <w:sz w:val="21"/>
                  <w:szCs w:val="21"/>
                </w:rPr>
                <w:delText>2011</w:delText>
              </w:r>
            </w:del>
          </w:p>
        </w:tc>
        <w:tc>
          <w:tcPr>
            <w:tcW w:w="1561" w:type="dxa"/>
            <w:tcBorders>
              <w:top w:val="single" w:sz="6" w:space="0" w:color="DDDDDD"/>
              <w:left w:val="nil"/>
              <w:bottom w:val="nil"/>
              <w:right w:val="nil"/>
            </w:tcBorders>
            <w:tcMar>
              <w:top w:w="80" w:type="dxa"/>
              <w:left w:w="80" w:type="dxa"/>
              <w:bottom w:w="80" w:type="dxa"/>
              <w:right w:w="80" w:type="dxa"/>
            </w:tcMar>
          </w:tcPr>
          <w:p w14:paraId="2DA8B39B" w14:textId="03827390" w:rsidR="00657E08" w:rsidDel="007E0388" w:rsidRDefault="00657E08">
            <w:pPr>
              <w:spacing w:after="0" w:line="240" w:lineRule="auto"/>
              <w:ind w:left="225" w:right="0" w:hanging="225"/>
              <w:jc w:val="center"/>
              <w:rPr>
                <w:del w:id="3398"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3BFF10F5" w14:textId="3E981336" w:rsidR="00657E08" w:rsidDel="007E0388" w:rsidRDefault="00657E08">
            <w:pPr>
              <w:spacing w:after="0" w:line="240" w:lineRule="auto"/>
              <w:ind w:left="225" w:right="0" w:hanging="225"/>
              <w:jc w:val="center"/>
              <w:rPr>
                <w:del w:id="339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433A6411" w14:textId="2313B307" w:rsidR="00657E08" w:rsidDel="007E0388" w:rsidRDefault="00483D1B">
            <w:pPr>
              <w:spacing w:after="0" w:line="240" w:lineRule="auto"/>
              <w:ind w:left="225" w:right="0" w:hanging="225"/>
              <w:jc w:val="center"/>
              <w:rPr>
                <w:del w:id="3400" w:author="Andres Gannon" w:date="2019-04-04T11:46:00Z"/>
                <w:rFonts w:ascii="Arial" w:eastAsia="Arial" w:hAnsi="Arial" w:cs="Arial"/>
                <w:color w:val="333333"/>
                <w:sz w:val="21"/>
                <w:szCs w:val="21"/>
              </w:rPr>
            </w:pPr>
            <w:del w:id="3401"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321DAA95" w14:textId="45C7D182" w:rsidR="00657E08" w:rsidDel="007E0388" w:rsidRDefault="00657E08">
            <w:pPr>
              <w:spacing w:after="0" w:line="240" w:lineRule="auto"/>
              <w:ind w:left="225" w:right="0" w:hanging="225"/>
              <w:jc w:val="center"/>
              <w:rPr>
                <w:del w:id="3402" w:author="Andres Gannon" w:date="2019-04-04T11:46:00Z"/>
                <w:rFonts w:ascii="Arial" w:eastAsia="Arial" w:hAnsi="Arial" w:cs="Arial"/>
                <w:color w:val="333333"/>
                <w:sz w:val="21"/>
                <w:szCs w:val="21"/>
              </w:rPr>
            </w:pPr>
          </w:p>
        </w:tc>
      </w:tr>
      <w:tr w:rsidR="00657E08" w:rsidDel="007E0388" w14:paraId="14533697" w14:textId="360ECD40">
        <w:trPr>
          <w:trHeight w:val="440"/>
          <w:del w:id="3403"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41D3588A" w14:textId="596AE315" w:rsidR="00657E08" w:rsidDel="007E0388" w:rsidRDefault="00483D1B">
            <w:pPr>
              <w:spacing w:after="0" w:line="240" w:lineRule="auto"/>
              <w:ind w:left="225" w:right="0" w:hanging="225"/>
              <w:jc w:val="center"/>
              <w:rPr>
                <w:del w:id="3404" w:author="Andres Gannon" w:date="2019-04-04T11:46:00Z"/>
                <w:rFonts w:ascii="Arial" w:eastAsia="Arial" w:hAnsi="Arial" w:cs="Arial"/>
                <w:color w:val="333333"/>
                <w:sz w:val="21"/>
                <w:szCs w:val="21"/>
              </w:rPr>
            </w:pPr>
            <w:del w:id="3405" w:author="Andres Gannon" w:date="2019-04-04T11:46:00Z">
              <w:r w:rsidDel="007E0388">
                <w:rPr>
                  <w:rFonts w:ascii="Arial" w:eastAsia="Arial" w:hAnsi="Arial" w:cs="Arial"/>
                  <w:color w:val="333333"/>
                  <w:sz w:val="21"/>
                  <w:szCs w:val="21"/>
                </w:rPr>
                <w:delText>Canada</w:delText>
              </w:r>
            </w:del>
          </w:p>
        </w:tc>
        <w:tc>
          <w:tcPr>
            <w:tcW w:w="1311" w:type="dxa"/>
            <w:tcBorders>
              <w:top w:val="single" w:sz="6" w:space="0" w:color="DDDDDD"/>
              <w:left w:val="nil"/>
              <w:bottom w:val="nil"/>
              <w:right w:val="nil"/>
            </w:tcBorders>
            <w:tcMar>
              <w:top w:w="80" w:type="dxa"/>
              <w:left w:w="80" w:type="dxa"/>
              <w:bottom w:w="80" w:type="dxa"/>
              <w:right w:w="80" w:type="dxa"/>
            </w:tcMar>
          </w:tcPr>
          <w:p w14:paraId="63F873E8" w14:textId="4FC98E8A" w:rsidR="00657E08" w:rsidDel="007E0388" w:rsidRDefault="00483D1B">
            <w:pPr>
              <w:spacing w:after="0" w:line="240" w:lineRule="auto"/>
              <w:ind w:left="225" w:right="0" w:hanging="225"/>
              <w:jc w:val="center"/>
              <w:rPr>
                <w:del w:id="3406" w:author="Andres Gannon" w:date="2019-04-04T11:46:00Z"/>
                <w:rFonts w:ascii="Arial" w:eastAsia="Arial" w:hAnsi="Arial" w:cs="Arial"/>
                <w:color w:val="333333"/>
                <w:sz w:val="21"/>
                <w:szCs w:val="21"/>
              </w:rPr>
            </w:pPr>
            <w:del w:id="3407" w:author="Andres Gannon" w:date="2019-04-04T11:46:00Z">
              <w:r w:rsidDel="007E0388">
                <w:rPr>
                  <w:rFonts w:ascii="Arial" w:eastAsia="Arial" w:hAnsi="Arial" w:cs="Arial"/>
                  <w:color w:val="333333"/>
                  <w:sz w:val="21"/>
                  <w:szCs w:val="21"/>
                </w:rPr>
                <w:delText>2011</w:delText>
              </w:r>
            </w:del>
          </w:p>
        </w:tc>
        <w:tc>
          <w:tcPr>
            <w:tcW w:w="1561" w:type="dxa"/>
            <w:tcBorders>
              <w:top w:val="single" w:sz="6" w:space="0" w:color="DDDDDD"/>
              <w:left w:val="nil"/>
              <w:bottom w:val="nil"/>
              <w:right w:val="nil"/>
            </w:tcBorders>
            <w:tcMar>
              <w:top w:w="80" w:type="dxa"/>
              <w:left w:w="80" w:type="dxa"/>
              <w:bottom w:w="80" w:type="dxa"/>
              <w:right w:w="80" w:type="dxa"/>
            </w:tcMar>
          </w:tcPr>
          <w:p w14:paraId="4D8379F3" w14:textId="026E15BC" w:rsidR="00657E08" w:rsidDel="007E0388" w:rsidRDefault="00657E08">
            <w:pPr>
              <w:spacing w:after="0" w:line="240" w:lineRule="auto"/>
              <w:ind w:left="225" w:right="0" w:hanging="225"/>
              <w:jc w:val="center"/>
              <w:rPr>
                <w:del w:id="3408"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47EA43FB" w14:textId="5444795B" w:rsidR="00657E08" w:rsidDel="007E0388" w:rsidRDefault="00657E08">
            <w:pPr>
              <w:spacing w:after="0" w:line="240" w:lineRule="auto"/>
              <w:ind w:left="225" w:right="0" w:hanging="225"/>
              <w:jc w:val="center"/>
              <w:rPr>
                <w:del w:id="340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013ED2D2" w14:textId="5F2EFA29" w:rsidR="00657E08" w:rsidDel="007E0388" w:rsidRDefault="00483D1B">
            <w:pPr>
              <w:spacing w:after="0" w:line="240" w:lineRule="auto"/>
              <w:ind w:left="225" w:right="0" w:hanging="225"/>
              <w:jc w:val="center"/>
              <w:rPr>
                <w:del w:id="3410" w:author="Andres Gannon" w:date="2019-04-04T11:46:00Z"/>
                <w:rFonts w:ascii="Arial" w:eastAsia="Arial" w:hAnsi="Arial" w:cs="Arial"/>
                <w:color w:val="333333"/>
                <w:sz w:val="21"/>
                <w:szCs w:val="21"/>
              </w:rPr>
            </w:pPr>
            <w:del w:id="3411"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622A8593" w14:textId="283FE3B1" w:rsidR="00657E08" w:rsidDel="007E0388" w:rsidRDefault="00657E08">
            <w:pPr>
              <w:spacing w:after="0" w:line="240" w:lineRule="auto"/>
              <w:ind w:left="225" w:right="0" w:hanging="225"/>
              <w:jc w:val="center"/>
              <w:rPr>
                <w:del w:id="3412" w:author="Andres Gannon" w:date="2019-04-04T11:46:00Z"/>
                <w:rFonts w:ascii="Arial" w:eastAsia="Arial" w:hAnsi="Arial" w:cs="Arial"/>
                <w:color w:val="333333"/>
                <w:sz w:val="21"/>
                <w:szCs w:val="21"/>
              </w:rPr>
            </w:pPr>
          </w:p>
        </w:tc>
      </w:tr>
      <w:tr w:rsidR="00657E08" w:rsidDel="007E0388" w14:paraId="4F3873AA" w14:textId="2CE67CB7">
        <w:trPr>
          <w:trHeight w:val="440"/>
          <w:del w:id="3413"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57620A28" w14:textId="17DE7293" w:rsidR="00657E08" w:rsidDel="007E0388" w:rsidRDefault="00483D1B">
            <w:pPr>
              <w:spacing w:after="0" w:line="240" w:lineRule="auto"/>
              <w:ind w:left="225" w:right="0" w:hanging="225"/>
              <w:jc w:val="center"/>
              <w:rPr>
                <w:del w:id="3414" w:author="Andres Gannon" w:date="2019-04-04T11:46:00Z"/>
                <w:rFonts w:ascii="Arial" w:eastAsia="Arial" w:hAnsi="Arial" w:cs="Arial"/>
                <w:color w:val="333333"/>
                <w:sz w:val="21"/>
                <w:szCs w:val="21"/>
              </w:rPr>
            </w:pPr>
            <w:del w:id="3415" w:author="Andres Gannon" w:date="2019-04-04T11:46:00Z">
              <w:r w:rsidDel="007E0388">
                <w:rPr>
                  <w:rFonts w:ascii="Arial" w:eastAsia="Arial" w:hAnsi="Arial" w:cs="Arial"/>
                  <w:color w:val="333333"/>
                  <w:sz w:val="21"/>
                  <w:szCs w:val="21"/>
                </w:rPr>
                <w:delText>UK</w:delText>
              </w:r>
            </w:del>
          </w:p>
        </w:tc>
        <w:tc>
          <w:tcPr>
            <w:tcW w:w="1311" w:type="dxa"/>
            <w:tcBorders>
              <w:top w:val="single" w:sz="6" w:space="0" w:color="DDDDDD"/>
              <w:left w:val="nil"/>
              <w:bottom w:val="nil"/>
              <w:right w:val="nil"/>
            </w:tcBorders>
            <w:tcMar>
              <w:top w:w="80" w:type="dxa"/>
              <w:left w:w="80" w:type="dxa"/>
              <w:bottom w:w="80" w:type="dxa"/>
              <w:right w:w="80" w:type="dxa"/>
            </w:tcMar>
          </w:tcPr>
          <w:p w14:paraId="672C8F6C" w14:textId="26954241" w:rsidR="00657E08" w:rsidDel="007E0388" w:rsidRDefault="00483D1B">
            <w:pPr>
              <w:spacing w:after="0" w:line="240" w:lineRule="auto"/>
              <w:ind w:left="225" w:right="0" w:hanging="225"/>
              <w:jc w:val="center"/>
              <w:rPr>
                <w:del w:id="3416" w:author="Andres Gannon" w:date="2019-04-04T11:46:00Z"/>
                <w:rFonts w:ascii="Arial" w:eastAsia="Arial" w:hAnsi="Arial" w:cs="Arial"/>
                <w:color w:val="333333"/>
                <w:sz w:val="21"/>
                <w:szCs w:val="21"/>
              </w:rPr>
            </w:pPr>
            <w:del w:id="3417" w:author="Andres Gannon" w:date="2019-04-04T11:46:00Z">
              <w:r w:rsidDel="007E0388">
                <w:rPr>
                  <w:rFonts w:ascii="Arial" w:eastAsia="Arial" w:hAnsi="Arial" w:cs="Arial"/>
                  <w:color w:val="333333"/>
                  <w:sz w:val="21"/>
                  <w:szCs w:val="21"/>
                </w:rPr>
                <w:delText>2011</w:delText>
              </w:r>
            </w:del>
          </w:p>
        </w:tc>
        <w:tc>
          <w:tcPr>
            <w:tcW w:w="1561" w:type="dxa"/>
            <w:tcBorders>
              <w:top w:val="single" w:sz="6" w:space="0" w:color="DDDDDD"/>
              <w:left w:val="nil"/>
              <w:bottom w:val="nil"/>
              <w:right w:val="nil"/>
            </w:tcBorders>
            <w:tcMar>
              <w:top w:w="80" w:type="dxa"/>
              <w:left w:w="80" w:type="dxa"/>
              <w:bottom w:w="80" w:type="dxa"/>
              <w:right w:w="80" w:type="dxa"/>
            </w:tcMar>
          </w:tcPr>
          <w:p w14:paraId="33871BD8" w14:textId="471B7B93" w:rsidR="00657E08" w:rsidDel="007E0388" w:rsidRDefault="00657E08">
            <w:pPr>
              <w:spacing w:after="0" w:line="240" w:lineRule="auto"/>
              <w:ind w:left="225" w:right="0" w:hanging="225"/>
              <w:jc w:val="center"/>
              <w:rPr>
                <w:del w:id="3418"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6143FFBD" w14:textId="04608694" w:rsidR="00657E08" w:rsidDel="007E0388" w:rsidRDefault="00657E08">
            <w:pPr>
              <w:spacing w:after="0" w:line="240" w:lineRule="auto"/>
              <w:ind w:left="225" w:right="0" w:hanging="225"/>
              <w:jc w:val="center"/>
              <w:rPr>
                <w:del w:id="341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08B6E070" w14:textId="52EA37A8" w:rsidR="00657E08" w:rsidDel="007E0388" w:rsidRDefault="00483D1B">
            <w:pPr>
              <w:spacing w:after="0" w:line="240" w:lineRule="auto"/>
              <w:ind w:left="225" w:right="0" w:hanging="225"/>
              <w:jc w:val="center"/>
              <w:rPr>
                <w:del w:id="3420" w:author="Andres Gannon" w:date="2019-04-04T11:46:00Z"/>
                <w:rFonts w:ascii="Arial" w:eastAsia="Arial" w:hAnsi="Arial" w:cs="Arial"/>
                <w:color w:val="333333"/>
                <w:sz w:val="21"/>
                <w:szCs w:val="21"/>
              </w:rPr>
            </w:pPr>
            <w:del w:id="3421"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6ACCD5F1" w14:textId="7E6612A7" w:rsidR="00657E08" w:rsidDel="007E0388" w:rsidRDefault="00657E08">
            <w:pPr>
              <w:spacing w:after="0" w:line="240" w:lineRule="auto"/>
              <w:ind w:left="225" w:right="0" w:hanging="225"/>
              <w:jc w:val="center"/>
              <w:rPr>
                <w:del w:id="3422" w:author="Andres Gannon" w:date="2019-04-04T11:46:00Z"/>
                <w:rFonts w:ascii="Arial" w:eastAsia="Arial" w:hAnsi="Arial" w:cs="Arial"/>
                <w:color w:val="333333"/>
                <w:sz w:val="21"/>
                <w:szCs w:val="21"/>
              </w:rPr>
            </w:pPr>
          </w:p>
        </w:tc>
      </w:tr>
      <w:tr w:rsidR="00657E08" w:rsidDel="007E0388" w14:paraId="2834E9C6" w14:textId="26E3759A">
        <w:trPr>
          <w:trHeight w:val="440"/>
          <w:del w:id="3423"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43BA1700" w14:textId="613A6A1D" w:rsidR="00657E08" w:rsidDel="007E0388" w:rsidRDefault="00483D1B">
            <w:pPr>
              <w:spacing w:after="0" w:line="240" w:lineRule="auto"/>
              <w:ind w:left="225" w:right="0" w:hanging="225"/>
              <w:jc w:val="center"/>
              <w:rPr>
                <w:del w:id="3424" w:author="Andres Gannon" w:date="2019-04-04T11:46:00Z"/>
                <w:rFonts w:ascii="Arial" w:eastAsia="Arial" w:hAnsi="Arial" w:cs="Arial"/>
                <w:color w:val="333333"/>
                <w:sz w:val="21"/>
                <w:szCs w:val="21"/>
              </w:rPr>
            </w:pPr>
            <w:del w:id="3425" w:author="Andres Gannon" w:date="2019-04-04T11:46:00Z">
              <w:r w:rsidDel="007E0388">
                <w:rPr>
                  <w:rFonts w:ascii="Arial" w:eastAsia="Arial" w:hAnsi="Arial" w:cs="Arial"/>
                  <w:color w:val="333333"/>
                  <w:sz w:val="21"/>
                  <w:szCs w:val="21"/>
                </w:rPr>
                <w:delText>US</w:delText>
              </w:r>
            </w:del>
          </w:p>
        </w:tc>
        <w:tc>
          <w:tcPr>
            <w:tcW w:w="1311" w:type="dxa"/>
            <w:tcBorders>
              <w:top w:val="single" w:sz="6" w:space="0" w:color="DDDDDD"/>
              <w:left w:val="nil"/>
              <w:bottom w:val="nil"/>
              <w:right w:val="nil"/>
            </w:tcBorders>
            <w:tcMar>
              <w:top w:w="80" w:type="dxa"/>
              <w:left w:w="80" w:type="dxa"/>
              <w:bottom w:w="80" w:type="dxa"/>
              <w:right w:w="80" w:type="dxa"/>
            </w:tcMar>
          </w:tcPr>
          <w:p w14:paraId="55113776" w14:textId="0FD09FE8" w:rsidR="00657E08" w:rsidDel="007E0388" w:rsidRDefault="00483D1B">
            <w:pPr>
              <w:spacing w:after="0" w:line="240" w:lineRule="auto"/>
              <w:ind w:left="225" w:right="0" w:hanging="225"/>
              <w:jc w:val="center"/>
              <w:rPr>
                <w:del w:id="3426" w:author="Andres Gannon" w:date="2019-04-04T11:46:00Z"/>
                <w:rFonts w:ascii="Arial" w:eastAsia="Arial" w:hAnsi="Arial" w:cs="Arial"/>
                <w:color w:val="333333"/>
                <w:sz w:val="21"/>
                <w:szCs w:val="21"/>
              </w:rPr>
            </w:pPr>
            <w:del w:id="3427" w:author="Andres Gannon" w:date="2019-04-04T11:46:00Z">
              <w:r w:rsidDel="007E0388">
                <w:rPr>
                  <w:rFonts w:ascii="Arial" w:eastAsia="Arial" w:hAnsi="Arial" w:cs="Arial"/>
                  <w:color w:val="333333"/>
                  <w:sz w:val="21"/>
                  <w:szCs w:val="21"/>
                </w:rPr>
                <w:delText>2013</w:delText>
              </w:r>
            </w:del>
          </w:p>
        </w:tc>
        <w:tc>
          <w:tcPr>
            <w:tcW w:w="1561" w:type="dxa"/>
            <w:tcBorders>
              <w:top w:val="single" w:sz="6" w:space="0" w:color="DDDDDD"/>
              <w:left w:val="nil"/>
              <w:bottom w:val="nil"/>
              <w:right w:val="nil"/>
            </w:tcBorders>
            <w:tcMar>
              <w:top w:w="80" w:type="dxa"/>
              <w:left w:w="80" w:type="dxa"/>
              <w:bottom w:w="80" w:type="dxa"/>
              <w:right w:w="80" w:type="dxa"/>
            </w:tcMar>
          </w:tcPr>
          <w:p w14:paraId="10898941" w14:textId="5193385C" w:rsidR="00657E08" w:rsidDel="007E0388" w:rsidRDefault="00657E08">
            <w:pPr>
              <w:spacing w:after="0" w:line="240" w:lineRule="auto"/>
              <w:ind w:left="225" w:right="0" w:hanging="225"/>
              <w:jc w:val="center"/>
              <w:rPr>
                <w:del w:id="3428"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07633EDC" w14:textId="17E5FA4A" w:rsidR="00657E08" w:rsidDel="007E0388" w:rsidRDefault="00657E08">
            <w:pPr>
              <w:spacing w:after="0" w:line="240" w:lineRule="auto"/>
              <w:ind w:left="225" w:right="0" w:hanging="225"/>
              <w:jc w:val="center"/>
              <w:rPr>
                <w:del w:id="342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056F32E6" w14:textId="1050EAE7" w:rsidR="00657E08" w:rsidDel="007E0388" w:rsidRDefault="00483D1B">
            <w:pPr>
              <w:spacing w:after="0" w:line="240" w:lineRule="auto"/>
              <w:ind w:left="225" w:right="0" w:hanging="225"/>
              <w:jc w:val="center"/>
              <w:rPr>
                <w:del w:id="3430" w:author="Andres Gannon" w:date="2019-04-04T11:46:00Z"/>
                <w:rFonts w:ascii="Arial" w:eastAsia="Arial" w:hAnsi="Arial" w:cs="Arial"/>
                <w:color w:val="333333"/>
                <w:sz w:val="21"/>
                <w:szCs w:val="21"/>
              </w:rPr>
            </w:pPr>
            <w:del w:id="3431"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16006525" w14:textId="0B506947" w:rsidR="00657E08" w:rsidDel="007E0388" w:rsidRDefault="00657E08">
            <w:pPr>
              <w:spacing w:after="0" w:line="240" w:lineRule="auto"/>
              <w:ind w:left="225" w:right="0" w:hanging="225"/>
              <w:jc w:val="center"/>
              <w:rPr>
                <w:del w:id="3432" w:author="Andres Gannon" w:date="2019-04-04T11:46:00Z"/>
                <w:rFonts w:ascii="Arial" w:eastAsia="Arial" w:hAnsi="Arial" w:cs="Arial"/>
                <w:color w:val="333333"/>
                <w:sz w:val="21"/>
                <w:szCs w:val="21"/>
              </w:rPr>
            </w:pPr>
          </w:p>
        </w:tc>
      </w:tr>
      <w:tr w:rsidR="00657E08" w:rsidDel="007E0388" w14:paraId="09CBFCFF" w14:textId="3A04D097">
        <w:trPr>
          <w:trHeight w:val="440"/>
          <w:del w:id="3433"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10F926A7" w14:textId="0B303FC9" w:rsidR="00657E08" w:rsidDel="007E0388" w:rsidRDefault="00483D1B">
            <w:pPr>
              <w:spacing w:after="0" w:line="240" w:lineRule="auto"/>
              <w:ind w:left="225" w:right="0" w:hanging="225"/>
              <w:jc w:val="center"/>
              <w:rPr>
                <w:del w:id="3434" w:author="Andres Gannon" w:date="2019-04-04T11:46:00Z"/>
                <w:rFonts w:ascii="Arial" w:eastAsia="Arial" w:hAnsi="Arial" w:cs="Arial"/>
                <w:color w:val="333333"/>
                <w:sz w:val="21"/>
                <w:szCs w:val="21"/>
              </w:rPr>
            </w:pPr>
            <w:del w:id="3435" w:author="Andres Gannon" w:date="2019-04-04T11:46:00Z">
              <w:r w:rsidDel="007E0388">
                <w:rPr>
                  <w:rFonts w:ascii="Arial" w:eastAsia="Arial" w:hAnsi="Arial" w:cs="Arial"/>
                  <w:color w:val="333333"/>
                  <w:sz w:val="21"/>
                  <w:szCs w:val="21"/>
                </w:rPr>
                <w:delText>Ukraine</w:delText>
              </w:r>
            </w:del>
          </w:p>
        </w:tc>
        <w:tc>
          <w:tcPr>
            <w:tcW w:w="1311" w:type="dxa"/>
            <w:tcBorders>
              <w:top w:val="single" w:sz="6" w:space="0" w:color="DDDDDD"/>
              <w:left w:val="nil"/>
              <w:bottom w:val="nil"/>
              <w:right w:val="nil"/>
            </w:tcBorders>
            <w:tcMar>
              <w:top w:w="80" w:type="dxa"/>
              <w:left w:w="80" w:type="dxa"/>
              <w:bottom w:w="80" w:type="dxa"/>
              <w:right w:w="80" w:type="dxa"/>
            </w:tcMar>
          </w:tcPr>
          <w:p w14:paraId="414C805A" w14:textId="3C41A631" w:rsidR="00657E08" w:rsidDel="007E0388" w:rsidRDefault="00483D1B">
            <w:pPr>
              <w:spacing w:after="0" w:line="240" w:lineRule="auto"/>
              <w:ind w:left="225" w:right="0" w:hanging="225"/>
              <w:jc w:val="center"/>
              <w:rPr>
                <w:del w:id="3436" w:author="Andres Gannon" w:date="2019-04-04T11:46:00Z"/>
                <w:rFonts w:ascii="Arial" w:eastAsia="Arial" w:hAnsi="Arial" w:cs="Arial"/>
                <w:color w:val="333333"/>
                <w:sz w:val="21"/>
                <w:szCs w:val="21"/>
              </w:rPr>
            </w:pPr>
            <w:del w:id="3437" w:author="Andres Gannon" w:date="2019-04-04T11:46:00Z">
              <w:r w:rsidDel="007E0388">
                <w:rPr>
                  <w:rFonts w:ascii="Arial" w:eastAsia="Arial" w:hAnsi="Arial" w:cs="Arial"/>
                  <w:color w:val="333333"/>
                  <w:sz w:val="21"/>
                  <w:szCs w:val="21"/>
                </w:rPr>
                <w:delText>2013</w:delText>
              </w:r>
            </w:del>
          </w:p>
        </w:tc>
        <w:tc>
          <w:tcPr>
            <w:tcW w:w="1561" w:type="dxa"/>
            <w:tcBorders>
              <w:top w:val="single" w:sz="6" w:space="0" w:color="DDDDDD"/>
              <w:left w:val="nil"/>
              <w:bottom w:val="nil"/>
              <w:right w:val="nil"/>
            </w:tcBorders>
            <w:tcMar>
              <w:top w:w="80" w:type="dxa"/>
              <w:left w:w="80" w:type="dxa"/>
              <w:bottom w:w="80" w:type="dxa"/>
              <w:right w:w="80" w:type="dxa"/>
            </w:tcMar>
          </w:tcPr>
          <w:p w14:paraId="2EE4D291" w14:textId="3D916A36" w:rsidR="00657E08" w:rsidDel="007E0388" w:rsidRDefault="00657E08">
            <w:pPr>
              <w:spacing w:after="0" w:line="240" w:lineRule="auto"/>
              <w:ind w:left="225" w:right="0" w:hanging="225"/>
              <w:jc w:val="center"/>
              <w:rPr>
                <w:del w:id="3438"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1B6EBE4C" w14:textId="0EA46D3E" w:rsidR="00657E08" w:rsidDel="007E0388" w:rsidRDefault="00657E08">
            <w:pPr>
              <w:spacing w:after="0" w:line="240" w:lineRule="auto"/>
              <w:ind w:left="225" w:right="0" w:hanging="225"/>
              <w:jc w:val="center"/>
              <w:rPr>
                <w:del w:id="3439"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0287373D" w14:textId="6AA73FCF" w:rsidR="00657E08" w:rsidDel="007E0388" w:rsidRDefault="00483D1B">
            <w:pPr>
              <w:spacing w:after="0" w:line="240" w:lineRule="auto"/>
              <w:ind w:left="225" w:right="0" w:hanging="225"/>
              <w:jc w:val="center"/>
              <w:rPr>
                <w:del w:id="3440" w:author="Andres Gannon" w:date="2019-04-04T11:46:00Z"/>
                <w:rFonts w:ascii="Arial" w:eastAsia="Arial" w:hAnsi="Arial" w:cs="Arial"/>
                <w:color w:val="333333"/>
                <w:sz w:val="21"/>
                <w:szCs w:val="21"/>
              </w:rPr>
            </w:pPr>
            <w:del w:id="3441"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185ED988" w14:textId="2D47E40F" w:rsidR="00657E08" w:rsidDel="007E0388" w:rsidRDefault="00657E08">
            <w:pPr>
              <w:spacing w:after="0" w:line="240" w:lineRule="auto"/>
              <w:ind w:left="225" w:right="0" w:hanging="225"/>
              <w:jc w:val="center"/>
              <w:rPr>
                <w:del w:id="3442" w:author="Andres Gannon" w:date="2019-04-04T11:46:00Z"/>
                <w:rFonts w:ascii="Arial" w:eastAsia="Arial" w:hAnsi="Arial" w:cs="Arial"/>
                <w:color w:val="333333"/>
                <w:sz w:val="21"/>
                <w:szCs w:val="21"/>
              </w:rPr>
            </w:pPr>
          </w:p>
        </w:tc>
      </w:tr>
      <w:tr w:rsidR="00657E08" w:rsidDel="007E0388" w14:paraId="1CF7A120" w14:textId="11EC65CC">
        <w:trPr>
          <w:trHeight w:val="440"/>
          <w:del w:id="3443"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71B56ACC" w14:textId="07C011DB" w:rsidR="00657E08" w:rsidDel="007E0388" w:rsidRDefault="00483D1B">
            <w:pPr>
              <w:spacing w:after="0" w:line="240" w:lineRule="auto"/>
              <w:ind w:left="225" w:right="0" w:hanging="225"/>
              <w:jc w:val="center"/>
              <w:rPr>
                <w:del w:id="3444" w:author="Andres Gannon" w:date="2019-04-04T11:46:00Z"/>
                <w:rFonts w:ascii="Arial" w:eastAsia="Arial" w:hAnsi="Arial" w:cs="Arial"/>
                <w:color w:val="333333"/>
                <w:sz w:val="21"/>
                <w:szCs w:val="21"/>
              </w:rPr>
            </w:pPr>
            <w:del w:id="3445" w:author="Andres Gannon" w:date="2019-04-04T11:46:00Z">
              <w:r w:rsidDel="007E0388">
                <w:rPr>
                  <w:rFonts w:ascii="Arial" w:eastAsia="Arial" w:hAnsi="Arial" w:cs="Arial"/>
                  <w:color w:val="333333"/>
                  <w:sz w:val="21"/>
                  <w:szCs w:val="21"/>
                </w:rPr>
                <w:delText>Ukraine</w:delText>
              </w:r>
            </w:del>
          </w:p>
        </w:tc>
        <w:tc>
          <w:tcPr>
            <w:tcW w:w="1311" w:type="dxa"/>
            <w:tcBorders>
              <w:top w:val="single" w:sz="6" w:space="0" w:color="DDDDDD"/>
              <w:left w:val="nil"/>
              <w:bottom w:val="nil"/>
              <w:right w:val="nil"/>
            </w:tcBorders>
            <w:tcMar>
              <w:top w:w="80" w:type="dxa"/>
              <w:left w:w="80" w:type="dxa"/>
              <w:bottom w:w="80" w:type="dxa"/>
              <w:right w:w="80" w:type="dxa"/>
            </w:tcMar>
          </w:tcPr>
          <w:p w14:paraId="57CEFBBC" w14:textId="4D7097C9" w:rsidR="00657E08" w:rsidDel="007E0388" w:rsidRDefault="00483D1B">
            <w:pPr>
              <w:spacing w:after="0" w:line="240" w:lineRule="auto"/>
              <w:ind w:left="225" w:right="0" w:hanging="225"/>
              <w:jc w:val="center"/>
              <w:rPr>
                <w:del w:id="3446" w:author="Andres Gannon" w:date="2019-04-04T11:46:00Z"/>
                <w:rFonts w:ascii="Arial" w:eastAsia="Arial" w:hAnsi="Arial" w:cs="Arial"/>
                <w:color w:val="333333"/>
                <w:sz w:val="21"/>
                <w:szCs w:val="21"/>
              </w:rPr>
            </w:pPr>
            <w:del w:id="3447" w:author="Andres Gannon" w:date="2019-04-04T11:46:00Z">
              <w:r w:rsidDel="007E0388">
                <w:rPr>
                  <w:rFonts w:ascii="Arial" w:eastAsia="Arial" w:hAnsi="Arial" w:cs="Arial"/>
                  <w:color w:val="333333"/>
                  <w:sz w:val="21"/>
                  <w:szCs w:val="21"/>
                </w:rPr>
                <w:delText>2014</w:delText>
              </w:r>
            </w:del>
          </w:p>
        </w:tc>
        <w:tc>
          <w:tcPr>
            <w:tcW w:w="1561" w:type="dxa"/>
            <w:tcBorders>
              <w:top w:val="single" w:sz="6" w:space="0" w:color="DDDDDD"/>
              <w:left w:val="nil"/>
              <w:bottom w:val="nil"/>
              <w:right w:val="nil"/>
            </w:tcBorders>
            <w:tcMar>
              <w:top w:w="80" w:type="dxa"/>
              <w:left w:w="80" w:type="dxa"/>
              <w:bottom w:w="80" w:type="dxa"/>
              <w:right w:w="80" w:type="dxa"/>
            </w:tcMar>
          </w:tcPr>
          <w:p w14:paraId="3A9C3D3B" w14:textId="737BE158" w:rsidR="00657E08" w:rsidDel="007E0388" w:rsidRDefault="00657E08">
            <w:pPr>
              <w:spacing w:after="0" w:line="240" w:lineRule="auto"/>
              <w:ind w:left="225" w:right="0" w:hanging="225"/>
              <w:jc w:val="center"/>
              <w:rPr>
                <w:del w:id="3448"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16E5C36C" w14:textId="541DC514" w:rsidR="00657E08" w:rsidDel="007E0388" w:rsidRDefault="00483D1B">
            <w:pPr>
              <w:spacing w:after="0" w:line="240" w:lineRule="auto"/>
              <w:ind w:left="225" w:right="0" w:hanging="225"/>
              <w:jc w:val="center"/>
              <w:rPr>
                <w:del w:id="3449" w:author="Andres Gannon" w:date="2019-04-04T11:46:00Z"/>
                <w:rFonts w:ascii="Arial" w:eastAsia="Arial" w:hAnsi="Arial" w:cs="Arial"/>
                <w:color w:val="333333"/>
                <w:sz w:val="21"/>
                <w:szCs w:val="21"/>
              </w:rPr>
            </w:pPr>
            <w:del w:id="3450" w:author="Andres Gannon" w:date="2019-04-04T11:46:00Z">
              <w:r w:rsidDel="007E0388">
                <w:rPr>
                  <w:rFonts w:ascii="Arial Unicode MS" w:eastAsia="Arial Unicode MS" w:hAnsi="Arial Unicode MS" w:cs="Arial Unicode MS"/>
                  <w:color w:val="333333"/>
                  <w:sz w:val="21"/>
                  <w:szCs w:val="21"/>
                </w:rPr>
                <w:delText>✔</w:delText>
              </w:r>
            </w:del>
          </w:p>
        </w:tc>
        <w:tc>
          <w:tcPr>
            <w:tcW w:w="1216" w:type="dxa"/>
            <w:tcBorders>
              <w:top w:val="single" w:sz="6" w:space="0" w:color="DDDDDD"/>
              <w:left w:val="nil"/>
              <w:bottom w:val="nil"/>
              <w:right w:val="nil"/>
            </w:tcBorders>
            <w:tcMar>
              <w:top w:w="80" w:type="dxa"/>
              <w:left w:w="80" w:type="dxa"/>
              <w:bottom w:w="80" w:type="dxa"/>
              <w:right w:w="80" w:type="dxa"/>
            </w:tcMar>
          </w:tcPr>
          <w:p w14:paraId="0786C88D" w14:textId="49D0EB61" w:rsidR="00657E08" w:rsidDel="007E0388" w:rsidRDefault="00483D1B">
            <w:pPr>
              <w:spacing w:after="0" w:line="240" w:lineRule="auto"/>
              <w:ind w:left="225" w:right="0" w:hanging="225"/>
              <w:jc w:val="center"/>
              <w:rPr>
                <w:del w:id="3451" w:author="Andres Gannon" w:date="2019-04-04T11:46:00Z"/>
                <w:rFonts w:ascii="Arial" w:eastAsia="Arial" w:hAnsi="Arial" w:cs="Arial"/>
                <w:color w:val="333333"/>
                <w:sz w:val="21"/>
                <w:szCs w:val="21"/>
              </w:rPr>
            </w:pPr>
            <w:del w:id="3452"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58C8732E" w14:textId="0B7E937A" w:rsidR="00657E08" w:rsidDel="007E0388" w:rsidRDefault="00483D1B">
            <w:pPr>
              <w:spacing w:after="0" w:line="240" w:lineRule="auto"/>
              <w:ind w:left="225" w:right="0" w:hanging="225"/>
              <w:jc w:val="center"/>
              <w:rPr>
                <w:del w:id="3453" w:author="Andres Gannon" w:date="2019-04-04T11:46:00Z"/>
                <w:rFonts w:ascii="Arial" w:eastAsia="Arial" w:hAnsi="Arial" w:cs="Arial"/>
                <w:color w:val="333333"/>
                <w:sz w:val="21"/>
                <w:szCs w:val="21"/>
              </w:rPr>
            </w:pPr>
            <w:del w:id="345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5E7D38AC" w14:textId="35855CC2">
        <w:trPr>
          <w:trHeight w:val="440"/>
          <w:del w:id="345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62ED144D" w14:textId="5A9346AC" w:rsidR="00657E08" w:rsidDel="007E0388" w:rsidRDefault="00483D1B">
            <w:pPr>
              <w:spacing w:after="0" w:line="240" w:lineRule="auto"/>
              <w:ind w:left="225" w:right="0" w:hanging="225"/>
              <w:jc w:val="center"/>
              <w:rPr>
                <w:del w:id="3456" w:author="Andres Gannon" w:date="2019-04-04T11:46:00Z"/>
                <w:rFonts w:ascii="Arial" w:eastAsia="Arial" w:hAnsi="Arial" w:cs="Arial"/>
                <w:color w:val="333333"/>
                <w:sz w:val="21"/>
                <w:szCs w:val="21"/>
              </w:rPr>
            </w:pPr>
            <w:del w:id="3457" w:author="Andres Gannon" w:date="2019-04-04T11:46:00Z">
              <w:r w:rsidDel="007E0388">
                <w:rPr>
                  <w:rFonts w:ascii="Arial" w:eastAsia="Arial" w:hAnsi="Arial" w:cs="Arial"/>
                  <w:color w:val="333333"/>
                  <w:sz w:val="21"/>
                  <w:szCs w:val="21"/>
                </w:rPr>
                <w:delText>US</w:delText>
              </w:r>
            </w:del>
          </w:p>
        </w:tc>
        <w:tc>
          <w:tcPr>
            <w:tcW w:w="1311" w:type="dxa"/>
            <w:tcBorders>
              <w:top w:val="single" w:sz="6" w:space="0" w:color="DDDDDD"/>
              <w:left w:val="nil"/>
              <w:bottom w:val="nil"/>
              <w:right w:val="nil"/>
            </w:tcBorders>
            <w:tcMar>
              <w:top w:w="80" w:type="dxa"/>
              <w:left w:w="80" w:type="dxa"/>
              <w:bottom w:w="80" w:type="dxa"/>
              <w:right w:w="80" w:type="dxa"/>
            </w:tcMar>
          </w:tcPr>
          <w:p w14:paraId="3C30B958" w14:textId="46B2B201" w:rsidR="00657E08" w:rsidDel="007E0388" w:rsidRDefault="00483D1B">
            <w:pPr>
              <w:spacing w:after="0" w:line="240" w:lineRule="auto"/>
              <w:ind w:left="225" w:right="0" w:hanging="225"/>
              <w:jc w:val="center"/>
              <w:rPr>
                <w:del w:id="3458" w:author="Andres Gannon" w:date="2019-04-04T11:46:00Z"/>
                <w:rFonts w:ascii="Arial" w:eastAsia="Arial" w:hAnsi="Arial" w:cs="Arial"/>
                <w:color w:val="333333"/>
                <w:sz w:val="21"/>
                <w:szCs w:val="21"/>
              </w:rPr>
            </w:pPr>
            <w:del w:id="3459" w:author="Andres Gannon" w:date="2019-04-04T11:46:00Z">
              <w:r w:rsidDel="007E0388">
                <w:rPr>
                  <w:rFonts w:ascii="Arial" w:eastAsia="Arial" w:hAnsi="Arial" w:cs="Arial"/>
                  <w:color w:val="333333"/>
                  <w:sz w:val="21"/>
                  <w:szCs w:val="21"/>
                </w:rPr>
                <w:delText>2014</w:delText>
              </w:r>
            </w:del>
          </w:p>
        </w:tc>
        <w:tc>
          <w:tcPr>
            <w:tcW w:w="1561" w:type="dxa"/>
            <w:tcBorders>
              <w:top w:val="single" w:sz="6" w:space="0" w:color="DDDDDD"/>
              <w:left w:val="nil"/>
              <w:bottom w:val="nil"/>
              <w:right w:val="nil"/>
            </w:tcBorders>
            <w:tcMar>
              <w:top w:w="80" w:type="dxa"/>
              <w:left w:w="80" w:type="dxa"/>
              <w:bottom w:w="80" w:type="dxa"/>
              <w:right w:w="80" w:type="dxa"/>
            </w:tcMar>
          </w:tcPr>
          <w:p w14:paraId="344349F9" w14:textId="5063B01F" w:rsidR="00657E08" w:rsidDel="007E0388" w:rsidRDefault="00657E08">
            <w:pPr>
              <w:spacing w:after="0" w:line="240" w:lineRule="auto"/>
              <w:ind w:left="225" w:right="0" w:hanging="225"/>
              <w:jc w:val="center"/>
              <w:rPr>
                <w:del w:id="346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1479A99B" w14:textId="1B687459" w:rsidR="00657E08" w:rsidDel="007E0388" w:rsidRDefault="00657E08">
            <w:pPr>
              <w:spacing w:after="0" w:line="240" w:lineRule="auto"/>
              <w:ind w:left="225" w:right="0" w:hanging="225"/>
              <w:jc w:val="center"/>
              <w:rPr>
                <w:del w:id="346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1A6C521D" w14:textId="0280EEA3" w:rsidR="00657E08" w:rsidDel="007E0388" w:rsidRDefault="00483D1B">
            <w:pPr>
              <w:spacing w:after="0" w:line="240" w:lineRule="auto"/>
              <w:ind w:left="225" w:right="0" w:hanging="225"/>
              <w:jc w:val="center"/>
              <w:rPr>
                <w:del w:id="3462" w:author="Andres Gannon" w:date="2019-04-04T11:46:00Z"/>
                <w:rFonts w:ascii="Arial" w:eastAsia="Arial" w:hAnsi="Arial" w:cs="Arial"/>
                <w:color w:val="333333"/>
                <w:sz w:val="21"/>
                <w:szCs w:val="21"/>
              </w:rPr>
            </w:pPr>
            <w:del w:id="3463"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4896DBDB" w14:textId="274FA54E" w:rsidR="00657E08" w:rsidDel="007E0388" w:rsidRDefault="00657E08">
            <w:pPr>
              <w:spacing w:after="0" w:line="240" w:lineRule="auto"/>
              <w:ind w:left="225" w:right="0" w:hanging="225"/>
              <w:jc w:val="center"/>
              <w:rPr>
                <w:del w:id="3464" w:author="Andres Gannon" w:date="2019-04-04T11:46:00Z"/>
                <w:rFonts w:ascii="Arial" w:eastAsia="Arial" w:hAnsi="Arial" w:cs="Arial"/>
                <w:color w:val="333333"/>
                <w:sz w:val="21"/>
                <w:szCs w:val="21"/>
              </w:rPr>
            </w:pPr>
          </w:p>
        </w:tc>
      </w:tr>
      <w:tr w:rsidR="00657E08" w:rsidDel="007E0388" w14:paraId="09D2E88C" w14:textId="272D94C1">
        <w:trPr>
          <w:trHeight w:val="440"/>
          <w:del w:id="346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04F40FB4" w14:textId="4EEC04E5" w:rsidR="00657E08" w:rsidDel="007E0388" w:rsidRDefault="00483D1B">
            <w:pPr>
              <w:spacing w:after="0" w:line="240" w:lineRule="auto"/>
              <w:ind w:left="225" w:right="0" w:hanging="225"/>
              <w:jc w:val="center"/>
              <w:rPr>
                <w:del w:id="3466" w:author="Andres Gannon" w:date="2019-04-04T11:46:00Z"/>
                <w:rFonts w:ascii="Arial" w:eastAsia="Arial" w:hAnsi="Arial" w:cs="Arial"/>
                <w:color w:val="333333"/>
                <w:sz w:val="21"/>
                <w:szCs w:val="21"/>
              </w:rPr>
            </w:pPr>
            <w:del w:id="3467" w:author="Andres Gannon" w:date="2019-04-04T11:46:00Z">
              <w:r w:rsidDel="007E0388">
                <w:rPr>
                  <w:rFonts w:ascii="Arial" w:eastAsia="Arial" w:hAnsi="Arial" w:cs="Arial"/>
                  <w:color w:val="333333"/>
                  <w:sz w:val="21"/>
                  <w:szCs w:val="21"/>
                </w:rPr>
                <w:delText>Canada</w:delText>
              </w:r>
            </w:del>
          </w:p>
        </w:tc>
        <w:tc>
          <w:tcPr>
            <w:tcW w:w="1311" w:type="dxa"/>
            <w:tcBorders>
              <w:top w:val="single" w:sz="6" w:space="0" w:color="DDDDDD"/>
              <w:left w:val="nil"/>
              <w:bottom w:val="nil"/>
              <w:right w:val="nil"/>
            </w:tcBorders>
            <w:tcMar>
              <w:top w:w="80" w:type="dxa"/>
              <w:left w:w="80" w:type="dxa"/>
              <w:bottom w:w="80" w:type="dxa"/>
              <w:right w:w="80" w:type="dxa"/>
            </w:tcMar>
          </w:tcPr>
          <w:p w14:paraId="220B317A" w14:textId="2C6B97E0" w:rsidR="00657E08" w:rsidDel="007E0388" w:rsidRDefault="00483D1B">
            <w:pPr>
              <w:spacing w:after="0" w:line="240" w:lineRule="auto"/>
              <w:ind w:left="225" w:right="0" w:hanging="225"/>
              <w:jc w:val="center"/>
              <w:rPr>
                <w:del w:id="3468" w:author="Andres Gannon" w:date="2019-04-04T11:46:00Z"/>
                <w:rFonts w:ascii="Arial" w:eastAsia="Arial" w:hAnsi="Arial" w:cs="Arial"/>
                <w:color w:val="333333"/>
                <w:sz w:val="21"/>
                <w:szCs w:val="21"/>
              </w:rPr>
            </w:pPr>
            <w:del w:id="3469" w:author="Andres Gannon" w:date="2019-04-04T11:46:00Z">
              <w:r w:rsidDel="007E0388">
                <w:rPr>
                  <w:rFonts w:ascii="Arial" w:eastAsia="Arial" w:hAnsi="Arial" w:cs="Arial"/>
                  <w:color w:val="333333"/>
                  <w:sz w:val="21"/>
                  <w:szCs w:val="21"/>
                </w:rPr>
                <w:delText>2014</w:delText>
              </w:r>
            </w:del>
          </w:p>
        </w:tc>
        <w:tc>
          <w:tcPr>
            <w:tcW w:w="1561" w:type="dxa"/>
            <w:tcBorders>
              <w:top w:val="single" w:sz="6" w:space="0" w:color="DDDDDD"/>
              <w:left w:val="nil"/>
              <w:bottom w:val="nil"/>
              <w:right w:val="nil"/>
            </w:tcBorders>
            <w:tcMar>
              <w:top w:w="80" w:type="dxa"/>
              <w:left w:w="80" w:type="dxa"/>
              <w:bottom w:w="80" w:type="dxa"/>
              <w:right w:w="80" w:type="dxa"/>
            </w:tcMar>
          </w:tcPr>
          <w:p w14:paraId="2275DAEE" w14:textId="36AE33EF" w:rsidR="00657E08" w:rsidDel="007E0388" w:rsidRDefault="00657E08">
            <w:pPr>
              <w:spacing w:after="0" w:line="240" w:lineRule="auto"/>
              <w:ind w:left="225" w:right="0" w:hanging="225"/>
              <w:jc w:val="center"/>
              <w:rPr>
                <w:del w:id="347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1E5CAC7D" w14:textId="540B1D35" w:rsidR="00657E08" w:rsidDel="007E0388" w:rsidRDefault="00657E08">
            <w:pPr>
              <w:spacing w:after="0" w:line="240" w:lineRule="auto"/>
              <w:ind w:left="225" w:right="0" w:hanging="225"/>
              <w:jc w:val="center"/>
              <w:rPr>
                <w:del w:id="347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6451EA96" w14:textId="5D082133" w:rsidR="00657E08" w:rsidDel="007E0388" w:rsidRDefault="00483D1B">
            <w:pPr>
              <w:spacing w:after="0" w:line="240" w:lineRule="auto"/>
              <w:ind w:left="225" w:right="0" w:hanging="225"/>
              <w:jc w:val="center"/>
              <w:rPr>
                <w:del w:id="3472" w:author="Andres Gannon" w:date="2019-04-04T11:46:00Z"/>
                <w:rFonts w:ascii="Arial" w:eastAsia="Arial" w:hAnsi="Arial" w:cs="Arial"/>
                <w:color w:val="333333"/>
                <w:sz w:val="21"/>
                <w:szCs w:val="21"/>
              </w:rPr>
            </w:pPr>
            <w:del w:id="3473"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35A158A8" w14:textId="1BEE7C91" w:rsidR="00657E08" w:rsidDel="007E0388" w:rsidRDefault="00657E08">
            <w:pPr>
              <w:spacing w:after="0" w:line="240" w:lineRule="auto"/>
              <w:ind w:left="225" w:right="0" w:hanging="225"/>
              <w:jc w:val="center"/>
              <w:rPr>
                <w:del w:id="3474" w:author="Andres Gannon" w:date="2019-04-04T11:46:00Z"/>
                <w:rFonts w:ascii="Arial" w:eastAsia="Arial" w:hAnsi="Arial" w:cs="Arial"/>
                <w:color w:val="333333"/>
                <w:sz w:val="21"/>
                <w:szCs w:val="21"/>
              </w:rPr>
            </w:pPr>
          </w:p>
        </w:tc>
      </w:tr>
      <w:tr w:rsidR="00657E08" w:rsidDel="007E0388" w14:paraId="1513C330" w14:textId="58AE9751">
        <w:trPr>
          <w:trHeight w:val="440"/>
          <w:del w:id="347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7B2FE938" w14:textId="7D7617AD" w:rsidR="00657E08" w:rsidDel="007E0388" w:rsidRDefault="00483D1B">
            <w:pPr>
              <w:spacing w:after="0" w:line="240" w:lineRule="auto"/>
              <w:ind w:left="225" w:right="0" w:hanging="225"/>
              <w:jc w:val="center"/>
              <w:rPr>
                <w:del w:id="3476" w:author="Andres Gannon" w:date="2019-04-04T11:46:00Z"/>
                <w:rFonts w:ascii="Arial" w:eastAsia="Arial" w:hAnsi="Arial" w:cs="Arial"/>
                <w:color w:val="333333"/>
                <w:sz w:val="21"/>
                <w:szCs w:val="21"/>
              </w:rPr>
            </w:pPr>
            <w:del w:id="3477" w:author="Andres Gannon" w:date="2019-04-04T11:46:00Z">
              <w:r w:rsidDel="007E0388">
                <w:rPr>
                  <w:rFonts w:ascii="Arial" w:eastAsia="Arial" w:hAnsi="Arial" w:cs="Arial"/>
                  <w:color w:val="333333"/>
                  <w:sz w:val="21"/>
                  <w:szCs w:val="21"/>
                </w:rPr>
                <w:delText>UK</w:delText>
              </w:r>
            </w:del>
          </w:p>
        </w:tc>
        <w:tc>
          <w:tcPr>
            <w:tcW w:w="1311" w:type="dxa"/>
            <w:tcBorders>
              <w:top w:val="single" w:sz="6" w:space="0" w:color="DDDDDD"/>
              <w:left w:val="nil"/>
              <w:bottom w:val="nil"/>
              <w:right w:val="nil"/>
            </w:tcBorders>
            <w:tcMar>
              <w:top w:w="80" w:type="dxa"/>
              <w:left w:w="80" w:type="dxa"/>
              <w:bottom w:w="80" w:type="dxa"/>
              <w:right w:w="80" w:type="dxa"/>
            </w:tcMar>
          </w:tcPr>
          <w:p w14:paraId="7813098B" w14:textId="1A05619C" w:rsidR="00657E08" w:rsidDel="007E0388" w:rsidRDefault="00483D1B">
            <w:pPr>
              <w:spacing w:after="0" w:line="240" w:lineRule="auto"/>
              <w:ind w:left="225" w:right="0" w:hanging="225"/>
              <w:jc w:val="center"/>
              <w:rPr>
                <w:del w:id="3478" w:author="Andres Gannon" w:date="2019-04-04T11:46:00Z"/>
                <w:rFonts w:ascii="Arial" w:eastAsia="Arial" w:hAnsi="Arial" w:cs="Arial"/>
                <w:color w:val="333333"/>
                <w:sz w:val="21"/>
                <w:szCs w:val="21"/>
              </w:rPr>
            </w:pPr>
            <w:del w:id="3479" w:author="Andres Gannon" w:date="2019-04-04T11:46:00Z">
              <w:r w:rsidDel="007E0388">
                <w:rPr>
                  <w:rFonts w:ascii="Arial" w:eastAsia="Arial" w:hAnsi="Arial" w:cs="Arial"/>
                  <w:color w:val="333333"/>
                  <w:sz w:val="21"/>
                  <w:szCs w:val="21"/>
                </w:rPr>
                <w:delText>2014</w:delText>
              </w:r>
            </w:del>
          </w:p>
        </w:tc>
        <w:tc>
          <w:tcPr>
            <w:tcW w:w="1561" w:type="dxa"/>
            <w:tcBorders>
              <w:top w:val="single" w:sz="6" w:space="0" w:color="DDDDDD"/>
              <w:left w:val="nil"/>
              <w:bottom w:val="nil"/>
              <w:right w:val="nil"/>
            </w:tcBorders>
            <w:tcMar>
              <w:top w:w="80" w:type="dxa"/>
              <w:left w:w="80" w:type="dxa"/>
              <w:bottom w:w="80" w:type="dxa"/>
              <w:right w:w="80" w:type="dxa"/>
            </w:tcMar>
          </w:tcPr>
          <w:p w14:paraId="0D62119C" w14:textId="5B7E56C4" w:rsidR="00657E08" w:rsidDel="007E0388" w:rsidRDefault="00657E08">
            <w:pPr>
              <w:spacing w:after="0" w:line="240" w:lineRule="auto"/>
              <w:ind w:left="225" w:right="0" w:hanging="225"/>
              <w:jc w:val="center"/>
              <w:rPr>
                <w:del w:id="348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064A47BF" w14:textId="18D386C8" w:rsidR="00657E08" w:rsidDel="007E0388" w:rsidRDefault="00657E08">
            <w:pPr>
              <w:spacing w:after="0" w:line="240" w:lineRule="auto"/>
              <w:ind w:left="225" w:right="0" w:hanging="225"/>
              <w:jc w:val="center"/>
              <w:rPr>
                <w:del w:id="348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6AAF1518" w14:textId="70B8008C" w:rsidR="00657E08" w:rsidDel="007E0388" w:rsidRDefault="00483D1B">
            <w:pPr>
              <w:spacing w:after="0" w:line="240" w:lineRule="auto"/>
              <w:ind w:left="225" w:right="0" w:hanging="225"/>
              <w:jc w:val="center"/>
              <w:rPr>
                <w:del w:id="3482" w:author="Andres Gannon" w:date="2019-04-04T11:46:00Z"/>
                <w:rFonts w:ascii="Arial" w:eastAsia="Arial" w:hAnsi="Arial" w:cs="Arial"/>
                <w:color w:val="333333"/>
                <w:sz w:val="21"/>
                <w:szCs w:val="21"/>
              </w:rPr>
            </w:pPr>
            <w:del w:id="3483"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59C92816" w14:textId="5DF9F165" w:rsidR="00657E08" w:rsidDel="007E0388" w:rsidRDefault="00657E08">
            <w:pPr>
              <w:spacing w:after="0" w:line="240" w:lineRule="auto"/>
              <w:ind w:left="225" w:right="0" w:hanging="225"/>
              <w:jc w:val="center"/>
              <w:rPr>
                <w:del w:id="3484" w:author="Andres Gannon" w:date="2019-04-04T11:46:00Z"/>
                <w:rFonts w:ascii="Arial" w:eastAsia="Arial" w:hAnsi="Arial" w:cs="Arial"/>
                <w:color w:val="333333"/>
                <w:sz w:val="21"/>
                <w:szCs w:val="21"/>
              </w:rPr>
            </w:pPr>
          </w:p>
        </w:tc>
      </w:tr>
      <w:tr w:rsidR="00657E08" w:rsidDel="007E0388" w14:paraId="3F25ADF7" w14:textId="7670A49E">
        <w:trPr>
          <w:trHeight w:val="440"/>
          <w:del w:id="348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3233D132" w14:textId="597C0C89" w:rsidR="00657E08" w:rsidDel="007E0388" w:rsidRDefault="00483D1B">
            <w:pPr>
              <w:spacing w:after="0" w:line="240" w:lineRule="auto"/>
              <w:ind w:left="225" w:right="0" w:hanging="225"/>
              <w:jc w:val="center"/>
              <w:rPr>
                <w:del w:id="3486" w:author="Andres Gannon" w:date="2019-04-04T11:46:00Z"/>
                <w:rFonts w:ascii="Arial" w:eastAsia="Arial" w:hAnsi="Arial" w:cs="Arial"/>
                <w:color w:val="333333"/>
                <w:sz w:val="21"/>
                <w:szCs w:val="21"/>
              </w:rPr>
            </w:pPr>
            <w:del w:id="3487" w:author="Andres Gannon" w:date="2019-04-04T11:46:00Z">
              <w:r w:rsidDel="007E0388">
                <w:rPr>
                  <w:rFonts w:ascii="Arial" w:eastAsia="Arial" w:hAnsi="Arial" w:cs="Arial"/>
                  <w:color w:val="333333"/>
                  <w:sz w:val="21"/>
                  <w:szCs w:val="21"/>
                </w:rPr>
                <w:delText>Poland</w:delText>
              </w:r>
            </w:del>
          </w:p>
        </w:tc>
        <w:tc>
          <w:tcPr>
            <w:tcW w:w="1311" w:type="dxa"/>
            <w:tcBorders>
              <w:top w:val="single" w:sz="6" w:space="0" w:color="DDDDDD"/>
              <w:left w:val="nil"/>
              <w:bottom w:val="nil"/>
              <w:right w:val="nil"/>
            </w:tcBorders>
            <w:tcMar>
              <w:top w:w="80" w:type="dxa"/>
              <w:left w:w="80" w:type="dxa"/>
              <w:bottom w:w="80" w:type="dxa"/>
              <w:right w:w="80" w:type="dxa"/>
            </w:tcMar>
          </w:tcPr>
          <w:p w14:paraId="08ED2CF4" w14:textId="38C31AA0" w:rsidR="00657E08" w:rsidDel="007E0388" w:rsidRDefault="00483D1B">
            <w:pPr>
              <w:spacing w:after="0" w:line="240" w:lineRule="auto"/>
              <w:ind w:left="225" w:right="0" w:hanging="225"/>
              <w:jc w:val="center"/>
              <w:rPr>
                <w:del w:id="3488" w:author="Andres Gannon" w:date="2019-04-04T11:46:00Z"/>
                <w:rFonts w:ascii="Arial" w:eastAsia="Arial" w:hAnsi="Arial" w:cs="Arial"/>
                <w:color w:val="333333"/>
                <w:sz w:val="21"/>
                <w:szCs w:val="21"/>
              </w:rPr>
            </w:pPr>
            <w:del w:id="3489" w:author="Andres Gannon" w:date="2019-04-04T11:46:00Z">
              <w:r w:rsidDel="007E0388">
                <w:rPr>
                  <w:rFonts w:ascii="Arial" w:eastAsia="Arial" w:hAnsi="Arial" w:cs="Arial"/>
                  <w:color w:val="333333"/>
                  <w:sz w:val="21"/>
                  <w:szCs w:val="21"/>
                </w:rPr>
                <w:delText>2014</w:delText>
              </w:r>
            </w:del>
          </w:p>
        </w:tc>
        <w:tc>
          <w:tcPr>
            <w:tcW w:w="1561" w:type="dxa"/>
            <w:tcBorders>
              <w:top w:val="single" w:sz="6" w:space="0" w:color="DDDDDD"/>
              <w:left w:val="nil"/>
              <w:bottom w:val="nil"/>
              <w:right w:val="nil"/>
            </w:tcBorders>
            <w:tcMar>
              <w:top w:w="80" w:type="dxa"/>
              <w:left w:w="80" w:type="dxa"/>
              <w:bottom w:w="80" w:type="dxa"/>
              <w:right w:w="80" w:type="dxa"/>
            </w:tcMar>
          </w:tcPr>
          <w:p w14:paraId="0DE2528D" w14:textId="2FE13EB3" w:rsidR="00657E08" w:rsidDel="007E0388" w:rsidRDefault="00657E08">
            <w:pPr>
              <w:spacing w:after="0" w:line="240" w:lineRule="auto"/>
              <w:ind w:left="225" w:right="0" w:hanging="225"/>
              <w:jc w:val="center"/>
              <w:rPr>
                <w:del w:id="349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3E85B0C2" w14:textId="6F2F12F2" w:rsidR="00657E08" w:rsidDel="007E0388" w:rsidRDefault="00657E08">
            <w:pPr>
              <w:spacing w:after="0" w:line="240" w:lineRule="auto"/>
              <w:ind w:left="225" w:right="0" w:hanging="225"/>
              <w:jc w:val="center"/>
              <w:rPr>
                <w:del w:id="349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29DACB89" w14:textId="42E72DC2" w:rsidR="00657E08" w:rsidDel="007E0388" w:rsidRDefault="00483D1B">
            <w:pPr>
              <w:spacing w:after="0" w:line="240" w:lineRule="auto"/>
              <w:ind w:left="225" w:right="0" w:hanging="225"/>
              <w:jc w:val="center"/>
              <w:rPr>
                <w:del w:id="3492" w:author="Andres Gannon" w:date="2019-04-04T11:46:00Z"/>
                <w:rFonts w:ascii="Arial" w:eastAsia="Arial" w:hAnsi="Arial" w:cs="Arial"/>
                <w:color w:val="333333"/>
                <w:sz w:val="21"/>
                <w:szCs w:val="21"/>
              </w:rPr>
            </w:pPr>
            <w:del w:id="3493" w:author="Andres Gannon" w:date="2019-04-04T11:46:00Z">
              <w:r w:rsidDel="007E0388">
                <w:rPr>
                  <w:rFonts w:ascii="Arial Unicode MS" w:eastAsia="Arial Unicode MS" w:hAnsi="Arial Unicode MS" w:cs="Arial Unicode MS"/>
                  <w:color w:val="333333"/>
                  <w:sz w:val="21"/>
                  <w:szCs w:val="21"/>
                </w:rPr>
                <w:delText>✔</w:delText>
              </w:r>
            </w:del>
          </w:p>
        </w:tc>
        <w:tc>
          <w:tcPr>
            <w:tcW w:w="882" w:type="dxa"/>
            <w:tcBorders>
              <w:top w:val="single" w:sz="6" w:space="0" w:color="DDDDDD"/>
              <w:left w:val="nil"/>
              <w:bottom w:val="nil"/>
              <w:right w:val="nil"/>
            </w:tcBorders>
            <w:tcMar>
              <w:top w:w="80" w:type="dxa"/>
              <w:left w:w="80" w:type="dxa"/>
              <w:bottom w:w="80" w:type="dxa"/>
              <w:right w:w="80" w:type="dxa"/>
            </w:tcMar>
          </w:tcPr>
          <w:p w14:paraId="49BEFE11" w14:textId="39D333A2" w:rsidR="00657E08" w:rsidDel="007E0388" w:rsidRDefault="00657E08">
            <w:pPr>
              <w:spacing w:after="0" w:line="240" w:lineRule="auto"/>
              <w:ind w:left="225" w:right="0" w:hanging="225"/>
              <w:jc w:val="center"/>
              <w:rPr>
                <w:del w:id="3494" w:author="Andres Gannon" w:date="2019-04-04T11:46:00Z"/>
                <w:rFonts w:ascii="Arial" w:eastAsia="Arial" w:hAnsi="Arial" w:cs="Arial"/>
                <w:color w:val="333333"/>
                <w:sz w:val="21"/>
                <w:szCs w:val="21"/>
              </w:rPr>
            </w:pPr>
          </w:p>
        </w:tc>
      </w:tr>
      <w:tr w:rsidR="00657E08" w:rsidDel="007E0388" w14:paraId="6DB415BB" w14:textId="568268B8">
        <w:trPr>
          <w:trHeight w:val="440"/>
          <w:del w:id="349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238FA3C4" w14:textId="68DDEE67" w:rsidR="00657E08" w:rsidDel="007E0388" w:rsidRDefault="00483D1B">
            <w:pPr>
              <w:spacing w:after="0" w:line="240" w:lineRule="auto"/>
              <w:ind w:left="225" w:right="0" w:hanging="225"/>
              <w:jc w:val="center"/>
              <w:rPr>
                <w:del w:id="3496" w:author="Andres Gannon" w:date="2019-04-04T11:46:00Z"/>
                <w:rFonts w:ascii="Arial" w:eastAsia="Arial" w:hAnsi="Arial" w:cs="Arial"/>
                <w:color w:val="333333"/>
                <w:sz w:val="21"/>
                <w:szCs w:val="21"/>
              </w:rPr>
            </w:pPr>
            <w:del w:id="3497" w:author="Andres Gannon" w:date="2019-04-04T11:46:00Z">
              <w:r w:rsidDel="007E0388">
                <w:rPr>
                  <w:rFonts w:ascii="Arial" w:eastAsia="Arial" w:hAnsi="Arial" w:cs="Arial"/>
                  <w:color w:val="333333"/>
                  <w:sz w:val="21"/>
                  <w:szCs w:val="21"/>
                </w:rPr>
                <w:delText>Moldova</w:delText>
              </w:r>
            </w:del>
          </w:p>
        </w:tc>
        <w:tc>
          <w:tcPr>
            <w:tcW w:w="1311" w:type="dxa"/>
            <w:tcBorders>
              <w:top w:val="single" w:sz="6" w:space="0" w:color="DDDDDD"/>
              <w:left w:val="nil"/>
              <w:bottom w:val="nil"/>
              <w:right w:val="nil"/>
            </w:tcBorders>
            <w:tcMar>
              <w:top w:w="80" w:type="dxa"/>
              <w:left w:w="80" w:type="dxa"/>
              <w:bottom w:w="80" w:type="dxa"/>
              <w:right w:w="80" w:type="dxa"/>
            </w:tcMar>
          </w:tcPr>
          <w:p w14:paraId="588A512C" w14:textId="6AE958F6" w:rsidR="00657E08" w:rsidDel="007E0388" w:rsidRDefault="00483D1B">
            <w:pPr>
              <w:spacing w:after="0" w:line="240" w:lineRule="auto"/>
              <w:ind w:left="225" w:right="0" w:hanging="225"/>
              <w:jc w:val="center"/>
              <w:rPr>
                <w:del w:id="3498" w:author="Andres Gannon" w:date="2019-04-04T11:46:00Z"/>
                <w:rFonts w:ascii="Arial" w:eastAsia="Arial" w:hAnsi="Arial" w:cs="Arial"/>
                <w:color w:val="333333"/>
                <w:sz w:val="21"/>
                <w:szCs w:val="21"/>
              </w:rPr>
            </w:pPr>
            <w:del w:id="3499" w:author="Andres Gannon" w:date="2019-04-04T11:46:00Z">
              <w:r w:rsidDel="007E0388">
                <w:rPr>
                  <w:rFonts w:ascii="Arial" w:eastAsia="Arial" w:hAnsi="Arial" w:cs="Arial"/>
                  <w:color w:val="333333"/>
                  <w:sz w:val="21"/>
                  <w:szCs w:val="21"/>
                </w:rPr>
                <w:delText>2014</w:delText>
              </w:r>
            </w:del>
          </w:p>
        </w:tc>
        <w:tc>
          <w:tcPr>
            <w:tcW w:w="1561" w:type="dxa"/>
            <w:tcBorders>
              <w:top w:val="single" w:sz="6" w:space="0" w:color="DDDDDD"/>
              <w:left w:val="nil"/>
              <w:bottom w:val="nil"/>
              <w:right w:val="nil"/>
            </w:tcBorders>
            <w:tcMar>
              <w:top w:w="80" w:type="dxa"/>
              <w:left w:w="80" w:type="dxa"/>
              <w:bottom w:w="80" w:type="dxa"/>
              <w:right w:w="80" w:type="dxa"/>
            </w:tcMar>
          </w:tcPr>
          <w:p w14:paraId="4D58DCF3" w14:textId="1506C8E9" w:rsidR="00657E08" w:rsidDel="007E0388" w:rsidRDefault="00657E08">
            <w:pPr>
              <w:spacing w:after="0" w:line="240" w:lineRule="auto"/>
              <w:ind w:left="225" w:right="0" w:hanging="225"/>
              <w:jc w:val="center"/>
              <w:rPr>
                <w:del w:id="350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6521398E" w14:textId="405649B8" w:rsidR="00657E08" w:rsidDel="007E0388" w:rsidRDefault="00657E08">
            <w:pPr>
              <w:spacing w:after="0" w:line="240" w:lineRule="auto"/>
              <w:ind w:left="225" w:right="0" w:hanging="225"/>
              <w:jc w:val="center"/>
              <w:rPr>
                <w:del w:id="350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46A9F046" w14:textId="4956DEBA" w:rsidR="00657E08" w:rsidDel="007E0388" w:rsidRDefault="00657E08">
            <w:pPr>
              <w:spacing w:after="0" w:line="240" w:lineRule="auto"/>
              <w:ind w:left="225" w:right="0" w:hanging="225"/>
              <w:jc w:val="center"/>
              <w:rPr>
                <w:del w:id="350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007398A8" w14:textId="5C80DBF0" w:rsidR="00657E08" w:rsidDel="007E0388" w:rsidRDefault="00483D1B">
            <w:pPr>
              <w:spacing w:after="0" w:line="240" w:lineRule="auto"/>
              <w:ind w:left="225" w:right="0" w:hanging="225"/>
              <w:jc w:val="center"/>
              <w:rPr>
                <w:del w:id="3503" w:author="Andres Gannon" w:date="2019-04-04T11:46:00Z"/>
                <w:rFonts w:ascii="Arial" w:eastAsia="Arial" w:hAnsi="Arial" w:cs="Arial"/>
                <w:color w:val="333333"/>
                <w:sz w:val="21"/>
                <w:szCs w:val="21"/>
              </w:rPr>
            </w:pPr>
            <w:del w:id="350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7EA77E7E" w14:textId="61AFA76B">
        <w:trPr>
          <w:trHeight w:val="440"/>
          <w:del w:id="350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30B2A9B0" w14:textId="433818B0" w:rsidR="00657E08" w:rsidDel="007E0388" w:rsidRDefault="00483D1B">
            <w:pPr>
              <w:spacing w:after="0" w:line="240" w:lineRule="auto"/>
              <w:ind w:left="225" w:right="0" w:hanging="225"/>
              <w:jc w:val="center"/>
              <w:rPr>
                <w:del w:id="3506" w:author="Andres Gannon" w:date="2019-04-04T11:46:00Z"/>
                <w:rFonts w:ascii="Arial" w:eastAsia="Arial" w:hAnsi="Arial" w:cs="Arial"/>
                <w:color w:val="333333"/>
                <w:sz w:val="21"/>
                <w:szCs w:val="21"/>
              </w:rPr>
            </w:pPr>
            <w:del w:id="3507" w:author="Andres Gannon" w:date="2019-04-04T11:46:00Z">
              <w:r w:rsidDel="007E0388">
                <w:rPr>
                  <w:rFonts w:ascii="Arial" w:eastAsia="Arial" w:hAnsi="Arial" w:cs="Arial"/>
                  <w:color w:val="333333"/>
                  <w:sz w:val="21"/>
                  <w:szCs w:val="21"/>
                </w:rPr>
                <w:delText>Ukraine</w:delText>
              </w:r>
            </w:del>
          </w:p>
        </w:tc>
        <w:tc>
          <w:tcPr>
            <w:tcW w:w="1311" w:type="dxa"/>
            <w:tcBorders>
              <w:top w:val="single" w:sz="6" w:space="0" w:color="DDDDDD"/>
              <w:left w:val="nil"/>
              <w:bottom w:val="nil"/>
              <w:right w:val="nil"/>
            </w:tcBorders>
            <w:tcMar>
              <w:top w:w="80" w:type="dxa"/>
              <w:left w:w="80" w:type="dxa"/>
              <w:bottom w:w="80" w:type="dxa"/>
              <w:right w:w="80" w:type="dxa"/>
            </w:tcMar>
          </w:tcPr>
          <w:p w14:paraId="5124829A" w14:textId="62A91C37" w:rsidR="00657E08" w:rsidDel="007E0388" w:rsidRDefault="00483D1B">
            <w:pPr>
              <w:spacing w:after="0" w:line="240" w:lineRule="auto"/>
              <w:ind w:left="225" w:right="0" w:hanging="225"/>
              <w:jc w:val="center"/>
              <w:rPr>
                <w:del w:id="3508" w:author="Andres Gannon" w:date="2019-04-04T11:46:00Z"/>
                <w:rFonts w:ascii="Arial" w:eastAsia="Arial" w:hAnsi="Arial" w:cs="Arial"/>
                <w:color w:val="333333"/>
                <w:sz w:val="21"/>
                <w:szCs w:val="21"/>
              </w:rPr>
            </w:pPr>
            <w:del w:id="3509" w:author="Andres Gannon" w:date="2019-04-04T11:46:00Z">
              <w:r w:rsidDel="007E0388">
                <w:rPr>
                  <w:rFonts w:ascii="Arial" w:eastAsia="Arial" w:hAnsi="Arial" w:cs="Arial"/>
                  <w:color w:val="333333"/>
                  <w:sz w:val="21"/>
                  <w:szCs w:val="21"/>
                </w:rPr>
                <w:delText>2015</w:delText>
              </w:r>
            </w:del>
          </w:p>
        </w:tc>
        <w:tc>
          <w:tcPr>
            <w:tcW w:w="1561" w:type="dxa"/>
            <w:tcBorders>
              <w:top w:val="single" w:sz="6" w:space="0" w:color="DDDDDD"/>
              <w:left w:val="nil"/>
              <w:bottom w:val="nil"/>
              <w:right w:val="nil"/>
            </w:tcBorders>
            <w:tcMar>
              <w:top w:w="80" w:type="dxa"/>
              <w:left w:w="80" w:type="dxa"/>
              <w:bottom w:w="80" w:type="dxa"/>
              <w:right w:w="80" w:type="dxa"/>
            </w:tcMar>
          </w:tcPr>
          <w:p w14:paraId="00B33A98" w14:textId="499E2AD9" w:rsidR="00657E08" w:rsidDel="007E0388" w:rsidRDefault="00483D1B">
            <w:pPr>
              <w:spacing w:after="0" w:line="240" w:lineRule="auto"/>
              <w:ind w:left="225" w:right="0" w:hanging="225"/>
              <w:jc w:val="center"/>
              <w:rPr>
                <w:del w:id="3510" w:author="Andres Gannon" w:date="2019-04-04T11:46:00Z"/>
                <w:rFonts w:ascii="Arial" w:eastAsia="Arial" w:hAnsi="Arial" w:cs="Arial"/>
                <w:color w:val="333333"/>
                <w:sz w:val="21"/>
                <w:szCs w:val="21"/>
              </w:rPr>
            </w:pPr>
            <w:del w:id="3511" w:author="Andres Gannon" w:date="2019-04-04T11:46:00Z">
              <w:r w:rsidDel="007E0388">
                <w:rPr>
                  <w:rFonts w:ascii="Arial Unicode MS" w:eastAsia="Arial Unicode MS" w:hAnsi="Arial Unicode MS" w:cs="Arial Unicode MS"/>
                  <w:color w:val="333333"/>
                  <w:sz w:val="21"/>
                  <w:szCs w:val="21"/>
                </w:rPr>
                <w:delText>✔</w:delText>
              </w:r>
            </w:del>
          </w:p>
        </w:tc>
        <w:tc>
          <w:tcPr>
            <w:tcW w:w="965" w:type="dxa"/>
            <w:tcBorders>
              <w:top w:val="single" w:sz="6" w:space="0" w:color="DDDDDD"/>
              <w:left w:val="nil"/>
              <w:bottom w:val="nil"/>
              <w:right w:val="nil"/>
            </w:tcBorders>
            <w:tcMar>
              <w:top w:w="80" w:type="dxa"/>
              <w:left w:w="80" w:type="dxa"/>
              <w:bottom w:w="80" w:type="dxa"/>
              <w:right w:w="80" w:type="dxa"/>
            </w:tcMar>
          </w:tcPr>
          <w:p w14:paraId="76DB9B3A" w14:textId="53DE920F" w:rsidR="00657E08" w:rsidDel="007E0388" w:rsidRDefault="00657E08">
            <w:pPr>
              <w:spacing w:after="0" w:line="240" w:lineRule="auto"/>
              <w:ind w:left="225" w:right="0" w:hanging="225"/>
              <w:jc w:val="center"/>
              <w:rPr>
                <w:del w:id="3512"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61DF013F" w14:textId="1C963161" w:rsidR="00657E08" w:rsidDel="007E0388" w:rsidRDefault="00657E08">
            <w:pPr>
              <w:spacing w:after="0" w:line="240" w:lineRule="auto"/>
              <w:ind w:left="225" w:right="0" w:hanging="225"/>
              <w:jc w:val="center"/>
              <w:rPr>
                <w:del w:id="3513"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433FB8F6" w14:textId="48F1073E" w:rsidR="00657E08" w:rsidDel="007E0388" w:rsidRDefault="00657E08">
            <w:pPr>
              <w:spacing w:after="0" w:line="240" w:lineRule="auto"/>
              <w:ind w:left="225" w:right="0" w:hanging="225"/>
              <w:jc w:val="center"/>
              <w:rPr>
                <w:del w:id="3514" w:author="Andres Gannon" w:date="2019-04-04T11:46:00Z"/>
                <w:rFonts w:ascii="Arial" w:eastAsia="Arial" w:hAnsi="Arial" w:cs="Arial"/>
                <w:color w:val="333333"/>
                <w:sz w:val="21"/>
                <w:szCs w:val="21"/>
              </w:rPr>
            </w:pPr>
          </w:p>
        </w:tc>
      </w:tr>
      <w:tr w:rsidR="00657E08" w:rsidDel="007E0388" w14:paraId="76BFC02D" w14:textId="101CA455">
        <w:trPr>
          <w:trHeight w:val="440"/>
          <w:del w:id="351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7AACB2C3" w14:textId="3B780D7C" w:rsidR="00657E08" w:rsidDel="007E0388" w:rsidRDefault="00483D1B">
            <w:pPr>
              <w:spacing w:after="0" w:line="240" w:lineRule="auto"/>
              <w:ind w:left="225" w:right="0" w:hanging="225"/>
              <w:jc w:val="center"/>
              <w:rPr>
                <w:del w:id="3516" w:author="Andres Gannon" w:date="2019-04-04T11:46:00Z"/>
                <w:rFonts w:ascii="Arial" w:eastAsia="Arial" w:hAnsi="Arial" w:cs="Arial"/>
                <w:color w:val="333333"/>
                <w:sz w:val="21"/>
                <w:szCs w:val="21"/>
              </w:rPr>
            </w:pPr>
            <w:del w:id="3517" w:author="Andres Gannon" w:date="2019-04-04T11:46:00Z">
              <w:r w:rsidDel="007E0388">
                <w:rPr>
                  <w:rFonts w:ascii="Arial" w:eastAsia="Arial" w:hAnsi="Arial" w:cs="Arial"/>
                  <w:color w:val="333333"/>
                  <w:sz w:val="21"/>
                  <w:szCs w:val="21"/>
                </w:rPr>
                <w:delText>Syria</w:delText>
              </w:r>
            </w:del>
          </w:p>
        </w:tc>
        <w:tc>
          <w:tcPr>
            <w:tcW w:w="1311" w:type="dxa"/>
            <w:tcBorders>
              <w:top w:val="single" w:sz="6" w:space="0" w:color="DDDDDD"/>
              <w:left w:val="nil"/>
              <w:bottom w:val="nil"/>
              <w:right w:val="nil"/>
            </w:tcBorders>
            <w:tcMar>
              <w:top w:w="80" w:type="dxa"/>
              <w:left w:w="80" w:type="dxa"/>
              <w:bottom w:w="80" w:type="dxa"/>
              <w:right w:w="80" w:type="dxa"/>
            </w:tcMar>
          </w:tcPr>
          <w:p w14:paraId="4E52E0F2" w14:textId="23D7B783" w:rsidR="00657E08" w:rsidDel="007E0388" w:rsidRDefault="00483D1B">
            <w:pPr>
              <w:spacing w:after="0" w:line="240" w:lineRule="auto"/>
              <w:ind w:left="225" w:right="0" w:hanging="225"/>
              <w:jc w:val="center"/>
              <w:rPr>
                <w:del w:id="3518" w:author="Andres Gannon" w:date="2019-04-04T11:46:00Z"/>
                <w:rFonts w:ascii="Arial" w:eastAsia="Arial" w:hAnsi="Arial" w:cs="Arial"/>
                <w:color w:val="333333"/>
                <w:sz w:val="21"/>
                <w:szCs w:val="21"/>
              </w:rPr>
            </w:pPr>
            <w:del w:id="3519" w:author="Andres Gannon" w:date="2019-04-04T11:46:00Z">
              <w:r w:rsidDel="007E0388">
                <w:rPr>
                  <w:rFonts w:ascii="Arial" w:eastAsia="Arial" w:hAnsi="Arial" w:cs="Arial"/>
                  <w:color w:val="333333"/>
                  <w:sz w:val="21"/>
                  <w:szCs w:val="21"/>
                </w:rPr>
                <w:delText>2015</w:delText>
              </w:r>
            </w:del>
          </w:p>
        </w:tc>
        <w:tc>
          <w:tcPr>
            <w:tcW w:w="1561" w:type="dxa"/>
            <w:tcBorders>
              <w:top w:val="single" w:sz="6" w:space="0" w:color="DDDDDD"/>
              <w:left w:val="nil"/>
              <w:bottom w:val="nil"/>
              <w:right w:val="nil"/>
            </w:tcBorders>
            <w:tcMar>
              <w:top w:w="80" w:type="dxa"/>
              <w:left w:w="80" w:type="dxa"/>
              <w:bottom w:w="80" w:type="dxa"/>
              <w:right w:w="80" w:type="dxa"/>
            </w:tcMar>
          </w:tcPr>
          <w:p w14:paraId="5C8C725D" w14:textId="25A7E606" w:rsidR="00657E08" w:rsidDel="007E0388" w:rsidRDefault="00657E08">
            <w:pPr>
              <w:spacing w:after="0" w:line="240" w:lineRule="auto"/>
              <w:ind w:left="225" w:right="0" w:hanging="225"/>
              <w:jc w:val="center"/>
              <w:rPr>
                <w:del w:id="352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130C3A72" w14:textId="1379A930" w:rsidR="00657E08" w:rsidDel="007E0388" w:rsidRDefault="00483D1B">
            <w:pPr>
              <w:spacing w:after="0" w:line="240" w:lineRule="auto"/>
              <w:ind w:left="225" w:right="0" w:hanging="225"/>
              <w:jc w:val="center"/>
              <w:rPr>
                <w:del w:id="3521" w:author="Andres Gannon" w:date="2019-04-04T11:46:00Z"/>
                <w:rFonts w:ascii="Arial" w:eastAsia="Arial" w:hAnsi="Arial" w:cs="Arial"/>
                <w:color w:val="333333"/>
                <w:sz w:val="21"/>
                <w:szCs w:val="21"/>
              </w:rPr>
            </w:pPr>
            <w:del w:id="3522" w:author="Andres Gannon" w:date="2019-04-04T11:46:00Z">
              <w:r w:rsidDel="007E0388">
                <w:rPr>
                  <w:rFonts w:ascii="Arial Unicode MS" w:eastAsia="Arial Unicode MS" w:hAnsi="Arial Unicode MS" w:cs="Arial Unicode MS"/>
                  <w:color w:val="333333"/>
                  <w:sz w:val="21"/>
                  <w:szCs w:val="21"/>
                </w:rPr>
                <w:delText>✔</w:delText>
              </w:r>
            </w:del>
          </w:p>
        </w:tc>
        <w:tc>
          <w:tcPr>
            <w:tcW w:w="1216" w:type="dxa"/>
            <w:tcBorders>
              <w:top w:val="single" w:sz="6" w:space="0" w:color="DDDDDD"/>
              <w:left w:val="nil"/>
              <w:bottom w:val="nil"/>
              <w:right w:val="nil"/>
            </w:tcBorders>
            <w:tcMar>
              <w:top w:w="80" w:type="dxa"/>
              <w:left w:w="80" w:type="dxa"/>
              <w:bottom w:w="80" w:type="dxa"/>
              <w:right w:w="80" w:type="dxa"/>
            </w:tcMar>
          </w:tcPr>
          <w:p w14:paraId="572AE707" w14:textId="3D5C5F58" w:rsidR="00657E08" w:rsidDel="007E0388" w:rsidRDefault="00657E08">
            <w:pPr>
              <w:spacing w:after="0" w:line="240" w:lineRule="auto"/>
              <w:ind w:left="225" w:right="0" w:hanging="225"/>
              <w:jc w:val="center"/>
              <w:rPr>
                <w:del w:id="3523"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23EDD98D" w14:textId="1BC282B2" w:rsidR="00657E08" w:rsidDel="007E0388" w:rsidRDefault="00657E08">
            <w:pPr>
              <w:spacing w:after="0" w:line="240" w:lineRule="auto"/>
              <w:ind w:left="225" w:right="0" w:hanging="225"/>
              <w:jc w:val="center"/>
              <w:rPr>
                <w:del w:id="3524" w:author="Andres Gannon" w:date="2019-04-04T11:46:00Z"/>
                <w:rFonts w:ascii="Arial" w:eastAsia="Arial" w:hAnsi="Arial" w:cs="Arial"/>
                <w:color w:val="333333"/>
                <w:sz w:val="21"/>
                <w:szCs w:val="21"/>
              </w:rPr>
            </w:pPr>
          </w:p>
        </w:tc>
      </w:tr>
      <w:tr w:rsidR="00657E08" w:rsidDel="007E0388" w14:paraId="48B280D5" w14:textId="7BBC3B57">
        <w:trPr>
          <w:trHeight w:val="440"/>
          <w:del w:id="352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353C62E7" w14:textId="645A6845" w:rsidR="00657E08" w:rsidDel="007E0388" w:rsidRDefault="00483D1B">
            <w:pPr>
              <w:spacing w:after="0" w:line="240" w:lineRule="auto"/>
              <w:ind w:left="225" w:right="0" w:hanging="225"/>
              <w:jc w:val="center"/>
              <w:rPr>
                <w:del w:id="3526" w:author="Andres Gannon" w:date="2019-04-04T11:46:00Z"/>
                <w:rFonts w:ascii="Arial" w:eastAsia="Arial" w:hAnsi="Arial" w:cs="Arial"/>
                <w:color w:val="333333"/>
                <w:sz w:val="21"/>
                <w:szCs w:val="21"/>
              </w:rPr>
            </w:pPr>
            <w:del w:id="3527" w:author="Andres Gannon" w:date="2019-04-04T11:46:00Z">
              <w:r w:rsidDel="007E0388">
                <w:rPr>
                  <w:rFonts w:ascii="Arial" w:eastAsia="Arial" w:hAnsi="Arial" w:cs="Arial"/>
                  <w:color w:val="333333"/>
                  <w:sz w:val="21"/>
                  <w:szCs w:val="21"/>
                </w:rPr>
                <w:delText>Germany</w:delText>
              </w:r>
            </w:del>
          </w:p>
        </w:tc>
        <w:tc>
          <w:tcPr>
            <w:tcW w:w="1311" w:type="dxa"/>
            <w:tcBorders>
              <w:top w:val="single" w:sz="6" w:space="0" w:color="DDDDDD"/>
              <w:left w:val="nil"/>
              <w:bottom w:val="nil"/>
              <w:right w:val="nil"/>
            </w:tcBorders>
            <w:tcMar>
              <w:top w:w="80" w:type="dxa"/>
              <w:left w:w="80" w:type="dxa"/>
              <w:bottom w:w="80" w:type="dxa"/>
              <w:right w:w="80" w:type="dxa"/>
            </w:tcMar>
          </w:tcPr>
          <w:p w14:paraId="68AB08C3" w14:textId="05A50C47" w:rsidR="00657E08" w:rsidDel="007E0388" w:rsidRDefault="00483D1B">
            <w:pPr>
              <w:spacing w:after="0" w:line="240" w:lineRule="auto"/>
              <w:ind w:left="225" w:right="0" w:hanging="225"/>
              <w:jc w:val="center"/>
              <w:rPr>
                <w:del w:id="3528" w:author="Andres Gannon" w:date="2019-04-04T11:46:00Z"/>
                <w:rFonts w:ascii="Arial" w:eastAsia="Arial" w:hAnsi="Arial" w:cs="Arial"/>
                <w:color w:val="333333"/>
                <w:sz w:val="21"/>
                <w:szCs w:val="21"/>
              </w:rPr>
            </w:pPr>
            <w:del w:id="3529" w:author="Andres Gannon" w:date="2019-04-04T11:46:00Z">
              <w:r w:rsidDel="007E0388">
                <w:rPr>
                  <w:rFonts w:ascii="Arial" w:eastAsia="Arial" w:hAnsi="Arial" w:cs="Arial"/>
                  <w:color w:val="333333"/>
                  <w:sz w:val="21"/>
                  <w:szCs w:val="21"/>
                </w:rPr>
                <w:delText>2015</w:delText>
              </w:r>
            </w:del>
          </w:p>
        </w:tc>
        <w:tc>
          <w:tcPr>
            <w:tcW w:w="1561" w:type="dxa"/>
            <w:tcBorders>
              <w:top w:val="single" w:sz="6" w:space="0" w:color="DDDDDD"/>
              <w:left w:val="nil"/>
              <w:bottom w:val="nil"/>
              <w:right w:val="nil"/>
            </w:tcBorders>
            <w:tcMar>
              <w:top w:w="80" w:type="dxa"/>
              <w:left w:w="80" w:type="dxa"/>
              <w:bottom w:w="80" w:type="dxa"/>
              <w:right w:w="80" w:type="dxa"/>
            </w:tcMar>
          </w:tcPr>
          <w:p w14:paraId="047C20AC" w14:textId="27D4A3AF" w:rsidR="00657E08" w:rsidDel="007E0388" w:rsidRDefault="00657E08">
            <w:pPr>
              <w:spacing w:after="0" w:line="240" w:lineRule="auto"/>
              <w:ind w:left="225" w:right="0" w:hanging="225"/>
              <w:jc w:val="center"/>
              <w:rPr>
                <w:del w:id="353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28FE1551" w14:textId="23984AA4" w:rsidR="00657E08" w:rsidDel="007E0388" w:rsidRDefault="00657E08">
            <w:pPr>
              <w:spacing w:after="0" w:line="240" w:lineRule="auto"/>
              <w:ind w:left="225" w:right="0" w:hanging="225"/>
              <w:jc w:val="center"/>
              <w:rPr>
                <w:del w:id="353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36848C0F" w14:textId="247435CB" w:rsidR="00657E08" w:rsidDel="007E0388" w:rsidRDefault="00657E08">
            <w:pPr>
              <w:spacing w:after="0" w:line="240" w:lineRule="auto"/>
              <w:ind w:left="225" w:right="0" w:hanging="225"/>
              <w:jc w:val="center"/>
              <w:rPr>
                <w:del w:id="353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15FDE7CE" w14:textId="598C7047" w:rsidR="00657E08" w:rsidDel="007E0388" w:rsidRDefault="00483D1B">
            <w:pPr>
              <w:spacing w:after="0" w:line="240" w:lineRule="auto"/>
              <w:ind w:left="225" w:right="0" w:hanging="225"/>
              <w:jc w:val="center"/>
              <w:rPr>
                <w:del w:id="3533" w:author="Andres Gannon" w:date="2019-04-04T11:46:00Z"/>
                <w:rFonts w:ascii="Arial" w:eastAsia="Arial" w:hAnsi="Arial" w:cs="Arial"/>
                <w:color w:val="333333"/>
                <w:sz w:val="21"/>
                <w:szCs w:val="21"/>
              </w:rPr>
            </w:pPr>
            <w:del w:id="353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19A5129B" w14:textId="09D50B7D">
        <w:trPr>
          <w:trHeight w:val="440"/>
          <w:del w:id="353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030551A9" w14:textId="7478AD22" w:rsidR="00657E08" w:rsidDel="007E0388" w:rsidRDefault="00483D1B">
            <w:pPr>
              <w:spacing w:after="0" w:line="240" w:lineRule="auto"/>
              <w:ind w:left="225" w:right="0" w:hanging="225"/>
              <w:jc w:val="center"/>
              <w:rPr>
                <w:del w:id="3536" w:author="Andres Gannon" w:date="2019-04-04T11:46:00Z"/>
                <w:rFonts w:ascii="Arial" w:eastAsia="Arial" w:hAnsi="Arial" w:cs="Arial"/>
                <w:color w:val="333333"/>
                <w:sz w:val="21"/>
                <w:szCs w:val="21"/>
              </w:rPr>
            </w:pPr>
            <w:del w:id="3537" w:author="Andres Gannon" w:date="2019-04-04T11:46:00Z">
              <w:r w:rsidDel="007E0388">
                <w:rPr>
                  <w:rFonts w:ascii="Arial" w:eastAsia="Arial" w:hAnsi="Arial" w:cs="Arial"/>
                  <w:color w:val="333333"/>
                  <w:sz w:val="21"/>
                  <w:szCs w:val="21"/>
                </w:rPr>
                <w:delText>United Kingdom</w:delText>
              </w:r>
            </w:del>
          </w:p>
        </w:tc>
        <w:tc>
          <w:tcPr>
            <w:tcW w:w="1311" w:type="dxa"/>
            <w:tcBorders>
              <w:top w:val="single" w:sz="6" w:space="0" w:color="DDDDDD"/>
              <w:left w:val="nil"/>
              <w:bottom w:val="nil"/>
              <w:right w:val="nil"/>
            </w:tcBorders>
            <w:tcMar>
              <w:top w:w="80" w:type="dxa"/>
              <w:left w:w="80" w:type="dxa"/>
              <w:bottom w:w="80" w:type="dxa"/>
              <w:right w:w="80" w:type="dxa"/>
            </w:tcMar>
          </w:tcPr>
          <w:p w14:paraId="7E1A718B" w14:textId="3BD4FC52" w:rsidR="00657E08" w:rsidDel="007E0388" w:rsidRDefault="00483D1B">
            <w:pPr>
              <w:spacing w:after="0" w:line="240" w:lineRule="auto"/>
              <w:ind w:left="225" w:right="0" w:hanging="225"/>
              <w:jc w:val="center"/>
              <w:rPr>
                <w:del w:id="3538" w:author="Andres Gannon" w:date="2019-04-04T11:46:00Z"/>
                <w:rFonts w:ascii="Arial" w:eastAsia="Arial" w:hAnsi="Arial" w:cs="Arial"/>
                <w:color w:val="333333"/>
                <w:sz w:val="21"/>
                <w:szCs w:val="21"/>
              </w:rPr>
            </w:pPr>
            <w:del w:id="3539" w:author="Andres Gannon" w:date="2019-04-04T11:46:00Z">
              <w:r w:rsidDel="007E0388">
                <w:rPr>
                  <w:rFonts w:ascii="Arial" w:eastAsia="Arial" w:hAnsi="Arial" w:cs="Arial"/>
                  <w:color w:val="333333"/>
                  <w:sz w:val="21"/>
                  <w:szCs w:val="21"/>
                </w:rPr>
                <w:delText>2015</w:delText>
              </w:r>
            </w:del>
          </w:p>
        </w:tc>
        <w:tc>
          <w:tcPr>
            <w:tcW w:w="1561" w:type="dxa"/>
            <w:tcBorders>
              <w:top w:val="single" w:sz="6" w:space="0" w:color="DDDDDD"/>
              <w:left w:val="nil"/>
              <w:bottom w:val="nil"/>
              <w:right w:val="nil"/>
            </w:tcBorders>
            <w:tcMar>
              <w:top w:w="80" w:type="dxa"/>
              <w:left w:w="80" w:type="dxa"/>
              <w:bottom w:w="80" w:type="dxa"/>
              <w:right w:w="80" w:type="dxa"/>
            </w:tcMar>
          </w:tcPr>
          <w:p w14:paraId="5782E7B2" w14:textId="74E099D2" w:rsidR="00657E08" w:rsidDel="007E0388" w:rsidRDefault="00657E08">
            <w:pPr>
              <w:spacing w:after="0" w:line="240" w:lineRule="auto"/>
              <w:ind w:left="225" w:right="0" w:hanging="225"/>
              <w:jc w:val="center"/>
              <w:rPr>
                <w:del w:id="354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53FF6E5B" w14:textId="677A0ACB" w:rsidR="00657E08" w:rsidDel="007E0388" w:rsidRDefault="00657E08">
            <w:pPr>
              <w:spacing w:after="0" w:line="240" w:lineRule="auto"/>
              <w:ind w:left="225" w:right="0" w:hanging="225"/>
              <w:jc w:val="center"/>
              <w:rPr>
                <w:del w:id="354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093978F8" w14:textId="4FFCF12D" w:rsidR="00657E08" w:rsidDel="007E0388" w:rsidRDefault="00657E08">
            <w:pPr>
              <w:spacing w:after="0" w:line="240" w:lineRule="auto"/>
              <w:ind w:left="225" w:right="0" w:hanging="225"/>
              <w:jc w:val="center"/>
              <w:rPr>
                <w:del w:id="354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7CE288BF" w14:textId="347F11A7" w:rsidR="00657E08" w:rsidDel="007E0388" w:rsidRDefault="00483D1B">
            <w:pPr>
              <w:spacing w:after="0" w:line="240" w:lineRule="auto"/>
              <w:ind w:left="225" w:right="0" w:hanging="225"/>
              <w:jc w:val="center"/>
              <w:rPr>
                <w:del w:id="3543" w:author="Andres Gannon" w:date="2019-04-04T11:46:00Z"/>
                <w:rFonts w:ascii="Arial" w:eastAsia="Arial" w:hAnsi="Arial" w:cs="Arial"/>
                <w:color w:val="333333"/>
                <w:sz w:val="21"/>
                <w:szCs w:val="21"/>
              </w:rPr>
            </w:pPr>
            <w:del w:id="354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79BCE088" w14:textId="78367865">
        <w:trPr>
          <w:trHeight w:val="440"/>
          <w:del w:id="354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6CC78AAA" w14:textId="55A5F6E5" w:rsidR="00657E08" w:rsidDel="007E0388" w:rsidRDefault="00483D1B">
            <w:pPr>
              <w:spacing w:after="0" w:line="240" w:lineRule="auto"/>
              <w:ind w:left="225" w:right="0" w:hanging="225"/>
              <w:jc w:val="center"/>
              <w:rPr>
                <w:del w:id="3546" w:author="Andres Gannon" w:date="2019-04-04T11:46:00Z"/>
                <w:rFonts w:ascii="Arial" w:eastAsia="Arial" w:hAnsi="Arial" w:cs="Arial"/>
                <w:color w:val="333333"/>
                <w:sz w:val="21"/>
                <w:szCs w:val="21"/>
              </w:rPr>
            </w:pPr>
            <w:del w:id="3547" w:author="Andres Gannon" w:date="2019-04-04T11:46:00Z">
              <w:r w:rsidDel="007E0388">
                <w:rPr>
                  <w:rFonts w:ascii="Arial" w:eastAsia="Arial" w:hAnsi="Arial" w:cs="Arial"/>
                  <w:color w:val="333333"/>
                  <w:sz w:val="21"/>
                  <w:szCs w:val="21"/>
                </w:rPr>
                <w:delText>Canada</w:delText>
              </w:r>
            </w:del>
          </w:p>
        </w:tc>
        <w:tc>
          <w:tcPr>
            <w:tcW w:w="1311" w:type="dxa"/>
            <w:tcBorders>
              <w:top w:val="single" w:sz="6" w:space="0" w:color="DDDDDD"/>
              <w:left w:val="nil"/>
              <w:bottom w:val="nil"/>
              <w:right w:val="nil"/>
            </w:tcBorders>
            <w:tcMar>
              <w:top w:w="80" w:type="dxa"/>
              <w:left w:w="80" w:type="dxa"/>
              <w:bottom w:w="80" w:type="dxa"/>
              <w:right w:w="80" w:type="dxa"/>
            </w:tcMar>
          </w:tcPr>
          <w:p w14:paraId="3E1F8B1A" w14:textId="4DFCECDE" w:rsidR="00657E08" w:rsidDel="007E0388" w:rsidRDefault="00483D1B">
            <w:pPr>
              <w:spacing w:after="0" w:line="240" w:lineRule="auto"/>
              <w:ind w:left="225" w:right="0" w:hanging="225"/>
              <w:jc w:val="center"/>
              <w:rPr>
                <w:del w:id="3548" w:author="Andres Gannon" w:date="2019-04-04T11:46:00Z"/>
                <w:rFonts w:ascii="Arial" w:eastAsia="Arial" w:hAnsi="Arial" w:cs="Arial"/>
                <w:color w:val="333333"/>
                <w:sz w:val="21"/>
                <w:szCs w:val="21"/>
              </w:rPr>
            </w:pPr>
            <w:del w:id="3549" w:author="Andres Gannon" w:date="2019-04-04T11:46:00Z">
              <w:r w:rsidDel="007E0388">
                <w:rPr>
                  <w:rFonts w:ascii="Arial" w:eastAsia="Arial" w:hAnsi="Arial" w:cs="Arial"/>
                  <w:color w:val="333333"/>
                  <w:sz w:val="21"/>
                  <w:szCs w:val="21"/>
                </w:rPr>
                <w:delText>2016</w:delText>
              </w:r>
            </w:del>
          </w:p>
        </w:tc>
        <w:tc>
          <w:tcPr>
            <w:tcW w:w="1561" w:type="dxa"/>
            <w:tcBorders>
              <w:top w:val="single" w:sz="6" w:space="0" w:color="DDDDDD"/>
              <w:left w:val="nil"/>
              <w:bottom w:val="nil"/>
              <w:right w:val="nil"/>
            </w:tcBorders>
            <w:tcMar>
              <w:top w:w="80" w:type="dxa"/>
              <w:left w:w="80" w:type="dxa"/>
              <w:bottom w:w="80" w:type="dxa"/>
              <w:right w:w="80" w:type="dxa"/>
            </w:tcMar>
          </w:tcPr>
          <w:p w14:paraId="5B283B49" w14:textId="5DF4B5C5" w:rsidR="00657E08" w:rsidDel="007E0388" w:rsidRDefault="00483D1B">
            <w:pPr>
              <w:spacing w:after="0" w:line="240" w:lineRule="auto"/>
              <w:ind w:left="225" w:right="0" w:hanging="225"/>
              <w:jc w:val="center"/>
              <w:rPr>
                <w:del w:id="3550" w:author="Andres Gannon" w:date="2019-04-04T11:46:00Z"/>
                <w:rFonts w:ascii="Arial" w:eastAsia="Arial" w:hAnsi="Arial" w:cs="Arial"/>
                <w:color w:val="333333"/>
                <w:sz w:val="21"/>
                <w:szCs w:val="21"/>
              </w:rPr>
            </w:pPr>
            <w:del w:id="3551" w:author="Andres Gannon" w:date="2019-04-04T11:46:00Z">
              <w:r w:rsidDel="007E0388">
                <w:rPr>
                  <w:rFonts w:ascii="Arial Unicode MS" w:eastAsia="Arial Unicode MS" w:hAnsi="Arial Unicode MS" w:cs="Arial Unicode MS"/>
                  <w:color w:val="333333"/>
                  <w:sz w:val="21"/>
                  <w:szCs w:val="21"/>
                </w:rPr>
                <w:delText>✔</w:delText>
              </w:r>
            </w:del>
          </w:p>
        </w:tc>
        <w:tc>
          <w:tcPr>
            <w:tcW w:w="965" w:type="dxa"/>
            <w:tcBorders>
              <w:top w:val="single" w:sz="6" w:space="0" w:color="DDDDDD"/>
              <w:left w:val="nil"/>
              <w:bottom w:val="nil"/>
              <w:right w:val="nil"/>
            </w:tcBorders>
            <w:tcMar>
              <w:top w:w="80" w:type="dxa"/>
              <w:left w:w="80" w:type="dxa"/>
              <w:bottom w:w="80" w:type="dxa"/>
              <w:right w:w="80" w:type="dxa"/>
            </w:tcMar>
          </w:tcPr>
          <w:p w14:paraId="31774D5E" w14:textId="0FEE2A4D" w:rsidR="00657E08" w:rsidDel="007E0388" w:rsidRDefault="00657E08">
            <w:pPr>
              <w:spacing w:after="0" w:line="240" w:lineRule="auto"/>
              <w:ind w:left="225" w:right="0" w:hanging="225"/>
              <w:jc w:val="center"/>
              <w:rPr>
                <w:del w:id="3552"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48DFCD90" w14:textId="3ED97662" w:rsidR="00657E08" w:rsidDel="007E0388" w:rsidRDefault="00657E08">
            <w:pPr>
              <w:spacing w:after="0" w:line="240" w:lineRule="auto"/>
              <w:ind w:left="225" w:right="0" w:hanging="225"/>
              <w:jc w:val="center"/>
              <w:rPr>
                <w:del w:id="3553"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4CDDF2EA" w14:textId="379F6019" w:rsidR="00657E08" w:rsidDel="007E0388" w:rsidRDefault="00657E08">
            <w:pPr>
              <w:spacing w:after="0" w:line="240" w:lineRule="auto"/>
              <w:ind w:left="225" w:right="0" w:hanging="225"/>
              <w:jc w:val="center"/>
              <w:rPr>
                <w:del w:id="3554" w:author="Andres Gannon" w:date="2019-04-04T11:46:00Z"/>
                <w:rFonts w:ascii="Arial" w:eastAsia="Arial" w:hAnsi="Arial" w:cs="Arial"/>
                <w:color w:val="333333"/>
                <w:sz w:val="21"/>
                <w:szCs w:val="21"/>
              </w:rPr>
            </w:pPr>
          </w:p>
        </w:tc>
      </w:tr>
      <w:tr w:rsidR="00657E08" w:rsidDel="007E0388" w14:paraId="17F68007" w14:textId="65D87577">
        <w:trPr>
          <w:trHeight w:val="440"/>
          <w:del w:id="355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5DFEC654" w14:textId="4006D503" w:rsidR="00657E08" w:rsidDel="007E0388" w:rsidRDefault="00483D1B">
            <w:pPr>
              <w:spacing w:after="0" w:line="240" w:lineRule="auto"/>
              <w:ind w:left="225" w:right="0" w:hanging="225"/>
              <w:jc w:val="center"/>
              <w:rPr>
                <w:del w:id="3556" w:author="Andres Gannon" w:date="2019-04-04T11:46:00Z"/>
                <w:rFonts w:ascii="Arial" w:eastAsia="Arial" w:hAnsi="Arial" w:cs="Arial"/>
                <w:color w:val="333333"/>
                <w:sz w:val="21"/>
                <w:szCs w:val="21"/>
              </w:rPr>
            </w:pPr>
            <w:del w:id="3557" w:author="Andres Gannon" w:date="2019-04-04T11:46:00Z">
              <w:r w:rsidDel="007E0388">
                <w:rPr>
                  <w:rFonts w:ascii="Arial" w:eastAsia="Arial" w:hAnsi="Arial" w:cs="Arial"/>
                  <w:color w:val="333333"/>
                  <w:sz w:val="21"/>
                  <w:szCs w:val="21"/>
                </w:rPr>
                <w:delText>Austria</w:delText>
              </w:r>
            </w:del>
          </w:p>
        </w:tc>
        <w:tc>
          <w:tcPr>
            <w:tcW w:w="1311" w:type="dxa"/>
            <w:tcBorders>
              <w:top w:val="single" w:sz="6" w:space="0" w:color="DDDDDD"/>
              <w:left w:val="nil"/>
              <w:bottom w:val="nil"/>
              <w:right w:val="nil"/>
            </w:tcBorders>
            <w:tcMar>
              <w:top w:w="80" w:type="dxa"/>
              <w:left w:w="80" w:type="dxa"/>
              <w:bottom w:w="80" w:type="dxa"/>
              <w:right w:w="80" w:type="dxa"/>
            </w:tcMar>
          </w:tcPr>
          <w:p w14:paraId="120B6759" w14:textId="22D481AE" w:rsidR="00657E08" w:rsidDel="007E0388" w:rsidRDefault="00483D1B">
            <w:pPr>
              <w:spacing w:after="0" w:line="240" w:lineRule="auto"/>
              <w:ind w:left="225" w:right="0" w:hanging="225"/>
              <w:jc w:val="center"/>
              <w:rPr>
                <w:del w:id="3558" w:author="Andres Gannon" w:date="2019-04-04T11:46:00Z"/>
                <w:rFonts w:ascii="Arial" w:eastAsia="Arial" w:hAnsi="Arial" w:cs="Arial"/>
                <w:color w:val="333333"/>
                <w:sz w:val="21"/>
                <w:szCs w:val="21"/>
              </w:rPr>
            </w:pPr>
            <w:del w:id="3559" w:author="Andres Gannon" w:date="2019-04-04T11:46:00Z">
              <w:r w:rsidDel="007E0388">
                <w:rPr>
                  <w:rFonts w:ascii="Arial" w:eastAsia="Arial" w:hAnsi="Arial" w:cs="Arial"/>
                  <w:color w:val="333333"/>
                  <w:sz w:val="21"/>
                  <w:szCs w:val="21"/>
                </w:rPr>
                <w:delText>2016</w:delText>
              </w:r>
            </w:del>
          </w:p>
        </w:tc>
        <w:tc>
          <w:tcPr>
            <w:tcW w:w="1561" w:type="dxa"/>
            <w:tcBorders>
              <w:top w:val="single" w:sz="6" w:space="0" w:color="DDDDDD"/>
              <w:left w:val="nil"/>
              <w:bottom w:val="nil"/>
              <w:right w:val="nil"/>
            </w:tcBorders>
            <w:tcMar>
              <w:top w:w="80" w:type="dxa"/>
              <w:left w:w="80" w:type="dxa"/>
              <w:bottom w:w="80" w:type="dxa"/>
              <w:right w:w="80" w:type="dxa"/>
            </w:tcMar>
          </w:tcPr>
          <w:p w14:paraId="5A888B36" w14:textId="4D7FB359" w:rsidR="00657E08" w:rsidDel="007E0388" w:rsidRDefault="00657E08">
            <w:pPr>
              <w:spacing w:after="0" w:line="240" w:lineRule="auto"/>
              <w:ind w:left="225" w:right="0" w:hanging="225"/>
              <w:jc w:val="center"/>
              <w:rPr>
                <w:del w:id="356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43517434" w14:textId="37102D95" w:rsidR="00657E08" w:rsidDel="007E0388" w:rsidRDefault="00657E08">
            <w:pPr>
              <w:spacing w:after="0" w:line="240" w:lineRule="auto"/>
              <w:ind w:left="225" w:right="0" w:hanging="225"/>
              <w:jc w:val="center"/>
              <w:rPr>
                <w:del w:id="356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26E3C3B6" w14:textId="02B17537" w:rsidR="00657E08" w:rsidDel="007E0388" w:rsidRDefault="00657E08">
            <w:pPr>
              <w:spacing w:after="0" w:line="240" w:lineRule="auto"/>
              <w:ind w:left="225" w:right="0" w:hanging="225"/>
              <w:jc w:val="center"/>
              <w:rPr>
                <w:del w:id="356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0AD7E846" w14:textId="77B49581" w:rsidR="00657E08" w:rsidDel="007E0388" w:rsidRDefault="00483D1B">
            <w:pPr>
              <w:spacing w:after="0" w:line="240" w:lineRule="auto"/>
              <w:ind w:left="225" w:right="0" w:hanging="225"/>
              <w:jc w:val="center"/>
              <w:rPr>
                <w:del w:id="3563" w:author="Andres Gannon" w:date="2019-04-04T11:46:00Z"/>
                <w:rFonts w:ascii="Arial" w:eastAsia="Arial" w:hAnsi="Arial" w:cs="Arial"/>
                <w:color w:val="333333"/>
                <w:sz w:val="21"/>
                <w:szCs w:val="21"/>
              </w:rPr>
            </w:pPr>
            <w:del w:id="356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5748DC22" w14:textId="4C6F7FA4">
        <w:trPr>
          <w:trHeight w:val="440"/>
          <w:del w:id="356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669A41AA" w14:textId="15725DF8" w:rsidR="00657E08" w:rsidDel="007E0388" w:rsidRDefault="00483D1B">
            <w:pPr>
              <w:spacing w:after="0" w:line="240" w:lineRule="auto"/>
              <w:ind w:left="225" w:right="0" w:hanging="225"/>
              <w:jc w:val="center"/>
              <w:rPr>
                <w:del w:id="3566" w:author="Andres Gannon" w:date="2019-04-04T11:46:00Z"/>
                <w:rFonts w:ascii="Arial" w:eastAsia="Arial" w:hAnsi="Arial" w:cs="Arial"/>
                <w:color w:val="333333"/>
                <w:sz w:val="21"/>
                <w:szCs w:val="21"/>
              </w:rPr>
            </w:pPr>
            <w:del w:id="3567" w:author="Andres Gannon" w:date="2019-04-04T11:46:00Z">
              <w:r w:rsidDel="007E0388">
                <w:rPr>
                  <w:rFonts w:ascii="Arial" w:eastAsia="Arial" w:hAnsi="Arial" w:cs="Arial"/>
                  <w:color w:val="333333"/>
                  <w:sz w:val="21"/>
                  <w:szCs w:val="21"/>
                </w:rPr>
                <w:delText>Bulgaria</w:delText>
              </w:r>
            </w:del>
          </w:p>
        </w:tc>
        <w:tc>
          <w:tcPr>
            <w:tcW w:w="1311" w:type="dxa"/>
            <w:tcBorders>
              <w:top w:val="single" w:sz="6" w:space="0" w:color="DDDDDD"/>
              <w:left w:val="nil"/>
              <w:bottom w:val="nil"/>
              <w:right w:val="nil"/>
            </w:tcBorders>
            <w:tcMar>
              <w:top w:w="80" w:type="dxa"/>
              <w:left w:w="80" w:type="dxa"/>
              <w:bottom w:w="80" w:type="dxa"/>
              <w:right w:w="80" w:type="dxa"/>
            </w:tcMar>
          </w:tcPr>
          <w:p w14:paraId="46D60EA5" w14:textId="0E731ED5" w:rsidR="00657E08" w:rsidDel="007E0388" w:rsidRDefault="00483D1B">
            <w:pPr>
              <w:spacing w:after="0" w:line="240" w:lineRule="auto"/>
              <w:ind w:left="225" w:right="0" w:hanging="225"/>
              <w:jc w:val="center"/>
              <w:rPr>
                <w:del w:id="3568" w:author="Andres Gannon" w:date="2019-04-04T11:46:00Z"/>
                <w:rFonts w:ascii="Arial" w:eastAsia="Arial" w:hAnsi="Arial" w:cs="Arial"/>
                <w:color w:val="333333"/>
                <w:sz w:val="21"/>
                <w:szCs w:val="21"/>
              </w:rPr>
            </w:pPr>
            <w:del w:id="3569" w:author="Andres Gannon" w:date="2019-04-04T11:46:00Z">
              <w:r w:rsidDel="007E0388">
                <w:rPr>
                  <w:rFonts w:ascii="Arial" w:eastAsia="Arial" w:hAnsi="Arial" w:cs="Arial"/>
                  <w:color w:val="333333"/>
                  <w:sz w:val="21"/>
                  <w:szCs w:val="21"/>
                </w:rPr>
                <w:delText>2016</w:delText>
              </w:r>
            </w:del>
          </w:p>
        </w:tc>
        <w:tc>
          <w:tcPr>
            <w:tcW w:w="1561" w:type="dxa"/>
            <w:tcBorders>
              <w:top w:val="single" w:sz="6" w:space="0" w:color="DDDDDD"/>
              <w:left w:val="nil"/>
              <w:bottom w:val="nil"/>
              <w:right w:val="nil"/>
            </w:tcBorders>
            <w:tcMar>
              <w:top w:w="80" w:type="dxa"/>
              <w:left w:w="80" w:type="dxa"/>
              <w:bottom w:w="80" w:type="dxa"/>
              <w:right w:w="80" w:type="dxa"/>
            </w:tcMar>
          </w:tcPr>
          <w:p w14:paraId="1CFC9B66" w14:textId="71727EDC" w:rsidR="00657E08" w:rsidDel="007E0388" w:rsidRDefault="00657E08">
            <w:pPr>
              <w:spacing w:after="0" w:line="240" w:lineRule="auto"/>
              <w:ind w:left="225" w:right="0" w:hanging="225"/>
              <w:jc w:val="center"/>
              <w:rPr>
                <w:del w:id="357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21E24829" w14:textId="5079A193" w:rsidR="00657E08" w:rsidDel="007E0388" w:rsidRDefault="00657E08">
            <w:pPr>
              <w:spacing w:after="0" w:line="240" w:lineRule="auto"/>
              <w:ind w:left="225" w:right="0" w:hanging="225"/>
              <w:jc w:val="center"/>
              <w:rPr>
                <w:del w:id="357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00F717E7" w14:textId="653874B8" w:rsidR="00657E08" w:rsidDel="007E0388" w:rsidRDefault="00657E08">
            <w:pPr>
              <w:spacing w:after="0" w:line="240" w:lineRule="auto"/>
              <w:ind w:left="225" w:right="0" w:hanging="225"/>
              <w:jc w:val="center"/>
              <w:rPr>
                <w:del w:id="357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225CA594" w14:textId="2D7068C1" w:rsidR="00657E08" w:rsidDel="007E0388" w:rsidRDefault="00483D1B">
            <w:pPr>
              <w:spacing w:after="0" w:line="240" w:lineRule="auto"/>
              <w:ind w:left="225" w:right="0" w:hanging="225"/>
              <w:jc w:val="center"/>
              <w:rPr>
                <w:del w:id="3573" w:author="Andres Gannon" w:date="2019-04-04T11:46:00Z"/>
                <w:rFonts w:ascii="Arial" w:eastAsia="Arial" w:hAnsi="Arial" w:cs="Arial"/>
                <w:color w:val="333333"/>
                <w:sz w:val="21"/>
                <w:szCs w:val="21"/>
              </w:rPr>
            </w:pPr>
            <w:del w:id="357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422AA261" w14:textId="369FAE68">
        <w:trPr>
          <w:trHeight w:val="440"/>
          <w:del w:id="357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2131E0A1" w14:textId="1BBB2456" w:rsidR="00657E08" w:rsidDel="007E0388" w:rsidRDefault="00483D1B">
            <w:pPr>
              <w:spacing w:after="0" w:line="240" w:lineRule="auto"/>
              <w:ind w:left="225" w:right="0" w:hanging="225"/>
              <w:jc w:val="center"/>
              <w:rPr>
                <w:del w:id="3576" w:author="Andres Gannon" w:date="2019-04-04T11:46:00Z"/>
                <w:rFonts w:ascii="Arial" w:eastAsia="Arial" w:hAnsi="Arial" w:cs="Arial"/>
                <w:color w:val="333333"/>
                <w:sz w:val="21"/>
                <w:szCs w:val="21"/>
              </w:rPr>
            </w:pPr>
            <w:del w:id="3577" w:author="Andres Gannon" w:date="2019-04-04T11:46:00Z">
              <w:r w:rsidDel="007E0388">
                <w:rPr>
                  <w:rFonts w:ascii="Arial" w:eastAsia="Arial" w:hAnsi="Arial" w:cs="Arial"/>
                  <w:color w:val="333333"/>
                  <w:sz w:val="21"/>
                  <w:szCs w:val="21"/>
                </w:rPr>
                <w:delText>Italy</w:delText>
              </w:r>
            </w:del>
          </w:p>
        </w:tc>
        <w:tc>
          <w:tcPr>
            <w:tcW w:w="1311" w:type="dxa"/>
            <w:tcBorders>
              <w:top w:val="single" w:sz="6" w:space="0" w:color="DDDDDD"/>
              <w:left w:val="nil"/>
              <w:bottom w:val="nil"/>
              <w:right w:val="nil"/>
            </w:tcBorders>
            <w:tcMar>
              <w:top w:w="80" w:type="dxa"/>
              <w:left w:w="80" w:type="dxa"/>
              <w:bottom w:w="80" w:type="dxa"/>
              <w:right w:w="80" w:type="dxa"/>
            </w:tcMar>
          </w:tcPr>
          <w:p w14:paraId="11833B3C" w14:textId="10096F2B" w:rsidR="00657E08" w:rsidDel="007E0388" w:rsidRDefault="00483D1B">
            <w:pPr>
              <w:spacing w:after="0" w:line="240" w:lineRule="auto"/>
              <w:ind w:left="225" w:right="0" w:hanging="225"/>
              <w:jc w:val="center"/>
              <w:rPr>
                <w:del w:id="3578" w:author="Andres Gannon" w:date="2019-04-04T11:46:00Z"/>
                <w:rFonts w:ascii="Arial" w:eastAsia="Arial" w:hAnsi="Arial" w:cs="Arial"/>
                <w:color w:val="333333"/>
                <w:sz w:val="21"/>
                <w:szCs w:val="21"/>
              </w:rPr>
            </w:pPr>
            <w:del w:id="3579" w:author="Andres Gannon" w:date="2019-04-04T11:46:00Z">
              <w:r w:rsidDel="007E0388">
                <w:rPr>
                  <w:rFonts w:ascii="Arial" w:eastAsia="Arial" w:hAnsi="Arial" w:cs="Arial"/>
                  <w:color w:val="333333"/>
                  <w:sz w:val="21"/>
                  <w:szCs w:val="21"/>
                </w:rPr>
                <w:delText>2016</w:delText>
              </w:r>
            </w:del>
          </w:p>
        </w:tc>
        <w:tc>
          <w:tcPr>
            <w:tcW w:w="1561" w:type="dxa"/>
            <w:tcBorders>
              <w:top w:val="single" w:sz="6" w:space="0" w:color="DDDDDD"/>
              <w:left w:val="nil"/>
              <w:bottom w:val="nil"/>
              <w:right w:val="nil"/>
            </w:tcBorders>
            <w:tcMar>
              <w:top w:w="80" w:type="dxa"/>
              <w:left w:w="80" w:type="dxa"/>
              <w:bottom w:w="80" w:type="dxa"/>
              <w:right w:w="80" w:type="dxa"/>
            </w:tcMar>
          </w:tcPr>
          <w:p w14:paraId="72842FDB" w14:textId="54FA78B2" w:rsidR="00657E08" w:rsidDel="007E0388" w:rsidRDefault="00657E08">
            <w:pPr>
              <w:spacing w:after="0" w:line="240" w:lineRule="auto"/>
              <w:ind w:left="225" w:right="0" w:hanging="225"/>
              <w:jc w:val="center"/>
              <w:rPr>
                <w:del w:id="358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542CD433" w14:textId="27F527B9" w:rsidR="00657E08" w:rsidDel="007E0388" w:rsidRDefault="00657E08">
            <w:pPr>
              <w:spacing w:after="0" w:line="240" w:lineRule="auto"/>
              <w:ind w:left="225" w:right="0" w:hanging="225"/>
              <w:jc w:val="center"/>
              <w:rPr>
                <w:del w:id="358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56D59B3E" w14:textId="03019CA2" w:rsidR="00657E08" w:rsidDel="007E0388" w:rsidRDefault="00657E08">
            <w:pPr>
              <w:spacing w:after="0" w:line="240" w:lineRule="auto"/>
              <w:ind w:left="225" w:right="0" w:hanging="225"/>
              <w:jc w:val="center"/>
              <w:rPr>
                <w:del w:id="358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5BB176E2" w14:textId="63C9250F" w:rsidR="00657E08" w:rsidDel="007E0388" w:rsidRDefault="00483D1B">
            <w:pPr>
              <w:spacing w:after="0" w:line="240" w:lineRule="auto"/>
              <w:ind w:left="225" w:right="0" w:hanging="225"/>
              <w:jc w:val="center"/>
              <w:rPr>
                <w:del w:id="3583" w:author="Andres Gannon" w:date="2019-04-04T11:46:00Z"/>
                <w:rFonts w:ascii="Arial" w:eastAsia="Arial" w:hAnsi="Arial" w:cs="Arial"/>
                <w:color w:val="333333"/>
                <w:sz w:val="21"/>
                <w:szCs w:val="21"/>
              </w:rPr>
            </w:pPr>
            <w:del w:id="358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0C8BA590" w14:textId="04F4D627">
        <w:trPr>
          <w:trHeight w:val="440"/>
          <w:del w:id="358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78A43AC0" w14:textId="41FA2246" w:rsidR="00657E08" w:rsidDel="007E0388" w:rsidRDefault="00483D1B">
            <w:pPr>
              <w:spacing w:after="0" w:line="240" w:lineRule="auto"/>
              <w:ind w:left="225" w:right="0" w:hanging="225"/>
              <w:jc w:val="center"/>
              <w:rPr>
                <w:del w:id="3586" w:author="Andres Gannon" w:date="2019-04-04T11:46:00Z"/>
                <w:rFonts w:ascii="Arial" w:eastAsia="Arial" w:hAnsi="Arial" w:cs="Arial"/>
                <w:color w:val="333333"/>
                <w:sz w:val="21"/>
                <w:szCs w:val="21"/>
              </w:rPr>
            </w:pPr>
            <w:del w:id="3587" w:author="Andres Gannon" w:date="2019-04-04T11:46:00Z">
              <w:r w:rsidDel="007E0388">
                <w:rPr>
                  <w:rFonts w:ascii="Arial" w:eastAsia="Arial" w:hAnsi="Arial" w:cs="Arial"/>
                  <w:color w:val="333333"/>
                  <w:sz w:val="21"/>
                  <w:szCs w:val="21"/>
                </w:rPr>
                <w:delText>Montenegro</w:delText>
              </w:r>
            </w:del>
          </w:p>
        </w:tc>
        <w:tc>
          <w:tcPr>
            <w:tcW w:w="1311" w:type="dxa"/>
            <w:tcBorders>
              <w:top w:val="single" w:sz="6" w:space="0" w:color="DDDDDD"/>
              <w:left w:val="nil"/>
              <w:bottom w:val="nil"/>
              <w:right w:val="nil"/>
            </w:tcBorders>
            <w:tcMar>
              <w:top w:w="80" w:type="dxa"/>
              <w:left w:w="80" w:type="dxa"/>
              <w:bottom w:w="80" w:type="dxa"/>
              <w:right w:w="80" w:type="dxa"/>
            </w:tcMar>
          </w:tcPr>
          <w:p w14:paraId="4F6EDDF2" w14:textId="424D7AF8" w:rsidR="00657E08" w:rsidDel="007E0388" w:rsidRDefault="00483D1B">
            <w:pPr>
              <w:spacing w:after="0" w:line="240" w:lineRule="auto"/>
              <w:ind w:left="225" w:right="0" w:hanging="225"/>
              <w:jc w:val="center"/>
              <w:rPr>
                <w:del w:id="3588" w:author="Andres Gannon" w:date="2019-04-04T11:46:00Z"/>
                <w:rFonts w:ascii="Arial" w:eastAsia="Arial" w:hAnsi="Arial" w:cs="Arial"/>
                <w:color w:val="333333"/>
                <w:sz w:val="21"/>
                <w:szCs w:val="21"/>
              </w:rPr>
            </w:pPr>
            <w:del w:id="3589" w:author="Andres Gannon" w:date="2019-04-04T11:46:00Z">
              <w:r w:rsidDel="007E0388">
                <w:rPr>
                  <w:rFonts w:ascii="Arial" w:eastAsia="Arial" w:hAnsi="Arial" w:cs="Arial"/>
                  <w:color w:val="333333"/>
                  <w:sz w:val="21"/>
                  <w:szCs w:val="21"/>
                </w:rPr>
                <w:delText>2016</w:delText>
              </w:r>
            </w:del>
          </w:p>
        </w:tc>
        <w:tc>
          <w:tcPr>
            <w:tcW w:w="1561" w:type="dxa"/>
            <w:tcBorders>
              <w:top w:val="single" w:sz="6" w:space="0" w:color="DDDDDD"/>
              <w:left w:val="nil"/>
              <w:bottom w:val="nil"/>
              <w:right w:val="nil"/>
            </w:tcBorders>
            <w:tcMar>
              <w:top w:w="80" w:type="dxa"/>
              <w:left w:w="80" w:type="dxa"/>
              <w:bottom w:w="80" w:type="dxa"/>
              <w:right w:w="80" w:type="dxa"/>
            </w:tcMar>
          </w:tcPr>
          <w:p w14:paraId="6B45730A" w14:textId="31734C6B" w:rsidR="00657E08" w:rsidDel="007E0388" w:rsidRDefault="00657E08">
            <w:pPr>
              <w:spacing w:after="0" w:line="240" w:lineRule="auto"/>
              <w:ind w:left="225" w:right="0" w:hanging="225"/>
              <w:jc w:val="center"/>
              <w:rPr>
                <w:del w:id="359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625B3693" w14:textId="2F4773EC" w:rsidR="00657E08" w:rsidDel="007E0388" w:rsidRDefault="00657E08">
            <w:pPr>
              <w:spacing w:after="0" w:line="240" w:lineRule="auto"/>
              <w:ind w:left="225" w:right="0" w:hanging="225"/>
              <w:jc w:val="center"/>
              <w:rPr>
                <w:del w:id="359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60498DA0" w14:textId="6336F069" w:rsidR="00657E08" w:rsidDel="007E0388" w:rsidRDefault="00657E08">
            <w:pPr>
              <w:spacing w:after="0" w:line="240" w:lineRule="auto"/>
              <w:ind w:left="225" w:right="0" w:hanging="225"/>
              <w:jc w:val="center"/>
              <w:rPr>
                <w:del w:id="359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00CB265E" w14:textId="3AA5C7F5" w:rsidR="00657E08" w:rsidDel="007E0388" w:rsidRDefault="00483D1B">
            <w:pPr>
              <w:spacing w:after="0" w:line="240" w:lineRule="auto"/>
              <w:ind w:left="225" w:right="0" w:hanging="225"/>
              <w:jc w:val="center"/>
              <w:rPr>
                <w:del w:id="3593" w:author="Andres Gannon" w:date="2019-04-04T11:46:00Z"/>
                <w:rFonts w:ascii="Arial" w:eastAsia="Arial" w:hAnsi="Arial" w:cs="Arial"/>
                <w:color w:val="333333"/>
                <w:sz w:val="21"/>
                <w:szCs w:val="21"/>
              </w:rPr>
            </w:pPr>
            <w:del w:id="359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5B332B0D" w14:textId="04C1C46D">
        <w:trPr>
          <w:trHeight w:val="440"/>
          <w:del w:id="359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645B4EBE" w14:textId="01A431C8" w:rsidR="00657E08" w:rsidDel="007E0388" w:rsidRDefault="00483D1B">
            <w:pPr>
              <w:spacing w:after="0" w:line="240" w:lineRule="auto"/>
              <w:ind w:left="225" w:right="0" w:hanging="225"/>
              <w:jc w:val="center"/>
              <w:rPr>
                <w:del w:id="3596" w:author="Andres Gannon" w:date="2019-04-04T11:46:00Z"/>
                <w:rFonts w:ascii="Arial" w:eastAsia="Arial" w:hAnsi="Arial" w:cs="Arial"/>
                <w:color w:val="333333"/>
                <w:sz w:val="21"/>
                <w:szCs w:val="21"/>
              </w:rPr>
            </w:pPr>
            <w:del w:id="3597" w:author="Andres Gannon" w:date="2019-04-04T11:46:00Z">
              <w:r w:rsidDel="007E0388">
                <w:rPr>
                  <w:rFonts w:ascii="Arial" w:eastAsia="Arial" w:hAnsi="Arial" w:cs="Arial"/>
                  <w:color w:val="333333"/>
                  <w:sz w:val="21"/>
                  <w:szCs w:val="21"/>
                </w:rPr>
                <w:delText>Norway</w:delText>
              </w:r>
            </w:del>
          </w:p>
        </w:tc>
        <w:tc>
          <w:tcPr>
            <w:tcW w:w="1311" w:type="dxa"/>
            <w:tcBorders>
              <w:top w:val="single" w:sz="6" w:space="0" w:color="DDDDDD"/>
              <w:left w:val="nil"/>
              <w:bottom w:val="nil"/>
              <w:right w:val="nil"/>
            </w:tcBorders>
            <w:tcMar>
              <w:top w:w="80" w:type="dxa"/>
              <w:left w:w="80" w:type="dxa"/>
              <w:bottom w:w="80" w:type="dxa"/>
              <w:right w:w="80" w:type="dxa"/>
            </w:tcMar>
          </w:tcPr>
          <w:p w14:paraId="1DE8B4AB" w14:textId="5FEFC1FF" w:rsidR="00657E08" w:rsidDel="007E0388" w:rsidRDefault="00483D1B">
            <w:pPr>
              <w:spacing w:after="0" w:line="240" w:lineRule="auto"/>
              <w:ind w:left="225" w:right="0" w:hanging="225"/>
              <w:jc w:val="center"/>
              <w:rPr>
                <w:del w:id="3598" w:author="Andres Gannon" w:date="2019-04-04T11:46:00Z"/>
                <w:rFonts w:ascii="Arial" w:eastAsia="Arial" w:hAnsi="Arial" w:cs="Arial"/>
                <w:color w:val="333333"/>
                <w:sz w:val="21"/>
                <w:szCs w:val="21"/>
              </w:rPr>
            </w:pPr>
            <w:del w:id="3599" w:author="Andres Gannon" w:date="2019-04-04T11:46:00Z">
              <w:r w:rsidDel="007E0388">
                <w:rPr>
                  <w:rFonts w:ascii="Arial" w:eastAsia="Arial" w:hAnsi="Arial" w:cs="Arial"/>
                  <w:color w:val="333333"/>
                  <w:sz w:val="21"/>
                  <w:szCs w:val="21"/>
                </w:rPr>
                <w:delText>2016</w:delText>
              </w:r>
            </w:del>
          </w:p>
        </w:tc>
        <w:tc>
          <w:tcPr>
            <w:tcW w:w="1561" w:type="dxa"/>
            <w:tcBorders>
              <w:top w:val="single" w:sz="6" w:space="0" w:color="DDDDDD"/>
              <w:left w:val="nil"/>
              <w:bottom w:val="nil"/>
              <w:right w:val="nil"/>
            </w:tcBorders>
            <w:tcMar>
              <w:top w:w="80" w:type="dxa"/>
              <w:left w:w="80" w:type="dxa"/>
              <w:bottom w:w="80" w:type="dxa"/>
              <w:right w:w="80" w:type="dxa"/>
            </w:tcMar>
          </w:tcPr>
          <w:p w14:paraId="0367B3A1" w14:textId="0BF24A97" w:rsidR="00657E08" w:rsidDel="007E0388" w:rsidRDefault="00657E08">
            <w:pPr>
              <w:spacing w:after="0" w:line="240" w:lineRule="auto"/>
              <w:ind w:left="225" w:right="0" w:hanging="225"/>
              <w:jc w:val="center"/>
              <w:rPr>
                <w:del w:id="360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3C62E11C" w14:textId="692430B6" w:rsidR="00657E08" w:rsidDel="007E0388" w:rsidRDefault="00657E08">
            <w:pPr>
              <w:spacing w:after="0" w:line="240" w:lineRule="auto"/>
              <w:ind w:left="225" w:right="0" w:hanging="225"/>
              <w:jc w:val="center"/>
              <w:rPr>
                <w:del w:id="360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3862BCCC" w14:textId="2C6D9640" w:rsidR="00657E08" w:rsidDel="007E0388" w:rsidRDefault="00657E08">
            <w:pPr>
              <w:spacing w:after="0" w:line="240" w:lineRule="auto"/>
              <w:ind w:left="225" w:right="0" w:hanging="225"/>
              <w:jc w:val="center"/>
              <w:rPr>
                <w:del w:id="360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3EF1BED8" w14:textId="7B08340D" w:rsidR="00657E08" w:rsidDel="007E0388" w:rsidRDefault="00483D1B">
            <w:pPr>
              <w:spacing w:after="0" w:line="240" w:lineRule="auto"/>
              <w:ind w:left="225" w:right="0" w:hanging="225"/>
              <w:jc w:val="center"/>
              <w:rPr>
                <w:del w:id="3603" w:author="Andres Gannon" w:date="2019-04-04T11:46:00Z"/>
                <w:rFonts w:ascii="Arial" w:eastAsia="Arial" w:hAnsi="Arial" w:cs="Arial"/>
                <w:color w:val="333333"/>
                <w:sz w:val="21"/>
                <w:szCs w:val="21"/>
              </w:rPr>
            </w:pPr>
            <w:del w:id="360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192211A7" w14:textId="31186782">
        <w:trPr>
          <w:trHeight w:val="440"/>
          <w:del w:id="360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55076F9B" w14:textId="470B7321" w:rsidR="00657E08" w:rsidDel="007E0388" w:rsidRDefault="00483D1B">
            <w:pPr>
              <w:spacing w:after="0" w:line="240" w:lineRule="auto"/>
              <w:ind w:left="225" w:right="0" w:hanging="225"/>
              <w:jc w:val="center"/>
              <w:rPr>
                <w:del w:id="3606" w:author="Andres Gannon" w:date="2019-04-04T11:46:00Z"/>
                <w:rFonts w:ascii="Arial" w:eastAsia="Arial" w:hAnsi="Arial" w:cs="Arial"/>
                <w:color w:val="333333"/>
                <w:sz w:val="21"/>
                <w:szCs w:val="21"/>
              </w:rPr>
            </w:pPr>
            <w:del w:id="3607" w:author="Andres Gannon" w:date="2019-04-04T11:46:00Z">
              <w:r w:rsidDel="007E0388">
                <w:rPr>
                  <w:rFonts w:ascii="Arial" w:eastAsia="Arial" w:hAnsi="Arial" w:cs="Arial"/>
                  <w:color w:val="333333"/>
                  <w:sz w:val="21"/>
                  <w:szCs w:val="21"/>
                </w:rPr>
                <w:delText>Netherlands</w:delText>
              </w:r>
            </w:del>
          </w:p>
        </w:tc>
        <w:tc>
          <w:tcPr>
            <w:tcW w:w="1311" w:type="dxa"/>
            <w:tcBorders>
              <w:top w:val="single" w:sz="6" w:space="0" w:color="DDDDDD"/>
              <w:left w:val="nil"/>
              <w:bottom w:val="nil"/>
              <w:right w:val="nil"/>
            </w:tcBorders>
            <w:tcMar>
              <w:top w:w="80" w:type="dxa"/>
              <w:left w:w="80" w:type="dxa"/>
              <w:bottom w:w="80" w:type="dxa"/>
              <w:right w:w="80" w:type="dxa"/>
            </w:tcMar>
          </w:tcPr>
          <w:p w14:paraId="19517E01" w14:textId="1ECED380" w:rsidR="00657E08" w:rsidDel="007E0388" w:rsidRDefault="00483D1B">
            <w:pPr>
              <w:spacing w:after="0" w:line="240" w:lineRule="auto"/>
              <w:ind w:left="225" w:right="0" w:hanging="225"/>
              <w:jc w:val="center"/>
              <w:rPr>
                <w:del w:id="3608" w:author="Andres Gannon" w:date="2019-04-04T11:46:00Z"/>
                <w:rFonts w:ascii="Arial" w:eastAsia="Arial" w:hAnsi="Arial" w:cs="Arial"/>
                <w:color w:val="333333"/>
                <w:sz w:val="21"/>
                <w:szCs w:val="21"/>
              </w:rPr>
            </w:pPr>
            <w:del w:id="3609" w:author="Andres Gannon" w:date="2019-04-04T11:46:00Z">
              <w:r w:rsidDel="007E0388">
                <w:rPr>
                  <w:rFonts w:ascii="Arial" w:eastAsia="Arial" w:hAnsi="Arial" w:cs="Arial"/>
                  <w:color w:val="333333"/>
                  <w:sz w:val="21"/>
                  <w:szCs w:val="21"/>
                </w:rPr>
                <w:delText>2016</w:delText>
              </w:r>
            </w:del>
          </w:p>
        </w:tc>
        <w:tc>
          <w:tcPr>
            <w:tcW w:w="1561" w:type="dxa"/>
            <w:tcBorders>
              <w:top w:val="single" w:sz="6" w:space="0" w:color="DDDDDD"/>
              <w:left w:val="nil"/>
              <w:bottom w:val="nil"/>
              <w:right w:val="nil"/>
            </w:tcBorders>
            <w:tcMar>
              <w:top w:w="80" w:type="dxa"/>
              <w:left w:w="80" w:type="dxa"/>
              <w:bottom w:w="80" w:type="dxa"/>
              <w:right w:w="80" w:type="dxa"/>
            </w:tcMar>
          </w:tcPr>
          <w:p w14:paraId="665BA708" w14:textId="7F948A2C" w:rsidR="00657E08" w:rsidDel="007E0388" w:rsidRDefault="00657E08">
            <w:pPr>
              <w:spacing w:after="0" w:line="240" w:lineRule="auto"/>
              <w:ind w:left="225" w:right="0" w:hanging="225"/>
              <w:jc w:val="center"/>
              <w:rPr>
                <w:del w:id="361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6523C05C" w14:textId="0085AE6D" w:rsidR="00657E08" w:rsidDel="007E0388" w:rsidRDefault="00657E08">
            <w:pPr>
              <w:spacing w:after="0" w:line="240" w:lineRule="auto"/>
              <w:ind w:left="225" w:right="0" w:hanging="225"/>
              <w:jc w:val="center"/>
              <w:rPr>
                <w:del w:id="361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27977D30" w14:textId="23814991" w:rsidR="00657E08" w:rsidDel="007E0388" w:rsidRDefault="00657E08">
            <w:pPr>
              <w:spacing w:after="0" w:line="240" w:lineRule="auto"/>
              <w:ind w:left="225" w:right="0" w:hanging="225"/>
              <w:jc w:val="center"/>
              <w:rPr>
                <w:del w:id="361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79AA6643" w14:textId="5E8F0DFC" w:rsidR="00657E08" w:rsidDel="007E0388" w:rsidRDefault="00483D1B">
            <w:pPr>
              <w:spacing w:after="0" w:line="240" w:lineRule="auto"/>
              <w:ind w:left="225" w:right="0" w:hanging="225"/>
              <w:jc w:val="center"/>
              <w:rPr>
                <w:del w:id="3613" w:author="Andres Gannon" w:date="2019-04-04T11:46:00Z"/>
                <w:rFonts w:ascii="Arial" w:eastAsia="Arial" w:hAnsi="Arial" w:cs="Arial"/>
                <w:color w:val="333333"/>
                <w:sz w:val="21"/>
                <w:szCs w:val="21"/>
              </w:rPr>
            </w:pPr>
            <w:del w:id="361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7941B109" w14:textId="54D09DFA">
        <w:trPr>
          <w:trHeight w:val="440"/>
          <w:del w:id="361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4B0BEA24" w14:textId="2A6C8BB0" w:rsidR="00657E08" w:rsidDel="007E0388" w:rsidRDefault="00483D1B">
            <w:pPr>
              <w:spacing w:after="0" w:line="240" w:lineRule="auto"/>
              <w:ind w:left="225" w:right="0" w:hanging="225"/>
              <w:jc w:val="center"/>
              <w:rPr>
                <w:del w:id="3616" w:author="Andres Gannon" w:date="2019-04-04T11:46:00Z"/>
                <w:rFonts w:ascii="Arial" w:eastAsia="Arial" w:hAnsi="Arial" w:cs="Arial"/>
                <w:color w:val="333333"/>
                <w:sz w:val="21"/>
                <w:szCs w:val="21"/>
              </w:rPr>
            </w:pPr>
            <w:del w:id="3617" w:author="Andres Gannon" w:date="2019-04-04T11:46:00Z">
              <w:r w:rsidDel="007E0388">
                <w:rPr>
                  <w:rFonts w:ascii="Arial" w:eastAsia="Arial" w:hAnsi="Arial" w:cs="Arial"/>
                  <w:color w:val="333333"/>
                  <w:sz w:val="21"/>
                  <w:szCs w:val="21"/>
                </w:rPr>
                <w:delText>United Kingdom</w:delText>
              </w:r>
            </w:del>
          </w:p>
        </w:tc>
        <w:tc>
          <w:tcPr>
            <w:tcW w:w="1311" w:type="dxa"/>
            <w:tcBorders>
              <w:top w:val="single" w:sz="6" w:space="0" w:color="DDDDDD"/>
              <w:left w:val="nil"/>
              <w:bottom w:val="nil"/>
              <w:right w:val="nil"/>
            </w:tcBorders>
            <w:tcMar>
              <w:top w:w="80" w:type="dxa"/>
              <w:left w:w="80" w:type="dxa"/>
              <w:bottom w:w="80" w:type="dxa"/>
              <w:right w:w="80" w:type="dxa"/>
            </w:tcMar>
          </w:tcPr>
          <w:p w14:paraId="232242F1" w14:textId="6EBEBE3C" w:rsidR="00657E08" w:rsidDel="007E0388" w:rsidRDefault="00483D1B">
            <w:pPr>
              <w:spacing w:after="0" w:line="240" w:lineRule="auto"/>
              <w:ind w:left="225" w:right="0" w:hanging="225"/>
              <w:jc w:val="center"/>
              <w:rPr>
                <w:del w:id="3618" w:author="Andres Gannon" w:date="2019-04-04T11:46:00Z"/>
                <w:rFonts w:ascii="Arial" w:eastAsia="Arial" w:hAnsi="Arial" w:cs="Arial"/>
                <w:color w:val="333333"/>
                <w:sz w:val="21"/>
                <w:szCs w:val="21"/>
              </w:rPr>
            </w:pPr>
            <w:del w:id="3619" w:author="Andres Gannon" w:date="2019-04-04T11:46:00Z">
              <w:r w:rsidDel="007E0388">
                <w:rPr>
                  <w:rFonts w:ascii="Arial" w:eastAsia="Arial" w:hAnsi="Arial" w:cs="Arial"/>
                  <w:color w:val="333333"/>
                  <w:sz w:val="21"/>
                  <w:szCs w:val="21"/>
                </w:rPr>
                <w:delText>2016</w:delText>
              </w:r>
            </w:del>
          </w:p>
        </w:tc>
        <w:tc>
          <w:tcPr>
            <w:tcW w:w="1561" w:type="dxa"/>
            <w:tcBorders>
              <w:top w:val="single" w:sz="6" w:space="0" w:color="DDDDDD"/>
              <w:left w:val="nil"/>
              <w:bottom w:val="nil"/>
              <w:right w:val="nil"/>
            </w:tcBorders>
            <w:tcMar>
              <w:top w:w="80" w:type="dxa"/>
              <w:left w:w="80" w:type="dxa"/>
              <w:bottom w:w="80" w:type="dxa"/>
              <w:right w:w="80" w:type="dxa"/>
            </w:tcMar>
          </w:tcPr>
          <w:p w14:paraId="746EE58C" w14:textId="2694EF19" w:rsidR="00657E08" w:rsidDel="007E0388" w:rsidRDefault="00657E08">
            <w:pPr>
              <w:spacing w:after="0" w:line="240" w:lineRule="auto"/>
              <w:ind w:left="225" w:right="0" w:hanging="225"/>
              <w:jc w:val="center"/>
              <w:rPr>
                <w:del w:id="362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5D692F6F" w14:textId="3AA549C1" w:rsidR="00657E08" w:rsidDel="007E0388" w:rsidRDefault="00657E08">
            <w:pPr>
              <w:spacing w:after="0" w:line="240" w:lineRule="auto"/>
              <w:ind w:left="225" w:right="0" w:hanging="225"/>
              <w:jc w:val="center"/>
              <w:rPr>
                <w:del w:id="362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274D8DAB" w14:textId="720B4960" w:rsidR="00657E08" w:rsidDel="007E0388" w:rsidRDefault="00657E08">
            <w:pPr>
              <w:spacing w:after="0" w:line="240" w:lineRule="auto"/>
              <w:ind w:left="225" w:right="0" w:hanging="225"/>
              <w:jc w:val="center"/>
              <w:rPr>
                <w:del w:id="362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65409284" w14:textId="5B4DDAD2" w:rsidR="00657E08" w:rsidDel="007E0388" w:rsidRDefault="00483D1B">
            <w:pPr>
              <w:spacing w:after="0" w:line="240" w:lineRule="auto"/>
              <w:ind w:left="225" w:right="0" w:hanging="225"/>
              <w:jc w:val="center"/>
              <w:rPr>
                <w:del w:id="3623" w:author="Andres Gannon" w:date="2019-04-04T11:46:00Z"/>
                <w:rFonts w:ascii="Arial" w:eastAsia="Arial" w:hAnsi="Arial" w:cs="Arial"/>
                <w:color w:val="333333"/>
                <w:sz w:val="21"/>
                <w:szCs w:val="21"/>
              </w:rPr>
            </w:pPr>
            <w:del w:id="362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7F2032BF" w14:textId="725FC290">
        <w:trPr>
          <w:trHeight w:val="440"/>
          <w:del w:id="362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6831935D" w14:textId="359C5C10" w:rsidR="00657E08" w:rsidDel="007E0388" w:rsidRDefault="00483D1B">
            <w:pPr>
              <w:spacing w:after="0" w:line="240" w:lineRule="auto"/>
              <w:ind w:left="225" w:right="0" w:hanging="225"/>
              <w:jc w:val="center"/>
              <w:rPr>
                <w:del w:id="3626" w:author="Andres Gannon" w:date="2019-04-04T11:46:00Z"/>
                <w:rFonts w:ascii="Arial" w:eastAsia="Arial" w:hAnsi="Arial" w:cs="Arial"/>
                <w:color w:val="333333"/>
                <w:sz w:val="21"/>
                <w:szCs w:val="21"/>
              </w:rPr>
            </w:pPr>
            <w:del w:id="3627" w:author="Andres Gannon" w:date="2019-04-04T11:46:00Z">
              <w:r w:rsidDel="007E0388">
                <w:rPr>
                  <w:rFonts w:ascii="Arial" w:eastAsia="Arial" w:hAnsi="Arial" w:cs="Arial"/>
                  <w:color w:val="333333"/>
                  <w:sz w:val="21"/>
                  <w:szCs w:val="21"/>
                </w:rPr>
                <w:delText>United States</w:delText>
              </w:r>
            </w:del>
          </w:p>
        </w:tc>
        <w:tc>
          <w:tcPr>
            <w:tcW w:w="1311" w:type="dxa"/>
            <w:tcBorders>
              <w:top w:val="single" w:sz="6" w:space="0" w:color="DDDDDD"/>
              <w:left w:val="nil"/>
              <w:bottom w:val="nil"/>
              <w:right w:val="nil"/>
            </w:tcBorders>
            <w:tcMar>
              <w:top w:w="80" w:type="dxa"/>
              <w:left w:w="80" w:type="dxa"/>
              <w:bottom w:w="80" w:type="dxa"/>
              <w:right w:w="80" w:type="dxa"/>
            </w:tcMar>
          </w:tcPr>
          <w:p w14:paraId="50EF429B" w14:textId="5F1BB2F1" w:rsidR="00657E08" w:rsidDel="007E0388" w:rsidRDefault="00483D1B">
            <w:pPr>
              <w:spacing w:after="0" w:line="240" w:lineRule="auto"/>
              <w:ind w:left="225" w:right="0" w:hanging="225"/>
              <w:jc w:val="center"/>
              <w:rPr>
                <w:del w:id="3628" w:author="Andres Gannon" w:date="2019-04-04T11:46:00Z"/>
                <w:rFonts w:ascii="Arial" w:eastAsia="Arial" w:hAnsi="Arial" w:cs="Arial"/>
                <w:color w:val="333333"/>
                <w:sz w:val="21"/>
                <w:szCs w:val="21"/>
              </w:rPr>
            </w:pPr>
            <w:del w:id="3629" w:author="Andres Gannon" w:date="2019-04-04T11:46:00Z">
              <w:r w:rsidDel="007E0388">
                <w:rPr>
                  <w:rFonts w:ascii="Arial" w:eastAsia="Arial" w:hAnsi="Arial" w:cs="Arial"/>
                  <w:color w:val="333333"/>
                  <w:sz w:val="21"/>
                  <w:szCs w:val="21"/>
                </w:rPr>
                <w:delText>2016</w:delText>
              </w:r>
            </w:del>
          </w:p>
        </w:tc>
        <w:tc>
          <w:tcPr>
            <w:tcW w:w="1561" w:type="dxa"/>
            <w:tcBorders>
              <w:top w:val="single" w:sz="6" w:space="0" w:color="DDDDDD"/>
              <w:left w:val="nil"/>
              <w:bottom w:val="nil"/>
              <w:right w:val="nil"/>
            </w:tcBorders>
            <w:tcMar>
              <w:top w:w="80" w:type="dxa"/>
              <w:left w:w="80" w:type="dxa"/>
              <w:bottom w:w="80" w:type="dxa"/>
              <w:right w:w="80" w:type="dxa"/>
            </w:tcMar>
          </w:tcPr>
          <w:p w14:paraId="05DB1CC3" w14:textId="44ACAE47" w:rsidR="00657E08" w:rsidDel="007E0388" w:rsidRDefault="00657E08">
            <w:pPr>
              <w:spacing w:after="0" w:line="240" w:lineRule="auto"/>
              <w:ind w:left="225" w:right="0" w:hanging="225"/>
              <w:jc w:val="center"/>
              <w:rPr>
                <w:del w:id="363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41EB2042" w14:textId="2FA6B4C2" w:rsidR="00657E08" w:rsidDel="007E0388" w:rsidRDefault="00657E08">
            <w:pPr>
              <w:spacing w:after="0" w:line="240" w:lineRule="auto"/>
              <w:ind w:left="225" w:right="0" w:hanging="225"/>
              <w:jc w:val="center"/>
              <w:rPr>
                <w:del w:id="363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74415F63" w14:textId="29713D96" w:rsidR="00657E08" w:rsidDel="007E0388" w:rsidRDefault="00657E08">
            <w:pPr>
              <w:spacing w:after="0" w:line="240" w:lineRule="auto"/>
              <w:ind w:left="225" w:right="0" w:hanging="225"/>
              <w:jc w:val="center"/>
              <w:rPr>
                <w:del w:id="363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0AF549E3" w14:textId="58C400CE" w:rsidR="00657E08" w:rsidDel="007E0388" w:rsidRDefault="00483D1B">
            <w:pPr>
              <w:spacing w:after="0" w:line="240" w:lineRule="auto"/>
              <w:ind w:left="225" w:right="0" w:hanging="225"/>
              <w:jc w:val="center"/>
              <w:rPr>
                <w:del w:id="3633" w:author="Andres Gannon" w:date="2019-04-04T11:46:00Z"/>
                <w:rFonts w:ascii="Arial" w:eastAsia="Arial" w:hAnsi="Arial" w:cs="Arial"/>
                <w:color w:val="333333"/>
                <w:sz w:val="21"/>
                <w:szCs w:val="21"/>
              </w:rPr>
            </w:pPr>
            <w:del w:id="363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7C5C3471" w14:textId="37AAC4FB">
        <w:trPr>
          <w:trHeight w:val="440"/>
          <w:del w:id="363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1147CCD0" w14:textId="54B5DF6C" w:rsidR="00657E08" w:rsidDel="007E0388" w:rsidRDefault="00483D1B">
            <w:pPr>
              <w:spacing w:after="0" w:line="240" w:lineRule="auto"/>
              <w:ind w:left="225" w:right="0" w:hanging="225"/>
              <w:jc w:val="center"/>
              <w:rPr>
                <w:del w:id="3636" w:author="Andres Gannon" w:date="2019-04-04T11:46:00Z"/>
                <w:rFonts w:ascii="Arial" w:eastAsia="Arial" w:hAnsi="Arial" w:cs="Arial"/>
                <w:color w:val="333333"/>
                <w:sz w:val="21"/>
                <w:szCs w:val="21"/>
              </w:rPr>
            </w:pPr>
            <w:del w:id="3637" w:author="Andres Gannon" w:date="2019-04-04T11:46:00Z">
              <w:r w:rsidDel="007E0388">
                <w:rPr>
                  <w:rFonts w:ascii="Arial" w:eastAsia="Arial" w:hAnsi="Arial" w:cs="Arial"/>
                  <w:color w:val="333333"/>
                  <w:sz w:val="21"/>
                  <w:szCs w:val="21"/>
                </w:rPr>
                <w:delText>United Kingdom</w:delText>
              </w:r>
            </w:del>
          </w:p>
        </w:tc>
        <w:tc>
          <w:tcPr>
            <w:tcW w:w="1311" w:type="dxa"/>
            <w:tcBorders>
              <w:top w:val="single" w:sz="6" w:space="0" w:color="DDDDDD"/>
              <w:left w:val="nil"/>
              <w:bottom w:val="nil"/>
              <w:right w:val="nil"/>
            </w:tcBorders>
            <w:tcMar>
              <w:top w:w="80" w:type="dxa"/>
              <w:left w:w="80" w:type="dxa"/>
              <w:bottom w:w="80" w:type="dxa"/>
              <w:right w:w="80" w:type="dxa"/>
            </w:tcMar>
          </w:tcPr>
          <w:p w14:paraId="0A89121F" w14:textId="6F638F6C" w:rsidR="00657E08" w:rsidDel="007E0388" w:rsidRDefault="00483D1B">
            <w:pPr>
              <w:spacing w:after="0" w:line="240" w:lineRule="auto"/>
              <w:ind w:left="225" w:right="0" w:hanging="225"/>
              <w:jc w:val="center"/>
              <w:rPr>
                <w:del w:id="3638" w:author="Andres Gannon" w:date="2019-04-04T11:46:00Z"/>
                <w:rFonts w:ascii="Arial" w:eastAsia="Arial" w:hAnsi="Arial" w:cs="Arial"/>
                <w:color w:val="333333"/>
                <w:sz w:val="21"/>
                <w:szCs w:val="21"/>
              </w:rPr>
            </w:pPr>
            <w:del w:id="3639" w:author="Andres Gannon" w:date="2019-04-04T11:46:00Z">
              <w:r w:rsidDel="007E0388">
                <w:rPr>
                  <w:rFonts w:ascii="Arial" w:eastAsia="Arial" w:hAnsi="Arial" w:cs="Arial"/>
                  <w:color w:val="333333"/>
                  <w:sz w:val="21"/>
                  <w:szCs w:val="21"/>
                </w:rPr>
                <w:delText>2017</w:delText>
              </w:r>
            </w:del>
          </w:p>
        </w:tc>
        <w:tc>
          <w:tcPr>
            <w:tcW w:w="1561" w:type="dxa"/>
            <w:tcBorders>
              <w:top w:val="single" w:sz="6" w:space="0" w:color="DDDDDD"/>
              <w:left w:val="nil"/>
              <w:bottom w:val="nil"/>
              <w:right w:val="nil"/>
            </w:tcBorders>
            <w:tcMar>
              <w:top w:w="80" w:type="dxa"/>
              <w:left w:w="80" w:type="dxa"/>
              <w:bottom w:w="80" w:type="dxa"/>
              <w:right w:w="80" w:type="dxa"/>
            </w:tcMar>
          </w:tcPr>
          <w:p w14:paraId="4788D879" w14:textId="6F0E6444" w:rsidR="00657E08" w:rsidDel="007E0388" w:rsidRDefault="00483D1B">
            <w:pPr>
              <w:spacing w:after="0" w:line="240" w:lineRule="auto"/>
              <w:ind w:left="225" w:right="0" w:hanging="225"/>
              <w:jc w:val="center"/>
              <w:rPr>
                <w:del w:id="3640" w:author="Andres Gannon" w:date="2019-04-04T11:46:00Z"/>
                <w:rFonts w:ascii="Arial" w:eastAsia="Arial" w:hAnsi="Arial" w:cs="Arial"/>
                <w:color w:val="333333"/>
                <w:sz w:val="21"/>
                <w:szCs w:val="21"/>
              </w:rPr>
            </w:pPr>
            <w:del w:id="3641" w:author="Andres Gannon" w:date="2019-04-04T11:46:00Z">
              <w:r w:rsidDel="007E0388">
                <w:rPr>
                  <w:rFonts w:ascii="Arial Unicode MS" w:eastAsia="Arial Unicode MS" w:hAnsi="Arial Unicode MS" w:cs="Arial Unicode MS"/>
                  <w:color w:val="333333"/>
                  <w:sz w:val="21"/>
                  <w:szCs w:val="21"/>
                </w:rPr>
                <w:delText>✔</w:delText>
              </w:r>
            </w:del>
          </w:p>
        </w:tc>
        <w:tc>
          <w:tcPr>
            <w:tcW w:w="965" w:type="dxa"/>
            <w:tcBorders>
              <w:top w:val="single" w:sz="6" w:space="0" w:color="DDDDDD"/>
              <w:left w:val="nil"/>
              <w:bottom w:val="nil"/>
              <w:right w:val="nil"/>
            </w:tcBorders>
            <w:tcMar>
              <w:top w:w="80" w:type="dxa"/>
              <w:left w:w="80" w:type="dxa"/>
              <w:bottom w:w="80" w:type="dxa"/>
              <w:right w:w="80" w:type="dxa"/>
            </w:tcMar>
          </w:tcPr>
          <w:p w14:paraId="67E5700C" w14:textId="16296643" w:rsidR="00657E08" w:rsidDel="007E0388" w:rsidRDefault="00657E08">
            <w:pPr>
              <w:spacing w:after="0" w:line="240" w:lineRule="auto"/>
              <w:ind w:left="225" w:right="0" w:hanging="225"/>
              <w:jc w:val="center"/>
              <w:rPr>
                <w:del w:id="3642"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6808713F" w14:textId="4D44DEFF" w:rsidR="00657E08" w:rsidDel="007E0388" w:rsidRDefault="00657E08">
            <w:pPr>
              <w:spacing w:after="0" w:line="240" w:lineRule="auto"/>
              <w:ind w:left="225" w:right="0" w:hanging="225"/>
              <w:jc w:val="center"/>
              <w:rPr>
                <w:del w:id="3643"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26ED6584" w14:textId="662BC17D" w:rsidR="00657E08" w:rsidDel="007E0388" w:rsidRDefault="00657E08">
            <w:pPr>
              <w:spacing w:after="0" w:line="240" w:lineRule="auto"/>
              <w:ind w:left="225" w:right="0" w:hanging="225"/>
              <w:jc w:val="center"/>
              <w:rPr>
                <w:del w:id="3644" w:author="Andres Gannon" w:date="2019-04-04T11:46:00Z"/>
                <w:rFonts w:ascii="Arial" w:eastAsia="Arial" w:hAnsi="Arial" w:cs="Arial"/>
                <w:color w:val="333333"/>
                <w:sz w:val="21"/>
                <w:szCs w:val="21"/>
              </w:rPr>
            </w:pPr>
          </w:p>
        </w:tc>
      </w:tr>
      <w:tr w:rsidR="00657E08" w:rsidDel="007E0388" w14:paraId="02CA257B" w14:textId="43D43FBA">
        <w:trPr>
          <w:trHeight w:val="440"/>
          <w:del w:id="364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7854DBCB" w14:textId="7EF729C9" w:rsidR="00657E08" w:rsidDel="007E0388" w:rsidRDefault="00483D1B">
            <w:pPr>
              <w:spacing w:after="0" w:line="240" w:lineRule="auto"/>
              <w:ind w:left="225" w:right="0" w:hanging="225"/>
              <w:jc w:val="center"/>
              <w:rPr>
                <w:del w:id="3646" w:author="Andres Gannon" w:date="2019-04-04T11:46:00Z"/>
                <w:rFonts w:ascii="Arial" w:eastAsia="Arial" w:hAnsi="Arial" w:cs="Arial"/>
                <w:color w:val="333333"/>
                <w:sz w:val="21"/>
                <w:szCs w:val="21"/>
              </w:rPr>
            </w:pPr>
            <w:del w:id="3647" w:author="Andres Gannon" w:date="2019-04-04T11:46:00Z">
              <w:r w:rsidDel="007E0388">
                <w:rPr>
                  <w:rFonts w:ascii="Arial" w:eastAsia="Arial" w:hAnsi="Arial" w:cs="Arial"/>
                  <w:color w:val="333333"/>
                  <w:sz w:val="21"/>
                  <w:szCs w:val="21"/>
                </w:rPr>
                <w:delText>Czech Republic</w:delText>
              </w:r>
            </w:del>
          </w:p>
        </w:tc>
        <w:tc>
          <w:tcPr>
            <w:tcW w:w="1311" w:type="dxa"/>
            <w:tcBorders>
              <w:top w:val="single" w:sz="6" w:space="0" w:color="DDDDDD"/>
              <w:left w:val="nil"/>
              <w:bottom w:val="nil"/>
              <w:right w:val="nil"/>
            </w:tcBorders>
            <w:tcMar>
              <w:top w:w="80" w:type="dxa"/>
              <w:left w:w="80" w:type="dxa"/>
              <w:bottom w:w="80" w:type="dxa"/>
              <w:right w:w="80" w:type="dxa"/>
            </w:tcMar>
          </w:tcPr>
          <w:p w14:paraId="6A80E79D" w14:textId="2179E759" w:rsidR="00657E08" w:rsidDel="007E0388" w:rsidRDefault="00483D1B">
            <w:pPr>
              <w:spacing w:after="0" w:line="240" w:lineRule="auto"/>
              <w:ind w:left="225" w:right="0" w:hanging="225"/>
              <w:jc w:val="center"/>
              <w:rPr>
                <w:del w:id="3648" w:author="Andres Gannon" w:date="2019-04-04T11:46:00Z"/>
                <w:rFonts w:ascii="Arial" w:eastAsia="Arial" w:hAnsi="Arial" w:cs="Arial"/>
                <w:color w:val="333333"/>
                <w:sz w:val="21"/>
                <w:szCs w:val="21"/>
              </w:rPr>
            </w:pPr>
            <w:del w:id="3649" w:author="Andres Gannon" w:date="2019-04-04T11:46:00Z">
              <w:r w:rsidDel="007E0388">
                <w:rPr>
                  <w:rFonts w:ascii="Arial" w:eastAsia="Arial" w:hAnsi="Arial" w:cs="Arial"/>
                  <w:color w:val="333333"/>
                  <w:sz w:val="21"/>
                  <w:szCs w:val="21"/>
                </w:rPr>
                <w:delText>2017</w:delText>
              </w:r>
            </w:del>
          </w:p>
        </w:tc>
        <w:tc>
          <w:tcPr>
            <w:tcW w:w="1561" w:type="dxa"/>
            <w:tcBorders>
              <w:top w:val="single" w:sz="6" w:space="0" w:color="DDDDDD"/>
              <w:left w:val="nil"/>
              <w:bottom w:val="nil"/>
              <w:right w:val="nil"/>
            </w:tcBorders>
            <w:tcMar>
              <w:top w:w="80" w:type="dxa"/>
              <w:left w:w="80" w:type="dxa"/>
              <w:bottom w:w="80" w:type="dxa"/>
              <w:right w:w="80" w:type="dxa"/>
            </w:tcMar>
          </w:tcPr>
          <w:p w14:paraId="6E426F63" w14:textId="5CAD10AE" w:rsidR="00657E08" w:rsidDel="007E0388" w:rsidRDefault="00657E08">
            <w:pPr>
              <w:spacing w:after="0" w:line="240" w:lineRule="auto"/>
              <w:ind w:left="225" w:right="0" w:hanging="225"/>
              <w:jc w:val="center"/>
              <w:rPr>
                <w:del w:id="365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05B824C0" w14:textId="7665CAC2" w:rsidR="00657E08" w:rsidDel="007E0388" w:rsidRDefault="00657E08">
            <w:pPr>
              <w:spacing w:after="0" w:line="240" w:lineRule="auto"/>
              <w:ind w:left="225" w:right="0" w:hanging="225"/>
              <w:jc w:val="center"/>
              <w:rPr>
                <w:del w:id="365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04668FED" w14:textId="3A2075BB" w:rsidR="00657E08" w:rsidDel="007E0388" w:rsidRDefault="00657E08">
            <w:pPr>
              <w:spacing w:after="0" w:line="240" w:lineRule="auto"/>
              <w:ind w:left="225" w:right="0" w:hanging="225"/>
              <w:jc w:val="center"/>
              <w:rPr>
                <w:del w:id="365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6DAC3715" w14:textId="6B2349D4" w:rsidR="00657E08" w:rsidDel="007E0388" w:rsidRDefault="00483D1B">
            <w:pPr>
              <w:spacing w:after="0" w:line="240" w:lineRule="auto"/>
              <w:ind w:left="225" w:right="0" w:hanging="225"/>
              <w:jc w:val="center"/>
              <w:rPr>
                <w:del w:id="3653" w:author="Andres Gannon" w:date="2019-04-04T11:46:00Z"/>
                <w:rFonts w:ascii="Arial" w:eastAsia="Arial" w:hAnsi="Arial" w:cs="Arial"/>
                <w:color w:val="333333"/>
                <w:sz w:val="21"/>
                <w:szCs w:val="21"/>
              </w:rPr>
            </w:pPr>
            <w:del w:id="365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17E9818D" w14:textId="484BDDDA">
        <w:trPr>
          <w:trHeight w:val="440"/>
          <w:del w:id="365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200C951C" w14:textId="7B972204" w:rsidR="00657E08" w:rsidDel="007E0388" w:rsidRDefault="00483D1B">
            <w:pPr>
              <w:spacing w:after="0" w:line="240" w:lineRule="auto"/>
              <w:ind w:left="225" w:right="0" w:hanging="225"/>
              <w:jc w:val="center"/>
              <w:rPr>
                <w:del w:id="3656" w:author="Andres Gannon" w:date="2019-04-04T11:46:00Z"/>
                <w:rFonts w:ascii="Arial" w:eastAsia="Arial" w:hAnsi="Arial" w:cs="Arial"/>
                <w:color w:val="333333"/>
                <w:sz w:val="21"/>
                <w:szCs w:val="21"/>
              </w:rPr>
            </w:pPr>
            <w:del w:id="3657" w:author="Andres Gannon" w:date="2019-04-04T11:46:00Z">
              <w:r w:rsidDel="007E0388">
                <w:rPr>
                  <w:rFonts w:ascii="Arial" w:eastAsia="Arial" w:hAnsi="Arial" w:cs="Arial"/>
                  <w:color w:val="333333"/>
                  <w:sz w:val="21"/>
                  <w:szCs w:val="21"/>
                </w:rPr>
                <w:delText>France</w:delText>
              </w:r>
            </w:del>
          </w:p>
        </w:tc>
        <w:tc>
          <w:tcPr>
            <w:tcW w:w="1311" w:type="dxa"/>
            <w:tcBorders>
              <w:top w:val="single" w:sz="6" w:space="0" w:color="DDDDDD"/>
              <w:left w:val="nil"/>
              <w:bottom w:val="nil"/>
              <w:right w:val="nil"/>
            </w:tcBorders>
            <w:tcMar>
              <w:top w:w="80" w:type="dxa"/>
              <w:left w:w="80" w:type="dxa"/>
              <w:bottom w:w="80" w:type="dxa"/>
              <w:right w:w="80" w:type="dxa"/>
            </w:tcMar>
          </w:tcPr>
          <w:p w14:paraId="1DC11A35" w14:textId="70D7F708" w:rsidR="00657E08" w:rsidDel="007E0388" w:rsidRDefault="00483D1B">
            <w:pPr>
              <w:spacing w:after="0" w:line="240" w:lineRule="auto"/>
              <w:ind w:left="225" w:right="0" w:hanging="225"/>
              <w:jc w:val="center"/>
              <w:rPr>
                <w:del w:id="3658" w:author="Andres Gannon" w:date="2019-04-04T11:46:00Z"/>
                <w:rFonts w:ascii="Arial" w:eastAsia="Arial" w:hAnsi="Arial" w:cs="Arial"/>
                <w:color w:val="333333"/>
                <w:sz w:val="21"/>
                <w:szCs w:val="21"/>
              </w:rPr>
            </w:pPr>
            <w:del w:id="3659" w:author="Andres Gannon" w:date="2019-04-04T11:46:00Z">
              <w:r w:rsidDel="007E0388">
                <w:rPr>
                  <w:rFonts w:ascii="Arial" w:eastAsia="Arial" w:hAnsi="Arial" w:cs="Arial"/>
                  <w:color w:val="333333"/>
                  <w:sz w:val="21"/>
                  <w:szCs w:val="21"/>
                </w:rPr>
                <w:delText>2017</w:delText>
              </w:r>
            </w:del>
          </w:p>
        </w:tc>
        <w:tc>
          <w:tcPr>
            <w:tcW w:w="1561" w:type="dxa"/>
            <w:tcBorders>
              <w:top w:val="single" w:sz="6" w:space="0" w:color="DDDDDD"/>
              <w:left w:val="nil"/>
              <w:bottom w:val="nil"/>
              <w:right w:val="nil"/>
            </w:tcBorders>
            <w:tcMar>
              <w:top w:w="80" w:type="dxa"/>
              <w:left w:w="80" w:type="dxa"/>
              <w:bottom w:w="80" w:type="dxa"/>
              <w:right w:w="80" w:type="dxa"/>
            </w:tcMar>
          </w:tcPr>
          <w:p w14:paraId="1417353A" w14:textId="282CEB43" w:rsidR="00657E08" w:rsidDel="007E0388" w:rsidRDefault="00657E08">
            <w:pPr>
              <w:spacing w:after="0" w:line="240" w:lineRule="auto"/>
              <w:ind w:left="225" w:right="0" w:hanging="225"/>
              <w:jc w:val="center"/>
              <w:rPr>
                <w:del w:id="366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5961C0F8" w14:textId="5E4A3ED5" w:rsidR="00657E08" w:rsidDel="007E0388" w:rsidRDefault="00657E08">
            <w:pPr>
              <w:spacing w:after="0" w:line="240" w:lineRule="auto"/>
              <w:ind w:left="225" w:right="0" w:hanging="225"/>
              <w:jc w:val="center"/>
              <w:rPr>
                <w:del w:id="366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1634CE33" w14:textId="615954E2" w:rsidR="00657E08" w:rsidDel="007E0388" w:rsidRDefault="00657E08">
            <w:pPr>
              <w:spacing w:after="0" w:line="240" w:lineRule="auto"/>
              <w:ind w:left="225" w:right="0" w:hanging="225"/>
              <w:jc w:val="center"/>
              <w:rPr>
                <w:del w:id="366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02D747C8" w14:textId="79BC4FBC" w:rsidR="00657E08" w:rsidDel="007E0388" w:rsidRDefault="00483D1B">
            <w:pPr>
              <w:spacing w:after="0" w:line="240" w:lineRule="auto"/>
              <w:ind w:left="225" w:right="0" w:hanging="225"/>
              <w:jc w:val="center"/>
              <w:rPr>
                <w:del w:id="3663" w:author="Andres Gannon" w:date="2019-04-04T11:46:00Z"/>
                <w:rFonts w:ascii="Arial" w:eastAsia="Arial" w:hAnsi="Arial" w:cs="Arial"/>
                <w:color w:val="333333"/>
                <w:sz w:val="21"/>
                <w:szCs w:val="21"/>
              </w:rPr>
            </w:pPr>
            <w:del w:id="366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79A06926" w14:textId="02605C6C">
        <w:trPr>
          <w:trHeight w:val="440"/>
          <w:del w:id="366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741BB30C" w14:textId="63DE4EA6" w:rsidR="00657E08" w:rsidDel="007E0388" w:rsidRDefault="00483D1B">
            <w:pPr>
              <w:spacing w:after="0" w:line="240" w:lineRule="auto"/>
              <w:ind w:left="225" w:right="0" w:hanging="225"/>
              <w:jc w:val="center"/>
              <w:rPr>
                <w:del w:id="3666" w:author="Andres Gannon" w:date="2019-04-04T11:46:00Z"/>
                <w:rFonts w:ascii="Arial" w:eastAsia="Arial" w:hAnsi="Arial" w:cs="Arial"/>
                <w:color w:val="333333"/>
                <w:sz w:val="21"/>
                <w:szCs w:val="21"/>
              </w:rPr>
            </w:pPr>
            <w:del w:id="3667" w:author="Andres Gannon" w:date="2019-04-04T11:46:00Z">
              <w:r w:rsidDel="007E0388">
                <w:rPr>
                  <w:rFonts w:ascii="Arial" w:eastAsia="Arial" w:hAnsi="Arial" w:cs="Arial"/>
                  <w:color w:val="333333"/>
                  <w:sz w:val="21"/>
                  <w:szCs w:val="21"/>
                </w:rPr>
                <w:delText>Germany</w:delText>
              </w:r>
            </w:del>
          </w:p>
        </w:tc>
        <w:tc>
          <w:tcPr>
            <w:tcW w:w="1311" w:type="dxa"/>
            <w:tcBorders>
              <w:top w:val="single" w:sz="6" w:space="0" w:color="DDDDDD"/>
              <w:left w:val="nil"/>
              <w:bottom w:val="nil"/>
              <w:right w:val="nil"/>
            </w:tcBorders>
            <w:tcMar>
              <w:top w:w="80" w:type="dxa"/>
              <w:left w:w="80" w:type="dxa"/>
              <w:bottom w:w="80" w:type="dxa"/>
              <w:right w:w="80" w:type="dxa"/>
            </w:tcMar>
          </w:tcPr>
          <w:p w14:paraId="65B0C65F" w14:textId="4EAC1448" w:rsidR="00657E08" w:rsidDel="007E0388" w:rsidRDefault="00483D1B">
            <w:pPr>
              <w:spacing w:after="0" w:line="240" w:lineRule="auto"/>
              <w:ind w:left="225" w:right="0" w:hanging="225"/>
              <w:jc w:val="center"/>
              <w:rPr>
                <w:del w:id="3668" w:author="Andres Gannon" w:date="2019-04-04T11:46:00Z"/>
                <w:rFonts w:ascii="Arial" w:eastAsia="Arial" w:hAnsi="Arial" w:cs="Arial"/>
                <w:color w:val="333333"/>
                <w:sz w:val="21"/>
                <w:szCs w:val="21"/>
              </w:rPr>
            </w:pPr>
            <w:del w:id="3669" w:author="Andres Gannon" w:date="2019-04-04T11:46:00Z">
              <w:r w:rsidDel="007E0388">
                <w:rPr>
                  <w:rFonts w:ascii="Arial" w:eastAsia="Arial" w:hAnsi="Arial" w:cs="Arial"/>
                  <w:color w:val="333333"/>
                  <w:sz w:val="21"/>
                  <w:szCs w:val="21"/>
                </w:rPr>
                <w:delText>2017</w:delText>
              </w:r>
            </w:del>
          </w:p>
        </w:tc>
        <w:tc>
          <w:tcPr>
            <w:tcW w:w="1561" w:type="dxa"/>
            <w:tcBorders>
              <w:top w:val="single" w:sz="6" w:space="0" w:color="DDDDDD"/>
              <w:left w:val="nil"/>
              <w:bottom w:val="nil"/>
              <w:right w:val="nil"/>
            </w:tcBorders>
            <w:tcMar>
              <w:top w:w="80" w:type="dxa"/>
              <w:left w:w="80" w:type="dxa"/>
              <w:bottom w:w="80" w:type="dxa"/>
              <w:right w:w="80" w:type="dxa"/>
            </w:tcMar>
          </w:tcPr>
          <w:p w14:paraId="49B723D2" w14:textId="3A92F5EF" w:rsidR="00657E08" w:rsidDel="007E0388" w:rsidRDefault="00657E08">
            <w:pPr>
              <w:spacing w:after="0" w:line="240" w:lineRule="auto"/>
              <w:ind w:left="225" w:right="0" w:hanging="225"/>
              <w:jc w:val="center"/>
              <w:rPr>
                <w:del w:id="367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11E60C0E" w14:textId="32F19B41" w:rsidR="00657E08" w:rsidDel="007E0388" w:rsidRDefault="00657E08">
            <w:pPr>
              <w:spacing w:after="0" w:line="240" w:lineRule="auto"/>
              <w:ind w:left="225" w:right="0" w:hanging="225"/>
              <w:jc w:val="center"/>
              <w:rPr>
                <w:del w:id="367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4169239E" w14:textId="79DDE6C0" w:rsidR="00657E08" w:rsidDel="007E0388" w:rsidRDefault="00657E08">
            <w:pPr>
              <w:spacing w:after="0" w:line="240" w:lineRule="auto"/>
              <w:ind w:left="225" w:right="0" w:hanging="225"/>
              <w:jc w:val="center"/>
              <w:rPr>
                <w:del w:id="367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79883684" w14:textId="45D7C9AA" w:rsidR="00657E08" w:rsidDel="007E0388" w:rsidRDefault="00483D1B">
            <w:pPr>
              <w:spacing w:after="0" w:line="240" w:lineRule="auto"/>
              <w:ind w:left="225" w:right="0" w:hanging="225"/>
              <w:jc w:val="center"/>
              <w:rPr>
                <w:del w:id="3673" w:author="Andres Gannon" w:date="2019-04-04T11:46:00Z"/>
                <w:rFonts w:ascii="Arial" w:eastAsia="Arial" w:hAnsi="Arial" w:cs="Arial"/>
                <w:color w:val="333333"/>
                <w:sz w:val="21"/>
                <w:szCs w:val="21"/>
              </w:rPr>
            </w:pPr>
            <w:del w:id="367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54258F14" w14:textId="0D466E7F">
        <w:trPr>
          <w:trHeight w:val="440"/>
          <w:del w:id="367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19EED91C" w14:textId="64112A6D" w:rsidR="00657E08" w:rsidDel="007E0388" w:rsidRDefault="00483D1B">
            <w:pPr>
              <w:spacing w:after="0" w:line="240" w:lineRule="auto"/>
              <w:ind w:left="225" w:right="0" w:hanging="225"/>
              <w:jc w:val="center"/>
              <w:rPr>
                <w:del w:id="3676" w:author="Andres Gannon" w:date="2019-04-04T11:46:00Z"/>
                <w:rFonts w:ascii="Arial" w:eastAsia="Arial" w:hAnsi="Arial" w:cs="Arial"/>
                <w:color w:val="333333"/>
                <w:sz w:val="21"/>
                <w:szCs w:val="21"/>
              </w:rPr>
            </w:pPr>
            <w:del w:id="3677" w:author="Andres Gannon" w:date="2019-04-04T11:46:00Z">
              <w:r w:rsidDel="007E0388">
                <w:rPr>
                  <w:rFonts w:ascii="Arial" w:eastAsia="Arial" w:hAnsi="Arial" w:cs="Arial"/>
                  <w:color w:val="333333"/>
                  <w:sz w:val="21"/>
                  <w:szCs w:val="21"/>
                </w:rPr>
                <w:delText>Malta</w:delText>
              </w:r>
            </w:del>
          </w:p>
        </w:tc>
        <w:tc>
          <w:tcPr>
            <w:tcW w:w="1311" w:type="dxa"/>
            <w:tcBorders>
              <w:top w:val="single" w:sz="6" w:space="0" w:color="DDDDDD"/>
              <w:left w:val="nil"/>
              <w:bottom w:val="nil"/>
              <w:right w:val="nil"/>
            </w:tcBorders>
            <w:tcMar>
              <w:top w:w="80" w:type="dxa"/>
              <w:left w:w="80" w:type="dxa"/>
              <w:bottom w:w="80" w:type="dxa"/>
              <w:right w:w="80" w:type="dxa"/>
            </w:tcMar>
          </w:tcPr>
          <w:p w14:paraId="7B0BB5D9" w14:textId="61BF92B9" w:rsidR="00657E08" w:rsidDel="007E0388" w:rsidRDefault="00483D1B">
            <w:pPr>
              <w:spacing w:after="0" w:line="240" w:lineRule="auto"/>
              <w:ind w:left="225" w:right="0" w:hanging="225"/>
              <w:jc w:val="center"/>
              <w:rPr>
                <w:del w:id="3678" w:author="Andres Gannon" w:date="2019-04-04T11:46:00Z"/>
                <w:rFonts w:ascii="Arial" w:eastAsia="Arial" w:hAnsi="Arial" w:cs="Arial"/>
                <w:color w:val="333333"/>
                <w:sz w:val="21"/>
                <w:szCs w:val="21"/>
              </w:rPr>
            </w:pPr>
            <w:del w:id="3679" w:author="Andres Gannon" w:date="2019-04-04T11:46:00Z">
              <w:r w:rsidDel="007E0388">
                <w:rPr>
                  <w:rFonts w:ascii="Arial" w:eastAsia="Arial" w:hAnsi="Arial" w:cs="Arial"/>
                  <w:color w:val="333333"/>
                  <w:sz w:val="21"/>
                  <w:szCs w:val="21"/>
                </w:rPr>
                <w:delText>2017</w:delText>
              </w:r>
            </w:del>
          </w:p>
        </w:tc>
        <w:tc>
          <w:tcPr>
            <w:tcW w:w="1561" w:type="dxa"/>
            <w:tcBorders>
              <w:top w:val="single" w:sz="6" w:space="0" w:color="DDDDDD"/>
              <w:left w:val="nil"/>
              <w:bottom w:val="nil"/>
              <w:right w:val="nil"/>
            </w:tcBorders>
            <w:tcMar>
              <w:top w:w="80" w:type="dxa"/>
              <w:left w:w="80" w:type="dxa"/>
              <w:bottom w:w="80" w:type="dxa"/>
              <w:right w:w="80" w:type="dxa"/>
            </w:tcMar>
          </w:tcPr>
          <w:p w14:paraId="0B4C4C42" w14:textId="0D6CA751" w:rsidR="00657E08" w:rsidDel="007E0388" w:rsidRDefault="00657E08">
            <w:pPr>
              <w:spacing w:after="0" w:line="240" w:lineRule="auto"/>
              <w:ind w:left="225" w:right="0" w:hanging="225"/>
              <w:jc w:val="center"/>
              <w:rPr>
                <w:del w:id="368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09162E5C" w14:textId="1C5B80C8" w:rsidR="00657E08" w:rsidDel="007E0388" w:rsidRDefault="00657E08">
            <w:pPr>
              <w:spacing w:after="0" w:line="240" w:lineRule="auto"/>
              <w:ind w:left="225" w:right="0" w:hanging="225"/>
              <w:jc w:val="center"/>
              <w:rPr>
                <w:del w:id="368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32FD439C" w14:textId="7D682E87" w:rsidR="00657E08" w:rsidDel="007E0388" w:rsidRDefault="00657E08">
            <w:pPr>
              <w:spacing w:after="0" w:line="240" w:lineRule="auto"/>
              <w:ind w:left="225" w:right="0" w:hanging="225"/>
              <w:jc w:val="center"/>
              <w:rPr>
                <w:del w:id="368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39177663" w14:textId="155F8A39" w:rsidR="00657E08" w:rsidDel="007E0388" w:rsidRDefault="00483D1B">
            <w:pPr>
              <w:spacing w:after="0" w:line="240" w:lineRule="auto"/>
              <w:ind w:left="225" w:right="0" w:hanging="225"/>
              <w:jc w:val="center"/>
              <w:rPr>
                <w:del w:id="3683" w:author="Andres Gannon" w:date="2019-04-04T11:46:00Z"/>
                <w:rFonts w:ascii="Arial" w:eastAsia="Arial" w:hAnsi="Arial" w:cs="Arial"/>
                <w:color w:val="333333"/>
                <w:sz w:val="21"/>
                <w:szCs w:val="21"/>
              </w:rPr>
            </w:pPr>
            <w:del w:id="368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38D1DCFF" w14:textId="1004C35D">
        <w:trPr>
          <w:trHeight w:val="440"/>
          <w:del w:id="368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3FEEC74F" w14:textId="2BB2C5E5" w:rsidR="00657E08" w:rsidDel="007E0388" w:rsidRDefault="00483D1B">
            <w:pPr>
              <w:spacing w:after="0" w:line="240" w:lineRule="auto"/>
              <w:ind w:left="225" w:right="0" w:hanging="225"/>
              <w:jc w:val="center"/>
              <w:rPr>
                <w:del w:id="3686" w:author="Andres Gannon" w:date="2019-04-04T11:46:00Z"/>
                <w:rFonts w:ascii="Arial" w:eastAsia="Arial" w:hAnsi="Arial" w:cs="Arial"/>
                <w:color w:val="333333"/>
                <w:sz w:val="21"/>
                <w:szCs w:val="21"/>
              </w:rPr>
            </w:pPr>
            <w:del w:id="3687" w:author="Andres Gannon" w:date="2019-04-04T11:46:00Z">
              <w:r w:rsidDel="007E0388">
                <w:rPr>
                  <w:rFonts w:ascii="Arial" w:eastAsia="Arial" w:hAnsi="Arial" w:cs="Arial"/>
                  <w:color w:val="333333"/>
                  <w:sz w:val="21"/>
                  <w:szCs w:val="21"/>
                </w:rPr>
                <w:delText>Netherlands</w:delText>
              </w:r>
            </w:del>
          </w:p>
        </w:tc>
        <w:tc>
          <w:tcPr>
            <w:tcW w:w="1311" w:type="dxa"/>
            <w:tcBorders>
              <w:top w:val="single" w:sz="6" w:space="0" w:color="DDDDDD"/>
              <w:left w:val="nil"/>
              <w:bottom w:val="nil"/>
              <w:right w:val="nil"/>
            </w:tcBorders>
            <w:tcMar>
              <w:top w:w="80" w:type="dxa"/>
              <w:left w:w="80" w:type="dxa"/>
              <w:bottom w:w="80" w:type="dxa"/>
              <w:right w:w="80" w:type="dxa"/>
            </w:tcMar>
          </w:tcPr>
          <w:p w14:paraId="466101C2" w14:textId="3EDC6D8C" w:rsidR="00657E08" w:rsidDel="007E0388" w:rsidRDefault="00483D1B">
            <w:pPr>
              <w:spacing w:after="0" w:line="240" w:lineRule="auto"/>
              <w:ind w:left="225" w:right="0" w:hanging="225"/>
              <w:jc w:val="center"/>
              <w:rPr>
                <w:del w:id="3688" w:author="Andres Gannon" w:date="2019-04-04T11:46:00Z"/>
                <w:rFonts w:ascii="Arial" w:eastAsia="Arial" w:hAnsi="Arial" w:cs="Arial"/>
                <w:color w:val="333333"/>
                <w:sz w:val="21"/>
                <w:szCs w:val="21"/>
              </w:rPr>
            </w:pPr>
            <w:del w:id="3689" w:author="Andres Gannon" w:date="2019-04-04T11:46:00Z">
              <w:r w:rsidDel="007E0388">
                <w:rPr>
                  <w:rFonts w:ascii="Arial" w:eastAsia="Arial" w:hAnsi="Arial" w:cs="Arial"/>
                  <w:color w:val="333333"/>
                  <w:sz w:val="21"/>
                  <w:szCs w:val="21"/>
                </w:rPr>
                <w:delText>2017</w:delText>
              </w:r>
            </w:del>
          </w:p>
        </w:tc>
        <w:tc>
          <w:tcPr>
            <w:tcW w:w="1561" w:type="dxa"/>
            <w:tcBorders>
              <w:top w:val="single" w:sz="6" w:space="0" w:color="DDDDDD"/>
              <w:left w:val="nil"/>
              <w:bottom w:val="nil"/>
              <w:right w:val="nil"/>
            </w:tcBorders>
            <w:tcMar>
              <w:top w:w="80" w:type="dxa"/>
              <w:left w:w="80" w:type="dxa"/>
              <w:bottom w:w="80" w:type="dxa"/>
              <w:right w:w="80" w:type="dxa"/>
            </w:tcMar>
          </w:tcPr>
          <w:p w14:paraId="128D4413" w14:textId="29636FA6" w:rsidR="00657E08" w:rsidDel="007E0388" w:rsidRDefault="00657E08">
            <w:pPr>
              <w:spacing w:after="0" w:line="240" w:lineRule="auto"/>
              <w:ind w:left="225" w:right="0" w:hanging="225"/>
              <w:jc w:val="center"/>
              <w:rPr>
                <w:del w:id="369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50794326" w14:textId="66BEFA56" w:rsidR="00657E08" w:rsidDel="007E0388" w:rsidRDefault="00657E08">
            <w:pPr>
              <w:spacing w:after="0" w:line="240" w:lineRule="auto"/>
              <w:ind w:left="225" w:right="0" w:hanging="225"/>
              <w:jc w:val="center"/>
              <w:rPr>
                <w:del w:id="369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5711F620" w14:textId="47969693" w:rsidR="00657E08" w:rsidDel="007E0388" w:rsidRDefault="00657E08">
            <w:pPr>
              <w:spacing w:after="0" w:line="240" w:lineRule="auto"/>
              <w:ind w:left="225" w:right="0" w:hanging="225"/>
              <w:jc w:val="center"/>
              <w:rPr>
                <w:del w:id="369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671C03FD" w14:textId="6FD9C26D" w:rsidR="00657E08" w:rsidDel="007E0388" w:rsidRDefault="00483D1B">
            <w:pPr>
              <w:spacing w:after="0" w:line="240" w:lineRule="auto"/>
              <w:ind w:left="225" w:right="0" w:hanging="225"/>
              <w:jc w:val="center"/>
              <w:rPr>
                <w:del w:id="3693" w:author="Andres Gannon" w:date="2019-04-04T11:46:00Z"/>
                <w:rFonts w:ascii="Arial" w:eastAsia="Arial" w:hAnsi="Arial" w:cs="Arial"/>
                <w:color w:val="333333"/>
                <w:sz w:val="21"/>
                <w:szCs w:val="21"/>
              </w:rPr>
            </w:pPr>
            <w:del w:id="369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317EA2ED" w14:textId="61650586">
        <w:trPr>
          <w:trHeight w:val="440"/>
          <w:del w:id="369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6618058A" w14:textId="005343DB" w:rsidR="00657E08" w:rsidDel="007E0388" w:rsidRDefault="00483D1B">
            <w:pPr>
              <w:spacing w:after="0" w:line="240" w:lineRule="auto"/>
              <w:ind w:left="225" w:right="0" w:hanging="225"/>
              <w:jc w:val="center"/>
              <w:rPr>
                <w:del w:id="3696" w:author="Andres Gannon" w:date="2019-04-04T11:46:00Z"/>
                <w:rFonts w:ascii="Arial" w:eastAsia="Arial" w:hAnsi="Arial" w:cs="Arial"/>
                <w:color w:val="333333"/>
                <w:sz w:val="21"/>
                <w:szCs w:val="21"/>
              </w:rPr>
            </w:pPr>
            <w:del w:id="3697" w:author="Andres Gannon" w:date="2019-04-04T11:46:00Z">
              <w:r w:rsidDel="007E0388">
                <w:rPr>
                  <w:rFonts w:ascii="Arial" w:eastAsia="Arial" w:hAnsi="Arial" w:cs="Arial"/>
                  <w:color w:val="333333"/>
                  <w:sz w:val="21"/>
                  <w:szCs w:val="21"/>
                </w:rPr>
                <w:delText>Spain</w:delText>
              </w:r>
            </w:del>
          </w:p>
        </w:tc>
        <w:tc>
          <w:tcPr>
            <w:tcW w:w="1311" w:type="dxa"/>
            <w:tcBorders>
              <w:top w:val="single" w:sz="6" w:space="0" w:color="DDDDDD"/>
              <w:left w:val="nil"/>
              <w:bottom w:val="nil"/>
              <w:right w:val="nil"/>
            </w:tcBorders>
            <w:tcMar>
              <w:top w:w="80" w:type="dxa"/>
              <w:left w:w="80" w:type="dxa"/>
              <w:bottom w:w="80" w:type="dxa"/>
              <w:right w:w="80" w:type="dxa"/>
            </w:tcMar>
          </w:tcPr>
          <w:p w14:paraId="42997658" w14:textId="72FE1902" w:rsidR="00657E08" w:rsidDel="007E0388" w:rsidRDefault="00483D1B">
            <w:pPr>
              <w:spacing w:after="0" w:line="240" w:lineRule="auto"/>
              <w:ind w:left="225" w:right="0" w:hanging="225"/>
              <w:jc w:val="center"/>
              <w:rPr>
                <w:del w:id="3698" w:author="Andres Gannon" w:date="2019-04-04T11:46:00Z"/>
                <w:rFonts w:ascii="Arial" w:eastAsia="Arial" w:hAnsi="Arial" w:cs="Arial"/>
                <w:color w:val="333333"/>
                <w:sz w:val="21"/>
                <w:szCs w:val="21"/>
              </w:rPr>
            </w:pPr>
            <w:del w:id="3699" w:author="Andres Gannon" w:date="2019-04-04T11:46:00Z">
              <w:r w:rsidDel="007E0388">
                <w:rPr>
                  <w:rFonts w:ascii="Arial" w:eastAsia="Arial" w:hAnsi="Arial" w:cs="Arial"/>
                  <w:color w:val="333333"/>
                  <w:sz w:val="21"/>
                  <w:szCs w:val="21"/>
                </w:rPr>
                <w:delText>2017</w:delText>
              </w:r>
            </w:del>
          </w:p>
        </w:tc>
        <w:tc>
          <w:tcPr>
            <w:tcW w:w="1561" w:type="dxa"/>
            <w:tcBorders>
              <w:top w:val="single" w:sz="6" w:space="0" w:color="DDDDDD"/>
              <w:left w:val="nil"/>
              <w:bottom w:val="nil"/>
              <w:right w:val="nil"/>
            </w:tcBorders>
            <w:tcMar>
              <w:top w:w="80" w:type="dxa"/>
              <w:left w:w="80" w:type="dxa"/>
              <w:bottom w:w="80" w:type="dxa"/>
              <w:right w:w="80" w:type="dxa"/>
            </w:tcMar>
          </w:tcPr>
          <w:p w14:paraId="145DE770" w14:textId="1912650F" w:rsidR="00657E08" w:rsidDel="007E0388" w:rsidRDefault="00657E08">
            <w:pPr>
              <w:spacing w:after="0" w:line="240" w:lineRule="auto"/>
              <w:ind w:left="225" w:right="0" w:hanging="225"/>
              <w:jc w:val="center"/>
              <w:rPr>
                <w:del w:id="3700" w:author="Andres Gannon" w:date="2019-04-04T11:46:00Z"/>
                <w:rFonts w:ascii="Arial" w:eastAsia="Arial" w:hAnsi="Arial" w:cs="Arial"/>
                <w:color w:val="333333"/>
                <w:sz w:val="21"/>
                <w:szCs w:val="21"/>
              </w:rPr>
            </w:pPr>
          </w:p>
        </w:tc>
        <w:tc>
          <w:tcPr>
            <w:tcW w:w="965" w:type="dxa"/>
            <w:tcBorders>
              <w:top w:val="single" w:sz="6" w:space="0" w:color="DDDDDD"/>
              <w:left w:val="nil"/>
              <w:bottom w:val="nil"/>
              <w:right w:val="nil"/>
            </w:tcBorders>
            <w:tcMar>
              <w:top w:w="80" w:type="dxa"/>
              <w:left w:w="80" w:type="dxa"/>
              <w:bottom w:w="80" w:type="dxa"/>
              <w:right w:w="80" w:type="dxa"/>
            </w:tcMar>
          </w:tcPr>
          <w:p w14:paraId="71846284" w14:textId="71BBBBC0" w:rsidR="00657E08" w:rsidDel="007E0388" w:rsidRDefault="00657E08">
            <w:pPr>
              <w:spacing w:after="0" w:line="240" w:lineRule="auto"/>
              <w:ind w:left="225" w:right="0" w:hanging="225"/>
              <w:jc w:val="center"/>
              <w:rPr>
                <w:del w:id="3701"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7EC44FF2" w14:textId="4A1EA3A5" w:rsidR="00657E08" w:rsidDel="007E0388" w:rsidRDefault="00657E08">
            <w:pPr>
              <w:spacing w:after="0" w:line="240" w:lineRule="auto"/>
              <w:ind w:left="225" w:right="0" w:hanging="225"/>
              <w:jc w:val="center"/>
              <w:rPr>
                <w:del w:id="3702"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4C3BE9A1" w14:textId="780B37B5" w:rsidR="00657E08" w:rsidDel="007E0388" w:rsidRDefault="00483D1B">
            <w:pPr>
              <w:spacing w:after="0" w:line="240" w:lineRule="auto"/>
              <w:ind w:left="225" w:right="0" w:hanging="225"/>
              <w:jc w:val="center"/>
              <w:rPr>
                <w:del w:id="3703" w:author="Andres Gannon" w:date="2019-04-04T11:46:00Z"/>
                <w:rFonts w:ascii="Arial" w:eastAsia="Arial" w:hAnsi="Arial" w:cs="Arial"/>
                <w:color w:val="333333"/>
                <w:sz w:val="21"/>
                <w:szCs w:val="21"/>
              </w:rPr>
            </w:pPr>
            <w:del w:id="3704" w:author="Andres Gannon" w:date="2019-04-04T11:46:00Z">
              <w:r w:rsidDel="007E0388">
                <w:rPr>
                  <w:rFonts w:ascii="Arial Unicode MS" w:eastAsia="Arial Unicode MS" w:hAnsi="Arial Unicode MS" w:cs="Arial Unicode MS"/>
                  <w:color w:val="333333"/>
                  <w:sz w:val="21"/>
                  <w:szCs w:val="21"/>
                </w:rPr>
                <w:delText>✔</w:delText>
              </w:r>
            </w:del>
          </w:p>
        </w:tc>
      </w:tr>
      <w:tr w:rsidR="00657E08" w:rsidDel="007E0388" w14:paraId="2D6E979B" w14:textId="44A8450B">
        <w:trPr>
          <w:trHeight w:val="440"/>
          <w:del w:id="370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623D24FA" w14:textId="26412B61" w:rsidR="00657E08" w:rsidDel="007E0388" w:rsidRDefault="00483D1B">
            <w:pPr>
              <w:spacing w:after="0" w:line="240" w:lineRule="auto"/>
              <w:ind w:left="225" w:right="0" w:hanging="225"/>
              <w:jc w:val="center"/>
              <w:rPr>
                <w:del w:id="3706" w:author="Andres Gannon" w:date="2019-04-04T11:46:00Z"/>
                <w:rFonts w:ascii="Arial" w:eastAsia="Arial" w:hAnsi="Arial" w:cs="Arial"/>
                <w:color w:val="333333"/>
                <w:sz w:val="21"/>
                <w:szCs w:val="21"/>
              </w:rPr>
            </w:pPr>
            <w:del w:id="3707" w:author="Andres Gannon" w:date="2019-04-04T11:46:00Z">
              <w:r w:rsidDel="007E0388">
                <w:rPr>
                  <w:rFonts w:ascii="Arial" w:eastAsia="Arial" w:hAnsi="Arial" w:cs="Arial"/>
                  <w:color w:val="333333"/>
                  <w:sz w:val="21"/>
                  <w:szCs w:val="21"/>
                </w:rPr>
                <w:delText>Netherlands</w:delText>
              </w:r>
            </w:del>
          </w:p>
        </w:tc>
        <w:tc>
          <w:tcPr>
            <w:tcW w:w="1311" w:type="dxa"/>
            <w:tcBorders>
              <w:top w:val="single" w:sz="6" w:space="0" w:color="DDDDDD"/>
              <w:left w:val="nil"/>
              <w:bottom w:val="nil"/>
              <w:right w:val="nil"/>
            </w:tcBorders>
            <w:tcMar>
              <w:top w:w="80" w:type="dxa"/>
              <w:left w:w="80" w:type="dxa"/>
              <w:bottom w:w="80" w:type="dxa"/>
              <w:right w:w="80" w:type="dxa"/>
            </w:tcMar>
          </w:tcPr>
          <w:p w14:paraId="5EC08494" w14:textId="3E739863" w:rsidR="00657E08" w:rsidDel="007E0388" w:rsidRDefault="00483D1B">
            <w:pPr>
              <w:spacing w:after="0" w:line="240" w:lineRule="auto"/>
              <w:ind w:left="225" w:right="0" w:hanging="225"/>
              <w:jc w:val="center"/>
              <w:rPr>
                <w:del w:id="3708" w:author="Andres Gannon" w:date="2019-04-04T11:46:00Z"/>
                <w:rFonts w:ascii="Arial" w:eastAsia="Arial" w:hAnsi="Arial" w:cs="Arial"/>
                <w:color w:val="333333"/>
                <w:sz w:val="21"/>
                <w:szCs w:val="21"/>
              </w:rPr>
            </w:pPr>
            <w:del w:id="3709" w:author="Andres Gannon" w:date="2019-04-04T11:46:00Z">
              <w:r w:rsidDel="007E0388">
                <w:rPr>
                  <w:rFonts w:ascii="Arial" w:eastAsia="Arial" w:hAnsi="Arial" w:cs="Arial"/>
                  <w:color w:val="333333"/>
                  <w:sz w:val="21"/>
                  <w:szCs w:val="21"/>
                </w:rPr>
                <w:delText>2018</w:delText>
              </w:r>
            </w:del>
          </w:p>
        </w:tc>
        <w:tc>
          <w:tcPr>
            <w:tcW w:w="1561" w:type="dxa"/>
            <w:tcBorders>
              <w:top w:val="single" w:sz="6" w:space="0" w:color="DDDDDD"/>
              <w:left w:val="nil"/>
              <w:bottom w:val="nil"/>
              <w:right w:val="nil"/>
            </w:tcBorders>
            <w:tcMar>
              <w:top w:w="80" w:type="dxa"/>
              <w:left w:w="80" w:type="dxa"/>
              <w:bottom w:w="80" w:type="dxa"/>
              <w:right w:w="80" w:type="dxa"/>
            </w:tcMar>
          </w:tcPr>
          <w:p w14:paraId="1AAB01FA" w14:textId="591A50E7" w:rsidR="00657E08" w:rsidDel="007E0388" w:rsidRDefault="00483D1B">
            <w:pPr>
              <w:spacing w:after="0" w:line="240" w:lineRule="auto"/>
              <w:ind w:left="225" w:right="0" w:hanging="225"/>
              <w:jc w:val="center"/>
              <w:rPr>
                <w:del w:id="3710" w:author="Andres Gannon" w:date="2019-04-04T11:46:00Z"/>
                <w:rFonts w:ascii="Arial" w:eastAsia="Arial" w:hAnsi="Arial" w:cs="Arial"/>
                <w:color w:val="333333"/>
                <w:sz w:val="21"/>
                <w:szCs w:val="21"/>
              </w:rPr>
            </w:pPr>
            <w:del w:id="3711" w:author="Andres Gannon" w:date="2019-04-04T11:46:00Z">
              <w:r w:rsidDel="007E0388">
                <w:rPr>
                  <w:rFonts w:ascii="Arial Unicode MS" w:eastAsia="Arial Unicode MS" w:hAnsi="Arial Unicode MS" w:cs="Arial Unicode MS"/>
                  <w:color w:val="333333"/>
                  <w:sz w:val="21"/>
                  <w:szCs w:val="21"/>
                </w:rPr>
                <w:delText>✔</w:delText>
              </w:r>
            </w:del>
          </w:p>
        </w:tc>
        <w:tc>
          <w:tcPr>
            <w:tcW w:w="965" w:type="dxa"/>
            <w:tcBorders>
              <w:top w:val="single" w:sz="6" w:space="0" w:color="DDDDDD"/>
              <w:left w:val="nil"/>
              <w:bottom w:val="nil"/>
              <w:right w:val="nil"/>
            </w:tcBorders>
            <w:tcMar>
              <w:top w:w="80" w:type="dxa"/>
              <w:left w:w="80" w:type="dxa"/>
              <w:bottom w:w="80" w:type="dxa"/>
              <w:right w:w="80" w:type="dxa"/>
            </w:tcMar>
          </w:tcPr>
          <w:p w14:paraId="2D778FFD" w14:textId="619E8EA6" w:rsidR="00657E08" w:rsidDel="007E0388" w:rsidRDefault="00657E08">
            <w:pPr>
              <w:spacing w:after="0" w:line="240" w:lineRule="auto"/>
              <w:ind w:left="225" w:right="0" w:hanging="225"/>
              <w:jc w:val="center"/>
              <w:rPr>
                <w:del w:id="3712"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5EDBB147" w14:textId="1AD36341" w:rsidR="00657E08" w:rsidDel="007E0388" w:rsidRDefault="00657E08">
            <w:pPr>
              <w:spacing w:after="0" w:line="240" w:lineRule="auto"/>
              <w:ind w:left="225" w:right="0" w:hanging="225"/>
              <w:jc w:val="center"/>
              <w:rPr>
                <w:del w:id="3713"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2D2CDEDD" w14:textId="3A936C23" w:rsidR="00657E08" w:rsidDel="007E0388" w:rsidRDefault="00657E08">
            <w:pPr>
              <w:spacing w:after="0" w:line="240" w:lineRule="auto"/>
              <w:ind w:left="225" w:right="0" w:hanging="225"/>
              <w:jc w:val="center"/>
              <w:rPr>
                <w:del w:id="3714" w:author="Andres Gannon" w:date="2019-04-04T11:46:00Z"/>
                <w:rFonts w:ascii="Arial" w:eastAsia="Arial" w:hAnsi="Arial" w:cs="Arial"/>
                <w:color w:val="333333"/>
                <w:sz w:val="21"/>
                <w:szCs w:val="21"/>
              </w:rPr>
            </w:pPr>
          </w:p>
        </w:tc>
      </w:tr>
      <w:tr w:rsidR="00657E08" w:rsidDel="007E0388" w14:paraId="647B41B8" w14:textId="51BBCACF">
        <w:trPr>
          <w:trHeight w:val="440"/>
          <w:del w:id="371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06BAEE8D" w14:textId="356E2700" w:rsidR="00657E08" w:rsidDel="007E0388" w:rsidRDefault="00483D1B">
            <w:pPr>
              <w:spacing w:after="0" w:line="240" w:lineRule="auto"/>
              <w:ind w:left="225" w:right="0" w:hanging="225"/>
              <w:jc w:val="center"/>
              <w:rPr>
                <w:del w:id="3716" w:author="Andres Gannon" w:date="2019-04-04T11:46:00Z"/>
                <w:rFonts w:ascii="Arial" w:eastAsia="Arial" w:hAnsi="Arial" w:cs="Arial"/>
                <w:color w:val="333333"/>
                <w:sz w:val="21"/>
                <w:szCs w:val="21"/>
              </w:rPr>
            </w:pPr>
            <w:del w:id="3717" w:author="Andres Gannon" w:date="2019-04-04T11:46:00Z">
              <w:r w:rsidDel="007E0388">
                <w:rPr>
                  <w:rFonts w:ascii="Arial" w:eastAsia="Arial" w:hAnsi="Arial" w:cs="Arial"/>
                  <w:color w:val="333333"/>
                  <w:sz w:val="21"/>
                  <w:szCs w:val="21"/>
                </w:rPr>
                <w:delText>Saudi Arabia</w:delText>
              </w:r>
            </w:del>
          </w:p>
        </w:tc>
        <w:tc>
          <w:tcPr>
            <w:tcW w:w="1311" w:type="dxa"/>
            <w:tcBorders>
              <w:top w:val="single" w:sz="6" w:space="0" w:color="DDDDDD"/>
              <w:left w:val="nil"/>
              <w:bottom w:val="nil"/>
              <w:right w:val="nil"/>
            </w:tcBorders>
            <w:tcMar>
              <w:top w:w="80" w:type="dxa"/>
              <w:left w:w="80" w:type="dxa"/>
              <w:bottom w:w="80" w:type="dxa"/>
              <w:right w:w="80" w:type="dxa"/>
            </w:tcMar>
          </w:tcPr>
          <w:p w14:paraId="4C5E5783" w14:textId="3478533F" w:rsidR="00657E08" w:rsidDel="007E0388" w:rsidRDefault="00483D1B">
            <w:pPr>
              <w:spacing w:after="0" w:line="240" w:lineRule="auto"/>
              <w:ind w:left="225" w:right="0" w:hanging="225"/>
              <w:jc w:val="center"/>
              <w:rPr>
                <w:del w:id="3718" w:author="Andres Gannon" w:date="2019-04-04T11:46:00Z"/>
                <w:rFonts w:ascii="Arial" w:eastAsia="Arial" w:hAnsi="Arial" w:cs="Arial"/>
                <w:color w:val="333333"/>
                <w:sz w:val="21"/>
                <w:szCs w:val="21"/>
              </w:rPr>
            </w:pPr>
            <w:del w:id="3719" w:author="Andres Gannon" w:date="2019-04-04T11:46:00Z">
              <w:r w:rsidDel="007E0388">
                <w:rPr>
                  <w:rFonts w:ascii="Arial" w:eastAsia="Arial" w:hAnsi="Arial" w:cs="Arial"/>
                  <w:color w:val="333333"/>
                  <w:sz w:val="21"/>
                  <w:szCs w:val="21"/>
                </w:rPr>
                <w:delText>2018</w:delText>
              </w:r>
            </w:del>
          </w:p>
        </w:tc>
        <w:tc>
          <w:tcPr>
            <w:tcW w:w="1561" w:type="dxa"/>
            <w:tcBorders>
              <w:top w:val="single" w:sz="6" w:space="0" w:color="DDDDDD"/>
              <w:left w:val="nil"/>
              <w:bottom w:val="nil"/>
              <w:right w:val="nil"/>
            </w:tcBorders>
            <w:tcMar>
              <w:top w:w="80" w:type="dxa"/>
              <w:left w:w="80" w:type="dxa"/>
              <w:bottom w:w="80" w:type="dxa"/>
              <w:right w:w="80" w:type="dxa"/>
            </w:tcMar>
          </w:tcPr>
          <w:p w14:paraId="5A501095" w14:textId="34F54A24" w:rsidR="00657E08" w:rsidDel="007E0388" w:rsidRDefault="00483D1B">
            <w:pPr>
              <w:spacing w:after="0" w:line="240" w:lineRule="auto"/>
              <w:ind w:left="225" w:right="0" w:hanging="225"/>
              <w:jc w:val="center"/>
              <w:rPr>
                <w:del w:id="3720" w:author="Andres Gannon" w:date="2019-04-04T11:46:00Z"/>
                <w:rFonts w:ascii="Arial" w:eastAsia="Arial" w:hAnsi="Arial" w:cs="Arial"/>
                <w:color w:val="333333"/>
                <w:sz w:val="21"/>
                <w:szCs w:val="21"/>
              </w:rPr>
            </w:pPr>
            <w:del w:id="3721" w:author="Andres Gannon" w:date="2019-04-04T11:46:00Z">
              <w:r w:rsidDel="007E0388">
                <w:rPr>
                  <w:rFonts w:ascii="Arial Unicode MS" w:eastAsia="Arial Unicode MS" w:hAnsi="Arial Unicode MS" w:cs="Arial Unicode MS"/>
                  <w:color w:val="333333"/>
                  <w:sz w:val="21"/>
                  <w:szCs w:val="21"/>
                </w:rPr>
                <w:delText>✔</w:delText>
              </w:r>
            </w:del>
          </w:p>
        </w:tc>
        <w:tc>
          <w:tcPr>
            <w:tcW w:w="965" w:type="dxa"/>
            <w:tcBorders>
              <w:top w:val="single" w:sz="6" w:space="0" w:color="DDDDDD"/>
              <w:left w:val="nil"/>
              <w:bottom w:val="nil"/>
              <w:right w:val="nil"/>
            </w:tcBorders>
            <w:tcMar>
              <w:top w:w="80" w:type="dxa"/>
              <w:left w:w="80" w:type="dxa"/>
              <w:bottom w:w="80" w:type="dxa"/>
              <w:right w:w="80" w:type="dxa"/>
            </w:tcMar>
          </w:tcPr>
          <w:p w14:paraId="4C9915B8" w14:textId="412A1BF9" w:rsidR="00657E08" w:rsidDel="007E0388" w:rsidRDefault="00657E08">
            <w:pPr>
              <w:spacing w:after="0" w:line="240" w:lineRule="auto"/>
              <w:ind w:left="225" w:right="0" w:hanging="225"/>
              <w:jc w:val="center"/>
              <w:rPr>
                <w:del w:id="3722"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27E31BC5" w14:textId="077FF195" w:rsidR="00657E08" w:rsidDel="007E0388" w:rsidRDefault="00657E08">
            <w:pPr>
              <w:spacing w:after="0" w:line="240" w:lineRule="auto"/>
              <w:ind w:left="225" w:right="0" w:hanging="225"/>
              <w:jc w:val="center"/>
              <w:rPr>
                <w:del w:id="3723"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4EAD2BEF" w14:textId="5263979A" w:rsidR="00657E08" w:rsidDel="007E0388" w:rsidRDefault="00657E08">
            <w:pPr>
              <w:spacing w:after="0" w:line="240" w:lineRule="auto"/>
              <w:ind w:left="225" w:right="0" w:hanging="225"/>
              <w:jc w:val="center"/>
              <w:rPr>
                <w:del w:id="3724" w:author="Andres Gannon" w:date="2019-04-04T11:46:00Z"/>
                <w:rFonts w:ascii="Arial" w:eastAsia="Arial" w:hAnsi="Arial" w:cs="Arial"/>
                <w:color w:val="333333"/>
                <w:sz w:val="21"/>
                <w:szCs w:val="21"/>
              </w:rPr>
            </w:pPr>
          </w:p>
        </w:tc>
      </w:tr>
      <w:tr w:rsidR="00657E08" w:rsidDel="007E0388" w14:paraId="0C945E44" w14:textId="7DA40FB8">
        <w:trPr>
          <w:trHeight w:val="440"/>
          <w:del w:id="372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67951E23" w14:textId="01E5C2BE" w:rsidR="00657E08" w:rsidDel="007E0388" w:rsidRDefault="00483D1B">
            <w:pPr>
              <w:spacing w:after="0" w:line="240" w:lineRule="auto"/>
              <w:ind w:left="225" w:right="0" w:hanging="225"/>
              <w:jc w:val="center"/>
              <w:rPr>
                <w:del w:id="3726" w:author="Andres Gannon" w:date="2019-04-04T11:46:00Z"/>
                <w:rFonts w:ascii="Arial" w:eastAsia="Arial" w:hAnsi="Arial" w:cs="Arial"/>
                <w:color w:val="333333"/>
                <w:sz w:val="21"/>
                <w:szCs w:val="21"/>
              </w:rPr>
            </w:pPr>
            <w:del w:id="3727" w:author="Andres Gannon" w:date="2019-04-04T11:46:00Z">
              <w:r w:rsidDel="007E0388">
                <w:rPr>
                  <w:rFonts w:ascii="Arial" w:eastAsia="Arial" w:hAnsi="Arial" w:cs="Arial"/>
                  <w:color w:val="333333"/>
                  <w:sz w:val="21"/>
                  <w:szCs w:val="21"/>
                </w:rPr>
                <w:delText>Ukraine</w:delText>
              </w:r>
            </w:del>
          </w:p>
        </w:tc>
        <w:tc>
          <w:tcPr>
            <w:tcW w:w="1311" w:type="dxa"/>
            <w:tcBorders>
              <w:top w:val="single" w:sz="6" w:space="0" w:color="DDDDDD"/>
              <w:left w:val="nil"/>
              <w:bottom w:val="nil"/>
              <w:right w:val="nil"/>
            </w:tcBorders>
            <w:tcMar>
              <w:top w:w="80" w:type="dxa"/>
              <w:left w:w="80" w:type="dxa"/>
              <w:bottom w:w="80" w:type="dxa"/>
              <w:right w:w="80" w:type="dxa"/>
            </w:tcMar>
          </w:tcPr>
          <w:p w14:paraId="5EB20CF0" w14:textId="7102D0C2" w:rsidR="00657E08" w:rsidDel="007E0388" w:rsidRDefault="00483D1B">
            <w:pPr>
              <w:spacing w:after="0" w:line="240" w:lineRule="auto"/>
              <w:ind w:left="225" w:right="0" w:hanging="225"/>
              <w:jc w:val="center"/>
              <w:rPr>
                <w:del w:id="3728" w:author="Andres Gannon" w:date="2019-04-04T11:46:00Z"/>
                <w:rFonts w:ascii="Arial" w:eastAsia="Arial" w:hAnsi="Arial" w:cs="Arial"/>
                <w:color w:val="333333"/>
                <w:sz w:val="21"/>
                <w:szCs w:val="21"/>
              </w:rPr>
            </w:pPr>
            <w:del w:id="3729" w:author="Andres Gannon" w:date="2019-04-04T11:46:00Z">
              <w:r w:rsidDel="007E0388">
                <w:rPr>
                  <w:rFonts w:ascii="Arial" w:eastAsia="Arial" w:hAnsi="Arial" w:cs="Arial"/>
                  <w:color w:val="333333"/>
                  <w:sz w:val="21"/>
                  <w:szCs w:val="21"/>
                </w:rPr>
                <w:delText>2018</w:delText>
              </w:r>
            </w:del>
          </w:p>
        </w:tc>
        <w:tc>
          <w:tcPr>
            <w:tcW w:w="1561" w:type="dxa"/>
            <w:tcBorders>
              <w:top w:val="single" w:sz="6" w:space="0" w:color="DDDDDD"/>
              <w:left w:val="nil"/>
              <w:bottom w:val="nil"/>
              <w:right w:val="nil"/>
            </w:tcBorders>
            <w:tcMar>
              <w:top w:w="80" w:type="dxa"/>
              <w:left w:w="80" w:type="dxa"/>
              <w:bottom w:w="80" w:type="dxa"/>
              <w:right w:w="80" w:type="dxa"/>
            </w:tcMar>
          </w:tcPr>
          <w:p w14:paraId="6FA7466D" w14:textId="355CB058" w:rsidR="00657E08" w:rsidDel="007E0388" w:rsidRDefault="00483D1B">
            <w:pPr>
              <w:spacing w:after="0" w:line="240" w:lineRule="auto"/>
              <w:ind w:left="225" w:right="0" w:hanging="225"/>
              <w:jc w:val="center"/>
              <w:rPr>
                <w:del w:id="3730" w:author="Andres Gannon" w:date="2019-04-04T11:46:00Z"/>
                <w:rFonts w:ascii="Arial" w:eastAsia="Arial" w:hAnsi="Arial" w:cs="Arial"/>
                <w:color w:val="333333"/>
                <w:sz w:val="21"/>
                <w:szCs w:val="21"/>
              </w:rPr>
            </w:pPr>
            <w:del w:id="3731" w:author="Andres Gannon" w:date="2019-04-04T11:46:00Z">
              <w:r w:rsidDel="007E0388">
                <w:rPr>
                  <w:rFonts w:ascii="Arial Unicode MS" w:eastAsia="Arial Unicode MS" w:hAnsi="Arial Unicode MS" w:cs="Arial Unicode MS"/>
                  <w:color w:val="333333"/>
                  <w:sz w:val="21"/>
                  <w:szCs w:val="21"/>
                </w:rPr>
                <w:delText>✔</w:delText>
              </w:r>
            </w:del>
          </w:p>
        </w:tc>
        <w:tc>
          <w:tcPr>
            <w:tcW w:w="965" w:type="dxa"/>
            <w:tcBorders>
              <w:top w:val="single" w:sz="6" w:space="0" w:color="DDDDDD"/>
              <w:left w:val="nil"/>
              <w:bottom w:val="nil"/>
              <w:right w:val="nil"/>
            </w:tcBorders>
            <w:tcMar>
              <w:top w:w="80" w:type="dxa"/>
              <w:left w:w="80" w:type="dxa"/>
              <w:bottom w:w="80" w:type="dxa"/>
              <w:right w:w="80" w:type="dxa"/>
            </w:tcMar>
          </w:tcPr>
          <w:p w14:paraId="7F45AB5F" w14:textId="3FE5E640" w:rsidR="00657E08" w:rsidDel="007E0388" w:rsidRDefault="00657E08">
            <w:pPr>
              <w:spacing w:after="0" w:line="240" w:lineRule="auto"/>
              <w:ind w:left="225" w:right="0" w:hanging="225"/>
              <w:jc w:val="center"/>
              <w:rPr>
                <w:del w:id="3732"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2ECC4B62" w14:textId="71BF0D9F" w:rsidR="00657E08" w:rsidDel="007E0388" w:rsidRDefault="00657E08">
            <w:pPr>
              <w:spacing w:after="0" w:line="240" w:lineRule="auto"/>
              <w:ind w:left="225" w:right="0" w:hanging="225"/>
              <w:jc w:val="center"/>
              <w:rPr>
                <w:del w:id="3733"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6E74A96B" w14:textId="497A8DF0" w:rsidR="00657E08" w:rsidDel="007E0388" w:rsidRDefault="00657E08">
            <w:pPr>
              <w:spacing w:after="0" w:line="240" w:lineRule="auto"/>
              <w:ind w:left="225" w:right="0" w:hanging="225"/>
              <w:jc w:val="center"/>
              <w:rPr>
                <w:del w:id="3734" w:author="Andres Gannon" w:date="2019-04-04T11:46:00Z"/>
                <w:rFonts w:ascii="Arial" w:eastAsia="Arial" w:hAnsi="Arial" w:cs="Arial"/>
                <w:color w:val="333333"/>
                <w:sz w:val="21"/>
                <w:szCs w:val="21"/>
              </w:rPr>
            </w:pPr>
          </w:p>
        </w:tc>
      </w:tr>
      <w:tr w:rsidR="00657E08" w:rsidDel="007E0388" w14:paraId="66A98B56" w14:textId="43884799">
        <w:trPr>
          <w:trHeight w:val="440"/>
          <w:del w:id="373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32F11BDD" w14:textId="72280735" w:rsidR="00657E08" w:rsidDel="007E0388" w:rsidRDefault="00483D1B">
            <w:pPr>
              <w:spacing w:after="0" w:line="240" w:lineRule="auto"/>
              <w:ind w:left="225" w:right="0" w:hanging="225"/>
              <w:jc w:val="center"/>
              <w:rPr>
                <w:del w:id="3736" w:author="Andres Gannon" w:date="2019-04-04T11:46:00Z"/>
                <w:rFonts w:ascii="Arial" w:eastAsia="Arial" w:hAnsi="Arial" w:cs="Arial"/>
                <w:color w:val="333333"/>
                <w:sz w:val="21"/>
                <w:szCs w:val="21"/>
              </w:rPr>
            </w:pPr>
            <w:del w:id="3737" w:author="Andres Gannon" w:date="2019-04-04T11:46:00Z">
              <w:r w:rsidDel="007E0388">
                <w:rPr>
                  <w:rFonts w:ascii="Arial" w:eastAsia="Arial" w:hAnsi="Arial" w:cs="Arial"/>
                  <w:color w:val="333333"/>
                  <w:sz w:val="21"/>
                  <w:szCs w:val="21"/>
                </w:rPr>
                <w:delText>United Kingdom</w:delText>
              </w:r>
            </w:del>
          </w:p>
        </w:tc>
        <w:tc>
          <w:tcPr>
            <w:tcW w:w="1311" w:type="dxa"/>
            <w:tcBorders>
              <w:top w:val="single" w:sz="6" w:space="0" w:color="DDDDDD"/>
              <w:left w:val="nil"/>
              <w:bottom w:val="nil"/>
              <w:right w:val="nil"/>
            </w:tcBorders>
            <w:tcMar>
              <w:top w:w="80" w:type="dxa"/>
              <w:left w:w="80" w:type="dxa"/>
              <w:bottom w:w="80" w:type="dxa"/>
              <w:right w:w="80" w:type="dxa"/>
            </w:tcMar>
          </w:tcPr>
          <w:p w14:paraId="66C6B9DC" w14:textId="73F61362" w:rsidR="00657E08" w:rsidDel="007E0388" w:rsidRDefault="00483D1B">
            <w:pPr>
              <w:spacing w:after="0" w:line="240" w:lineRule="auto"/>
              <w:ind w:left="225" w:right="0" w:hanging="225"/>
              <w:jc w:val="center"/>
              <w:rPr>
                <w:del w:id="3738" w:author="Andres Gannon" w:date="2019-04-04T11:46:00Z"/>
                <w:rFonts w:ascii="Arial" w:eastAsia="Arial" w:hAnsi="Arial" w:cs="Arial"/>
                <w:color w:val="333333"/>
                <w:sz w:val="21"/>
                <w:szCs w:val="21"/>
              </w:rPr>
            </w:pPr>
            <w:del w:id="3739" w:author="Andres Gannon" w:date="2019-04-04T11:46:00Z">
              <w:r w:rsidDel="007E0388">
                <w:rPr>
                  <w:rFonts w:ascii="Arial" w:eastAsia="Arial" w:hAnsi="Arial" w:cs="Arial"/>
                  <w:color w:val="333333"/>
                  <w:sz w:val="21"/>
                  <w:szCs w:val="21"/>
                </w:rPr>
                <w:delText>2018</w:delText>
              </w:r>
            </w:del>
          </w:p>
        </w:tc>
        <w:tc>
          <w:tcPr>
            <w:tcW w:w="1561" w:type="dxa"/>
            <w:tcBorders>
              <w:top w:val="single" w:sz="6" w:space="0" w:color="DDDDDD"/>
              <w:left w:val="nil"/>
              <w:bottom w:val="nil"/>
              <w:right w:val="nil"/>
            </w:tcBorders>
            <w:tcMar>
              <w:top w:w="80" w:type="dxa"/>
              <w:left w:w="80" w:type="dxa"/>
              <w:bottom w:w="80" w:type="dxa"/>
              <w:right w:w="80" w:type="dxa"/>
            </w:tcMar>
          </w:tcPr>
          <w:p w14:paraId="70D51F2F" w14:textId="76984156" w:rsidR="00657E08" w:rsidDel="007E0388" w:rsidRDefault="00483D1B">
            <w:pPr>
              <w:spacing w:after="0" w:line="240" w:lineRule="auto"/>
              <w:ind w:left="225" w:right="0" w:hanging="225"/>
              <w:jc w:val="center"/>
              <w:rPr>
                <w:del w:id="3740" w:author="Andres Gannon" w:date="2019-04-04T11:46:00Z"/>
                <w:rFonts w:ascii="Arial" w:eastAsia="Arial" w:hAnsi="Arial" w:cs="Arial"/>
                <w:color w:val="333333"/>
                <w:sz w:val="21"/>
                <w:szCs w:val="21"/>
              </w:rPr>
            </w:pPr>
            <w:del w:id="3741" w:author="Andres Gannon" w:date="2019-04-04T11:46:00Z">
              <w:r w:rsidDel="007E0388">
                <w:rPr>
                  <w:rFonts w:ascii="Arial Unicode MS" w:eastAsia="Arial Unicode MS" w:hAnsi="Arial Unicode MS" w:cs="Arial Unicode MS"/>
                  <w:color w:val="333333"/>
                  <w:sz w:val="21"/>
                  <w:szCs w:val="21"/>
                </w:rPr>
                <w:delText>✔</w:delText>
              </w:r>
            </w:del>
          </w:p>
        </w:tc>
        <w:tc>
          <w:tcPr>
            <w:tcW w:w="965" w:type="dxa"/>
            <w:tcBorders>
              <w:top w:val="single" w:sz="6" w:space="0" w:color="DDDDDD"/>
              <w:left w:val="nil"/>
              <w:bottom w:val="nil"/>
              <w:right w:val="nil"/>
            </w:tcBorders>
            <w:tcMar>
              <w:top w:w="80" w:type="dxa"/>
              <w:left w:w="80" w:type="dxa"/>
              <w:bottom w:w="80" w:type="dxa"/>
              <w:right w:w="80" w:type="dxa"/>
            </w:tcMar>
          </w:tcPr>
          <w:p w14:paraId="3B1A4E5A" w14:textId="4A0F6518" w:rsidR="00657E08" w:rsidDel="007E0388" w:rsidRDefault="00657E08">
            <w:pPr>
              <w:spacing w:after="0" w:line="240" w:lineRule="auto"/>
              <w:ind w:left="225" w:right="0" w:hanging="225"/>
              <w:jc w:val="center"/>
              <w:rPr>
                <w:del w:id="3742"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7B3CAB55" w14:textId="4BA63670" w:rsidR="00657E08" w:rsidDel="007E0388" w:rsidRDefault="00657E08">
            <w:pPr>
              <w:spacing w:after="0" w:line="240" w:lineRule="auto"/>
              <w:ind w:left="225" w:right="0" w:hanging="225"/>
              <w:jc w:val="center"/>
              <w:rPr>
                <w:del w:id="3743"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6185D782" w14:textId="42835608" w:rsidR="00657E08" w:rsidDel="007E0388" w:rsidRDefault="00657E08">
            <w:pPr>
              <w:spacing w:after="0" w:line="240" w:lineRule="auto"/>
              <w:ind w:left="225" w:right="0" w:hanging="225"/>
              <w:jc w:val="center"/>
              <w:rPr>
                <w:del w:id="3744" w:author="Andres Gannon" w:date="2019-04-04T11:46:00Z"/>
                <w:rFonts w:ascii="Arial" w:eastAsia="Arial" w:hAnsi="Arial" w:cs="Arial"/>
                <w:color w:val="333333"/>
                <w:sz w:val="21"/>
                <w:szCs w:val="21"/>
              </w:rPr>
            </w:pPr>
          </w:p>
        </w:tc>
      </w:tr>
      <w:tr w:rsidR="00657E08" w:rsidDel="007E0388" w14:paraId="0B357DD0" w14:textId="6A78A5EB">
        <w:trPr>
          <w:trHeight w:val="440"/>
          <w:del w:id="3745" w:author="Andres Gannon" w:date="2019-04-04T11:46:00Z"/>
        </w:trPr>
        <w:tc>
          <w:tcPr>
            <w:tcW w:w="3422" w:type="dxa"/>
            <w:tcBorders>
              <w:top w:val="single" w:sz="6" w:space="0" w:color="DDDDDD"/>
              <w:left w:val="nil"/>
              <w:bottom w:val="nil"/>
              <w:right w:val="nil"/>
            </w:tcBorders>
            <w:tcMar>
              <w:top w:w="80" w:type="dxa"/>
              <w:left w:w="80" w:type="dxa"/>
              <w:bottom w:w="80" w:type="dxa"/>
              <w:right w:w="80" w:type="dxa"/>
            </w:tcMar>
          </w:tcPr>
          <w:p w14:paraId="11535EC7" w14:textId="62F9E06E" w:rsidR="00657E08" w:rsidDel="007E0388" w:rsidRDefault="00483D1B">
            <w:pPr>
              <w:spacing w:after="0" w:line="240" w:lineRule="auto"/>
              <w:ind w:left="225" w:right="0" w:hanging="225"/>
              <w:jc w:val="center"/>
              <w:rPr>
                <w:del w:id="3746" w:author="Andres Gannon" w:date="2019-04-04T11:46:00Z"/>
                <w:rFonts w:ascii="Arial" w:eastAsia="Arial" w:hAnsi="Arial" w:cs="Arial"/>
                <w:color w:val="333333"/>
                <w:sz w:val="21"/>
                <w:szCs w:val="21"/>
              </w:rPr>
            </w:pPr>
            <w:del w:id="3747" w:author="Andres Gannon" w:date="2019-04-04T11:46:00Z">
              <w:r w:rsidDel="007E0388">
                <w:rPr>
                  <w:rFonts w:ascii="Arial" w:eastAsia="Arial" w:hAnsi="Arial" w:cs="Arial"/>
                  <w:color w:val="333333"/>
                  <w:sz w:val="21"/>
                  <w:szCs w:val="21"/>
                </w:rPr>
                <w:delText>United States</w:delText>
              </w:r>
            </w:del>
          </w:p>
        </w:tc>
        <w:tc>
          <w:tcPr>
            <w:tcW w:w="1311" w:type="dxa"/>
            <w:tcBorders>
              <w:top w:val="single" w:sz="6" w:space="0" w:color="DDDDDD"/>
              <w:left w:val="nil"/>
              <w:bottom w:val="nil"/>
              <w:right w:val="nil"/>
            </w:tcBorders>
            <w:tcMar>
              <w:top w:w="80" w:type="dxa"/>
              <w:left w:w="80" w:type="dxa"/>
              <w:bottom w:w="80" w:type="dxa"/>
              <w:right w:w="80" w:type="dxa"/>
            </w:tcMar>
          </w:tcPr>
          <w:p w14:paraId="4667A76C" w14:textId="21A8D823" w:rsidR="00657E08" w:rsidDel="007E0388" w:rsidRDefault="00483D1B">
            <w:pPr>
              <w:spacing w:after="0" w:line="240" w:lineRule="auto"/>
              <w:ind w:left="225" w:right="0" w:hanging="225"/>
              <w:jc w:val="center"/>
              <w:rPr>
                <w:del w:id="3748" w:author="Andres Gannon" w:date="2019-04-04T11:46:00Z"/>
                <w:rFonts w:ascii="Arial" w:eastAsia="Arial" w:hAnsi="Arial" w:cs="Arial"/>
                <w:color w:val="333333"/>
                <w:sz w:val="21"/>
                <w:szCs w:val="21"/>
              </w:rPr>
            </w:pPr>
            <w:del w:id="3749" w:author="Andres Gannon" w:date="2019-04-04T11:46:00Z">
              <w:r w:rsidDel="007E0388">
                <w:rPr>
                  <w:rFonts w:ascii="Arial" w:eastAsia="Arial" w:hAnsi="Arial" w:cs="Arial"/>
                  <w:color w:val="333333"/>
                  <w:sz w:val="21"/>
                  <w:szCs w:val="21"/>
                </w:rPr>
                <w:delText>2018</w:delText>
              </w:r>
            </w:del>
          </w:p>
        </w:tc>
        <w:tc>
          <w:tcPr>
            <w:tcW w:w="1561" w:type="dxa"/>
            <w:tcBorders>
              <w:top w:val="single" w:sz="6" w:space="0" w:color="DDDDDD"/>
              <w:left w:val="nil"/>
              <w:bottom w:val="nil"/>
              <w:right w:val="nil"/>
            </w:tcBorders>
            <w:tcMar>
              <w:top w:w="80" w:type="dxa"/>
              <w:left w:w="80" w:type="dxa"/>
              <w:bottom w:w="80" w:type="dxa"/>
              <w:right w:w="80" w:type="dxa"/>
            </w:tcMar>
          </w:tcPr>
          <w:p w14:paraId="118EBDBE" w14:textId="58B0FE69" w:rsidR="00657E08" w:rsidDel="007E0388" w:rsidRDefault="00483D1B">
            <w:pPr>
              <w:spacing w:after="0" w:line="240" w:lineRule="auto"/>
              <w:ind w:left="225" w:right="0" w:hanging="225"/>
              <w:jc w:val="center"/>
              <w:rPr>
                <w:del w:id="3750" w:author="Andres Gannon" w:date="2019-04-04T11:46:00Z"/>
                <w:rFonts w:ascii="Arial" w:eastAsia="Arial" w:hAnsi="Arial" w:cs="Arial"/>
                <w:color w:val="333333"/>
                <w:sz w:val="21"/>
                <w:szCs w:val="21"/>
              </w:rPr>
            </w:pPr>
            <w:del w:id="3751" w:author="Andres Gannon" w:date="2019-04-04T11:46:00Z">
              <w:r w:rsidDel="007E0388">
                <w:rPr>
                  <w:rFonts w:ascii="Arial Unicode MS" w:eastAsia="Arial Unicode MS" w:hAnsi="Arial Unicode MS" w:cs="Arial Unicode MS"/>
                  <w:color w:val="333333"/>
                  <w:sz w:val="21"/>
                  <w:szCs w:val="21"/>
                </w:rPr>
                <w:delText>✔</w:delText>
              </w:r>
            </w:del>
          </w:p>
        </w:tc>
        <w:tc>
          <w:tcPr>
            <w:tcW w:w="965" w:type="dxa"/>
            <w:tcBorders>
              <w:top w:val="single" w:sz="6" w:space="0" w:color="DDDDDD"/>
              <w:left w:val="nil"/>
              <w:bottom w:val="nil"/>
              <w:right w:val="nil"/>
            </w:tcBorders>
            <w:tcMar>
              <w:top w:w="80" w:type="dxa"/>
              <w:left w:w="80" w:type="dxa"/>
              <w:bottom w:w="80" w:type="dxa"/>
              <w:right w:w="80" w:type="dxa"/>
            </w:tcMar>
          </w:tcPr>
          <w:p w14:paraId="2C11DDE5" w14:textId="191CE14E" w:rsidR="00657E08" w:rsidDel="007E0388" w:rsidRDefault="00657E08">
            <w:pPr>
              <w:spacing w:after="0" w:line="240" w:lineRule="auto"/>
              <w:ind w:left="225" w:right="0" w:hanging="225"/>
              <w:jc w:val="center"/>
              <w:rPr>
                <w:del w:id="3752" w:author="Andres Gannon" w:date="2019-04-04T11:46:00Z"/>
                <w:rFonts w:ascii="Arial" w:eastAsia="Arial" w:hAnsi="Arial" w:cs="Arial"/>
                <w:color w:val="333333"/>
                <w:sz w:val="21"/>
                <w:szCs w:val="21"/>
              </w:rPr>
            </w:pPr>
          </w:p>
        </w:tc>
        <w:tc>
          <w:tcPr>
            <w:tcW w:w="1216" w:type="dxa"/>
            <w:tcBorders>
              <w:top w:val="single" w:sz="6" w:space="0" w:color="DDDDDD"/>
              <w:left w:val="nil"/>
              <w:bottom w:val="nil"/>
              <w:right w:val="nil"/>
            </w:tcBorders>
            <w:tcMar>
              <w:top w:w="80" w:type="dxa"/>
              <w:left w:w="80" w:type="dxa"/>
              <w:bottom w:w="80" w:type="dxa"/>
              <w:right w:w="80" w:type="dxa"/>
            </w:tcMar>
          </w:tcPr>
          <w:p w14:paraId="447A52B0" w14:textId="03FC3B0A" w:rsidR="00657E08" w:rsidDel="007E0388" w:rsidRDefault="00657E08">
            <w:pPr>
              <w:spacing w:after="0" w:line="240" w:lineRule="auto"/>
              <w:ind w:left="225" w:right="0" w:hanging="225"/>
              <w:jc w:val="center"/>
              <w:rPr>
                <w:del w:id="3753" w:author="Andres Gannon" w:date="2019-04-04T11:46:00Z"/>
                <w:rFonts w:ascii="Arial" w:eastAsia="Arial" w:hAnsi="Arial" w:cs="Arial"/>
                <w:color w:val="333333"/>
                <w:sz w:val="21"/>
                <w:szCs w:val="21"/>
              </w:rPr>
            </w:pPr>
          </w:p>
        </w:tc>
        <w:tc>
          <w:tcPr>
            <w:tcW w:w="882" w:type="dxa"/>
            <w:tcBorders>
              <w:top w:val="single" w:sz="6" w:space="0" w:color="DDDDDD"/>
              <w:left w:val="nil"/>
              <w:bottom w:val="nil"/>
              <w:right w:val="nil"/>
            </w:tcBorders>
            <w:tcMar>
              <w:top w:w="80" w:type="dxa"/>
              <w:left w:w="80" w:type="dxa"/>
              <w:bottom w:w="80" w:type="dxa"/>
              <w:right w:w="80" w:type="dxa"/>
            </w:tcMar>
          </w:tcPr>
          <w:p w14:paraId="23C30221" w14:textId="7E71AFF8" w:rsidR="00657E08" w:rsidDel="007E0388" w:rsidRDefault="00657E08">
            <w:pPr>
              <w:spacing w:after="0" w:line="240" w:lineRule="auto"/>
              <w:ind w:left="225" w:right="0" w:hanging="225"/>
              <w:jc w:val="center"/>
              <w:rPr>
                <w:del w:id="3754" w:author="Andres Gannon" w:date="2019-04-04T11:46:00Z"/>
                <w:rFonts w:ascii="Arial" w:eastAsia="Arial" w:hAnsi="Arial" w:cs="Arial"/>
                <w:color w:val="333333"/>
                <w:sz w:val="21"/>
                <w:szCs w:val="21"/>
              </w:rPr>
            </w:pPr>
          </w:p>
        </w:tc>
      </w:tr>
    </w:tbl>
    <w:p w14:paraId="1E285587" w14:textId="77777777" w:rsidR="00657E08" w:rsidRDefault="00657E08">
      <w:pPr>
        <w:spacing w:after="200" w:line="276" w:lineRule="auto"/>
        <w:ind w:right="0"/>
        <w:pPrChange w:id="3755" w:author="Andres Gannon" w:date="2019-04-04T11:46:00Z">
          <w:pPr>
            <w:spacing w:after="200" w:line="276" w:lineRule="auto"/>
            <w:ind w:left="225" w:right="0" w:hanging="225"/>
          </w:pPr>
        </w:pPrChange>
      </w:pPr>
    </w:p>
    <w:sectPr w:rsidR="00657E08">
      <w:footerReference w:type="even" r:id="rId246"/>
      <w:footerReference w:type="default" r:id="rId247"/>
      <w:footerReference w:type="first" r:id="rId248"/>
      <w:pgSz w:w="12240" w:h="15840"/>
      <w:pgMar w:top="1440" w:right="1440" w:bottom="1394" w:left="1440" w:header="720" w:footer="796"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6" w:author="Andres Gannon" w:date="2019-02-06T19:07:00Z" w:initials="">
    <w:p w14:paraId="277EC263" w14:textId="77777777" w:rsidR="00CD3F72" w:rsidRDefault="00CD3F72">
      <w:pPr>
        <w:widowControl w:val="0"/>
        <w:pBdr>
          <w:top w:val="nil"/>
          <w:left w:val="nil"/>
          <w:bottom w:val="nil"/>
          <w:right w:val="nil"/>
          <w:between w:val="nil"/>
        </w:pBdr>
        <w:spacing w:after="0" w:line="240" w:lineRule="auto"/>
        <w:ind w:right="0" w:firstLine="0"/>
        <w:jc w:val="left"/>
        <w:rPr>
          <w:rFonts w:ascii="Arial" w:eastAsia="Arial" w:hAnsi="Arial" w:cs="Arial"/>
          <w:color w:val="000000"/>
          <w:sz w:val="22"/>
          <w:szCs w:val="22"/>
        </w:rPr>
      </w:pPr>
      <w:r>
        <w:rPr>
          <w:rFonts w:ascii="Arial" w:eastAsia="Arial" w:hAnsi="Arial" w:cs="Arial"/>
          <w:color w:val="000000"/>
          <w:sz w:val="22"/>
          <w:szCs w:val="22"/>
        </w:rPr>
        <w:t>IS requirements</w:t>
      </w:r>
    </w:p>
    <w:p w14:paraId="44F41653" w14:textId="77777777" w:rsidR="00CD3F72" w:rsidRDefault="00CD3F72">
      <w:pPr>
        <w:widowControl w:val="0"/>
        <w:pBdr>
          <w:top w:val="nil"/>
          <w:left w:val="nil"/>
          <w:bottom w:val="nil"/>
          <w:right w:val="nil"/>
          <w:between w:val="nil"/>
        </w:pBdr>
        <w:spacing w:after="0" w:line="240" w:lineRule="auto"/>
        <w:ind w:right="0" w:firstLine="0"/>
        <w:jc w:val="left"/>
        <w:rPr>
          <w:rFonts w:ascii="Arial" w:eastAsia="Arial" w:hAnsi="Arial" w:cs="Arial"/>
          <w:color w:val="000000"/>
          <w:sz w:val="22"/>
          <w:szCs w:val="22"/>
        </w:rPr>
      </w:pPr>
      <w:r>
        <w:rPr>
          <w:rFonts w:ascii="Arial" w:eastAsia="Arial" w:hAnsi="Arial" w:cs="Arial"/>
          <w:color w:val="000000"/>
          <w:sz w:val="22"/>
          <w:szCs w:val="22"/>
        </w:rPr>
        <w:t>Paper length: 10,000-15,000 words</w:t>
      </w:r>
    </w:p>
    <w:p w14:paraId="63093721" w14:textId="77777777" w:rsidR="00CD3F72" w:rsidRDefault="00CD3F72">
      <w:pPr>
        <w:widowControl w:val="0"/>
        <w:pBdr>
          <w:top w:val="nil"/>
          <w:left w:val="nil"/>
          <w:bottom w:val="nil"/>
          <w:right w:val="nil"/>
          <w:between w:val="nil"/>
        </w:pBdr>
        <w:spacing w:after="0" w:line="240" w:lineRule="auto"/>
        <w:ind w:right="0" w:firstLine="0"/>
        <w:jc w:val="left"/>
        <w:rPr>
          <w:rFonts w:ascii="Arial" w:eastAsia="Arial" w:hAnsi="Arial" w:cs="Arial"/>
          <w:color w:val="000000"/>
          <w:sz w:val="22"/>
          <w:szCs w:val="22"/>
        </w:rPr>
      </w:pPr>
      <w:r>
        <w:rPr>
          <w:rFonts w:ascii="Arial" w:eastAsia="Arial" w:hAnsi="Arial" w:cs="Arial"/>
          <w:color w:val="000000"/>
          <w:sz w:val="22"/>
          <w:szCs w:val="22"/>
        </w:rPr>
        <w:t>Abstract length: 150-200 words</w:t>
      </w:r>
    </w:p>
    <w:p w14:paraId="7394EA0A" w14:textId="77777777" w:rsidR="00CD3F72" w:rsidRDefault="00CD3F72">
      <w:pPr>
        <w:widowControl w:val="0"/>
        <w:pBdr>
          <w:top w:val="nil"/>
          <w:left w:val="nil"/>
          <w:bottom w:val="nil"/>
          <w:right w:val="nil"/>
          <w:between w:val="nil"/>
        </w:pBdr>
        <w:spacing w:after="0" w:line="240" w:lineRule="auto"/>
        <w:ind w:right="0" w:firstLine="0"/>
        <w:jc w:val="left"/>
        <w:rPr>
          <w:rFonts w:ascii="Arial" w:eastAsia="Arial" w:hAnsi="Arial" w:cs="Arial"/>
          <w:color w:val="000000"/>
          <w:sz w:val="22"/>
          <w:szCs w:val="22"/>
        </w:rPr>
      </w:pPr>
      <w:r>
        <w:rPr>
          <w:rFonts w:ascii="Arial" w:eastAsia="Arial" w:hAnsi="Arial" w:cs="Arial"/>
          <w:color w:val="000000"/>
          <w:sz w:val="22"/>
          <w:szCs w:val="22"/>
        </w:rPr>
        <w:t>Formatting: word doc, footnotes</w:t>
      </w:r>
    </w:p>
  </w:comment>
  <w:comment w:id="201" w:author="Jon Lindsay" w:date="2019-06-12T12:05:00Z" w:initials="JL">
    <w:p w14:paraId="5BA95681" w14:textId="471F6D5C" w:rsidR="00CD3F72" w:rsidRDefault="00CD3F72">
      <w:pPr>
        <w:pStyle w:val="CommentText"/>
      </w:pPr>
      <w:r>
        <w:rPr>
          <w:rStyle w:val="CommentReference"/>
        </w:rPr>
        <w:annotationRef/>
      </w:r>
      <w:r>
        <w:t>Paper from IDA Learning Lessons from the Ukraine Conflict</w:t>
      </w:r>
    </w:p>
  </w:comment>
  <w:comment w:id="244" w:author="Jon Lindsay" w:date="2019-06-12T10:30:00Z" w:initials="JL">
    <w:p w14:paraId="3F112AF1" w14:textId="77777777" w:rsidR="00CD3F72" w:rsidRDefault="00CD3F72" w:rsidP="00ED238D">
      <w:pPr>
        <w:ind w:hanging="480"/>
      </w:pPr>
      <w:r>
        <w:rPr>
          <w:rStyle w:val="CommentReference"/>
        </w:rPr>
        <w:annotationRef/>
      </w:r>
      <w:proofErr w:type="spellStart"/>
      <w:r>
        <w:t>Macfarquhar</w:t>
      </w:r>
      <w:proofErr w:type="spellEnd"/>
      <w:r>
        <w:t xml:space="preserve">, Neil. “A Powerful Russian Weapon: The Spread of False Stories.” </w:t>
      </w:r>
      <w:r>
        <w:rPr>
          <w:i/>
          <w:iCs/>
        </w:rPr>
        <w:t>The New York Times</w:t>
      </w:r>
      <w:r>
        <w:t xml:space="preserve">, August 28, 2016. </w:t>
      </w:r>
      <w:hyperlink r:id="rId1" w:history="1">
        <w:r>
          <w:rPr>
            <w:rStyle w:val="Hyperlink"/>
          </w:rPr>
          <w:t>http://www.nytimes.com/2016/08/29/world/europe/russia-sweden-disinformation.html</w:t>
        </w:r>
      </w:hyperlink>
      <w:r>
        <w:t>.</w:t>
      </w:r>
    </w:p>
    <w:p w14:paraId="5A419107" w14:textId="10A92756" w:rsidR="00CD3F72" w:rsidRPr="00ED238D" w:rsidRDefault="00CD3F72" w:rsidP="00ED238D">
      <w:pPr>
        <w:ind w:hanging="480"/>
        <w:rPr>
          <w:rFonts w:ascii="Times New Roman" w:eastAsia="Times New Roman" w:hAnsi="Times New Roman" w:cs="Times New Roman"/>
          <w:lang w:val="en-CA" w:eastAsia="en-CA"/>
        </w:rPr>
      </w:pPr>
      <w:r w:rsidRPr="00ED238D">
        <w:rPr>
          <w:rFonts w:ascii="Times New Roman" w:eastAsia="Times New Roman" w:hAnsi="Times New Roman" w:cs="Times New Roman"/>
          <w:lang w:val="en-CA" w:eastAsia="en-CA"/>
        </w:rPr>
        <w:t xml:space="preserve"> Jones, Seth G. “Going on the Offensive:  A U.S. Strategy to Combat Russian Information Warfare.” Washington, DC: Center for Strategic and International Studies, October 2018.</w:t>
      </w:r>
    </w:p>
    <w:p w14:paraId="7CB577E5" w14:textId="58C58B32" w:rsidR="00CD3F72" w:rsidRDefault="00CD3F72">
      <w:pPr>
        <w:pStyle w:val="CommentText"/>
      </w:pPr>
    </w:p>
  </w:comment>
  <w:comment w:id="626" w:author="Jon Lindsay" w:date="2019-06-12T13:00:00Z" w:initials="JL">
    <w:p w14:paraId="5E3CFAE4" w14:textId="00C35316" w:rsidR="00CD3F72" w:rsidRDefault="00CD3F72">
      <w:pPr>
        <w:pStyle w:val="CommentText"/>
      </w:pPr>
      <w:r>
        <w:rPr>
          <w:rStyle w:val="CommentReference"/>
        </w:rPr>
        <w:annotationRef/>
      </w:r>
      <w:r>
        <w:t>Those cited are not policymakers!</w:t>
      </w:r>
    </w:p>
  </w:comment>
  <w:comment w:id="632" w:author="Jon Lindsay" w:date="2019-06-12T12:59:00Z" w:initials="JL">
    <w:p w14:paraId="45C5BDA8" w14:textId="21A2EA47" w:rsidR="00CD3F72" w:rsidRDefault="00CD3F72">
      <w:pPr>
        <w:pStyle w:val="CommentText"/>
      </w:pPr>
      <w:r>
        <w:rPr>
          <w:rStyle w:val="CommentReference"/>
        </w:rPr>
        <w:annotationRef/>
      </w:r>
      <w:r>
        <w:t>Not clear what this means—can you use plainer language?</w:t>
      </w:r>
    </w:p>
  </w:comment>
  <w:comment w:id="711" w:author="Jon Lindsay" w:date="2019-06-12T13:39:00Z" w:initials="JL">
    <w:p w14:paraId="6E92A4DF" w14:textId="572E3A69" w:rsidR="00CD3F72" w:rsidRDefault="00CD3F72">
      <w:pPr>
        <w:pStyle w:val="CommentText"/>
      </w:pPr>
      <w:r>
        <w:rPr>
          <w:rStyle w:val="CommentReference"/>
        </w:rPr>
        <w:annotationRef/>
      </w:r>
      <w:r>
        <w:t>I changed “cost-deterrence” to risk, which I think better conveys this. The focus on cost is a little confusing, especially when we think about low-cost cyber means in the GZ.</w:t>
      </w:r>
    </w:p>
  </w:comment>
  <w:comment w:id="718" w:author="Jon Lindsay" w:date="2019-06-12T13:43:00Z" w:initials="JL">
    <w:p w14:paraId="1749454E" w14:textId="6E3D8C35" w:rsidR="00CD3F72" w:rsidRDefault="00CD3F72">
      <w:pPr>
        <w:pStyle w:val="CommentText"/>
      </w:pPr>
      <w:r>
        <w:rPr>
          <w:rStyle w:val="CommentReference"/>
        </w:rPr>
        <w:annotationRef/>
      </w:r>
      <w:r>
        <w:t>Carol Cohn would love that. If you are worried about big blows, then you have little pricks.</w:t>
      </w:r>
    </w:p>
  </w:comment>
  <w:comment w:id="720" w:author="Jon Lindsay" w:date="2019-06-12T13:43:00Z" w:initials="JL">
    <w:p w14:paraId="303CFD90" w14:textId="71BA2822" w:rsidR="00CD3F72" w:rsidRDefault="00CD3F72" w:rsidP="00B20265">
      <w:pPr>
        <w:pStyle w:val="CommentText"/>
      </w:pPr>
      <w:r>
        <w:rPr>
          <w:rStyle w:val="CommentReference"/>
        </w:rPr>
        <w:annotationRef/>
      </w:r>
      <w:r>
        <w:t xml:space="preserve"> If you are worried about big blows, then you can only have little pricks. Is Carol Cohn in the house?</w:t>
      </w:r>
    </w:p>
  </w:comment>
  <w:comment w:id="729" w:author="Jon Lindsay" w:date="2019-06-12T14:00:00Z" w:initials="JL">
    <w:p w14:paraId="63177DB2" w14:textId="17D37B25" w:rsidR="00CD3F72" w:rsidRDefault="00CD3F72">
      <w:pPr>
        <w:pStyle w:val="CommentText"/>
      </w:pPr>
      <w:r>
        <w:rPr>
          <w:rStyle w:val="CommentReference"/>
        </w:rPr>
        <w:annotationRef/>
      </w:r>
      <w:hyperlink r:id="rId2" w:history="1">
        <w:r>
          <w:rPr>
            <w:rStyle w:val="Hyperlink"/>
          </w:rPr>
          <w:t>https://www.researchgate.net/profile/Terence_Roehrig/publication/303751525_North_Korea_Nuclear_Weapons_and_the_Stability-Instability_Paradox/links/5a2d51ee0f7e9b63e53d2836/North-Korea-Nuclear-Weapons-and-the-Stability-Instability-Paradox.pdf</w:t>
        </w:r>
      </w:hyperlink>
    </w:p>
  </w:comment>
  <w:comment w:id="802" w:author="Jon Lindsay" w:date="2019-06-12T14:05:00Z" w:initials="JL">
    <w:p w14:paraId="0B99D99D" w14:textId="77777777" w:rsidR="00CD3F72" w:rsidRPr="00412897" w:rsidRDefault="00CD3F72" w:rsidP="00412897">
      <w:pPr>
        <w:ind w:hanging="480"/>
        <w:rPr>
          <w:rFonts w:ascii="Times New Roman" w:eastAsia="Times New Roman" w:hAnsi="Times New Roman" w:cs="Times New Roman"/>
          <w:lang w:val="en-CA" w:eastAsia="en-CA"/>
        </w:rPr>
      </w:pPr>
      <w:r>
        <w:rPr>
          <w:rStyle w:val="CommentReference"/>
        </w:rPr>
        <w:annotationRef/>
      </w:r>
      <w:proofErr w:type="spellStart"/>
      <w:r w:rsidRPr="00412897">
        <w:rPr>
          <w:rFonts w:ascii="Times New Roman" w:eastAsia="Times New Roman" w:hAnsi="Times New Roman" w:cs="Times New Roman"/>
          <w:lang w:val="en-CA" w:eastAsia="en-CA"/>
        </w:rPr>
        <w:t>Staniland</w:t>
      </w:r>
      <w:proofErr w:type="spellEnd"/>
      <w:r w:rsidRPr="00412897">
        <w:rPr>
          <w:rFonts w:ascii="Times New Roman" w:eastAsia="Times New Roman" w:hAnsi="Times New Roman" w:cs="Times New Roman"/>
          <w:lang w:val="en-CA" w:eastAsia="en-CA"/>
        </w:rPr>
        <w:t xml:space="preserve">, Paul. </w:t>
      </w:r>
      <w:r w:rsidRPr="00412897">
        <w:rPr>
          <w:rFonts w:ascii="Times New Roman" w:eastAsia="Times New Roman" w:hAnsi="Times New Roman" w:cs="Times New Roman"/>
          <w:i/>
          <w:iCs/>
          <w:lang w:val="en-CA" w:eastAsia="en-CA"/>
        </w:rPr>
        <w:t>Networks of Rebellion: Explaining Insurgent Cohesion and Collapse</w:t>
      </w:r>
      <w:r w:rsidRPr="00412897">
        <w:rPr>
          <w:rFonts w:ascii="Times New Roman" w:eastAsia="Times New Roman" w:hAnsi="Times New Roman" w:cs="Times New Roman"/>
          <w:lang w:val="en-CA" w:eastAsia="en-CA"/>
        </w:rPr>
        <w:t>. Ithaca, NY: Cornell University Press, 2014.</w:t>
      </w:r>
    </w:p>
    <w:p w14:paraId="64AB9EDE" w14:textId="26FA865D" w:rsidR="00CD3F72" w:rsidRDefault="00CD3F72">
      <w:pPr>
        <w:pStyle w:val="CommentText"/>
      </w:pPr>
    </w:p>
  </w:comment>
  <w:comment w:id="808" w:author="Jon Lindsay" w:date="2019-06-12T14:05:00Z" w:initials="JL">
    <w:p w14:paraId="206B4E6A" w14:textId="77777777" w:rsidR="00CD3F72" w:rsidRDefault="00CD3F72" w:rsidP="00412897">
      <w:pPr>
        <w:ind w:hanging="480"/>
        <w:rPr>
          <w:rFonts w:ascii="Times New Roman" w:eastAsia="Times New Roman" w:hAnsi="Times New Roman" w:cs="Times New Roman"/>
          <w:lang w:val="en-CA" w:eastAsia="en-CA"/>
        </w:rPr>
      </w:pPr>
      <w:r>
        <w:rPr>
          <w:rStyle w:val="CommentReference"/>
        </w:rPr>
        <w:annotationRef/>
      </w:r>
      <w:r w:rsidRPr="00412897">
        <w:rPr>
          <w:rFonts w:ascii="Times New Roman" w:eastAsia="Times New Roman" w:hAnsi="Times New Roman" w:cs="Times New Roman"/>
          <w:lang w:val="en-CA" w:eastAsia="en-CA"/>
        </w:rPr>
        <w:t xml:space="preserve">Long, Austin. </w:t>
      </w:r>
      <w:r w:rsidRPr="00412897">
        <w:rPr>
          <w:rFonts w:ascii="Times New Roman" w:eastAsia="Times New Roman" w:hAnsi="Times New Roman" w:cs="Times New Roman"/>
          <w:i/>
          <w:iCs/>
          <w:lang w:val="en-CA" w:eastAsia="en-CA"/>
        </w:rPr>
        <w:t>The Soul of Armies: Counterinsurgency Doctrine and Military Culture in the US and UK</w:t>
      </w:r>
      <w:r w:rsidRPr="00412897">
        <w:rPr>
          <w:rFonts w:ascii="Times New Roman" w:eastAsia="Times New Roman" w:hAnsi="Times New Roman" w:cs="Times New Roman"/>
          <w:lang w:val="en-CA" w:eastAsia="en-CA"/>
        </w:rPr>
        <w:t>. Cornell Studies in Security Affairs. Ithaca, NY: Cornell University Press, 2016.</w:t>
      </w:r>
    </w:p>
    <w:p w14:paraId="39AC936B" w14:textId="77777777" w:rsidR="00CD3F72" w:rsidRPr="00412897" w:rsidRDefault="00CD3F72" w:rsidP="00412897">
      <w:pPr>
        <w:spacing w:after="0" w:line="240" w:lineRule="auto"/>
        <w:ind w:right="0" w:hanging="480"/>
        <w:jc w:val="left"/>
        <w:rPr>
          <w:rFonts w:ascii="Times New Roman" w:eastAsia="Times New Roman" w:hAnsi="Times New Roman" w:cs="Times New Roman"/>
          <w:lang w:val="en-CA" w:eastAsia="en-CA"/>
        </w:rPr>
      </w:pPr>
      <w:r w:rsidRPr="00412897">
        <w:rPr>
          <w:rFonts w:ascii="Times New Roman" w:eastAsia="Times New Roman" w:hAnsi="Times New Roman" w:cs="Times New Roman"/>
          <w:lang w:val="en-CA" w:eastAsia="en-CA"/>
        </w:rPr>
        <w:t xml:space="preserve">Hazelton, Jacqueline L. “The ‘Hearts and Minds’ Fallacy: Violence, Coercion, and Success in Counterinsurgency Warfare.” </w:t>
      </w:r>
      <w:r w:rsidRPr="00412897">
        <w:rPr>
          <w:rFonts w:ascii="Times New Roman" w:eastAsia="Times New Roman" w:hAnsi="Times New Roman" w:cs="Times New Roman"/>
          <w:i/>
          <w:iCs/>
          <w:lang w:val="en-CA" w:eastAsia="en-CA"/>
        </w:rPr>
        <w:t>International Security</w:t>
      </w:r>
      <w:r w:rsidRPr="00412897">
        <w:rPr>
          <w:rFonts w:ascii="Times New Roman" w:eastAsia="Times New Roman" w:hAnsi="Times New Roman" w:cs="Times New Roman"/>
          <w:lang w:val="en-CA" w:eastAsia="en-CA"/>
        </w:rPr>
        <w:t xml:space="preserve"> 42, no. 1 (July 1, 2017): 80–113.</w:t>
      </w:r>
    </w:p>
    <w:p w14:paraId="3F36EE6C" w14:textId="77777777" w:rsidR="00CD3F72" w:rsidRPr="00412897" w:rsidRDefault="00CD3F72" w:rsidP="00412897">
      <w:pPr>
        <w:ind w:hanging="480"/>
        <w:rPr>
          <w:rFonts w:ascii="Times New Roman" w:eastAsia="Times New Roman" w:hAnsi="Times New Roman" w:cs="Times New Roman"/>
          <w:lang w:val="en-CA" w:eastAsia="en-CA"/>
        </w:rPr>
      </w:pPr>
    </w:p>
    <w:p w14:paraId="283E0ADE" w14:textId="6F33AE47" w:rsidR="00CD3F72" w:rsidRDefault="00CD3F72">
      <w:pPr>
        <w:pStyle w:val="CommentText"/>
      </w:pPr>
    </w:p>
  </w:comment>
  <w:comment w:id="1074" w:author="Jon Lindsay" w:date="2019-06-12T14:59:00Z" w:initials="JL">
    <w:p w14:paraId="52104A67" w14:textId="77777777" w:rsidR="00CD3F72" w:rsidRDefault="00CD3F72" w:rsidP="00780106">
      <w:pPr>
        <w:ind w:hanging="480"/>
      </w:pPr>
      <w:r>
        <w:rPr>
          <w:rStyle w:val="CommentReference"/>
        </w:rPr>
        <w:annotationRef/>
      </w:r>
      <w:proofErr w:type="spellStart"/>
      <w:r>
        <w:t>Staniland</w:t>
      </w:r>
      <w:proofErr w:type="spellEnd"/>
      <w:r>
        <w:t xml:space="preserve">, Paul. “States, Insurgents, and Wartime Political Orders.” </w:t>
      </w:r>
      <w:r>
        <w:rPr>
          <w:i/>
          <w:iCs/>
        </w:rPr>
        <w:t>Perspectives on Politics</w:t>
      </w:r>
      <w:r>
        <w:t xml:space="preserve"> 10, no. 02 (June 2012): 243–264. </w:t>
      </w:r>
      <w:hyperlink r:id="rId3" w:history="1">
        <w:r>
          <w:rPr>
            <w:rStyle w:val="Hyperlink"/>
          </w:rPr>
          <w:t>https://doi.org/10.1017/S1537592712000655</w:t>
        </w:r>
      </w:hyperlink>
      <w:r>
        <w:t>.</w:t>
      </w:r>
    </w:p>
    <w:p w14:paraId="50C16647" w14:textId="267D8245" w:rsidR="00CD3F72" w:rsidRDefault="00CD3F72">
      <w:pPr>
        <w:pStyle w:val="CommentText"/>
      </w:pPr>
    </w:p>
  </w:comment>
  <w:comment w:id="1396" w:author="Jon Lindsay" w:date="2019-06-12T20:59:00Z" w:initials="JL">
    <w:p w14:paraId="0908E986" w14:textId="77777777" w:rsidR="00CD3F72" w:rsidRDefault="00CD3F72" w:rsidP="005A43F8">
      <w:pPr>
        <w:pStyle w:val="CommentText"/>
      </w:pPr>
      <w:r>
        <w:rPr>
          <w:rStyle w:val="CommentReference"/>
        </w:rPr>
        <w:annotationRef/>
      </w:r>
      <w:r>
        <w:t>Your original intuition was right here!</w:t>
      </w:r>
    </w:p>
  </w:comment>
  <w:comment w:id="2101" w:author="Jon Lindsay" w:date="2019-06-13T09:38:00Z" w:initials="JL">
    <w:p w14:paraId="24B4C9FC" w14:textId="4C78FF5A" w:rsidR="00CD3F72" w:rsidRDefault="00CD3F72">
      <w:pPr>
        <w:pStyle w:val="CommentText"/>
      </w:pPr>
      <w:r>
        <w:rPr>
          <w:rStyle w:val="CommentReference"/>
        </w:rPr>
        <w:annotationRef/>
      </w:r>
      <w:r>
        <w:t xml:space="preserve">I have done some major compression here. The graphs really tell the story. Put the details about dataset heterogeneity and all the coding nuances into a data appendix. For an IS readership, the </w:t>
      </w:r>
      <w:proofErr w:type="spellStart"/>
      <w:r>
        <w:t>qual</w:t>
      </w:r>
      <w:proofErr w:type="spellEnd"/>
      <w:r>
        <w:t xml:space="preserve"> cases will carry more weight, plus they include some substantive argumentation I think we want to preserve. </w:t>
      </w:r>
    </w:p>
  </w:comment>
  <w:comment w:id="2630" w:author="Jon Lindsay" w:date="2019-06-12T22:35:00Z" w:initials="JL">
    <w:p w14:paraId="13DB724B" w14:textId="4CFB4DB1" w:rsidR="00CD3F72" w:rsidRPr="003179E9" w:rsidRDefault="00CD3F72" w:rsidP="003179E9">
      <w:pPr>
        <w:ind w:hanging="480"/>
        <w:rPr>
          <w:rFonts w:ascii="Times New Roman" w:eastAsia="Times New Roman" w:hAnsi="Times New Roman" w:cs="Times New Roman"/>
          <w:lang w:val="en-CA" w:eastAsia="en-CA"/>
        </w:rPr>
      </w:pPr>
      <w:r>
        <w:rPr>
          <w:rStyle w:val="CommentReference"/>
        </w:rPr>
        <w:annotationRef/>
      </w:r>
      <w:r w:rsidRPr="003179E9">
        <w:rPr>
          <w:rFonts w:ascii="Times New Roman" w:eastAsia="Times New Roman" w:hAnsi="Times New Roman" w:cs="Times New Roman"/>
          <w:lang w:val="en-CA" w:eastAsia="en-CA"/>
        </w:rPr>
        <w:t>Robert S</w:t>
      </w:r>
      <w:r>
        <w:rPr>
          <w:rFonts w:ascii="Times New Roman" w:eastAsia="Times New Roman" w:hAnsi="Times New Roman" w:cs="Times New Roman"/>
          <w:lang w:val="en-CA" w:eastAsia="en-CA"/>
        </w:rPr>
        <w:t xml:space="preserve">. </w:t>
      </w:r>
      <w:r w:rsidRPr="003179E9">
        <w:rPr>
          <w:rFonts w:ascii="Times New Roman" w:eastAsia="Times New Roman" w:hAnsi="Times New Roman" w:cs="Times New Roman"/>
          <w:lang w:val="en-CA" w:eastAsia="en-CA"/>
        </w:rPr>
        <w:t>Mueller III</w:t>
      </w:r>
      <w:proofErr w:type="gramStart"/>
      <w:r w:rsidRPr="003179E9">
        <w:rPr>
          <w:rFonts w:ascii="Times New Roman" w:eastAsia="Times New Roman" w:hAnsi="Times New Roman" w:cs="Times New Roman"/>
          <w:lang w:val="en-CA" w:eastAsia="en-CA"/>
        </w:rPr>
        <w:t>,.</w:t>
      </w:r>
      <w:proofErr w:type="gramEnd"/>
      <w:r w:rsidRPr="003179E9">
        <w:rPr>
          <w:rFonts w:ascii="Times New Roman" w:eastAsia="Times New Roman" w:hAnsi="Times New Roman" w:cs="Times New Roman"/>
          <w:lang w:val="en-CA" w:eastAsia="en-CA"/>
        </w:rPr>
        <w:t xml:space="preserve"> “Report On The Investigation Into Russian Interference In The 2016 Presidential Election.” Washington, DC: U.S. Department of Justice, March 2019.</w:t>
      </w:r>
    </w:p>
    <w:p w14:paraId="05B98418" w14:textId="390D44C4" w:rsidR="00CD3F72" w:rsidRDefault="00CD3F72">
      <w:pPr>
        <w:pStyle w:val="CommentText"/>
      </w:pPr>
    </w:p>
  </w:comment>
  <w:comment w:id="2784" w:author="Jon Lindsay" w:date="2019-06-13T12:50:00Z" w:initials="JL">
    <w:p w14:paraId="7E3A2CD0" w14:textId="6C3BCAE0" w:rsidR="005A68EC" w:rsidRDefault="005A68EC">
      <w:pPr>
        <w:pStyle w:val="CommentText"/>
      </w:pPr>
      <w:r>
        <w:rPr>
          <w:rStyle w:val="CommentReference"/>
        </w:rPr>
        <w:annotationRef/>
      </w:r>
      <w:r>
        <w:t>I really hope this makes it into IS. There are a lot of Deadheads out there I know.</w:t>
      </w:r>
    </w:p>
  </w:comment>
  <w:comment w:id="3073" w:author="Andres Gannon" w:date="2019-01-30T19:16:00Z" w:initials="">
    <w:p w14:paraId="32E387E8" w14:textId="77777777" w:rsidR="00CD3F72" w:rsidRDefault="00CD3F72">
      <w:pPr>
        <w:widowControl w:val="0"/>
        <w:pBdr>
          <w:top w:val="nil"/>
          <w:left w:val="nil"/>
          <w:bottom w:val="nil"/>
          <w:right w:val="nil"/>
          <w:between w:val="nil"/>
        </w:pBdr>
        <w:spacing w:after="0" w:line="240" w:lineRule="auto"/>
        <w:ind w:right="0" w:firstLine="0"/>
        <w:jc w:val="left"/>
        <w:rPr>
          <w:rFonts w:ascii="Arial" w:eastAsia="Arial" w:hAnsi="Arial" w:cs="Arial"/>
          <w:color w:val="000000"/>
          <w:sz w:val="22"/>
          <w:szCs w:val="22"/>
        </w:rPr>
      </w:pPr>
      <w:r>
        <w:rPr>
          <w:rFonts w:ascii="Arial" w:eastAsia="Arial" w:hAnsi="Arial" w:cs="Arial"/>
          <w:color w:val="000000"/>
          <w:sz w:val="22"/>
          <w:szCs w:val="22"/>
        </w:rPr>
        <w:t>Updated February 7, 2019</w:t>
      </w:r>
    </w:p>
  </w:comment>
  <w:comment w:id="3079" w:author="Jon Lindsay" w:date="2019-06-13T12:46:00Z" w:initials="JL">
    <w:p w14:paraId="70E5BB94" w14:textId="7DDBEB4E" w:rsidR="00F837AA" w:rsidRDefault="00F837AA">
      <w:pPr>
        <w:pStyle w:val="CommentText"/>
      </w:pPr>
      <w:r>
        <w:rPr>
          <w:rStyle w:val="CommentReference"/>
        </w:rPr>
        <w:annotationRef/>
      </w:r>
      <w:r>
        <w:t xml:space="preserve">I don’t envy the task ahead. I dropped a </w:t>
      </w:r>
      <w:proofErr w:type="spellStart"/>
      <w:r>
        <w:t>Zotero</w:t>
      </w:r>
      <w:proofErr w:type="spellEnd"/>
      <w:r>
        <w:t xml:space="preserve"> </w:t>
      </w:r>
      <w:proofErr w:type="spellStart"/>
      <w:r>
        <w:t>biblio</w:t>
      </w:r>
      <w:proofErr w:type="spellEnd"/>
      <w:r>
        <w:t xml:space="preserve"> to pick up some of the cites I added in the text (out of habit in Word). A few others are in comments (out of habit from our G-Doc). All of these need to be transformed into footnotes with full Chicago cites. The only saving grace is that will help to identify which inline cites are missing a </w:t>
      </w:r>
      <w:proofErr w:type="spellStart"/>
      <w:r>
        <w:t>biblio</w:t>
      </w:r>
      <w:proofErr w:type="spellEnd"/>
      <w:r>
        <w:t xml:space="preserve"> ref, and which refs are no longer cited in the text. Good luc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94EA0A" w15:done="0"/>
  <w15:commentEx w15:paraId="5BA95681" w15:done="0"/>
  <w15:commentEx w15:paraId="7CB577E5" w15:done="0"/>
  <w15:commentEx w15:paraId="5E3CFAE4" w15:done="0"/>
  <w15:commentEx w15:paraId="45C5BDA8" w15:done="0"/>
  <w15:commentEx w15:paraId="6E92A4DF" w15:done="0"/>
  <w15:commentEx w15:paraId="1749454E" w15:done="0"/>
  <w15:commentEx w15:paraId="303CFD90" w15:done="0"/>
  <w15:commentEx w15:paraId="63177DB2" w15:done="0"/>
  <w15:commentEx w15:paraId="64AB9EDE" w15:done="0"/>
  <w15:commentEx w15:paraId="283E0ADE" w15:done="0"/>
  <w15:commentEx w15:paraId="50C16647" w15:done="0"/>
  <w15:commentEx w15:paraId="0908E986" w15:done="0"/>
  <w15:commentEx w15:paraId="24B4C9FC" w15:done="0"/>
  <w15:commentEx w15:paraId="05B98418" w15:done="0"/>
  <w15:commentEx w15:paraId="7E3A2CD0" w15:done="0"/>
  <w15:commentEx w15:paraId="32E387E8" w15:done="0"/>
  <w15:commentEx w15:paraId="70E5BB9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94EA0A" w16cid:durableId="20391AE6"/>
  <w16cid:commentId w16cid:paraId="32E387E8" w16cid:durableId="20391AE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C63248" w14:textId="77777777" w:rsidR="00CD3F72" w:rsidRDefault="00CD3F72">
      <w:pPr>
        <w:spacing w:after="0" w:line="240" w:lineRule="auto"/>
      </w:pPr>
      <w:r>
        <w:separator/>
      </w:r>
    </w:p>
  </w:endnote>
  <w:endnote w:type="continuationSeparator" w:id="0">
    <w:p w14:paraId="37ACF17B" w14:textId="77777777" w:rsidR="00CD3F72" w:rsidRDefault="00CD3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5797FC" w14:textId="77777777" w:rsidR="00CD3F72" w:rsidRDefault="00CD3F72">
    <w:pPr>
      <w:spacing w:after="0" w:line="259" w:lineRule="auto"/>
      <w:ind w:right="0" w:firstLine="0"/>
      <w:jc w:val="center"/>
    </w:pPr>
    <w:r>
      <w:fldChar w:fldCharType="begin"/>
    </w:r>
    <w:r>
      <w:instrText>PAGE</w:instrTex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DFC43C" w14:textId="77777777" w:rsidR="00CD3F72" w:rsidRDefault="00CD3F72">
    <w:pPr>
      <w:spacing w:after="0" w:line="259" w:lineRule="auto"/>
      <w:ind w:right="0" w:firstLine="0"/>
      <w:jc w:val="center"/>
    </w:pPr>
    <w:r>
      <w:fldChar w:fldCharType="begin"/>
    </w:r>
    <w:r>
      <w:instrText>PAGE</w:instrText>
    </w:r>
    <w:r>
      <w:fldChar w:fldCharType="separate"/>
    </w:r>
    <w:r w:rsidR="00CB7E6A">
      <w:rPr>
        <w:noProof/>
      </w:rPr>
      <w:t>20</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9F4426" w14:textId="77777777" w:rsidR="00CD3F72" w:rsidRDefault="00CD3F72">
    <w:pPr>
      <w:spacing w:after="0" w:line="259" w:lineRule="auto"/>
      <w:ind w:right="0" w:firstLine="0"/>
      <w:jc w:val="center"/>
    </w:pPr>
    <w:r>
      <w:fldChar w:fldCharType="begin"/>
    </w:r>
    <w:r>
      <w:instrText>PAGE</w:instrTex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A74EB0" w14:textId="77777777" w:rsidR="00CD3F72" w:rsidRDefault="00CD3F72">
      <w:pPr>
        <w:spacing w:after="0" w:line="240" w:lineRule="auto"/>
      </w:pPr>
      <w:r>
        <w:separator/>
      </w:r>
    </w:p>
  </w:footnote>
  <w:footnote w:type="continuationSeparator" w:id="0">
    <w:p w14:paraId="33CFB718" w14:textId="77777777" w:rsidR="00CD3F72" w:rsidRDefault="00CD3F72">
      <w:pPr>
        <w:spacing w:after="0" w:line="240" w:lineRule="auto"/>
      </w:pPr>
      <w:r>
        <w:continuationSeparator/>
      </w:r>
    </w:p>
  </w:footnote>
  <w:footnote w:id="1">
    <w:p w14:paraId="0C3517F8" w14:textId="77777777" w:rsidR="00CD3F72" w:rsidRDefault="00CD3F72">
      <w:pPr>
        <w:spacing w:after="0" w:line="240" w:lineRule="auto"/>
        <w:rPr>
          <w:sz w:val="20"/>
          <w:szCs w:val="20"/>
        </w:rPr>
      </w:pPr>
      <w:r>
        <w:rPr>
          <w:vertAlign w:val="superscript"/>
        </w:rPr>
        <w:footnoteRef/>
      </w:r>
      <w:r>
        <w:rPr>
          <w:sz w:val="20"/>
          <w:szCs w:val="20"/>
        </w:rPr>
        <w:t xml:space="preserve"> The authors wish to thank the members of the Center for Peace and Security Studies (</w:t>
      </w:r>
      <w:proofErr w:type="spellStart"/>
      <w:r>
        <w:rPr>
          <w:sz w:val="20"/>
          <w:szCs w:val="20"/>
        </w:rPr>
        <w:t>cPASS</w:t>
      </w:r>
      <w:proofErr w:type="spellEnd"/>
      <w:r>
        <w:rPr>
          <w:sz w:val="20"/>
          <w:szCs w:val="20"/>
        </w:rPr>
        <w:t xml:space="preserve">), particularly Peter </w:t>
      </w:r>
      <w:proofErr w:type="spellStart"/>
      <w:r>
        <w:rPr>
          <w:sz w:val="20"/>
          <w:szCs w:val="20"/>
        </w:rPr>
        <w:t>Schram</w:t>
      </w:r>
      <w:proofErr w:type="spellEnd"/>
      <w:r>
        <w:rPr>
          <w:sz w:val="20"/>
          <w:szCs w:val="20"/>
        </w:rPr>
        <w:t xml:space="preserve">, as well as </w:t>
      </w:r>
      <w:proofErr w:type="spellStart"/>
      <w:r>
        <w:rPr>
          <w:sz w:val="20"/>
          <w:szCs w:val="20"/>
        </w:rPr>
        <w:t>Nadiya</w:t>
      </w:r>
      <w:proofErr w:type="spellEnd"/>
      <w:r>
        <w:rPr>
          <w:sz w:val="20"/>
          <w:szCs w:val="20"/>
        </w:rPr>
        <w:t xml:space="preserve"> </w:t>
      </w:r>
      <w:proofErr w:type="spellStart"/>
      <w:r>
        <w:rPr>
          <w:sz w:val="20"/>
          <w:szCs w:val="20"/>
        </w:rPr>
        <w:t>Kostyuk</w:t>
      </w:r>
      <w:proofErr w:type="spellEnd"/>
      <w:r>
        <w:rPr>
          <w:sz w:val="20"/>
          <w:szCs w:val="20"/>
        </w:rPr>
        <w:t xml:space="preserve">, Chad Levinson, and John Warden for thoughtful feedback. Tom </w:t>
      </w:r>
      <w:proofErr w:type="spellStart"/>
      <w:r>
        <w:rPr>
          <w:sz w:val="20"/>
          <w:szCs w:val="20"/>
        </w:rPr>
        <w:t>Brailey</w:t>
      </w:r>
      <w:proofErr w:type="spellEnd"/>
      <w:r>
        <w:rPr>
          <w:sz w:val="20"/>
          <w:szCs w:val="20"/>
        </w:rPr>
        <w:t>, Cole Reynolds, Benjamin Smalley, and Erin Werner provided excellent research assistance. Earlier drafts of this paper were presented at the 10</w:t>
      </w:r>
      <w:r>
        <w:rPr>
          <w:sz w:val="20"/>
          <w:szCs w:val="20"/>
          <w:vertAlign w:val="superscript"/>
        </w:rPr>
        <w:t>th</w:t>
      </w:r>
      <w:r>
        <w:rPr>
          <w:sz w:val="20"/>
          <w:szCs w:val="20"/>
        </w:rPr>
        <w:t xml:space="preserve"> Annual Strategic Multi-layer Assessment (SMA) Conference, the 2016 ISAC-ISSS Annual Conference, the Digital Issues Discussion Group (DIDG), the 2018 STRATCOM Deterrence Symposium, and the 2018 American Political Science Association conference, Boston, MA. This research was sponsored by Office of Naval Research Grant N00014-14-1-0071 and the Department of Defense Minerva Research Initiative. Any opinions, findings, and conclusions or recommendations expressed in this publication are those of the authors and do not necessarily reflect the view of the U.S. government.</w:t>
      </w:r>
    </w:p>
  </w:footnote>
  <w:footnote w:id="2">
    <w:p w14:paraId="6BE52B61" w14:textId="77777777" w:rsidR="00CD3F72" w:rsidDel="00530F05" w:rsidRDefault="00CD3F72">
      <w:pPr>
        <w:spacing w:after="0" w:line="240" w:lineRule="auto"/>
        <w:rPr>
          <w:del w:id="178" w:author="Jon Lindsay" w:date="2019-06-12T09:52:00Z"/>
          <w:sz w:val="20"/>
          <w:szCs w:val="20"/>
        </w:rPr>
      </w:pPr>
      <w:del w:id="179" w:author="Jon Lindsay" w:date="2019-06-12T09:52:00Z">
        <w:r w:rsidDel="00530F05">
          <w:rPr>
            <w:vertAlign w:val="superscript"/>
          </w:rPr>
          <w:footnoteRef/>
        </w:r>
        <w:r w:rsidDel="00530F05">
          <w:rPr>
            <w:sz w:val="20"/>
            <w:szCs w:val="20"/>
          </w:rPr>
          <w:delText xml:space="preserve"> In the theatrical metaphor used by Austin Carson (2018), covert action on the “backstage” of politics and collusion to maintain a fiction on the “frontstage” facilitated escalation control. </w:delText>
        </w:r>
      </w:del>
    </w:p>
  </w:footnote>
  <w:footnote w:id="3">
    <w:p w14:paraId="51BE2179" w14:textId="77777777" w:rsidR="00CD3F72" w:rsidDel="005C2BF4" w:rsidRDefault="00CD3F72">
      <w:pPr>
        <w:spacing w:after="0" w:line="240" w:lineRule="auto"/>
        <w:rPr>
          <w:del w:id="998" w:author="Andres Gannon" w:date="2019-04-04T11:06:00Z"/>
          <w:sz w:val="20"/>
          <w:szCs w:val="20"/>
        </w:rPr>
      </w:pPr>
      <w:del w:id="999" w:author="Andres Gannon" w:date="2019-04-04T11:06:00Z">
        <w:r w:rsidDel="005C2BF4">
          <w:rPr>
            <w:vertAlign w:val="superscript"/>
          </w:rPr>
          <w:footnoteRef/>
        </w:r>
        <w:r w:rsidDel="005C2BF4">
          <w:rPr>
            <w:sz w:val="20"/>
            <w:szCs w:val="20"/>
          </w:rPr>
          <w:delText xml:space="preserve"> In essence, these two conditions reflect concepts of internal or corner solutions in optimization theory.</w:delText>
        </w:r>
      </w:del>
    </w:p>
  </w:footnote>
  <w:footnote w:id="4">
    <w:p w14:paraId="53B3F2DE" w14:textId="77DEAF25" w:rsidR="00CD3F72" w:rsidRPr="00690E52" w:rsidRDefault="00CD3F72">
      <w:pPr>
        <w:pStyle w:val="FootnoteText"/>
        <w:rPr>
          <w:lang w:val="en-CA"/>
          <w:rPrChange w:id="1420" w:author="Jon Lindsay" w:date="2019-06-12T21:07:00Z">
            <w:rPr/>
          </w:rPrChange>
        </w:rPr>
      </w:pPr>
      <w:ins w:id="1421" w:author="Jon Lindsay" w:date="2019-06-12T21:07:00Z">
        <w:r>
          <w:rPr>
            <w:rStyle w:val="FootnoteReference"/>
          </w:rPr>
          <w:footnoteRef/>
        </w:r>
        <w:r>
          <w:t xml:space="preserve"> </w:t>
        </w:r>
        <w:r>
          <w:rPr>
            <w:lang w:val="en-CA"/>
          </w:rPr>
          <w:t>Conversely</w:t>
        </w:r>
      </w:ins>
      <w:ins w:id="1422" w:author="Jon Lindsay" w:date="2019-06-12T21:08:00Z">
        <w:r>
          <w:rPr>
            <w:lang w:val="en-CA"/>
          </w:rPr>
          <w:t>, as the Iraq case illustrates,</w:t>
        </w:r>
      </w:ins>
      <w:ins w:id="1423" w:author="Jon Lindsay" w:date="2019-06-12T21:07:00Z">
        <w:r>
          <w:rPr>
            <w:lang w:val="en-CA"/>
          </w:rPr>
          <w:t xml:space="preserve"> “gray zone” is a poor description of cases where actors fail to exercise restraint because they do not understand their own deterrence sensitivi</w:t>
        </w:r>
      </w:ins>
      <w:ins w:id="1424" w:author="Jon Lindsay" w:date="2019-06-12T21:08:00Z">
        <w:r>
          <w:rPr>
            <w:lang w:val="en-CA"/>
          </w:rPr>
          <w:t>ti</w:t>
        </w:r>
      </w:ins>
      <w:ins w:id="1425" w:author="Jon Lindsay" w:date="2019-06-12T21:07:00Z">
        <w:r>
          <w:rPr>
            <w:lang w:val="en-CA"/>
          </w:rPr>
          <w:t xml:space="preserve">es. </w:t>
        </w:r>
      </w:ins>
    </w:p>
  </w:footnote>
  <w:footnote w:id="5">
    <w:p w14:paraId="0616F4E7" w14:textId="77777777" w:rsidR="00CD3F72" w:rsidDel="008B7FCE" w:rsidRDefault="00CD3F72">
      <w:pPr>
        <w:spacing w:after="0" w:line="240" w:lineRule="auto"/>
        <w:rPr>
          <w:del w:id="1668" w:author="Jon Lindsay" w:date="2019-06-12T18:17:00Z"/>
          <w:sz w:val="20"/>
          <w:szCs w:val="20"/>
        </w:rPr>
      </w:pPr>
      <w:del w:id="1669" w:author="Jon Lindsay" w:date="2019-06-12T18:17:00Z">
        <w:r w:rsidDel="008B7FCE">
          <w:rPr>
            <w:vertAlign w:val="superscript"/>
          </w:rPr>
          <w:footnoteRef/>
        </w:r>
        <w:r w:rsidDel="008B7FCE">
          <w:rPr>
            <w:sz w:val="20"/>
            <w:szCs w:val="20"/>
          </w:rPr>
          <w:delText xml:space="preserve"> Many commentators have focused on the fact Ukraine was not part of NATO, inferring that the Russian incursion is not technically a deterrence failure. The salient issue is how Russia intervened, however, which both reflects the effect of possible NATO intervention and the simultaneous shaping of actions in response to this risk.</w:delText>
        </w:r>
      </w:del>
    </w:p>
  </w:footnote>
  <w:footnote w:id="6">
    <w:p w14:paraId="2896F6DC" w14:textId="7C5C7118" w:rsidR="00CD3F72" w:rsidDel="0099449B" w:rsidRDefault="00CD3F72" w:rsidP="0099449B">
      <w:pPr>
        <w:spacing w:after="0" w:line="240" w:lineRule="auto"/>
        <w:rPr>
          <w:ins w:id="1728" w:author="Jon Lindsay" w:date="2019-06-12T19:57:00Z"/>
          <w:del w:id="1729" w:author="Jon Lindsay" w:date="2019-06-12T20:02:00Z"/>
          <w:sz w:val="20"/>
          <w:szCs w:val="20"/>
        </w:rPr>
      </w:pPr>
      <w:ins w:id="1730" w:author="Jon Lindsay" w:date="2019-06-12T19:57:00Z">
        <w:del w:id="1731" w:author="Jon Lindsay" w:date="2019-06-12T20:02:00Z">
          <w:r w:rsidDel="0099449B">
            <w:rPr>
              <w:vertAlign w:val="superscript"/>
            </w:rPr>
            <w:footnoteRef/>
          </w:r>
          <w:r w:rsidDel="0099449B">
            <w:rPr>
              <w:sz w:val="20"/>
              <w:szCs w:val="20"/>
            </w:rPr>
            <w:delText xml:space="preserve"> </w:delText>
          </w:r>
        </w:del>
      </w:ins>
    </w:p>
  </w:footnote>
  <w:footnote w:id="7">
    <w:p w14:paraId="2C92D9A2" w14:textId="77777777" w:rsidR="00CD3F72" w:rsidRDefault="00CD3F72" w:rsidP="009713EE">
      <w:pPr>
        <w:pStyle w:val="FootnoteText"/>
        <w:rPr>
          <w:ins w:id="2105" w:author="Jon Lindsay" w:date="2019-06-13T09:43:00Z"/>
        </w:rPr>
      </w:pPr>
      <w:ins w:id="2106" w:author="Jon Lindsay" w:date="2019-06-13T09:43:00Z">
        <w:r>
          <w:rPr>
            <w:rStyle w:val="FootnoteReference"/>
          </w:rPr>
          <w:footnoteRef/>
        </w:r>
        <w:r>
          <w:t xml:space="preserve"> Data by </w:t>
        </w:r>
        <w:proofErr w:type="spellStart"/>
        <w:r>
          <w:t>Kostyuk</w:t>
        </w:r>
        <w:proofErr w:type="spellEnd"/>
        <w:r>
          <w:t xml:space="preserve"> and Zhukov (2019) is too narrowly focused for our analysis (cyber-attacks in Ukraine).</w:t>
        </w:r>
      </w:ins>
    </w:p>
  </w:footnote>
  <w:footnote w:id="8">
    <w:p w14:paraId="12CF19A1" w14:textId="686E99B7" w:rsidR="00CD3F72" w:rsidDel="009713EE" w:rsidRDefault="00CD3F72">
      <w:pPr>
        <w:pStyle w:val="FootnoteText"/>
        <w:rPr>
          <w:del w:id="2115" w:author="Jon Lindsay" w:date="2019-06-13T09:43:00Z"/>
        </w:rPr>
      </w:pPr>
      <w:del w:id="2116" w:author="Jon Lindsay" w:date="2019-06-13T09:43:00Z">
        <w:r w:rsidDel="009713EE">
          <w:rPr>
            <w:rStyle w:val="FootnoteReference"/>
          </w:rPr>
          <w:footnoteRef/>
        </w:r>
        <w:r w:rsidDel="009713EE">
          <w:delText xml:space="preserve"> Data by Kostyuk and Zhukov (2019) is too narrowly focused for our analysis (cyber attack</w:delText>
        </w:r>
      </w:del>
      <w:ins w:id="2117" w:author="Andres Gannon" w:date="2019-04-04T11:32:00Z">
        <w:del w:id="2118" w:author="Jon Lindsay" w:date="2019-06-13T09:43:00Z">
          <w:r w:rsidDel="009713EE">
            <w:delText>cyber-attack</w:delText>
          </w:r>
        </w:del>
      </w:ins>
      <w:del w:id="2119" w:author="Jon Lindsay" w:date="2019-06-13T09:43:00Z">
        <w:r w:rsidDel="009713EE">
          <w:delText>s in Ukraine).</w:delText>
        </w:r>
      </w:del>
    </w:p>
  </w:footnote>
  <w:footnote w:id="9">
    <w:p w14:paraId="39BE0282" w14:textId="3A7D22A8" w:rsidR="00CD3F72" w:rsidDel="002B3ACB" w:rsidRDefault="00CD3F72">
      <w:pPr>
        <w:spacing w:after="0" w:line="240" w:lineRule="auto"/>
        <w:rPr>
          <w:del w:id="2125" w:author="Jon Lindsay" w:date="2019-06-12T21:28:00Z"/>
          <w:sz w:val="20"/>
          <w:szCs w:val="20"/>
        </w:rPr>
      </w:pPr>
      <w:del w:id="2126" w:author="Jon Lindsay" w:date="2019-06-12T21:28:00Z">
        <w:r w:rsidDel="002B3ACB">
          <w:rPr>
            <w:vertAlign w:val="superscript"/>
          </w:rPr>
          <w:footnoteRef/>
        </w:r>
        <w:r w:rsidDel="002B3ACB">
          <w:rPr>
            <w:sz w:val="20"/>
            <w:szCs w:val="20"/>
          </w:rPr>
          <w:delText xml:space="preserve"> The only country-year that appears in both datasets is Ukraine 2014. We standardized codings across the two datasets using variable definitions from respective codebooks. A severity less than or equal to 2 in DCID’s coding is synonymous in our recoding with REI’s coding for disinformation, a severity between 3 and 7 equals REI’s coding for cyberattack, and no cases in DCID have a severity greater than 7. We adopted Valeriano and Maness (2014)’s approach of sampling on intensity when there are multiple observations in a given time unit. </w:delText>
        </w:r>
      </w:del>
    </w:p>
  </w:footnote>
  <w:footnote w:id="10">
    <w:p w14:paraId="7C49B37B" w14:textId="3E1316E5" w:rsidR="00CD3F72" w:rsidRPr="0034757E" w:rsidRDefault="00CD3F72">
      <w:pPr>
        <w:pStyle w:val="FootnoteText"/>
        <w:rPr>
          <w:lang w:val="en-CA"/>
          <w:rPrChange w:id="2149" w:author="Jon Lindsay" w:date="2019-06-13T09:52:00Z">
            <w:rPr/>
          </w:rPrChange>
        </w:rPr>
      </w:pPr>
      <w:ins w:id="2150" w:author="Jon Lindsay" w:date="2019-06-13T09:52:00Z">
        <w:r>
          <w:rPr>
            <w:rStyle w:val="FootnoteReference"/>
          </w:rPr>
          <w:footnoteRef/>
        </w:r>
        <w:r>
          <w:t xml:space="preserve"> </w:t>
        </w:r>
        <w:r>
          <w:rPr>
            <w:lang w:val="en-CA"/>
          </w:rPr>
          <w:t>See the data appendix to this article for further discussion.</w:t>
        </w:r>
      </w:ins>
    </w:p>
  </w:footnote>
  <w:footnote w:id="11">
    <w:p w14:paraId="4972FEBB" w14:textId="77777777" w:rsidR="00CD3F72" w:rsidDel="0034757E" w:rsidRDefault="00CD3F72">
      <w:pPr>
        <w:spacing w:after="0" w:line="240" w:lineRule="auto"/>
        <w:rPr>
          <w:del w:id="2171" w:author="Jon Lindsay" w:date="2019-06-13T09:47:00Z"/>
          <w:sz w:val="20"/>
          <w:szCs w:val="20"/>
        </w:rPr>
      </w:pPr>
      <w:del w:id="2172" w:author="Jon Lindsay" w:date="2019-06-13T09:47:00Z">
        <w:r w:rsidDel="0034757E">
          <w:rPr>
            <w:vertAlign w:val="superscript"/>
          </w:rPr>
          <w:footnoteRef/>
        </w:r>
        <w:r w:rsidDel="0034757E">
          <w:rPr>
            <w:sz w:val="20"/>
            <w:szCs w:val="20"/>
          </w:rPr>
          <w:delText xml:space="preserve"> 5 ICB cases from 1994-2015 identify Russia as the conflict initiator. 3 of these (Georgia 2002, Georgia 2004, and Syria 2015) are not included in either DCID or REI and are thus uniquely added cases.</w:delText>
        </w:r>
      </w:del>
    </w:p>
  </w:footnote>
  <w:footnote w:id="12">
    <w:p w14:paraId="5BA32D0A" w14:textId="77777777" w:rsidR="00CD3F72" w:rsidDel="0034757E" w:rsidRDefault="00CD3F72">
      <w:pPr>
        <w:spacing w:after="0" w:line="240" w:lineRule="auto"/>
        <w:rPr>
          <w:del w:id="2201" w:author="Jon Lindsay" w:date="2019-06-13T09:50:00Z"/>
          <w:sz w:val="20"/>
          <w:szCs w:val="20"/>
        </w:rPr>
      </w:pPr>
      <w:del w:id="2202" w:author="Jon Lindsay" w:date="2019-06-13T09:50:00Z">
        <w:r w:rsidDel="0034757E">
          <w:rPr>
            <w:vertAlign w:val="superscript"/>
          </w:rPr>
          <w:footnoteRef/>
        </w:r>
        <w:r w:rsidDel="0034757E">
          <w:rPr>
            <w:sz w:val="20"/>
            <w:szCs w:val="20"/>
          </w:rPr>
          <w:delText xml:space="preserve"> The first two variables, information operations and cyber disruption, were coded using the same coding protocol and codebook definitions as the DCID and REI datasets to ensure the coding is comparable. However, they were coded without reference to the coding in prior datasets to maintain consistency across the newly aggregated data. A comparison of the coding decisions as well as list of original sources can be found in the replication file.</w:delText>
        </w:r>
      </w:del>
    </w:p>
  </w:footnote>
  <w:footnote w:id="13">
    <w:p w14:paraId="1E03C20F" w14:textId="1264C8E2" w:rsidR="00CD3F72" w:rsidDel="00762838" w:rsidRDefault="00CD3F72">
      <w:pPr>
        <w:spacing w:after="0" w:line="240" w:lineRule="auto"/>
        <w:rPr>
          <w:del w:id="2294" w:author="Jon Lindsay" w:date="2019-06-12T21:50:00Z"/>
          <w:sz w:val="20"/>
          <w:szCs w:val="20"/>
        </w:rPr>
      </w:pPr>
      <w:del w:id="2295" w:author="Jon Lindsay" w:date="2019-06-12T21:50:00Z">
        <w:r w:rsidDel="00762838">
          <w:rPr>
            <w:vertAlign w:val="superscript"/>
          </w:rPr>
          <w:footnoteRef/>
        </w:r>
        <w:r w:rsidDel="00762838">
          <w:rPr>
            <w:sz w:val="20"/>
            <w:szCs w:val="20"/>
          </w:rPr>
          <w:delText xml:space="preserve"> All things being equal, a state requires more supplies and troops to achieve the same concentration of force further from its border. Distant deployments involve extended supply lines and exposed flanks. An army is also likely to lack sympathetic populations and local knowledge in “contested zones” far from home (Posen 2003). The loss of strength can be partially offset by basing and mobility (Corbett 1911; Friedman 2001). </w:delText>
        </w:r>
      </w:del>
    </w:p>
  </w:footnote>
  <w:footnote w:id="14">
    <w:p w14:paraId="3B6FC1ED" w14:textId="77777777" w:rsidR="00CD3F72" w:rsidDel="0099449B" w:rsidRDefault="00CD3F72">
      <w:pPr>
        <w:spacing w:after="0" w:line="240" w:lineRule="auto"/>
        <w:rPr>
          <w:ins w:id="2334" w:author="Jon Lindsay" w:date="2019-06-12T21:50:00Z"/>
          <w:sz w:val="20"/>
          <w:szCs w:val="20"/>
        </w:rPr>
      </w:pPr>
      <w:ins w:id="2335" w:author="Jon Lindsay" w:date="2019-06-12T21:50:00Z">
        <w:r w:rsidDel="0099449B">
          <w:rPr>
            <w:vertAlign w:val="superscript"/>
          </w:rPr>
          <w:footnoteRef/>
        </w:r>
        <w:r w:rsidDel="0099449B">
          <w:rPr>
            <w:sz w:val="20"/>
            <w:szCs w:val="20"/>
          </w:rPr>
          <w:t xml:space="preserve"> All things being equal, a state requires more supplies and troops to achieve the same concentration of force further from its border. Distant deployments involve extended supply lines and exposed flanks. An army is also likely to lack sympathetic populations and local knowledge in “contested zones” far from home (Posen 2003). The loss of strength can be partially offset by basing and mobility (Corbett 1911; Friedman 2001). </w:t>
        </w:r>
      </w:ins>
    </w:p>
  </w:footnote>
  <w:footnote w:id="15">
    <w:p w14:paraId="113882BB" w14:textId="48E68212" w:rsidR="00CD3F72" w:rsidRDefault="00CD3F72">
      <w:pPr>
        <w:spacing w:after="0" w:line="240" w:lineRule="auto"/>
        <w:rPr>
          <w:sz w:val="20"/>
          <w:szCs w:val="20"/>
        </w:rPr>
      </w:pPr>
      <w:r>
        <w:rPr>
          <w:vertAlign w:val="superscript"/>
        </w:rPr>
        <w:footnoteRef/>
      </w:r>
      <w:r>
        <w:rPr>
          <w:sz w:val="20"/>
          <w:szCs w:val="20"/>
        </w:rPr>
        <w:t xml:space="preserve"> 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sz w:val="20"/>
          <w:szCs w:val="20"/>
        </w:rPr>
        <w:t xml:space="preserve">from </w:t>
      </w:r>
      <w:r>
        <w:rPr>
          <w:sz w:val="20"/>
          <w:szCs w:val="20"/>
        </w:rPr>
        <w:t xml:space="preserve">the United States is also more in keeping with the loss of strength gradient for retaliations initiated by the United States. </w:t>
      </w:r>
    </w:p>
  </w:footnote>
  <w:footnote w:id="16">
    <w:p w14:paraId="67F6DDAB" w14:textId="4754BCD3" w:rsidR="00CD3F72" w:rsidRPr="001C4A74" w:rsidRDefault="00CD3F72">
      <w:pPr>
        <w:pStyle w:val="FootnoteText"/>
        <w:rPr>
          <w:lang w:val="en-CA"/>
          <w:rPrChange w:id="2446" w:author="Jon Lindsay" w:date="2019-06-12T22:48:00Z">
            <w:rPr/>
          </w:rPrChange>
        </w:rPr>
      </w:pPr>
      <w:ins w:id="2447" w:author="Jon Lindsay" w:date="2019-06-12T22:48:00Z">
        <w:r>
          <w:rPr>
            <w:rStyle w:val="FootnoteReference"/>
          </w:rPr>
          <w:footnoteRef/>
        </w:r>
        <w:r>
          <w:t xml:space="preserve"> </w:t>
        </w:r>
      </w:ins>
      <w:moveToRangeStart w:id="2448" w:author="Jon Lindsay" w:date="2019-06-12T22:48:00Z" w:name="move11272110"/>
      <w:moveTo w:id="2449" w:author="Jon Lindsay" w:date="2019-06-12T22:48:00Z">
        <w:r>
          <w:t>Although not considered in detail here, Russian operations in outside cases like Kosovo and Chechnya are consistent with the deterrence gradient.</w:t>
        </w:r>
      </w:moveTo>
      <w:moveToRangeEnd w:id="2448"/>
    </w:p>
  </w:footnote>
  <w:footnote w:id="17">
    <w:p w14:paraId="3FFC0C23" w14:textId="77777777" w:rsidR="00CD3F72" w:rsidDel="001C4A74" w:rsidRDefault="00CD3F72">
      <w:pPr>
        <w:spacing w:after="0" w:line="240" w:lineRule="auto"/>
        <w:rPr>
          <w:del w:id="2452" w:author="Jon Lindsay" w:date="2019-06-12T22:48:00Z"/>
          <w:sz w:val="20"/>
          <w:szCs w:val="20"/>
        </w:rPr>
      </w:pPr>
      <w:del w:id="2453" w:author="Jon Lindsay" w:date="2019-06-12T22:48:00Z">
        <w:r w:rsidDel="001C4A74">
          <w:rPr>
            <w:vertAlign w:val="superscript"/>
          </w:rPr>
          <w:footnoteRef/>
        </w:r>
        <w:r w:rsidDel="001C4A74">
          <w:rPr>
            <w:sz w:val="20"/>
            <w:szCs w:val="20"/>
          </w:rPr>
          <w:delText xml:space="preserve"> A botnet is a network of compromised computers that can be controlled remotely, in this case amplifying the traffic directed at targeted servers to overwhelm its capacity to accept connections.</w:delText>
        </w:r>
      </w:del>
    </w:p>
  </w:footnote>
  <w:footnote w:id="18">
    <w:p w14:paraId="03EDF5D0" w14:textId="48EF5DA4" w:rsidR="00CD3F72" w:rsidRPr="00BB5243" w:rsidRDefault="00CD3F72" w:rsidP="003179E9">
      <w:pPr>
        <w:pStyle w:val="FootnoteText"/>
        <w:rPr>
          <w:ins w:id="2593" w:author="Jon Lindsay" w:date="2019-06-12T22:31:00Z"/>
          <w:lang w:val="en-CA"/>
        </w:rPr>
      </w:pPr>
      <w:ins w:id="2594" w:author="Jon Lindsay" w:date="2019-06-12T22:31:00Z">
        <w:r>
          <w:rPr>
            <w:rStyle w:val="FootnoteReference"/>
          </w:rPr>
          <w:footnoteRef/>
        </w:r>
        <w:r>
          <w:t xml:space="preserve"> </w:t>
        </w:r>
        <w:proofErr w:type="spellStart"/>
        <w:r>
          <w:t>NotPetya</w:t>
        </w:r>
        <w:proofErr w:type="spellEnd"/>
        <w:r>
          <w:t xml:space="preserve"> was a disk wiper </w:t>
        </w:r>
      </w:ins>
      <w:ins w:id="2595" w:author="Jon Lindsay" w:date="2019-06-13T10:01:00Z">
        <w:r>
          <w:t xml:space="preserve">malware </w:t>
        </w:r>
      </w:ins>
      <w:ins w:id="2596" w:author="Jon Lindsay" w:date="2019-06-12T22:31:00Z">
        <w:r>
          <w:t>disguised as ransomware (</w:t>
        </w:r>
        <w:proofErr w:type="spellStart"/>
        <w:r>
          <w:t>Petya</w:t>
        </w:r>
        <w:proofErr w:type="spellEnd"/>
        <w:r>
          <w:t xml:space="preserve">) that exploited a National Security Agency (NSA) vulnerability called Eternal Blue. The White House estimates that global damages from </w:t>
        </w:r>
        <w:proofErr w:type="spellStart"/>
        <w:r>
          <w:t>NotPetya</w:t>
        </w:r>
        <w:proofErr w:type="spellEnd"/>
        <w:r>
          <w:t xml:space="preserve"> totaled $10 billion (Greenberg 2018)</w:t>
        </w:r>
      </w:ins>
    </w:p>
  </w:footnote>
  <w:footnote w:id="19">
    <w:p w14:paraId="436A6A24" w14:textId="77777777" w:rsidR="00CD3F72" w:rsidDel="00A53858" w:rsidRDefault="00CD3F72">
      <w:pPr>
        <w:spacing w:after="0" w:line="240" w:lineRule="auto"/>
        <w:rPr>
          <w:del w:id="2680" w:author="Jon Lindsay" w:date="2019-06-12T22:41:00Z"/>
          <w:sz w:val="20"/>
          <w:szCs w:val="20"/>
        </w:rPr>
      </w:pPr>
      <w:del w:id="2681" w:author="Jon Lindsay" w:date="2019-06-12T22:41:00Z">
        <w:r w:rsidDel="00A53858">
          <w:rPr>
            <w:vertAlign w:val="superscript"/>
          </w:rPr>
          <w:footnoteRef/>
        </w:r>
        <w:r w:rsidDel="00A53858">
          <w:rPr>
            <w:sz w:val="20"/>
            <w:szCs w:val="20"/>
          </w:rPr>
          <w:delText xml:space="preserve"> General deterrence discourages states from making challenges in the first place, as distinguished from immediate deterrence which responds to explicit challenges (Huth and Russett 1988).</w:delText>
        </w:r>
      </w:del>
    </w:p>
  </w:footnote>
  <w:footnote w:id="20">
    <w:p w14:paraId="5EC26B0E" w14:textId="77777777" w:rsidR="00CD3F72" w:rsidDel="0050501B" w:rsidRDefault="00CD3F72" w:rsidP="008B7FCE">
      <w:pPr>
        <w:spacing w:after="0" w:line="240" w:lineRule="auto"/>
        <w:rPr>
          <w:ins w:id="2989" w:author="Jon Lindsay" w:date="2019-06-12T18:17:00Z"/>
          <w:del w:id="2990" w:author="Jon Lindsay" w:date="2019-06-13T00:03:00Z"/>
          <w:sz w:val="20"/>
          <w:szCs w:val="20"/>
        </w:rPr>
      </w:pPr>
      <w:ins w:id="2991" w:author="Jon Lindsay" w:date="2019-06-12T18:17:00Z">
        <w:del w:id="2992" w:author="Jon Lindsay" w:date="2019-06-13T00:03:00Z">
          <w:r w:rsidDel="0050501B">
            <w:rPr>
              <w:vertAlign w:val="superscript"/>
            </w:rPr>
            <w:footnoteRef/>
          </w:r>
          <w:r w:rsidDel="0050501B">
            <w:rPr>
              <w:sz w:val="20"/>
              <w:szCs w:val="20"/>
            </w:rPr>
            <w:delText xml:space="preserve"> Many commentators have focused on the fact Ukraine was not part of NATO, inferring that the Russian incursion is not technically a deterrence failure. The salient issue is how Russia intervened, however, which both reflects the effect of possible NATO intervention and the simultaneous shaping of actions in response to this risk.</w:delText>
          </w:r>
        </w:del>
      </w:ins>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 Lindsay">
    <w15:presenceInfo w15:providerId="Windows Live" w15:userId="52e69fb75756df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7E08"/>
    <w:rsid w:val="0003160A"/>
    <w:rsid w:val="00035595"/>
    <w:rsid w:val="00042B06"/>
    <w:rsid w:val="00045097"/>
    <w:rsid w:val="00045949"/>
    <w:rsid w:val="00046CFF"/>
    <w:rsid w:val="000C26FF"/>
    <w:rsid w:val="000C61EA"/>
    <w:rsid w:val="000F4C46"/>
    <w:rsid w:val="001004A9"/>
    <w:rsid w:val="00105DE8"/>
    <w:rsid w:val="0011179C"/>
    <w:rsid w:val="00122383"/>
    <w:rsid w:val="00141554"/>
    <w:rsid w:val="00161322"/>
    <w:rsid w:val="0016229E"/>
    <w:rsid w:val="001B35A0"/>
    <w:rsid w:val="001C1071"/>
    <w:rsid w:val="001C4A74"/>
    <w:rsid w:val="001D4B20"/>
    <w:rsid w:val="001E21B6"/>
    <w:rsid w:val="001E4538"/>
    <w:rsid w:val="001F09E8"/>
    <w:rsid w:val="001F771E"/>
    <w:rsid w:val="002433F9"/>
    <w:rsid w:val="002478F6"/>
    <w:rsid w:val="00256856"/>
    <w:rsid w:val="0027207F"/>
    <w:rsid w:val="00274367"/>
    <w:rsid w:val="0029769F"/>
    <w:rsid w:val="002B3ACB"/>
    <w:rsid w:val="002C49EA"/>
    <w:rsid w:val="002D03A2"/>
    <w:rsid w:val="002D1A75"/>
    <w:rsid w:val="0030560D"/>
    <w:rsid w:val="003179E9"/>
    <w:rsid w:val="00326DF5"/>
    <w:rsid w:val="0034757E"/>
    <w:rsid w:val="00347FD7"/>
    <w:rsid w:val="00372C6F"/>
    <w:rsid w:val="003A511B"/>
    <w:rsid w:val="003D7CD5"/>
    <w:rsid w:val="003E13AF"/>
    <w:rsid w:val="004038A0"/>
    <w:rsid w:val="00412897"/>
    <w:rsid w:val="004275F3"/>
    <w:rsid w:val="00434626"/>
    <w:rsid w:val="00460588"/>
    <w:rsid w:val="0047062D"/>
    <w:rsid w:val="00474772"/>
    <w:rsid w:val="00475602"/>
    <w:rsid w:val="00475E07"/>
    <w:rsid w:val="00476900"/>
    <w:rsid w:val="00483D1B"/>
    <w:rsid w:val="004B1A61"/>
    <w:rsid w:val="004B6C1C"/>
    <w:rsid w:val="004C1A1B"/>
    <w:rsid w:val="004D2321"/>
    <w:rsid w:val="004D392E"/>
    <w:rsid w:val="004D409C"/>
    <w:rsid w:val="004F317D"/>
    <w:rsid w:val="00500754"/>
    <w:rsid w:val="0050501B"/>
    <w:rsid w:val="005202E0"/>
    <w:rsid w:val="00527EA5"/>
    <w:rsid w:val="00530F05"/>
    <w:rsid w:val="005324C0"/>
    <w:rsid w:val="00553D55"/>
    <w:rsid w:val="00585240"/>
    <w:rsid w:val="005A0F0C"/>
    <w:rsid w:val="005A43F8"/>
    <w:rsid w:val="005A68EC"/>
    <w:rsid w:val="005B374C"/>
    <w:rsid w:val="005C2BF4"/>
    <w:rsid w:val="0063120E"/>
    <w:rsid w:val="00636D17"/>
    <w:rsid w:val="00657E08"/>
    <w:rsid w:val="00681E3E"/>
    <w:rsid w:val="00687F0D"/>
    <w:rsid w:val="00690E52"/>
    <w:rsid w:val="006B52F5"/>
    <w:rsid w:val="006B5D48"/>
    <w:rsid w:val="006C15EE"/>
    <w:rsid w:val="006D2136"/>
    <w:rsid w:val="006E0C06"/>
    <w:rsid w:val="007209AE"/>
    <w:rsid w:val="00721491"/>
    <w:rsid w:val="0072184C"/>
    <w:rsid w:val="007525B0"/>
    <w:rsid w:val="00762838"/>
    <w:rsid w:val="00770184"/>
    <w:rsid w:val="0077666F"/>
    <w:rsid w:val="00780106"/>
    <w:rsid w:val="007801A5"/>
    <w:rsid w:val="007B519C"/>
    <w:rsid w:val="007C4A4E"/>
    <w:rsid w:val="007D5C7A"/>
    <w:rsid w:val="007E0388"/>
    <w:rsid w:val="00816EBA"/>
    <w:rsid w:val="00844F89"/>
    <w:rsid w:val="008453AF"/>
    <w:rsid w:val="00882695"/>
    <w:rsid w:val="00882E64"/>
    <w:rsid w:val="008A087B"/>
    <w:rsid w:val="008A1863"/>
    <w:rsid w:val="008B448E"/>
    <w:rsid w:val="008B49CD"/>
    <w:rsid w:val="008B7FCE"/>
    <w:rsid w:val="008C3E4B"/>
    <w:rsid w:val="008E5D53"/>
    <w:rsid w:val="008F67D3"/>
    <w:rsid w:val="0090322D"/>
    <w:rsid w:val="009150B0"/>
    <w:rsid w:val="009269EE"/>
    <w:rsid w:val="00955A56"/>
    <w:rsid w:val="009713EE"/>
    <w:rsid w:val="00990F92"/>
    <w:rsid w:val="0099449B"/>
    <w:rsid w:val="009B28EA"/>
    <w:rsid w:val="009B424E"/>
    <w:rsid w:val="009B52F3"/>
    <w:rsid w:val="009C0EE2"/>
    <w:rsid w:val="009E5ABE"/>
    <w:rsid w:val="00A12C1D"/>
    <w:rsid w:val="00A403C9"/>
    <w:rsid w:val="00A53858"/>
    <w:rsid w:val="00A76128"/>
    <w:rsid w:val="00A82218"/>
    <w:rsid w:val="00A836E6"/>
    <w:rsid w:val="00A8426F"/>
    <w:rsid w:val="00AA1753"/>
    <w:rsid w:val="00AA506D"/>
    <w:rsid w:val="00AB1F4B"/>
    <w:rsid w:val="00AB4694"/>
    <w:rsid w:val="00AE0BFF"/>
    <w:rsid w:val="00AE2384"/>
    <w:rsid w:val="00B03317"/>
    <w:rsid w:val="00B15D66"/>
    <w:rsid w:val="00B20265"/>
    <w:rsid w:val="00B25F9C"/>
    <w:rsid w:val="00B34256"/>
    <w:rsid w:val="00B34FC7"/>
    <w:rsid w:val="00B4512D"/>
    <w:rsid w:val="00B56182"/>
    <w:rsid w:val="00B61712"/>
    <w:rsid w:val="00B70C5D"/>
    <w:rsid w:val="00B9578D"/>
    <w:rsid w:val="00BA153E"/>
    <w:rsid w:val="00BB16CC"/>
    <w:rsid w:val="00BB3BED"/>
    <w:rsid w:val="00BC69D6"/>
    <w:rsid w:val="00BE547F"/>
    <w:rsid w:val="00C07CF2"/>
    <w:rsid w:val="00C216EB"/>
    <w:rsid w:val="00C87DE4"/>
    <w:rsid w:val="00CB7E6A"/>
    <w:rsid w:val="00CC0083"/>
    <w:rsid w:val="00CD3F72"/>
    <w:rsid w:val="00CD46B2"/>
    <w:rsid w:val="00CD5B02"/>
    <w:rsid w:val="00CE5A13"/>
    <w:rsid w:val="00D20F33"/>
    <w:rsid w:val="00D3328A"/>
    <w:rsid w:val="00D45656"/>
    <w:rsid w:val="00D6142C"/>
    <w:rsid w:val="00D73D8D"/>
    <w:rsid w:val="00D74245"/>
    <w:rsid w:val="00D97DFC"/>
    <w:rsid w:val="00DA2D14"/>
    <w:rsid w:val="00E07ADC"/>
    <w:rsid w:val="00E2547B"/>
    <w:rsid w:val="00E654F1"/>
    <w:rsid w:val="00E70DAC"/>
    <w:rsid w:val="00E73336"/>
    <w:rsid w:val="00E925E9"/>
    <w:rsid w:val="00EA18E1"/>
    <w:rsid w:val="00EA5EBE"/>
    <w:rsid w:val="00EC2C13"/>
    <w:rsid w:val="00ED238D"/>
    <w:rsid w:val="00EE5F1A"/>
    <w:rsid w:val="00F00A03"/>
    <w:rsid w:val="00F037F6"/>
    <w:rsid w:val="00F16F51"/>
    <w:rsid w:val="00F332E8"/>
    <w:rsid w:val="00F53AFC"/>
    <w:rsid w:val="00F74A5D"/>
    <w:rsid w:val="00F76B0D"/>
    <w:rsid w:val="00F821E1"/>
    <w:rsid w:val="00F837AA"/>
    <w:rsid w:val="00FA1EDF"/>
    <w:rsid w:val="00FB0630"/>
    <w:rsid w:val="00FB38B5"/>
    <w:rsid w:val="00FC43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AE630"/>
  <w15:docId w15:val="{F238BFA5-5AC2-9F44-839F-6EB0A57BB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Cambria"/>
        <w:sz w:val="24"/>
        <w:szCs w:val="24"/>
        <w:lang w:val="en-US" w:eastAsia="en-US" w:bidi="ar-SA"/>
      </w:rPr>
    </w:rPrDefault>
    <w:pPrDefault>
      <w:pPr>
        <w:spacing w:after="4" w:line="257" w:lineRule="auto"/>
        <w:ind w:right="10" w:firstLine="341"/>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spacing w:after="115" w:line="259" w:lineRule="auto"/>
      <w:ind w:left="299" w:right="0" w:hanging="10"/>
      <w:jc w:val="left"/>
      <w:outlineLvl w:val="0"/>
    </w:pPr>
    <w:rPr>
      <w:b/>
      <w:color w:val="000000"/>
      <w:sz w:val="34"/>
      <w:szCs w:val="34"/>
    </w:rPr>
  </w:style>
  <w:style w:type="paragraph" w:styleId="Heading2">
    <w:name w:val="heading 2"/>
    <w:basedOn w:val="Normal"/>
    <w:next w:val="Normal"/>
    <w:uiPriority w:val="9"/>
    <w:unhideWhenUsed/>
    <w:qFormat/>
    <w:pPr>
      <w:keepNext/>
      <w:keepLines/>
      <w:pBdr>
        <w:top w:val="nil"/>
        <w:left w:val="nil"/>
        <w:bottom w:val="nil"/>
        <w:right w:val="nil"/>
        <w:between w:val="nil"/>
      </w:pBdr>
      <w:spacing w:after="77" w:line="259" w:lineRule="auto"/>
      <w:ind w:left="10" w:right="0" w:hanging="10"/>
      <w:jc w:val="left"/>
      <w:outlineLvl w:val="1"/>
    </w:pPr>
    <w:rPr>
      <w:b/>
      <w:color w:val="000000"/>
      <w:sz w:val="29"/>
      <w:szCs w:val="29"/>
    </w:rPr>
  </w:style>
  <w:style w:type="paragraph" w:styleId="Heading3">
    <w:name w:val="heading 3"/>
    <w:basedOn w:val="Normal"/>
    <w:next w:val="Normal"/>
    <w:uiPriority w:val="9"/>
    <w:unhideWhenUsed/>
    <w:qFormat/>
    <w:pPr>
      <w:keepNext/>
      <w:keepLines/>
      <w:pBdr>
        <w:top w:val="nil"/>
        <w:left w:val="nil"/>
        <w:bottom w:val="nil"/>
        <w:right w:val="nil"/>
        <w:between w:val="nil"/>
      </w:pBdr>
      <w:spacing w:after="138" w:line="259" w:lineRule="auto"/>
      <w:ind w:left="10" w:right="0" w:hanging="10"/>
      <w:jc w:val="left"/>
      <w:outlineLvl w:val="2"/>
    </w:pPr>
    <w:rPr>
      <w:b/>
      <w:color w:val="00000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top w:w="32" w:type="dxa"/>
        <w:left w:w="0"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FFFFFF"/>
    </w:tc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801A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01A5"/>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415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1554"/>
    <w:rPr>
      <w:sz w:val="20"/>
      <w:szCs w:val="20"/>
    </w:rPr>
  </w:style>
  <w:style w:type="character" w:styleId="FootnoteReference">
    <w:name w:val="footnote reference"/>
    <w:basedOn w:val="DefaultParagraphFont"/>
    <w:uiPriority w:val="99"/>
    <w:semiHidden/>
    <w:unhideWhenUsed/>
    <w:rsid w:val="00141554"/>
    <w:rPr>
      <w:vertAlign w:val="superscript"/>
    </w:rPr>
  </w:style>
  <w:style w:type="paragraph" w:styleId="CommentSubject">
    <w:name w:val="annotation subject"/>
    <w:basedOn w:val="CommentText"/>
    <w:next w:val="CommentText"/>
    <w:link w:val="CommentSubjectChar"/>
    <w:uiPriority w:val="99"/>
    <w:semiHidden/>
    <w:unhideWhenUsed/>
    <w:rsid w:val="00ED238D"/>
    <w:rPr>
      <w:b/>
      <w:bCs/>
    </w:rPr>
  </w:style>
  <w:style w:type="character" w:customStyle="1" w:styleId="CommentSubjectChar">
    <w:name w:val="Comment Subject Char"/>
    <w:basedOn w:val="CommentTextChar"/>
    <w:link w:val="CommentSubject"/>
    <w:uiPriority w:val="99"/>
    <w:semiHidden/>
    <w:rsid w:val="00ED238D"/>
    <w:rPr>
      <w:b/>
      <w:bCs/>
      <w:sz w:val="20"/>
      <w:szCs w:val="20"/>
    </w:rPr>
  </w:style>
  <w:style w:type="character" w:styleId="Hyperlink">
    <w:name w:val="Hyperlink"/>
    <w:basedOn w:val="DefaultParagraphFont"/>
    <w:uiPriority w:val="99"/>
    <w:semiHidden/>
    <w:unhideWhenUsed/>
    <w:rsid w:val="00ED238D"/>
    <w:rPr>
      <w:color w:val="0000FF"/>
      <w:u w:val="single"/>
    </w:rPr>
  </w:style>
  <w:style w:type="paragraph" w:styleId="Header">
    <w:name w:val="header"/>
    <w:basedOn w:val="Normal"/>
    <w:link w:val="HeaderChar"/>
    <w:uiPriority w:val="99"/>
    <w:unhideWhenUsed/>
    <w:rsid w:val="00F74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4A5D"/>
  </w:style>
  <w:style w:type="paragraph" w:styleId="Bibliography">
    <w:name w:val="Bibliography"/>
    <w:basedOn w:val="Normal"/>
    <w:next w:val="Normal"/>
    <w:uiPriority w:val="37"/>
    <w:unhideWhenUsed/>
    <w:rsid w:val="00F837A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19798">
      <w:bodyDiv w:val="1"/>
      <w:marLeft w:val="0"/>
      <w:marRight w:val="0"/>
      <w:marTop w:val="0"/>
      <w:marBottom w:val="0"/>
      <w:divBdr>
        <w:top w:val="none" w:sz="0" w:space="0" w:color="auto"/>
        <w:left w:val="none" w:sz="0" w:space="0" w:color="auto"/>
        <w:bottom w:val="none" w:sz="0" w:space="0" w:color="auto"/>
        <w:right w:val="none" w:sz="0" w:space="0" w:color="auto"/>
      </w:divBdr>
      <w:divsChild>
        <w:div w:id="622227654">
          <w:marLeft w:val="480"/>
          <w:marRight w:val="0"/>
          <w:marTop w:val="0"/>
          <w:marBottom w:val="0"/>
          <w:divBdr>
            <w:top w:val="none" w:sz="0" w:space="0" w:color="auto"/>
            <w:left w:val="none" w:sz="0" w:space="0" w:color="auto"/>
            <w:bottom w:val="none" w:sz="0" w:space="0" w:color="auto"/>
            <w:right w:val="none" w:sz="0" w:space="0" w:color="auto"/>
          </w:divBdr>
          <w:divsChild>
            <w:div w:id="83973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11016">
      <w:bodyDiv w:val="1"/>
      <w:marLeft w:val="0"/>
      <w:marRight w:val="0"/>
      <w:marTop w:val="0"/>
      <w:marBottom w:val="0"/>
      <w:divBdr>
        <w:top w:val="none" w:sz="0" w:space="0" w:color="auto"/>
        <w:left w:val="none" w:sz="0" w:space="0" w:color="auto"/>
        <w:bottom w:val="none" w:sz="0" w:space="0" w:color="auto"/>
        <w:right w:val="none" w:sz="0" w:space="0" w:color="auto"/>
      </w:divBdr>
      <w:divsChild>
        <w:div w:id="1875269735">
          <w:marLeft w:val="480"/>
          <w:marRight w:val="0"/>
          <w:marTop w:val="0"/>
          <w:marBottom w:val="0"/>
          <w:divBdr>
            <w:top w:val="none" w:sz="0" w:space="0" w:color="auto"/>
            <w:left w:val="none" w:sz="0" w:space="0" w:color="auto"/>
            <w:bottom w:val="none" w:sz="0" w:space="0" w:color="auto"/>
            <w:right w:val="none" w:sz="0" w:space="0" w:color="auto"/>
          </w:divBdr>
          <w:divsChild>
            <w:div w:id="70255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22654">
      <w:bodyDiv w:val="1"/>
      <w:marLeft w:val="0"/>
      <w:marRight w:val="0"/>
      <w:marTop w:val="0"/>
      <w:marBottom w:val="0"/>
      <w:divBdr>
        <w:top w:val="none" w:sz="0" w:space="0" w:color="auto"/>
        <w:left w:val="none" w:sz="0" w:space="0" w:color="auto"/>
        <w:bottom w:val="none" w:sz="0" w:space="0" w:color="auto"/>
        <w:right w:val="none" w:sz="0" w:space="0" w:color="auto"/>
      </w:divBdr>
      <w:divsChild>
        <w:div w:id="734548147">
          <w:marLeft w:val="480"/>
          <w:marRight w:val="0"/>
          <w:marTop w:val="0"/>
          <w:marBottom w:val="0"/>
          <w:divBdr>
            <w:top w:val="none" w:sz="0" w:space="0" w:color="auto"/>
            <w:left w:val="none" w:sz="0" w:space="0" w:color="auto"/>
            <w:bottom w:val="none" w:sz="0" w:space="0" w:color="auto"/>
            <w:right w:val="none" w:sz="0" w:space="0" w:color="auto"/>
          </w:divBdr>
          <w:divsChild>
            <w:div w:id="38891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67865">
      <w:bodyDiv w:val="1"/>
      <w:marLeft w:val="0"/>
      <w:marRight w:val="0"/>
      <w:marTop w:val="0"/>
      <w:marBottom w:val="0"/>
      <w:divBdr>
        <w:top w:val="none" w:sz="0" w:space="0" w:color="auto"/>
        <w:left w:val="none" w:sz="0" w:space="0" w:color="auto"/>
        <w:bottom w:val="none" w:sz="0" w:space="0" w:color="auto"/>
        <w:right w:val="none" w:sz="0" w:space="0" w:color="auto"/>
      </w:divBdr>
      <w:divsChild>
        <w:div w:id="2115897395">
          <w:marLeft w:val="480"/>
          <w:marRight w:val="0"/>
          <w:marTop w:val="0"/>
          <w:marBottom w:val="0"/>
          <w:divBdr>
            <w:top w:val="none" w:sz="0" w:space="0" w:color="auto"/>
            <w:left w:val="none" w:sz="0" w:space="0" w:color="auto"/>
            <w:bottom w:val="none" w:sz="0" w:space="0" w:color="auto"/>
            <w:right w:val="none" w:sz="0" w:space="0" w:color="auto"/>
          </w:divBdr>
          <w:divsChild>
            <w:div w:id="1476029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860517">
      <w:bodyDiv w:val="1"/>
      <w:marLeft w:val="0"/>
      <w:marRight w:val="0"/>
      <w:marTop w:val="0"/>
      <w:marBottom w:val="0"/>
      <w:divBdr>
        <w:top w:val="none" w:sz="0" w:space="0" w:color="auto"/>
        <w:left w:val="none" w:sz="0" w:space="0" w:color="auto"/>
        <w:bottom w:val="none" w:sz="0" w:space="0" w:color="auto"/>
        <w:right w:val="none" w:sz="0" w:space="0" w:color="auto"/>
      </w:divBdr>
      <w:divsChild>
        <w:div w:id="1764495973">
          <w:marLeft w:val="480"/>
          <w:marRight w:val="0"/>
          <w:marTop w:val="0"/>
          <w:marBottom w:val="0"/>
          <w:divBdr>
            <w:top w:val="none" w:sz="0" w:space="0" w:color="auto"/>
            <w:left w:val="none" w:sz="0" w:space="0" w:color="auto"/>
            <w:bottom w:val="none" w:sz="0" w:space="0" w:color="auto"/>
            <w:right w:val="none" w:sz="0" w:space="0" w:color="auto"/>
          </w:divBdr>
          <w:divsChild>
            <w:div w:id="210857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531740">
      <w:bodyDiv w:val="1"/>
      <w:marLeft w:val="0"/>
      <w:marRight w:val="0"/>
      <w:marTop w:val="0"/>
      <w:marBottom w:val="0"/>
      <w:divBdr>
        <w:top w:val="none" w:sz="0" w:space="0" w:color="auto"/>
        <w:left w:val="none" w:sz="0" w:space="0" w:color="auto"/>
        <w:bottom w:val="none" w:sz="0" w:space="0" w:color="auto"/>
        <w:right w:val="none" w:sz="0" w:space="0" w:color="auto"/>
      </w:divBdr>
      <w:divsChild>
        <w:div w:id="768697126">
          <w:marLeft w:val="480"/>
          <w:marRight w:val="0"/>
          <w:marTop w:val="0"/>
          <w:marBottom w:val="0"/>
          <w:divBdr>
            <w:top w:val="none" w:sz="0" w:space="0" w:color="auto"/>
            <w:left w:val="none" w:sz="0" w:space="0" w:color="auto"/>
            <w:bottom w:val="none" w:sz="0" w:space="0" w:color="auto"/>
            <w:right w:val="none" w:sz="0" w:space="0" w:color="auto"/>
          </w:divBdr>
          <w:divsChild>
            <w:div w:id="137851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543462">
      <w:bodyDiv w:val="1"/>
      <w:marLeft w:val="0"/>
      <w:marRight w:val="0"/>
      <w:marTop w:val="0"/>
      <w:marBottom w:val="0"/>
      <w:divBdr>
        <w:top w:val="none" w:sz="0" w:space="0" w:color="auto"/>
        <w:left w:val="none" w:sz="0" w:space="0" w:color="auto"/>
        <w:bottom w:val="none" w:sz="0" w:space="0" w:color="auto"/>
        <w:right w:val="none" w:sz="0" w:space="0" w:color="auto"/>
      </w:divBdr>
      <w:divsChild>
        <w:div w:id="1556234770">
          <w:marLeft w:val="480"/>
          <w:marRight w:val="0"/>
          <w:marTop w:val="0"/>
          <w:marBottom w:val="0"/>
          <w:divBdr>
            <w:top w:val="none" w:sz="0" w:space="0" w:color="auto"/>
            <w:left w:val="none" w:sz="0" w:space="0" w:color="auto"/>
            <w:bottom w:val="none" w:sz="0" w:space="0" w:color="auto"/>
            <w:right w:val="none" w:sz="0" w:space="0" w:color="auto"/>
          </w:divBdr>
          <w:divsChild>
            <w:div w:id="170224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51731">
      <w:bodyDiv w:val="1"/>
      <w:marLeft w:val="0"/>
      <w:marRight w:val="0"/>
      <w:marTop w:val="0"/>
      <w:marBottom w:val="0"/>
      <w:divBdr>
        <w:top w:val="none" w:sz="0" w:space="0" w:color="auto"/>
        <w:left w:val="none" w:sz="0" w:space="0" w:color="auto"/>
        <w:bottom w:val="none" w:sz="0" w:space="0" w:color="auto"/>
        <w:right w:val="none" w:sz="0" w:space="0" w:color="auto"/>
      </w:divBdr>
      <w:divsChild>
        <w:div w:id="435830423">
          <w:marLeft w:val="480"/>
          <w:marRight w:val="0"/>
          <w:marTop w:val="0"/>
          <w:marBottom w:val="0"/>
          <w:divBdr>
            <w:top w:val="none" w:sz="0" w:space="0" w:color="auto"/>
            <w:left w:val="none" w:sz="0" w:space="0" w:color="auto"/>
            <w:bottom w:val="none" w:sz="0" w:space="0" w:color="auto"/>
            <w:right w:val="none" w:sz="0" w:space="0" w:color="auto"/>
          </w:divBdr>
          <w:divsChild>
            <w:div w:id="145182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732230">
      <w:bodyDiv w:val="1"/>
      <w:marLeft w:val="0"/>
      <w:marRight w:val="0"/>
      <w:marTop w:val="0"/>
      <w:marBottom w:val="0"/>
      <w:divBdr>
        <w:top w:val="none" w:sz="0" w:space="0" w:color="auto"/>
        <w:left w:val="none" w:sz="0" w:space="0" w:color="auto"/>
        <w:bottom w:val="none" w:sz="0" w:space="0" w:color="auto"/>
        <w:right w:val="none" w:sz="0" w:space="0" w:color="auto"/>
      </w:divBdr>
      <w:divsChild>
        <w:div w:id="1649244561">
          <w:marLeft w:val="480"/>
          <w:marRight w:val="0"/>
          <w:marTop w:val="0"/>
          <w:marBottom w:val="0"/>
          <w:divBdr>
            <w:top w:val="none" w:sz="0" w:space="0" w:color="auto"/>
            <w:left w:val="none" w:sz="0" w:space="0" w:color="auto"/>
            <w:bottom w:val="none" w:sz="0" w:space="0" w:color="auto"/>
            <w:right w:val="none" w:sz="0" w:space="0" w:color="auto"/>
          </w:divBdr>
          <w:divsChild>
            <w:div w:id="103974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309573">
      <w:bodyDiv w:val="1"/>
      <w:marLeft w:val="0"/>
      <w:marRight w:val="0"/>
      <w:marTop w:val="0"/>
      <w:marBottom w:val="0"/>
      <w:divBdr>
        <w:top w:val="none" w:sz="0" w:space="0" w:color="auto"/>
        <w:left w:val="none" w:sz="0" w:space="0" w:color="auto"/>
        <w:bottom w:val="none" w:sz="0" w:space="0" w:color="auto"/>
        <w:right w:val="none" w:sz="0" w:space="0" w:color="auto"/>
      </w:divBdr>
      <w:divsChild>
        <w:div w:id="1759280834">
          <w:marLeft w:val="480"/>
          <w:marRight w:val="0"/>
          <w:marTop w:val="0"/>
          <w:marBottom w:val="0"/>
          <w:divBdr>
            <w:top w:val="none" w:sz="0" w:space="0" w:color="auto"/>
            <w:left w:val="none" w:sz="0" w:space="0" w:color="auto"/>
            <w:bottom w:val="none" w:sz="0" w:space="0" w:color="auto"/>
            <w:right w:val="none" w:sz="0" w:space="0" w:color="auto"/>
          </w:divBdr>
          <w:divsChild>
            <w:div w:id="6546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7/S1537592712000655" TargetMode="External"/><Relationship Id="rId2" Type="http://schemas.openxmlformats.org/officeDocument/2006/relationships/hyperlink" Target="https://www.researchgate.net/profile/Terence_Roehrig/publication/303751525_North_Korea_Nuclear_Weapons_and_the_Stability-Instability_Paradox/links/5a2d51ee0f7e9b63e53d2836/North-Korea-Nuclear-Weapons-and-the-Stability-Instability-Paradox.pdf" TargetMode="External"/><Relationship Id="rId1" Type="http://schemas.openxmlformats.org/officeDocument/2006/relationships/hyperlink" Target="http://www.nytimes.com/2016/08/29/world/europe/russia-sweden-disinformation.html"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doi.org/10.1080/01495939108402840" TargetMode="External"/><Relationship Id="rId21" Type="http://schemas.openxmlformats.org/officeDocument/2006/relationships/hyperlink" Target="https://doi.org/10.1080/09636412.2017.1360074" TargetMode="External"/><Relationship Id="rId42" Type="http://schemas.openxmlformats.org/officeDocument/2006/relationships/hyperlink" Target="https://doi.org/10.1080/09592318.2015.1134047" TargetMode="External"/><Relationship Id="rId63" Type="http://schemas.openxmlformats.org/officeDocument/2006/relationships/hyperlink" Target="https://www.wired.com/2007/08/ff-estonia/" TargetMode="External"/><Relationship Id="rId84" Type="http://schemas.openxmlformats.org/officeDocument/2006/relationships/hyperlink" Target="https://doi.org/10.1080/00396338.2014.985432" TargetMode="External"/><Relationship Id="rId138" Type="http://schemas.openxmlformats.org/officeDocument/2006/relationships/hyperlink" Target="https://www.jstor.org/stable/resrep10366" TargetMode="External"/><Relationship Id="rId159" Type="http://schemas.openxmlformats.org/officeDocument/2006/relationships/hyperlink" Target="https://doi.org/10.1111/1468-2346.12509" TargetMode="External"/><Relationship Id="rId170" Type="http://schemas.openxmlformats.org/officeDocument/2006/relationships/hyperlink" Target="https://doi.org/10.1080/14799855.2017.1414044" TargetMode="External"/><Relationship Id="rId191" Type="http://schemas.openxmlformats.org/officeDocument/2006/relationships/hyperlink" Target="https://doi.org/10.1080/09592319008422940" TargetMode="External"/><Relationship Id="rId205" Type="http://schemas.openxmlformats.org/officeDocument/2006/relationships/hyperlink" Target="https://doi.org/10.1177/0022002708330387" TargetMode="External"/><Relationship Id="rId226" Type="http://schemas.openxmlformats.org/officeDocument/2006/relationships/hyperlink" Target="https://doi.org/10.1080/13518046.2015.1061819" TargetMode="External"/><Relationship Id="rId247" Type="http://schemas.openxmlformats.org/officeDocument/2006/relationships/footer" Target="footer2.xml"/><Relationship Id="rId107" Type="http://schemas.openxmlformats.org/officeDocument/2006/relationships/hyperlink" Target="https://doi.org/10.2307/2010406" TargetMode="External"/><Relationship Id="rId268" Type="http://schemas.microsoft.com/office/2016/09/relationships/commentsIds" Target="commentsIds.xml"/><Relationship Id="rId11" Type="http://schemas.openxmlformats.org/officeDocument/2006/relationships/hyperlink" Target="https://www.zotero.org/google-docs/?6Y9Yic" TargetMode="External"/><Relationship Id="rId32" Type="http://schemas.openxmlformats.org/officeDocument/2006/relationships/hyperlink" Target="http://nsiteam.com/social/wp-content/uploads/2017/07/Integration-Report-Final-07-13-2017-R.pdf" TargetMode="External"/><Relationship Id="rId53" Type="http://schemas.openxmlformats.org/officeDocument/2006/relationships/hyperlink" Target="https://doi.org/10.1080/00396338.2015.1116147" TargetMode="External"/><Relationship Id="rId74" Type="http://schemas.openxmlformats.org/officeDocument/2006/relationships/hyperlink" Target="https://doi.org/10.1080/10736700.2018.1518757" TargetMode="External"/><Relationship Id="rId128" Type="http://schemas.openxmlformats.org/officeDocument/2006/relationships/hyperlink" Target="https://www.foreignaffairs.com/articles/north-korea/2016-09-11/preventing-nuclear-war-north-korea" TargetMode="External"/><Relationship Id="rId149" Type="http://schemas.openxmlformats.org/officeDocument/2006/relationships/hyperlink" Target="https://doi.org/10.2307/20031235" TargetMode="External"/><Relationship Id="rId5" Type="http://schemas.openxmlformats.org/officeDocument/2006/relationships/footnotes" Target="footnotes.xml"/><Relationship Id="rId95" Type="http://schemas.openxmlformats.org/officeDocument/2006/relationships/hyperlink" Target="https://doi.org/10.1111/j.1540-5907.2007.00244.x" TargetMode="External"/><Relationship Id="rId160" Type="http://schemas.openxmlformats.org/officeDocument/2006/relationships/hyperlink" Target="https://doi.org/10.1177/0047117810377277" TargetMode="External"/><Relationship Id="rId181" Type="http://schemas.openxmlformats.org/officeDocument/2006/relationships/hyperlink" Target="https://doi.org/10.1080/01495938908402780" TargetMode="External"/><Relationship Id="rId216" Type="http://schemas.openxmlformats.org/officeDocument/2006/relationships/hyperlink" Target="https://doi.org/10.1162/ISEC_a_00267" TargetMode="External"/><Relationship Id="rId237" Type="http://schemas.openxmlformats.org/officeDocument/2006/relationships/hyperlink" Target="https://www.hsdl.org/?abstract&amp;did=" TargetMode="External"/><Relationship Id="rId22" Type="http://schemas.openxmlformats.org/officeDocument/2006/relationships/hyperlink" Target="https://doi.org/10.3929/ethz-b-000169634" TargetMode="External"/><Relationship Id="rId43" Type="http://schemas.openxmlformats.org/officeDocument/2006/relationships/hyperlink" Target="https://doi.org/10.1080/09592318.2015.1134047" TargetMode="External"/><Relationship Id="rId64" Type="http://schemas.openxmlformats.org/officeDocument/2006/relationships/hyperlink" Target="https://doi.org/10.1177/0967010611431079" TargetMode="External"/><Relationship Id="rId118" Type="http://schemas.openxmlformats.org/officeDocument/2006/relationships/hyperlink" Target="https://www.wired.com/story/crash-override-malware/" TargetMode="External"/><Relationship Id="rId139" Type="http://schemas.openxmlformats.org/officeDocument/2006/relationships/hyperlink" Target="https://www.jstor.org/stable/resrep10366" TargetMode="External"/><Relationship Id="rId85" Type="http://schemas.openxmlformats.org/officeDocument/2006/relationships/hyperlink" Target="https://doi.org/10.1080/00396338.2014.985432" TargetMode="External"/><Relationship Id="rId150" Type="http://schemas.openxmlformats.org/officeDocument/2006/relationships/hyperlink" Target="https://doi.org/10.1080/07430170120113712" TargetMode="External"/><Relationship Id="rId171" Type="http://schemas.openxmlformats.org/officeDocument/2006/relationships/hyperlink" Target="https://doi.org/10.1080/14799855.2017.1414044" TargetMode="External"/><Relationship Id="rId192" Type="http://schemas.openxmlformats.org/officeDocument/2006/relationships/hyperlink" Target="https://doi.org/10.1177/0022343399036004003" TargetMode="External"/><Relationship Id="rId206" Type="http://schemas.openxmlformats.org/officeDocument/2006/relationships/hyperlink" Target="https://doi.org/10.2307/2538434" TargetMode="External"/><Relationship Id="rId227" Type="http://schemas.openxmlformats.org/officeDocument/2006/relationships/hyperlink" Target="https://doi.org/10.1080/13518046.2015.1061819" TargetMode="External"/><Relationship Id="rId248" Type="http://schemas.openxmlformats.org/officeDocument/2006/relationships/footer" Target="footer3.xml"/><Relationship Id="rId12" Type="http://schemas.openxmlformats.org/officeDocument/2006/relationships/image" Target="media/image1.png"/><Relationship Id="rId17" Type="http://schemas.openxmlformats.org/officeDocument/2006/relationships/hyperlink" Target="https://doi.org/10.1162/isec_a_00320" TargetMode="External"/><Relationship Id="rId33" Type="http://schemas.openxmlformats.org/officeDocument/2006/relationships/hyperlink" Target="http://nsiteam.com/social/wp-content/uploads/2017/07/Integration-Report-Final-07-13-2017-R.pdf" TargetMode="External"/><Relationship Id="rId38" Type="http://schemas.openxmlformats.org/officeDocument/2006/relationships/hyperlink" Target="http://sites.duke.edu/icbdata/data-collections/" TargetMode="External"/><Relationship Id="rId59" Type="http://schemas.openxmlformats.org/officeDocument/2006/relationships/hyperlink" Target="https://doi.org/10.2307/2539041" TargetMode="External"/><Relationship Id="rId103" Type="http://schemas.openxmlformats.org/officeDocument/2006/relationships/hyperlink" Target="https://doi.org/10.1177/0022343316637895" TargetMode="External"/><Relationship Id="rId108" Type="http://schemas.openxmlformats.org/officeDocument/2006/relationships/hyperlink" Target="https://doi.org/10.1016/j.ejpoleco.2017.09.002" TargetMode="External"/><Relationship Id="rId124" Type="http://schemas.openxmlformats.org/officeDocument/2006/relationships/hyperlink" Target="https://doi.org/10.1080/09592319008422957" TargetMode="External"/><Relationship Id="rId129" Type="http://schemas.openxmlformats.org/officeDocument/2006/relationships/hyperlink" Target="https://www.foreignaffairs.com/articles/north-korea/2016-09-11/preventing-nuclear-war-north-korea" TargetMode="External"/><Relationship Id="rId54" Type="http://schemas.openxmlformats.org/officeDocument/2006/relationships/hyperlink" Target="https://doi.org/10.1080/00963402.2017.1362903" TargetMode="External"/><Relationship Id="rId70" Type="http://schemas.openxmlformats.org/officeDocument/2006/relationships/hyperlink" Target="https://doi.org/10.1080/09636412.2016.1220208" TargetMode="External"/><Relationship Id="rId75" Type="http://schemas.openxmlformats.org/officeDocument/2006/relationships/hyperlink" Target="https://doi.org/10.1080/10736700.2018.1518757" TargetMode="External"/><Relationship Id="rId91" Type="http://schemas.openxmlformats.org/officeDocument/2006/relationships/hyperlink" Target="https://doi.org/10.1080/09592318.2015.1129170" TargetMode="External"/><Relationship Id="rId96" Type="http://schemas.openxmlformats.org/officeDocument/2006/relationships/hyperlink" Target="https://doi.org/10.1162/ISEC_a_00136" TargetMode="External"/><Relationship Id="rId140" Type="http://schemas.openxmlformats.org/officeDocument/2006/relationships/hyperlink" Target="https://doi.org/10.1017/S1537592708081164" TargetMode="External"/><Relationship Id="rId145" Type="http://schemas.openxmlformats.org/officeDocument/2006/relationships/hyperlink" Target="https://doi.org/10.1080/0140239042000232765" TargetMode="External"/><Relationship Id="rId161" Type="http://schemas.openxmlformats.org/officeDocument/2006/relationships/hyperlink" Target="https://doi.org/10.1177/0047117810377277" TargetMode="External"/><Relationship Id="rId166" Type="http://schemas.openxmlformats.org/officeDocument/2006/relationships/hyperlink" Target="https://doi.org/10.1080/09636412.2013.816122" TargetMode="External"/><Relationship Id="rId182" Type="http://schemas.openxmlformats.org/officeDocument/2006/relationships/hyperlink" Target="https://doi.org/10.1111/j.1468-2346.2009.00790.x" TargetMode="External"/><Relationship Id="rId187" Type="http://schemas.openxmlformats.org/officeDocument/2006/relationships/hyperlink" Target="https://www.justice.gov/opa/press-release/file/967231/download" TargetMode="External"/><Relationship Id="rId217" Type="http://schemas.openxmlformats.org/officeDocument/2006/relationships/hyperlink" Target="https://doi.org/10.1162/ISEC_a_00267" TargetMode="External"/><Relationship Id="rId1" Type="http://schemas.openxmlformats.org/officeDocument/2006/relationships/customXml" Target="../customXml/item1.xml"/><Relationship Id="rId6" Type="http://schemas.openxmlformats.org/officeDocument/2006/relationships/endnotes" Target="endnotes.xml"/><Relationship Id="rId212" Type="http://schemas.openxmlformats.org/officeDocument/2006/relationships/hyperlink" Target="http://warontherocks.com/2016/10/healeys-wrong-its-deterrence-stupid/" TargetMode="External"/><Relationship Id="rId233" Type="http://schemas.openxmlformats.org/officeDocument/2006/relationships/hyperlink" Target="https://doi.org/10.1080/0966284042000279957" TargetMode="External"/><Relationship Id="rId238" Type="http://schemas.openxmlformats.org/officeDocument/2006/relationships/hyperlink" Target="https://doi.org/10.1177/0022343313518940" TargetMode="External"/><Relationship Id="rId23" Type="http://schemas.openxmlformats.org/officeDocument/2006/relationships/hyperlink" Target="https://doi.org/10.3929/ethz-b-000169634" TargetMode="External"/><Relationship Id="rId28" Type="http://schemas.openxmlformats.org/officeDocument/2006/relationships/hyperlink" Target="https://doi.org/10.1080/10803920.2013.757946" TargetMode="External"/><Relationship Id="rId49" Type="http://schemas.openxmlformats.org/officeDocument/2006/relationships/hyperlink" Target="http://public.eblib.com/choice/publicfullrecord.aspx?p=827816" TargetMode="External"/><Relationship Id="rId114" Type="http://schemas.openxmlformats.org/officeDocument/2006/relationships/hyperlink" Target="https://doi.org/10.1093/isr/viw009" TargetMode="External"/><Relationship Id="rId119" Type="http://schemas.openxmlformats.org/officeDocument/2006/relationships/hyperlink" Target="https://www.wired.com/story/crash-override-malware/" TargetMode="External"/><Relationship Id="rId44" Type="http://schemas.openxmlformats.org/officeDocument/2006/relationships/hyperlink" Target="https://doi.org/10.1017/S0020818318000176" TargetMode="External"/><Relationship Id="rId60" Type="http://schemas.openxmlformats.org/officeDocument/2006/relationships/hyperlink" Target="https://doi.org/10.1177/0022002701045003005" TargetMode="External"/><Relationship Id="rId65" Type="http://schemas.openxmlformats.org/officeDocument/2006/relationships/hyperlink" Target="https://doi.org/10.1177/0967010611431079" TargetMode="External"/><Relationship Id="rId81" Type="http://schemas.openxmlformats.org/officeDocument/2006/relationships/hyperlink" Target="https://doi.org/10.1017/aju.2017.5" TargetMode="External"/><Relationship Id="rId86" Type="http://schemas.openxmlformats.org/officeDocument/2006/relationships/hyperlink" Target="https://doi.org/10.1111/j.1467-9248.1991.tb01370.x" TargetMode="External"/><Relationship Id="rId130" Type="http://schemas.openxmlformats.org/officeDocument/2006/relationships/hyperlink" Target="https://doi.org/10.1080/01402390.2018.1559152" TargetMode="External"/><Relationship Id="rId135" Type="http://schemas.openxmlformats.org/officeDocument/2006/relationships/hyperlink" Target="https://doi.org/10.2307/2203235" TargetMode="External"/><Relationship Id="rId151" Type="http://schemas.openxmlformats.org/officeDocument/2006/relationships/hyperlink" Target="https://doi.org/10.1080/07430170120113712" TargetMode="External"/><Relationship Id="rId156" Type="http://schemas.openxmlformats.org/officeDocument/2006/relationships/hyperlink" Target="https://doi.org/10.1177/0022002717737138" TargetMode="External"/><Relationship Id="rId177" Type="http://schemas.openxmlformats.org/officeDocument/2006/relationships/hyperlink" Target="https://doi.org/10.1057/9781137330307_14" TargetMode="External"/><Relationship Id="rId198" Type="http://schemas.openxmlformats.org/officeDocument/2006/relationships/hyperlink" Target="https://doi.org/10.1017/S0020818315000028" TargetMode="External"/><Relationship Id="rId172" Type="http://schemas.openxmlformats.org/officeDocument/2006/relationships/hyperlink" Target="https://doi.org/10.1080/0163660X.2015.1064717" TargetMode="External"/><Relationship Id="rId193" Type="http://schemas.openxmlformats.org/officeDocument/2006/relationships/hyperlink" Target="https://doi.org/10.1177/0022343399036004003" TargetMode="External"/><Relationship Id="rId202" Type="http://schemas.openxmlformats.org/officeDocument/2006/relationships/hyperlink" Target="https://doi.org/10.1080/10736700108436865" TargetMode="External"/><Relationship Id="rId207" Type="http://schemas.openxmlformats.org/officeDocument/2006/relationships/hyperlink" Target="https://doi.org/10.2307/2538434" TargetMode="External"/><Relationship Id="rId223" Type="http://schemas.openxmlformats.org/officeDocument/2006/relationships/hyperlink" Target="http://dspace.mit.edu/handle/1721.1/97324" TargetMode="External"/><Relationship Id="rId228" Type="http://schemas.openxmlformats.org/officeDocument/2006/relationships/hyperlink" Target="https://community.apan.org/wg/tradoc-g2/fmso/m/fmso-monographs/243758" TargetMode="External"/><Relationship Id="rId244" Type="http://schemas.openxmlformats.org/officeDocument/2006/relationships/hyperlink" Target="https://doi.org/10.1080/09592319108422992" TargetMode="External"/><Relationship Id="rId249" Type="http://schemas.openxmlformats.org/officeDocument/2006/relationships/fontTable" Target="fontTable.xml"/><Relationship Id="rId13" Type="http://schemas.openxmlformats.org/officeDocument/2006/relationships/hyperlink" Target="https://www.zotero.org/google-docs/?x6hYqQ" TargetMode="External"/><Relationship Id="rId18" Type="http://schemas.openxmlformats.org/officeDocument/2006/relationships/hyperlink" Target="https://doi.org/10.1080/09592319008422959" TargetMode="External"/><Relationship Id="rId39" Type="http://schemas.openxmlformats.org/officeDocument/2006/relationships/hyperlink" Target="http://sites.duke.edu/icbdata/data-collections/" TargetMode="External"/><Relationship Id="rId109" Type="http://schemas.openxmlformats.org/officeDocument/2006/relationships/hyperlink" Target="https://doi.org/10.1016/j.ejpoleco.2017.09.002" TargetMode="External"/><Relationship Id="rId34" Type="http://schemas.openxmlformats.org/officeDocument/2006/relationships/hyperlink" Target="https://vtechworks.lib.vt.edu/handle/10919/81979" TargetMode="External"/><Relationship Id="rId50" Type="http://schemas.openxmlformats.org/officeDocument/2006/relationships/hyperlink" Target="https://doi.org/10.5683/SP/BYRQQS" TargetMode="External"/><Relationship Id="rId55" Type="http://schemas.openxmlformats.org/officeDocument/2006/relationships/hyperlink" Target="https://doi.org/10.1080/00963402.2017.1362903" TargetMode="External"/><Relationship Id="rId76" Type="http://schemas.openxmlformats.org/officeDocument/2006/relationships/hyperlink" Target="https://amti.csis.org/directing-chinas-little-blue-men-uncovering-the-maritime-militia-command-structure/" TargetMode="External"/><Relationship Id="rId97" Type="http://schemas.openxmlformats.org/officeDocument/2006/relationships/hyperlink" Target="https://doi.org/10.1162/ISEC_a_00136" TargetMode="External"/><Relationship Id="rId104" Type="http://schemas.openxmlformats.org/officeDocument/2006/relationships/hyperlink" Target="https://www.scmagazine.com/opinions/cyberspace-and-the-changing-nature-of-warfare/article/554872/" TargetMode="External"/><Relationship Id="rId120" Type="http://schemas.openxmlformats.org/officeDocument/2006/relationships/hyperlink" Target="https://www.wired.com/story/russian-hackers-attack-ukraine/" TargetMode="External"/><Relationship Id="rId125" Type="http://schemas.openxmlformats.org/officeDocument/2006/relationships/hyperlink" Target="https://doi.org/10.1080/09592319008422957" TargetMode="External"/><Relationship Id="rId141" Type="http://schemas.openxmlformats.org/officeDocument/2006/relationships/hyperlink" Target="https://doi.org/10.1017/S1537592708081164" TargetMode="External"/><Relationship Id="rId146" Type="http://schemas.openxmlformats.org/officeDocument/2006/relationships/hyperlink" Target="https://doi.org/10.2307/20031108" TargetMode="External"/><Relationship Id="rId167" Type="http://schemas.openxmlformats.org/officeDocument/2006/relationships/hyperlink" Target="https://doi.org/10.1080/09636412.2013.816122" TargetMode="External"/><Relationship Id="rId188" Type="http://schemas.openxmlformats.org/officeDocument/2006/relationships/hyperlink" Target="https://www.dni.gov/files/documents/ICA_2017_01.pdf" TargetMode="External"/><Relationship Id="rId7" Type="http://schemas.openxmlformats.org/officeDocument/2006/relationships/comments" Target="comments.xml"/><Relationship Id="rId71" Type="http://schemas.openxmlformats.org/officeDocument/2006/relationships/hyperlink" Target="https://doi.org/10.1080/09636412.2016.1220208" TargetMode="External"/><Relationship Id="rId92" Type="http://schemas.openxmlformats.org/officeDocument/2006/relationships/hyperlink" Target="https://doi.org/10.1080/10576109508435989" TargetMode="External"/><Relationship Id="rId162" Type="http://schemas.openxmlformats.org/officeDocument/2006/relationships/hyperlink" Target="https://doi.org/10.1080/09636410008429415" TargetMode="External"/><Relationship Id="rId183" Type="http://schemas.openxmlformats.org/officeDocument/2006/relationships/hyperlink" Target="https://doi.org/10.1111/j.1468-2346.2009.00790.x" TargetMode="External"/><Relationship Id="rId213" Type="http://schemas.openxmlformats.org/officeDocument/2006/relationships/hyperlink" Target="http://warontherocks.com/2016/10/healeys-wrong-its-deterrence-stupid/" TargetMode="External"/><Relationship Id="rId218" Type="http://schemas.openxmlformats.org/officeDocument/2006/relationships/hyperlink" Target="https://edition.cnn.com/2018/05/24/europe/mh17-plane-netherlands-russia-intl/index.html" TargetMode="External"/><Relationship Id="rId234" Type="http://schemas.openxmlformats.org/officeDocument/2006/relationships/hyperlink" Target="https://www.nytimes.com/2001/03/07/world/a-talkative-putin-demonstrates-value-of-cyberspace.html" TargetMode="External"/><Relationship Id="rId239" Type="http://schemas.openxmlformats.org/officeDocument/2006/relationships/hyperlink" Target="https://doi.org/10.1177/0022343313518940" TargetMode="External"/><Relationship Id="rId2" Type="http://schemas.openxmlformats.org/officeDocument/2006/relationships/styles" Target="styles.xml"/><Relationship Id="rId29" Type="http://schemas.openxmlformats.org/officeDocument/2006/relationships/hyperlink" Target="https://doi.org/10.1080/10803920.2013.757946" TargetMode="External"/><Relationship Id="rId250" Type="http://schemas.microsoft.com/office/2011/relationships/people" Target="people.xml"/><Relationship Id="rId24" Type="http://schemas.openxmlformats.org/officeDocument/2006/relationships/hyperlink" Target="https://doi.org/10.1080/03050629.2017.1320995" TargetMode="External"/><Relationship Id="rId40" Type="http://schemas.openxmlformats.org/officeDocument/2006/relationships/hyperlink" Target="https://doi.org/10.2307/2009228" TargetMode="External"/><Relationship Id="rId45" Type="http://schemas.openxmlformats.org/officeDocument/2006/relationships/hyperlink" Target="https://doi.org/10.1017/S0020818318000176" TargetMode="External"/><Relationship Id="rId66" Type="http://schemas.openxmlformats.org/officeDocument/2006/relationships/hyperlink" Target="https://doi.org/10.1080/10576109208435891" TargetMode="External"/><Relationship Id="rId87" Type="http://schemas.openxmlformats.org/officeDocument/2006/relationships/hyperlink" Target="https://doi.org/10.1111/j.1467-9248.1991.tb01370.x" TargetMode="External"/><Relationship Id="rId110" Type="http://schemas.openxmlformats.org/officeDocument/2006/relationships/hyperlink" Target="https://doi.org/10.1162/ISEC_a_00114" TargetMode="External"/><Relationship Id="rId115" Type="http://schemas.openxmlformats.org/officeDocument/2006/relationships/hyperlink" Target="https://doi.org/10.1093/isr/viw009" TargetMode="External"/><Relationship Id="rId131" Type="http://schemas.openxmlformats.org/officeDocument/2006/relationships/hyperlink" Target="https://doi.org/10.1080/01402390.2018.1559152" TargetMode="External"/><Relationship Id="rId136" Type="http://schemas.openxmlformats.org/officeDocument/2006/relationships/hyperlink" Target="https://www.theatlantic.com/international/archive/2013/01/the-myths-of-americas-shadow-war/272712/" TargetMode="External"/><Relationship Id="rId157" Type="http://schemas.openxmlformats.org/officeDocument/2006/relationships/hyperlink" Target="https://doi.org/10.1177/0022002717737138" TargetMode="External"/><Relationship Id="rId178" Type="http://schemas.openxmlformats.org/officeDocument/2006/relationships/hyperlink" Target="http://www.strategicstudiesinstitute.army.mil/pubs/display.cfm?pubID=1303" TargetMode="External"/><Relationship Id="rId61" Type="http://schemas.openxmlformats.org/officeDocument/2006/relationships/hyperlink" Target="https://doi.org/10.1177/0022002701045003005" TargetMode="External"/><Relationship Id="rId82" Type="http://schemas.openxmlformats.org/officeDocument/2006/relationships/hyperlink" Target="http://warontherocks.com/2016/09/can-fancy-bear-be-stopped-the-clear-and-present-danger-of-russian-info-ops/" TargetMode="External"/><Relationship Id="rId152" Type="http://schemas.openxmlformats.org/officeDocument/2006/relationships/hyperlink" Target="https://www.rand.org/pubs/research_reports/RR1498.html" TargetMode="External"/><Relationship Id="rId173" Type="http://schemas.openxmlformats.org/officeDocument/2006/relationships/hyperlink" Target="https://doi.org/10.1080/0163660X.2015.1064717" TargetMode="External"/><Relationship Id="rId194" Type="http://schemas.openxmlformats.org/officeDocument/2006/relationships/hyperlink" Target="https://doi.org/10.1080/05679326908448127" TargetMode="External"/><Relationship Id="rId199" Type="http://schemas.openxmlformats.org/officeDocument/2006/relationships/hyperlink" Target="https://doi.org/10.1017/S0020818315000028" TargetMode="External"/><Relationship Id="rId203" Type="http://schemas.openxmlformats.org/officeDocument/2006/relationships/hyperlink" Target="https://doi.org/10.1080/10736700108436865" TargetMode="External"/><Relationship Id="rId208" Type="http://schemas.openxmlformats.org/officeDocument/2006/relationships/hyperlink" Target="https://issforum.org/roundtables/policy/1-7-russia" TargetMode="External"/><Relationship Id="rId229" Type="http://schemas.openxmlformats.org/officeDocument/2006/relationships/hyperlink" Target="https://community.apan.org/wg/tradoc-g2/fmso/m/fmso-monographs/243758" TargetMode="External"/><Relationship Id="rId19" Type="http://schemas.openxmlformats.org/officeDocument/2006/relationships/hyperlink" Target="https://doi.org/10.1080/09592319008422959" TargetMode="External"/><Relationship Id="rId224" Type="http://schemas.openxmlformats.org/officeDocument/2006/relationships/hyperlink" Target="https://doi.org/10.1177/0022002707300187" TargetMode="External"/><Relationship Id="rId240" Type="http://schemas.openxmlformats.org/officeDocument/2006/relationships/hyperlink" Target="http://ndupress.ndu.edu/Portals/68/Documents/jfq/jfq-80/jfq-80_101-109_Votel-et-al.pdf" TargetMode="External"/><Relationship Id="rId245" Type="http://schemas.openxmlformats.org/officeDocument/2006/relationships/hyperlink" Target="https://doi.org/10.1080/09592319108422992" TargetMode="External"/><Relationship Id="rId14" Type="http://schemas.openxmlformats.org/officeDocument/2006/relationships/image" Target="media/image2.png"/><Relationship Id="rId30" Type="http://schemas.openxmlformats.org/officeDocument/2006/relationships/hyperlink" Target="https://doi.org/10.1080/09636412.2017.1306396" TargetMode="External"/><Relationship Id="rId35" Type="http://schemas.openxmlformats.org/officeDocument/2006/relationships/hyperlink" Target="https://vtechworks.lib.vt.edu/handle/10919/81979" TargetMode="External"/><Relationship Id="rId56" Type="http://schemas.openxmlformats.org/officeDocument/2006/relationships/hyperlink" Target="https://tnsr.org/2018/11/against-the-great-powers-reflections-on-balancing-nuclear-and-conventional-power/" TargetMode="External"/><Relationship Id="rId77" Type="http://schemas.openxmlformats.org/officeDocument/2006/relationships/hyperlink" Target="https://amti.csis.org/directing-chinas-little-blue-men-uncovering-the-maritime-militia-command-structure/" TargetMode="External"/><Relationship Id="rId100" Type="http://schemas.openxmlformats.org/officeDocument/2006/relationships/hyperlink" Target="https://doi.org/10.1080/09636412.2015.1038188" TargetMode="External"/><Relationship Id="rId105" Type="http://schemas.openxmlformats.org/officeDocument/2006/relationships/hyperlink" Target="https://www.scmagazine.com/opinions/cyberspace-and-the-changing-nature-of-warfare/article/554872/" TargetMode="External"/><Relationship Id="rId126" Type="http://schemas.openxmlformats.org/officeDocument/2006/relationships/hyperlink" Target="https://doi.org/10.2307/2600411" TargetMode="External"/><Relationship Id="rId147" Type="http://schemas.openxmlformats.org/officeDocument/2006/relationships/hyperlink" Target="https://doi.org/10.2307/20031108" TargetMode="External"/><Relationship Id="rId168" Type="http://schemas.openxmlformats.org/officeDocument/2006/relationships/hyperlink" Target="https://doi.org/10.1093/cybsec/tyv003" TargetMode="External"/><Relationship Id="rId8" Type="http://schemas.microsoft.com/office/2011/relationships/commentsExtended" Target="commentsExtended.xml"/><Relationship Id="rId51" Type="http://schemas.openxmlformats.org/officeDocument/2006/relationships/hyperlink" Target="https://doi.org/10.5683/SP/BYRQQS" TargetMode="External"/><Relationship Id="rId72" Type="http://schemas.openxmlformats.org/officeDocument/2006/relationships/hyperlink" Target="http://www.jcs.mil/Media/Speeches/Article/707418/gen-dunfords-remarks-and-qa-at-the-center-for-strategic-and-international-studi/" TargetMode="External"/><Relationship Id="rId93" Type="http://schemas.openxmlformats.org/officeDocument/2006/relationships/hyperlink" Target="https://doi.org/10.1080/10576109508435989" TargetMode="External"/><Relationship Id="rId98" Type="http://schemas.openxmlformats.org/officeDocument/2006/relationships/hyperlink" Target="https://doi.org/10.1177/00223433030405004" TargetMode="External"/><Relationship Id="rId121" Type="http://schemas.openxmlformats.org/officeDocument/2006/relationships/hyperlink" Target="https://www.wired.com/story/russian-hackers-attack-ukraine/" TargetMode="External"/><Relationship Id="rId142" Type="http://schemas.openxmlformats.org/officeDocument/2006/relationships/hyperlink" Target="http://academic.brooklyn.cuny.edu/history/johnson/65ciafounding3.htm" TargetMode="External"/><Relationship Id="rId163" Type="http://schemas.openxmlformats.org/officeDocument/2006/relationships/hyperlink" Target="https://doi.org/10.1080/09636410008429415" TargetMode="External"/><Relationship Id="rId184" Type="http://schemas.openxmlformats.org/officeDocument/2006/relationships/hyperlink" Target="https://doi.org/10.1162/ISEC_a_00266" TargetMode="External"/><Relationship Id="rId189" Type="http://schemas.openxmlformats.org/officeDocument/2006/relationships/hyperlink" Target="https://www.dni.gov/files/documents/ICA_2017_01.pdf" TargetMode="External"/><Relationship Id="rId219" Type="http://schemas.openxmlformats.org/officeDocument/2006/relationships/hyperlink" Target="https://edition.cnn.com/2018/05/24/europe/mh17-plane-netherlands-russia-intl/index.html" TargetMode="External"/><Relationship Id="rId3" Type="http://schemas.openxmlformats.org/officeDocument/2006/relationships/settings" Target="settings.xml"/><Relationship Id="rId214" Type="http://schemas.openxmlformats.org/officeDocument/2006/relationships/hyperlink" Target="https://www.jstor.org/stable/pdf/20692938.pdf" TargetMode="External"/><Relationship Id="rId230" Type="http://schemas.openxmlformats.org/officeDocument/2006/relationships/hyperlink" Target="https://www.theguardian.com/world/2007/may/17/topstories3.russia" TargetMode="External"/><Relationship Id="rId235" Type="http://schemas.openxmlformats.org/officeDocument/2006/relationships/hyperlink" Target="https://www.nytimes.com/2001/03/07/world/a-talkative-putin-demonstrates-value-of-cyberspace.html" TargetMode="External"/><Relationship Id="rId251" Type="http://schemas.openxmlformats.org/officeDocument/2006/relationships/theme" Target="theme/theme1.xml"/><Relationship Id="rId25" Type="http://schemas.openxmlformats.org/officeDocument/2006/relationships/hyperlink" Target="https://doi.org/10.1080/03050629.2017.1320995" TargetMode="External"/><Relationship Id="rId46" Type="http://schemas.openxmlformats.org/officeDocument/2006/relationships/hyperlink" Target="https://doi.org/10.1017/S0020818315000284" TargetMode="External"/><Relationship Id="rId67" Type="http://schemas.openxmlformats.org/officeDocument/2006/relationships/hyperlink" Target="https://doi.org/10.1080/10576109208435891" TargetMode="External"/><Relationship Id="rId116" Type="http://schemas.openxmlformats.org/officeDocument/2006/relationships/hyperlink" Target="https://doi.org/10.1080/01495939108402840" TargetMode="External"/><Relationship Id="rId137" Type="http://schemas.openxmlformats.org/officeDocument/2006/relationships/hyperlink" Target="https://www.theatlantic.com/international/archive/2013/01/the-myths-of-americas-shadow-war/272712/" TargetMode="External"/><Relationship Id="rId158" Type="http://schemas.openxmlformats.org/officeDocument/2006/relationships/hyperlink" Target="https://doi.org/10.1111/1468-2346.12509" TargetMode="External"/><Relationship Id="rId20" Type="http://schemas.openxmlformats.org/officeDocument/2006/relationships/hyperlink" Target="https://doi.org/10.1080/09636412.2017.1360074" TargetMode="External"/><Relationship Id="rId41" Type="http://schemas.openxmlformats.org/officeDocument/2006/relationships/hyperlink" Target="https://doi.org/10.2307/2009228" TargetMode="External"/><Relationship Id="rId62" Type="http://schemas.openxmlformats.org/officeDocument/2006/relationships/hyperlink" Target="https://www.wired.com/2007/08/ff-estonia/" TargetMode="External"/><Relationship Id="rId83" Type="http://schemas.openxmlformats.org/officeDocument/2006/relationships/hyperlink" Target="http://warontherocks.com/2016/09/can-fancy-bear-be-stopped-the-clear-and-present-danger-of-russian-info-ops/" TargetMode="External"/><Relationship Id="rId88" Type="http://schemas.openxmlformats.org/officeDocument/2006/relationships/hyperlink" Target="https://doi.org/10.1080/09592296.2017.1420526" TargetMode="External"/><Relationship Id="rId111" Type="http://schemas.openxmlformats.org/officeDocument/2006/relationships/hyperlink" Target="https://doi.org/10.1162/ISEC_a_00114" TargetMode="External"/><Relationship Id="rId132" Type="http://schemas.openxmlformats.org/officeDocument/2006/relationships/hyperlink" Target="https://doi.org/10.2307/2009958" TargetMode="External"/><Relationship Id="rId153" Type="http://schemas.openxmlformats.org/officeDocument/2006/relationships/hyperlink" Target="https://www.rand.org/pubs/research_reports/RR1498.html" TargetMode="External"/><Relationship Id="rId174" Type="http://schemas.openxmlformats.org/officeDocument/2006/relationships/hyperlink" Target="https://doi.org/10.1353/asp.2017.0005" TargetMode="External"/><Relationship Id="rId179" Type="http://schemas.openxmlformats.org/officeDocument/2006/relationships/hyperlink" Target="http://www.strategicstudiesinstitute.army.mil/pubs/display.cfm?pubID=1303" TargetMode="External"/><Relationship Id="rId195" Type="http://schemas.openxmlformats.org/officeDocument/2006/relationships/hyperlink" Target="https://doi.org/10.1080/05679326908448127" TargetMode="External"/><Relationship Id="rId209" Type="http://schemas.openxmlformats.org/officeDocument/2006/relationships/hyperlink" Target="https://issforum.org/roundtables/policy/1-7-russia" TargetMode="External"/><Relationship Id="rId190" Type="http://schemas.openxmlformats.org/officeDocument/2006/relationships/hyperlink" Target="https://doi.org/10.1080/09592319008422940" TargetMode="External"/><Relationship Id="rId204" Type="http://schemas.openxmlformats.org/officeDocument/2006/relationships/hyperlink" Target="https://doi.org/10.1177/0022002708330387" TargetMode="External"/><Relationship Id="rId220" Type="http://schemas.openxmlformats.org/officeDocument/2006/relationships/hyperlink" Target="https://doi.org/10.1177/0022343313484047" TargetMode="External"/><Relationship Id="rId225" Type="http://schemas.openxmlformats.org/officeDocument/2006/relationships/hyperlink" Target="https://doi.org/10.1177/0022002707300187" TargetMode="External"/><Relationship Id="rId241" Type="http://schemas.openxmlformats.org/officeDocument/2006/relationships/hyperlink" Target="http://ndupress.ndu.edu/Portals/68/Documents/jfq/jfq-80/jfq-80_101-109_Votel-et-al.pdf" TargetMode="External"/><Relationship Id="rId246" Type="http://schemas.openxmlformats.org/officeDocument/2006/relationships/footer" Target="footer1.xml"/><Relationship Id="rId15" Type="http://schemas.openxmlformats.org/officeDocument/2006/relationships/image" Target="media/image3.png"/><Relationship Id="rId36" Type="http://schemas.openxmlformats.org/officeDocument/2006/relationships/hyperlink" Target="https://doi.org/10.1080/08850607.2014.900291" TargetMode="External"/><Relationship Id="rId57" Type="http://schemas.openxmlformats.org/officeDocument/2006/relationships/hyperlink" Target="https://tnsr.org/2018/11/against-the-great-powers-reflections-on-balancing-nuclear-and-conventional-power/" TargetMode="External"/><Relationship Id="rId106" Type="http://schemas.openxmlformats.org/officeDocument/2006/relationships/hyperlink" Target="https://doi.org/10.2307/2010406" TargetMode="External"/><Relationship Id="rId127" Type="http://schemas.openxmlformats.org/officeDocument/2006/relationships/hyperlink" Target="https://doi.org/10.2307/2600411" TargetMode="External"/><Relationship Id="rId10" Type="http://schemas.openxmlformats.org/officeDocument/2006/relationships/hyperlink" Target="https://www.zotero.org/google-docs/?FHYpOD" TargetMode="External"/><Relationship Id="rId31" Type="http://schemas.openxmlformats.org/officeDocument/2006/relationships/hyperlink" Target="https://doi.org/10.1080/09636412.2017.1306396" TargetMode="External"/><Relationship Id="rId52" Type="http://schemas.openxmlformats.org/officeDocument/2006/relationships/hyperlink" Target="https://doi.org/10.1080/00396338.2015.1116147" TargetMode="External"/><Relationship Id="rId73" Type="http://schemas.openxmlformats.org/officeDocument/2006/relationships/hyperlink" Target="http://www.jcs.mil/Media/Speeches/Article/707418/gen-dunfords-remarks-and-qa-at-the-center-for-strategic-and-international-studi/" TargetMode="External"/><Relationship Id="rId78" Type="http://schemas.openxmlformats.org/officeDocument/2006/relationships/hyperlink" Target="https://www.gov.uk/government/speeches/rusi-landwarfare-conference" TargetMode="External"/><Relationship Id="rId94" Type="http://schemas.openxmlformats.org/officeDocument/2006/relationships/hyperlink" Target="https://doi.org/10.1111/j.1540-5907.2007.00244.x" TargetMode="External"/><Relationship Id="rId99" Type="http://schemas.openxmlformats.org/officeDocument/2006/relationships/hyperlink" Target="https://doi.org/10.1177/00223433030405004" TargetMode="External"/><Relationship Id="rId101" Type="http://schemas.openxmlformats.org/officeDocument/2006/relationships/hyperlink" Target="https://doi.org/10.1080/09636412.2015.1038188" TargetMode="External"/><Relationship Id="rId122" Type="http://schemas.openxmlformats.org/officeDocument/2006/relationships/hyperlink" Target="https://www.wired.com/story/notpetya-cyberattack-ukraine-russia-code-crashed-the-world/" TargetMode="External"/><Relationship Id="rId143" Type="http://schemas.openxmlformats.org/officeDocument/2006/relationships/hyperlink" Target="http://academic.brooklyn.cuny.edu/history/johnson/65ciafounding3.htm" TargetMode="External"/><Relationship Id="rId148" Type="http://schemas.openxmlformats.org/officeDocument/2006/relationships/hyperlink" Target="https://doi.org/10.2307/20031235" TargetMode="External"/><Relationship Id="rId164" Type="http://schemas.openxmlformats.org/officeDocument/2006/relationships/hyperlink" Target="https://doi.org/10.1108/DPRG-05-2017-0023" TargetMode="External"/><Relationship Id="rId169" Type="http://schemas.openxmlformats.org/officeDocument/2006/relationships/hyperlink" Target="https://doi.org/10.1093/cybsec/tyv003" TargetMode="External"/><Relationship Id="rId185" Type="http://schemas.openxmlformats.org/officeDocument/2006/relationships/hyperlink" Target="https://doi.org/10.1162/ISEC_a_00266" TargetMode="External"/><Relationship Id="rId4" Type="http://schemas.openxmlformats.org/officeDocument/2006/relationships/webSettings" Target="webSettings.xml"/><Relationship Id="rId9" Type="http://schemas.openxmlformats.org/officeDocument/2006/relationships/hyperlink" Target="https://www.zotero.org/google-docs/?vbdeyO" TargetMode="External"/><Relationship Id="rId180" Type="http://schemas.openxmlformats.org/officeDocument/2006/relationships/hyperlink" Target="https://doi.org/10.1080/01495938908402780" TargetMode="External"/><Relationship Id="rId210" Type="http://schemas.openxmlformats.org/officeDocument/2006/relationships/hyperlink" Target="https://doi.org/10.1080/01402390308559311" TargetMode="External"/><Relationship Id="rId215" Type="http://schemas.openxmlformats.org/officeDocument/2006/relationships/hyperlink" Target="https://www.jstor.org/stable/pdf/20692938.pdf" TargetMode="External"/><Relationship Id="rId236" Type="http://schemas.openxmlformats.org/officeDocument/2006/relationships/hyperlink" Target="https://www.hsdl.org/?abstract&amp;did=" TargetMode="External"/><Relationship Id="rId26" Type="http://schemas.openxmlformats.org/officeDocument/2006/relationships/hyperlink" Target="https://doi.org/10.1177/0010414006296346" TargetMode="External"/><Relationship Id="rId231" Type="http://schemas.openxmlformats.org/officeDocument/2006/relationships/hyperlink" Target="https://www.theguardian.com/world/2007/may/17/topstories3.russia" TargetMode="External"/><Relationship Id="rId47" Type="http://schemas.openxmlformats.org/officeDocument/2006/relationships/hyperlink" Target="https://doi.org/10.1017/S0020818315000284" TargetMode="External"/><Relationship Id="rId68" Type="http://schemas.openxmlformats.org/officeDocument/2006/relationships/hyperlink" Target="https://doi.org/10.2307/20202392" TargetMode="External"/><Relationship Id="rId89" Type="http://schemas.openxmlformats.org/officeDocument/2006/relationships/hyperlink" Target="https://doi.org/10.1080/09592296.2017.1420526" TargetMode="External"/><Relationship Id="rId112" Type="http://schemas.openxmlformats.org/officeDocument/2006/relationships/hyperlink" Target="https://doi.org/10.1080/00396338.2014.941543" TargetMode="External"/><Relationship Id="rId133" Type="http://schemas.openxmlformats.org/officeDocument/2006/relationships/hyperlink" Target="https://doi.org/10.2307/2009958" TargetMode="External"/><Relationship Id="rId154" Type="http://schemas.openxmlformats.org/officeDocument/2006/relationships/hyperlink" Target="https://doi.org/10.1080/10714839.1986.11723411" TargetMode="External"/><Relationship Id="rId175" Type="http://schemas.openxmlformats.org/officeDocument/2006/relationships/hyperlink" Target="https://doi.org/10.1353/asp.2017.0005" TargetMode="External"/><Relationship Id="rId196" Type="http://schemas.openxmlformats.org/officeDocument/2006/relationships/hyperlink" Target="https://doi.org/10.1017/CBO9780511612725" TargetMode="External"/><Relationship Id="rId200" Type="http://schemas.openxmlformats.org/officeDocument/2006/relationships/hyperlink" Target="https://doi.org/10.1093/jogss/ogy022" TargetMode="External"/><Relationship Id="rId16" Type="http://schemas.openxmlformats.org/officeDocument/2006/relationships/hyperlink" Target="https://doi.org/10.1162/isec_a_00320" TargetMode="External"/><Relationship Id="rId221" Type="http://schemas.openxmlformats.org/officeDocument/2006/relationships/hyperlink" Target="https://doi.org/10.1177/0022343313484047" TargetMode="External"/><Relationship Id="rId242" Type="http://schemas.openxmlformats.org/officeDocument/2006/relationships/hyperlink" Target="https://doi.org/10.2307/2669259" TargetMode="External"/><Relationship Id="rId37" Type="http://schemas.openxmlformats.org/officeDocument/2006/relationships/hyperlink" Target="https://doi.org/10.1080/08850607.2014.900291" TargetMode="External"/><Relationship Id="rId58" Type="http://schemas.openxmlformats.org/officeDocument/2006/relationships/hyperlink" Target="https://doi.org/10.2307/2539041" TargetMode="External"/><Relationship Id="rId79" Type="http://schemas.openxmlformats.org/officeDocument/2006/relationships/hyperlink" Target="https://www.gov.uk/government/speeches/rusi-landwarfare-conference" TargetMode="External"/><Relationship Id="rId102" Type="http://schemas.openxmlformats.org/officeDocument/2006/relationships/hyperlink" Target="https://doi.org/10.1177/0022343316637895" TargetMode="External"/><Relationship Id="rId123" Type="http://schemas.openxmlformats.org/officeDocument/2006/relationships/hyperlink" Target="https://www.wired.com/story/notpetya-cyberattack-ukraine-russia-code-crashed-the-world/" TargetMode="External"/><Relationship Id="rId144" Type="http://schemas.openxmlformats.org/officeDocument/2006/relationships/hyperlink" Target="https://doi.org/10.1080/0140239042000232765" TargetMode="External"/><Relationship Id="rId90" Type="http://schemas.openxmlformats.org/officeDocument/2006/relationships/hyperlink" Target="https://doi.org/10.1080/09592318.2015.1129170" TargetMode="External"/><Relationship Id="rId165" Type="http://schemas.openxmlformats.org/officeDocument/2006/relationships/hyperlink" Target="https://doi.org/10.1108/DPRG-05-2017-0023" TargetMode="External"/><Relationship Id="rId186" Type="http://schemas.openxmlformats.org/officeDocument/2006/relationships/hyperlink" Target="https://www.justice.gov/opa/press-release/file/967231/download" TargetMode="External"/><Relationship Id="rId211" Type="http://schemas.openxmlformats.org/officeDocument/2006/relationships/hyperlink" Target="https://doi.org/10.1080/01402390308559311" TargetMode="External"/><Relationship Id="rId232" Type="http://schemas.openxmlformats.org/officeDocument/2006/relationships/hyperlink" Target="https://doi.org/10.1080/0966284042000279957" TargetMode="External"/><Relationship Id="rId27" Type="http://schemas.openxmlformats.org/officeDocument/2006/relationships/hyperlink" Target="https://doi.org/10.1177/0010414006296346" TargetMode="External"/><Relationship Id="rId48" Type="http://schemas.openxmlformats.org/officeDocument/2006/relationships/hyperlink" Target="http://public.eblib.com/choice/publicfullrecord.aspx?p=827816" TargetMode="External"/><Relationship Id="rId69" Type="http://schemas.openxmlformats.org/officeDocument/2006/relationships/hyperlink" Target="https://doi.org/10.2307/20202392" TargetMode="External"/><Relationship Id="rId113" Type="http://schemas.openxmlformats.org/officeDocument/2006/relationships/hyperlink" Target="https://doi.org/10.1080/00396338.2014.941543" TargetMode="External"/><Relationship Id="rId134" Type="http://schemas.openxmlformats.org/officeDocument/2006/relationships/hyperlink" Target="https://doi.org/10.2307/2203235" TargetMode="External"/><Relationship Id="rId80" Type="http://schemas.openxmlformats.org/officeDocument/2006/relationships/hyperlink" Target="https://doi.org/10.1017/aju.2017.5" TargetMode="External"/><Relationship Id="rId155" Type="http://schemas.openxmlformats.org/officeDocument/2006/relationships/hyperlink" Target="https://doi.org/10.1080/10714839.1986.11723411" TargetMode="External"/><Relationship Id="rId176" Type="http://schemas.openxmlformats.org/officeDocument/2006/relationships/hyperlink" Target="https://doi.org/10.1057/9781137330307_14" TargetMode="External"/><Relationship Id="rId197" Type="http://schemas.openxmlformats.org/officeDocument/2006/relationships/hyperlink" Target="https://doi.org/10.1017/CBO9780511612725" TargetMode="External"/><Relationship Id="rId201" Type="http://schemas.openxmlformats.org/officeDocument/2006/relationships/hyperlink" Target="https://doi.org/10.1093/jogss/ogy022" TargetMode="External"/><Relationship Id="rId222" Type="http://schemas.openxmlformats.org/officeDocument/2006/relationships/hyperlink" Target="http://dspace.mit.edu/handle/1721.1/97324" TargetMode="External"/><Relationship Id="rId243" Type="http://schemas.openxmlformats.org/officeDocument/2006/relationships/hyperlink" Target="https://doi.org/10.2307/26692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E46572-50C2-4EC4-BEFE-73B430582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4</TotalTime>
  <Pages>42</Pages>
  <Words>36219</Words>
  <Characters>206453</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n Lindsay</cp:lastModifiedBy>
  <cp:revision>71</cp:revision>
  <dcterms:created xsi:type="dcterms:W3CDTF">2019-03-27T09:44:00Z</dcterms:created>
  <dcterms:modified xsi:type="dcterms:W3CDTF">2019-06-13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6iv87fI"/&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